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6636A3B" w14:textId="04F35F74" w:rsidR="00BC294B" w:rsidRDefault="00A42A74">
      <w:pPr>
        <w:pStyle w:val="Heading1"/>
        <w:contextualSpacing w:val="0"/>
      </w:pPr>
      <w:bookmarkStart w:id="0" w:name="_GoBack"/>
      <w:bookmarkEnd w:id="0"/>
      <w:r>
        <w:t>Integrating</w:t>
      </w:r>
      <w:r w:rsidR="00C13F17">
        <w:t xml:space="preserve"> mass cytometry and transcriptom</w:t>
      </w:r>
      <w:r w:rsidR="005D2FD3">
        <w:t>ics</w:t>
      </w:r>
      <w:r w:rsidR="00EB11DD">
        <w:t xml:space="preserve"> </w:t>
      </w:r>
      <w:r w:rsidR="005D2FD3">
        <w:t>into</w:t>
      </w:r>
      <w:r w:rsidR="00F76371">
        <w:t xml:space="preserve"> a comprehensive</w:t>
      </w:r>
      <w:r w:rsidR="00EB11DD">
        <w:t xml:space="preserve"> profile</w:t>
      </w:r>
      <w:r w:rsidR="00F76371">
        <w:t xml:space="preserve"> of</w:t>
      </w:r>
      <w:r w:rsidR="00EB11DD">
        <w:t xml:space="preserve"> chikungunya </w:t>
      </w:r>
      <w:r w:rsidR="001734F4">
        <w:t>infection</w:t>
      </w:r>
    </w:p>
    <w:p w14:paraId="26197DF0" w14:textId="77777777" w:rsidR="0027563E" w:rsidRDefault="0027563E" w:rsidP="00A54E61">
      <w:pPr>
        <w:pStyle w:val="Heading2"/>
      </w:pPr>
      <w:r>
        <w:t>Authors</w:t>
      </w:r>
    </w:p>
    <w:p w14:paraId="33C96D84" w14:textId="5150BACA" w:rsidR="001C2FCF" w:rsidRDefault="005C2B60" w:rsidP="000F333D">
      <w:pPr>
        <w:pStyle w:val="FootnoteText"/>
        <w:spacing w:line="480" w:lineRule="auto"/>
        <w:rPr>
          <w:sz w:val="22"/>
          <w:szCs w:val="22"/>
        </w:rPr>
      </w:pPr>
      <w:r>
        <w:rPr>
          <w:sz w:val="22"/>
          <w:szCs w:val="22"/>
        </w:rPr>
        <w:t>Daniela Michlmayr,</w:t>
      </w:r>
      <w:r w:rsidR="007E088F">
        <w:rPr>
          <w:sz w:val="22"/>
          <w:szCs w:val="22"/>
        </w:rPr>
        <w:t>*</w:t>
      </w:r>
      <w:r>
        <w:rPr>
          <w:sz w:val="22"/>
          <w:szCs w:val="22"/>
        </w:rPr>
        <w:t xml:space="preserve"> Theodore R. Pak,</w:t>
      </w:r>
      <w:r w:rsidR="007E088F">
        <w:rPr>
          <w:sz w:val="22"/>
          <w:szCs w:val="22"/>
        </w:rPr>
        <w:t>*</w:t>
      </w:r>
      <w:r w:rsidR="00093C63">
        <w:rPr>
          <w:sz w:val="22"/>
          <w:szCs w:val="22"/>
        </w:rPr>
        <w:t xml:space="preserve"> Adeeb </w:t>
      </w:r>
      <w:r w:rsidR="00597533">
        <w:rPr>
          <w:sz w:val="22"/>
          <w:szCs w:val="22"/>
        </w:rPr>
        <w:t xml:space="preserve">H. </w:t>
      </w:r>
      <w:r w:rsidR="00093C63">
        <w:rPr>
          <w:sz w:val="22"/>
          <w:szCs w:val="22"/>
        </w:rPr>
        <w:t xml:space="preserve">Rahman, </w:t>
      </w:r>
      <w:r>
        <w:rPr>
          <w:sz w:val="22"/>
          <w:szCs w:val="22"/>
        </w:rPr>
        <w:t>El-Ad David</w:t>
      </w:r>
      <w:r w:rsidR="00093C63">
        <w:rPr>
          <w:sz w:val="22"/>
          <w:szCs w:val="22"/>
        </w:rPr>
        <w:t xml:space="preserve"> Amir</w:t>
      </w:r>
      <w:r>
        <w:rPr>
          <w:sz w:val="22"/>
          <w:szCs w:val="22"/>
        </w:rPr>
        <w:t xml:space="preserve">, Eun-Young Kim, </w:t>
      </w:r>
      <w:r w:rsidR="00597533">
        <w:rPr>
          <w:sz w:val="22"/>
          <w:szCs w:val="22"/>
        </w:rPr>
        <w:t>Seunghee Kim-Schulze</w:t>
      </w:r>
      <w:r>
        <w:rPr>
          <w:sz w:val="22"/>
          <w:szCs w:val="22"/>
        </w:rPr>
        <w:t xml:space="preserve">, Steven Wolinsky, Andrew Kasarskis, </w:t>
      </w:r>
      <w:r w:rsidR="00CA5A1F">
        <w:rPr>
          <w:sz w:val="22"/>
          <w:szCs w:val="22"/>
        </w:rPr>
        <w:t xml:space="preserve">and </w:t>
      </w:r>
      <w:r>
        <w:rPr>
          <w:sz w:val="22"/>
          <w:szCs w:val="22"/>
        </w:rPr>
        <w:t>Eva Harris</w:t>
      </w:r>
    </w:p>
    <w:p w14:paraId="2BC77776" w14:textId="77777777" w:rsidR="00CA5A1F" w:rsidRDefault="00CA5A1F" w:rsidP="000F333D">
      <w:pPr>
        <w:pStyle w:val="FootnoteText"/>
        <w:spacing w:line="480" w:lineRule="auto"/>
        <w:rPr>
          <w:b/>
          <w:sz w:val="22"/>
          <w:szCs w:val="22"/>
        </w:rPr>
      </w:pPr>
    </w:p>
    <w:p w14:paraId="517B3732" w14:textId="5AABECBC" w:rsidR="00262F8F" w:rsidRDefault="00262F8F" w:rsidP="000F333D">
      <w:pPr>
        <w:pStyle w:val="FootnoteText"/>
        <w:spacing w:line="480" w:lineRule="auto"/>
        <w:rPr>
          <w:sz w:val="22"/>
          <w:szCs w:val="22"/>
        </w:rPr>
      </w:pPr>
      <w:r w:rsidRPr="00262F8F">
        <w:rPr>
          <w:b/>
          <w:sz w:val="22"/>
          <w:szCs w:val="22"/>
        </w:rPr>
        <w:t>Manuscript word count:</w:t>
      </w:r>
      <w:r>
        <w:rPr>
          <w:sz w:val="22"/>
          <w:szCs w:val="22"/>
        </w:rPr>
        <w:t xml:space="preserve"> </w:t>
      </w:r>
      <w:r w:rsidR="00BF40AE">
        <w:rPr>
          <w:sz w:val="22"/>
          <w:szCs w:val="22"/>
        </w:rPr>
        <w:t>9,</w:t>
      </w:r>
      <w:r w:rsidR="004A17EA">
        <w:rPr>
          <w:sz w:val="22"/>
          <w:szCs w:val="22"/>
        </w:rPr>
        <w:t>987</w:t>
      </w:r>
    </w:p>
    <w:p w14:paraId="7F01559F" w14:textId="77777777" w:rsidR="00262F8F" w:rsidRDefault="00262F8F" w:rsidP="000F333D">
      <w:pPr>
        <w:pStyle w:val="FootnoteText"/>
        <w:spacing w:line="480" w:lineRule="auto"/>
        <w:rPr>
          <w:sz w:val="22"/>
          <w:szCs w:val="22"/>
        </w:rPr>
      </w:pPr>
    </w:p>
    <w:p w14:paraId="727C2F9F" w14:textId="6B87E142" w:rsidR="007E088F" w:rsidRDefault="007E088F" w:rsidP="000F333D">
      <w:pPr>
        <w:pStyle w:val="FootnoteText"/>
        <w:spacing w:line="480" w:lineRule="auto"/>
        <w:rPr>
          <w:sz w:val="22"/>
          <w:szCs w:val="22"/>
        </w:rPr>
      </w:pPr>
      <w:r>
        <w:rPr>
          <w:sz w:val="22"/>
          <w:szCs w:val="22"/>
        </w:rPr>
        <w:t>* These authors contributed equally to this work.</w:t>
      </w:r>
    </w:p>
    <w:p w14:paraId="713EBA82" w14:textId="4B748499" w:rsidR="0027563E" w:rsidRPr="000F333D" w:rsidRDefault="00B228F1" w:rsidP="000F333D">
      <w:pPr>
        <w:rPr>
          <w:szCs w:val="22"/>
        </w:rPr>
      </w:pPr>
      <w:r>
        <w:rPr>
          <w:szCs w:val="22"/>
        </w:rPr>
        <w:t>#</w:t>
      </w:r>
      <w:r w:rsidR="001C2FCF">
        <w:rPr>
          <w:szCs w:val="22"/>
        </w:rPr>
        <w:t xml:space="preserve"> Corresponding author</w:t>
      </w:r>
      <w:r w:rsidR="003E3BFA">
        <w:rPr>
          <w:szCs w:val="22"/>
        </w:rPr>
        <w:t xml:space="preserve">: </w:t>
      </w:r>
    </w:p>
    <w:p w14:paraId="575B2CB1" w14:textId="77777777" w:rsidR="007932CF" w:rsidRDefault="007932CF">
      <w:pPr>
        <w:spacing w:line="276" w:lineRule="auto"/>
        <w:rPr>
          <w:rFonts w:eastAsia="Roboto Slab" w:cs="Roboto Slab"/>
          <w:sz w:val="32"/>
        </w:rPr>
      </w:pPr>
      <w:r>
        <w:br w:type="page"/>
      </w:r>
    </w:p>
    <w:p w14:paraId="0E85EFE9" w14:textId="45E40330" w:rsidR="008C30AA" w:rsidRDefault="003718A8" w:rsidP="008C30AA">
      <w:pPr>
        <w:pStyle w:val="Heading1"/>
      </w:pPr>
      <w:r>
        <w:lastRenderedPageBreak/>
        <w:t>Abstract</w:t>
      </w:r>
    </w:p>
    <w:p w14:paraId="539F5F62" w14:textId="10A5DD90" w:rsidR="008C30AA" w:rsidRPr="007932CF" w:rsidRDefault="00C77956" w:rsidP="00BC5531">
      <w:pPr>
        <w:pStyle w:val="Normal1"/>
      </w:pPr>
      <w:bookmarkStart w:id="1" w:name="h.n850vwzh1pny" w:colFirst="0" w:colLast="0"/>
      <w:bookmarkEnd w:id="1"/>
      <w:r>
        <w:t>Chikungunya virus (CHIKV) is a</w:t>
      </w:r>
      <w:r w:rsidR="007B7531">
        <w:t xml:space="preserve"> globally</w:t>
      </w:r>
      <w:r w:rsidR="00482888">
        <w:t xml:space="preserve"> epidemic</w:t>
      </w:r>
      <w:r>
        <w:t xml:space="preserve"> mosquito-borne alphavirus causing </w:t>
      </w:r>
      <w:r w:rsidR="00BD363E">
        <w:t>acut</w:t>
      </w:r>
      <w:r w:rsidR="009644C4">
        <w:t>e and chronic arthritic disease</w:t>
      </w:r>
      <w:r w:rsidR="00BD363E">
        <w:t>.</w:t>
      </w:r>
      <w:r w:rsidR="008D155F">
        <w:t xml:space="preserve"> </w:t>
      </w:r>
      <w:r w:rsidR="00450752">
        <w:t xml:space="preserve">Our study </w:t>
      </w:r>
      <w:r w:rsidR="009D374E">
        <w:t xml:space="preserve">used a systems immunology approach </w:t>
      </w:r>
      <w:r w:rsidR="003C175E">
        <w:t>by</w:t>
      </w:r>
      <w:r w:rsidR="009D374E">
        <w:t xml:space="preserve"> </w:t>
      </w:r>
      <w:r w:rsidR="003C175E">
        <w:t>incorporating</w:t>
      </w:r>
      <w:r w:rsidR="003449C8">
        <w:t xml:space="preserve"> whole blood RNA-seq, 35-plex mass cytometry of PBMCs,</w:t>
      </w:r>
      <w:r w:rsidR="008D155F">
        <w:t xml:space="preserve"> and serum cytokine measurements</w:t>
      </w:r>
      <w:r w:rsidR="00E046C5">
        <w:t xml:space="preserve"> </w:t>
      </w:r>
      <w:r w:rsidR="00CD5BEF">
        <w:t>of</w:t>
      </w:r>
      <w:r w:rsidR="00E046C5">
        <w:t xml:space="preserve"> acute and convalescent phase samples from 42 </w:t>
      </w:r>
      <w:r w:rsidR="0007692B">
        <w:t>natural pediatric infections in Nicaragua.</w:t>
      </w:r>
      <w:r w:rsidR="007066E7">
        <w:t xml:space="preserve"> </w:t>
      </w:r>
      <w:r w:rsidR="006A3CC1">
        <w:t xml:space="preserve">Semi-supervised classification and clustering of </w:t>
      </w:r>
      <w:r w:rsidR="005772D3">
        <w:t>single-cell</w:t>
      </w:r>
      <w:r w:rsidR="006A3CC1">
        <w:t xml:space="preserve"> events into </w:t>
      </w:r>
      <w:r w:rsidR="00F623FB">
        <w:t>57 sub-communities</w:t>
      </w:r>
      <w:r w:rsidR="00D632E1">
        <w:t xml:space="preserve"> of canonical leukocyte phenotypes</w:t>
      </w:r>
      <w:r w:rsidR="006A3CC1">
        <w:t xml:space="preserve"> </w:t>
      </w:r>
      <w:r w:rsidR="007066E7">
        <w:t>revealed a monocyte</w:t>
      </w:r>
      <w:r w:rsidR="006B41BE">
        <w:t>-driven</w:t>
      </w:r>
      <w:r w:rsidR="007066E7">
        <w:t xml:space="preserve"> response to acute infection, with greatest expansion</w:t>
      </w:r>
      <w:r w:rsidR="00742D4A">
        <w:t xml:space="preserve">s </w:t>
      </w:r>
      <w:r w:rsidR="008E400B">
        <w:t>of</w:t>
      </w:r>
      <w:r w:rsidR="007066E7">
        <w:t xml:space="preserve"> “intermediate” CD14</w:t>
      </w:r>
      <w:r w:rsidR="007066E7">
        <w:rPr>
          <w:vertAlign w:val="superscript"/>
        </w:rPr>
        <w:t>++</w:t>
      </w:r>
      <w:r w:rsidR="007066E7">
        <w:t>CD16</w:t>
      </w:r>
      <w:r w:rsidR="007066E7">
        <w:rPr>
          <w:vertAlign w:val="superscript"/>
        </w:rPr>
        <w:t>+</w:t>
      </w:r>
      <w:r w:rsidR="007066E7">
        <w:t xml:space="preserve"> monocytes and </w:t>
      </w:r>
      <w:r w:rsidR="007C70D0">
        <w:t xml:space="preserve">an </w:t>
      </w:r>
      <w:r w:rsidR="007066E7">
        <w:t>activated</w:t>
      </w:r>
      <w:r w:rsidR="00E37359">
        <w:t xml:space="preserve"> </w:t>
      </w:r>
      <w:r w:rsidR="00290A12">
        <w:t>subpopulation</w:t>
      </w:r>
      <w:r w:rsidR="00041558">
        <w:t xml:space="preserve"> </w:t>
      </w:r>
      <w:r w:rsidR="00290A12">
        <w:t xml:space="preserve">of </w:t>
      </w:r>
      <w:r w:rsidR="007066E7">
        <w:t>CD14</w:t>
      </w:r>
      <w:r w:rsidR="007066E7">
        <w:rPr>
          <w:vertAlign w:val="superscript"/>
        </w:rPr>
        <w:t>+</w:t>
      </w:r>
      <w:r w:rsidR="009B6DDE">
        <w:t xml:space="preserve"> monocyte</w:t>
      </w:r>
      <w:r w:rsidR="007066E7">
        <w:t>.</w:t>
      </w:r>
      <w:r w:rsidR="00DE75C2">
        <w:t xml:space="preserve"> Increases in</w:t>
      </w:r>
      <w:r w:rsidR="00C44FE4">
        <w:t xml:space="preserve"> acute phase</w:t>
      </w:r>
      <w:r w:rsidR="00DE75C2">
        <w:t xml:space="preserve"> CHIKV surface </w:t>
      </w:r>
      <w:r w:rsidR="003D16E8">
        <w:t xml:space="preserve">protein </w:t>
      </w:r>
      <w:r w:rsidR="00DE75C2">
        <w:t>expression</w:t>
      </w:r>
      <w:r w:rsidR="006C4CF5">
        <w:t xml:space="preserve"> </w:t>
      </w:r>
      <w:r w:rsidR="00DE75C2">
        <w:t xml:space="preserve">were highest for monocytes and dendritic cells, although </w:t>
      </w:r>
      <w:r w:rsidR="00C552BC">
        <w:t>surprisingly</w:t>
      </w:r>
      <w:r w:rsidR="00534EF5">
        <w:t xml:space="preserve">, </w:t>
      </w:r>
      <w:r w:rsidR="001B71D4">
        <w:t>B cell subpopulations</w:t>
      </w:r>
      <w:r w:rsidR="003D16E8">
        <w:t xml:space="preserve"> also disp</w:t>
      </w:r>
      <w:r w:rsidR="00E66EA8">
        <w:t>layed significant increases</w:t>
      </w:r>
      <w:r w:rsidR="00534EF5">
        <w:t>.</w:t>
      </w:r>
      <w:r w:rsidR="00C42E1A">
        <w:t xml:space="preserve"> </w:t>
      </w:r>
      <w:r w:rsidR="00780701">
        <w:t>Serum cytokine</w:t>
      </w:r>
      <w:r w:rsidR="002E67B4">
        <w:t xml:space="preserve"> </w:t>
      </w:r>
      <w:r w:rsidR="00890C51">
        <w:t>measurements</w:t>
      </w:r>
      <w:r w:rsidR="00780701">
        <w:t xml:space="preserve"> confirmed </w:t>
      </w:r>
      <w:r w:rsidR="007C3CEF">
        <w:t>significant</w:t>
      </w:r>
      <w:r w:rsidR="00DE4877">
        <w:t xml:space="preserve"> acute </w:t>
      </w:r>
      <w:r w:rsidR="00780701">
        <w:t>phase upregulation of monocyte chemoattractants.</w:t>
      </w:r>
      <w:r w:rsidR="004D1A92">
        <w:t xml:space="preserve"> Transcriptomic</w:t>
      </w:r>
      <w:r w:rsidR="006A3CC1">
        <w:t xml:space="preserve"> signatures </w:t>
      </w:r>
      <w:r w:rsidR="00E24BD3">
        <w:t>were</w:t>
      </w:r>
      <w:r w:rsidR="001B1EEA">
        <w:t xml:space="preserve"> </w:t>
      </w:r>
      <w:r w:rsidR="007149EB">
        <w:t>revealed</w:t>
      </w:r>
      <w:r w:rsidR="001B1EEA">
        <w:t xml:space="preserve"> not only</w:t>
      </w:r>
      <w:r w:rsidR="00E54D0B">
        <w:t xml:space="preserve"> for</w:t>
      </w:r>
      <w:r w:rsidR="001B1EEA">
        <w:t xml:space="preserve"> </w:t>
      </w:r>
      <w:r w:rsidR="00E54D0B">
        <w:t>infection phase,</w:t>
      </w:r>
      <w:r w:rsidR="001B1EEA">
        <w:t xml:space="preserve"> but also</w:t>
      </w:r>
      <w:r w:rsidR="00FD60D4">
        <w:t xml:space="preserve"> for</w:t>
      </w:r>
      <w:r w:rsidR="001B1EEA">
        <w:t xml:space="preserve"> </w:t>
      </w:r>
      <w:r w:rsidR="006A3CC1">
        <w:t>convalescent phase immunogenicity</w:t>
      </w:r>
      <w:r w:rsidR="00CD0B7B">
        <w:t xml:space="preserve">, </w:t>
      </w:r>
      <w:r w:rsidR="002358E9">
        <w:t>acute phase viremic load</w:t>
      </w:r>
      <w:r w:rsidR="00CD0B7B">
        <w:t>,</w:t>
      </w:r>
      <w:r w:rsidR="00ED42DC">
        <w:t xml:space="preserve"> and symptom severity</w:t>
      </w:r>
      <w:r w:rsidR="006A3CC1">
        <w:t>.</w:t>
      </w:r>
      <w:r w:rsidR="00387551">
        <w:t xml:space="preserve"> </w:t>
      </w:r>
      <w:r w:rsidR="00FB65AE">
        <w:t>Finally, we</w:t>
      </w:r>
      <w:r w:rsidR="006A3CC1">
        <w:t xml:space="preserve"> </w:t>
      </w:r>
      <w:r w:rsidR="00894BD5">
        <w:t>present</w:t>
      </w:r>
      <w:r w:rsidR="006A3CC1">
        <w:t xml:space="preserve"> a multiscale network that summarizes </w:t>
      </w:r>
      <w:r w:rsidR="00894BD5">
        <w:t xml:space="preserve">all observed </w:t>
      </w:r>
      <w:r w:rsidR="00436A5E">
        <w:t>modulations</w:t>
      </w:r>
      <w:r w:rsidR="006A3CC1">
        <w:t xml:space="preserve"> across cellular and gene expression levels and </w:t>
      </w:r>
      <w:r w:rsidR="00DD4F63">
        <w:t>their</w:t>
      </w:r>
      <w:r w:rsidR="006A3CC1">
        <w:t xml:space="preserve"> interactions with </w:t>
      </w:r>
      <w:r w:rsidR="00894BD5">
        <w:t>clinical outcomes, providing a</w:t>
      </w:r>
      <w:r w:rsidR="00233397">
        <w:t xml:space="preserve"> uniquely</w:t>
      </w:r>
      <w:r w:rsidR="00894BD5">
        <w:t xml:space="preserve"> global view of the</w:t>
      </w:r>
      <w:r w:rsidR="006A3CC1">
        <w:t xml:space="preserve"> biomolecular landscape of CHIK pathophysiology</w:t>
      </w:r>
      <w:r w:rsidR="00894BD5">
        <w:t>.</w:t>
      </w:r>
      <w:r w:rsidR="008C30AA" w:rsidRPr="007932CF">
        <w:br w:type="page"/>
      </w:r>
    </w:p>
    <w:p w14:paraId="295C578E" w14:textId="579A2BC9" w:rsidR="00141A80" w:rsidRPr="00141A80" w:rsidRDefault="00141A80" w:rsidP="00141A80">
      <w:pPr>
        <w:pStyle w:val="Heading1"/>
      </w:pPr>
      <w:r>
        <w:lastRenderedPageBreak/>
        <w:t>Introduction</w:t>
      </w:r>
    </w:p>
    <w:p w14:paraId="44DDBCAA" w14:textId="12D01554" w:rsidR="00430C4E" w:rsidRDefault="00995B7B" w:rsidP="00BC46B9">
      <w:pPr>
        <w:rPr>
          <w:i/>
        </w:rPr>
      </w:pPr>
      <w:r>
        <w:t>Chikungunya</w:t>
      </w:r>
      <w:r w:rsidR="002A17C6">
        <w:t xml:space="preserve"> (CHIKV)</w:t>
      </w:r>
      <w:r>
        <w:t xml:space="preserve"> is a </w:t>
      </w:r>
      <w:r w:rsidR="00164BE8">
        <w:t xml:space="preserve">re-emerging </w:t>
      </w:r>
      <w:r>
        <w:t>mosquito-borne</w:t>
      </w:r>
      <w:r w:rsidR="00164BE8">
        <w:t xml:space="preserve"> </w:t>
      </w:r>
      <w:r w:rsidR="003D4618">
        <w:t>alphavirus that causes endemic and explosive</w:t>
      </w:r>
      <w:r w:rsidR="00791B0A">
        <w:t>ly</w:t>
      </w:r>
      <w:r w:rsidR="003D4618">
        <w:t xml:space="preserve"> epidemic</w:t>
      </w:r>
      <w:r w:rsidR="00E43B4A">
        <w:t xml:space="preserve"> infections</w:t>
      </w:r>
      <w:r w:rsidR="006011A9">
        <w:t xml:space="preserve"> </w:t>
      </w:r>
      <w:r w:rsidR="00D46895">
        <w:t>throughout</w:t>
      </w:r>
      <w:r w:rsidR="00665934">
        <w:t xml:space="preserve"> tropical regions of the world.</w:t>
      </w:r>
      <w:r w:rsidR="009E5CBF">
        <w:fldChar w:fldCharType="begin" w:fldLock="1"/>
      </w:r>
      <w:r w:rsidR="002E3035">
        <w:instrText>ADDIN CSL_CITATION { "citationItems" : [ { "id" : "ITEM-1", "itemData" : { "DOI" : "10.1056/NEJMra1406035", "ISSN" : "1533-4406", "PMID" : "25806915", "author" : [ { "dropping-particle" : "", "family" : "Weaver", "given" : "Scott C.", "non-dropping-particle" : "", "parse-names" : false, "suffix" : "" }, { "dropping-particle" : "", "family" : "Lecuit", "given" : "Marc", "non-dropping-particle" : "", "parse-names" : false, "suffix" : "" } ], "container-title" : "The New England journal of medicine", "id" : "ITEM-1", "issue" : "13", "issued" : { "date-parts" : [ [ "2015", "3", "26" ] ] }, "page" : "1231-9", "title" : "Chikungunya virus and the global spread of a mosquito-borne disease.", "type" : "article-journal", "volume" : "372" }, "uris" : [ "http://www.mendeley.com/documents/?uuid=b720f7d3-0f8e-428e-bb91-344c75c87da6" ] } ], "mendeley" : { "formattedCitation" : "&lt;sup&gt;1&lt;/sup&gt;", "plainTextFormattedCitation" : "1", "previouslyFormattedCitation" : "&lt;sup&gt;1&lt;/sup&gt;" }, "properties" : { "noteIndex" : 0 }, "schema" : "https://github.com/citation-style-language/schema/raw/master/csl-citation.json" }</w:instrText>
      </w:r>
      <w:r w:rsidR="009E5CBF">
        <w:fldChar w:fldCharType="separate"/>
      </w:r>
      <w:r w:rsidR="00D949C2" w:rsidRPr="00BC46B9">
        <w:rPr>
          <w:noProof/>
          <w:vertAlign w:val="superscript"/>
        </w:rPr>
        <w:t>1</w:t>
      </w:r>
      <w:r w:rsidR="009E5CBF">
        <w:fldChar w:fldCharType="end"/>
      </w:r>
      <w:r w:rsidR="00665934">
        <w:t xml:space="preserve"> </w:t>
      </w:r>
      <w:r w:rsidR="002F33A8">
        <w:t>Transmittable</w:t>
      </w:r>
      <w:r w:rsidR="008A1ED8">
        <w:t xml:space="preserve"> by </w:t>
      </w:r>
      <w:r w:rsidR="002C3705" w:rsidRPr="00BC46B9">
        <w:rPr>
          <w:i/>
        </w:rPr>
        <w:t xml:space="preserve">Aedes egypti </w:t>
      </w:r>
      <w:r w:rsidR="002C3705" w:rsidRPr="00316892">
        <w:t>and</w:t>
      </w:r>
      <w:r w:rsidR="00602414" w:rsidRPr="00BC46B9">
        <w:rPr>
          <w:i/>
        </w:rPr>
        <w:t xml:space="preserve"> Aedes</w:t>
      </w:r>
      <w:r w:rsidR="002C3705" w:rsidRPr="00BC46B9">
        <w:rPr>
          <w:i/>
        </w:rPr>
        <w:t xml:space="preserve"> albopictus</w:t>
      </w:r>
      <w:r w:rsidR="006E624A">
        <w:t>,</w:t>
      </w:r>
      <w:r w:rsidR="002C3705">
        <w:t xml:space="preserve"> </w:t>
      </w:r>
      <w:r w:rsidR="008A1ED8">
        <w:t>the same vectors</w:t>
      </w:r>
      <w:r w:rsidR="008D1588">
        <w:t xml:space="preserve"> </w:t>
      </w:r>
      <w:r w:rsidR="00854AFE">
        <w:t xml:space="preserve">as </w:t>
      </w:r>
      <w:r w:rsidR="008D1588">
        <w:t>Dengue virus (DENV)</w:t>
      </w:r>
      <w:r w:rsidR="00D4480E">
        <w:t xml:space="preserve">, </w:t>
      </w:r>
      <w:r w:rsidR="002F33A8">
        <w:t>p</w:t>
      </w:r>
      <w:r w:rsidR="007D505B" w:rsidRPr="002F33A8">
        <w:t>hylogenies</w:t>
      </w:r>
      <w:r w:rsidR="007D505B">
        <w:t xml:space="preserve"> of CHIKV </w:t>
      </w:r>
      <w:r w:rsidR="00377D2E">
        <w:t>have indicated</w:t>
      </w:r>
      <w:r w:rsidR="007D505B">
        <w:t xml:space="preserve"> that</w:t>
      </w:r>
      <w:r w:rsidR="00B81170">
        <w:t xml:space="preserve"> urban endemic</w:t>
      </w:r>
      <w:r w:rsidR="007D505B">
        <w:t xml:space="preserve"> strains originated </w:t>
      </w:r>
      <w:r w:rsidR="003A1E7E">
        <w:t>from</w:t>
      </w:r>
      <w:r w:rsidR="007D505B">
        <w:t xml:space="preserve"> several transmission events </w:t>
      </w:r>
      <w:r w:rsidR="006A2CBF">
        <w:t>out of</w:t>
      </w:r>
      <w:r w:rsidR="007D505B">
        <w:t xml:space="preserve"> enzootic, sylvatic cycles between non-human</w:t>
      </w:r>
      <w:r w:rsidR="007169ED">
        <w:t xml:space="preserve"> primates and arboreal mosquitos </w:t>
      </w:r>
      <w:r w:rsidR="007D505B">
        <w:t>in eastern Africa.</w:t>
      </w:r>
      <w:r w:rsidR="007D505B">
        <w:fldChar w:fldCharType="begin" w:fldLock="1"/>
      </w:r>
      <w:r w:rsidR="00E72B26">
        <w:instrText>ADDIN CSL_CITATION { "citationItems" : [ { "id" : "ITEM-1", "itemData" : { "DOI" : "10.1128/JVI.01603-09", "ISBN" : "1098-5514 (Electronic) 0022-538X (Linking)", "ISSN" : "0022-538X", "PMID" : "20410280", "abstract" : "Chikungunya virus (CHIKV), a mosquito-borne alphavirus, has traditionally circulated in Africa and Asia, causing human febrile illness accompanied by severe, chronic joint pain. In Africa, epidemic emergence of CHIKV involves the transition from an enzootic, sylvatic cycle involving arboreal mosquito vectors and nonhuman primates, into an urban cycle where peridomestic mosquitoes transmit among humans. In Asia, however, CHIKV appears to circulate only in the endemic, urban cycle. Recently, CHIKV emerged into the Indian Ocean and the Indian subcontinent to cause major epidemics. To examine patterns of CHIKV evolution and the origins of these outbreaks, as well as to examine whether evolutionary rates that vary between enzootic and epidemic transmission, we sequenced the genomes of 40 CHIKV strains and performed a phylogenetic analysis representing the most comprehensive study of its kind to date. We inferred that extant CHIKV strains evolved from an ancestor that existed within the last 500 years and that some geographic overlap exists between two main enzootic lineages previously thought to be geographically separated within Africa. We estimated that CHIKV was introduced from Africa into Asia 70 to 90 years ago. The recent Indian Ocean and Indian subcontinent epidemics appear to have emerged independently from the mainland of East Africa. This finding underscores the importance of surveillance to rapidly detect and control African outbreaks before exportation can occur. Significantly higher rates of nucleotide substitution appear to occur during urban than during enzootic transmission. These results suggest fundamental differences in transmission modes and/or dynamics in these two transmission cycles.", "author" : [ { "dropping-particle" : "", "family" : "Volk", "given" : "S. M.", "non-dropping-particle" : "", "parse-names" : false, "suffix" : "" }, { "dropping-particle" : "", "family" : "Chen", "given" : "R.", "non-dropping-particle" : "", "parse-names" : false, "suffix" : "" }, { "dropping-particle" : "", "family" : "Tsetsarkin", "given" : "K. A.", "non-dropping-particle" : "", "parse-names" : false, "suffix" : "" }, { "dropping-particle" : "", "family" : "Adams", "given" : "A. P.", "non-dropping-particle" : "", "parse-names" : false, "suffix" : "" }, { "dropping-particle" : "", "family" : "Garcia", "given" : "T. I.", "non-dropping-particle" : "", "parse-names" : false, "suffix" : "" }, { "dropping-particle" : "", "family" : "Sall", "given" : "A. A.", "non-dropping-particle" : "", "parse-names" : false, "suffix" : "" }, { "dropping-particle" : "", "family" : "Nasar", "given" : "F.", "non-dropping-particle" : "", "parse-names" : false, "suffix" : "" }, { "dropping-particle" : "", "family" : "Schuh", "given" : "A. J.", "non-dropping-particle" : "", "parse-names" : false, "suffix" : "" }, { "dropping-particle" : "", "family" : "Holmes", "given" : "E. C.", "non-dropping-particle" : "", "parse-names" : false, "suffix" : "" }, { "dropping-particle" : "", "family" : "Higgs", "given" : "S.", "non-dropping-particle" : "", "parse-names" : false, "suffix" : "" }, { "dropping-particle" : "", "family" : "Maharaj", "given" : "P. D.", "non-dropping-particle" : "", "parse-names" : false, "suffix" : "" }, { "dropping-particle" : "", "family" : "Brault", "given" : "A. C.", "non-dropping-particle" : "", "parse-names" : false, "suffix" : "" }, { "dropping-particle" : "", "family" : "Weaver", "given" : "S. C.", "non-dropping-particle" : "", "parse-names" : false, "suffix" : "" } ], "container-title" : "Journal of Virology", "id" : "ITEM-1", "issue" : "13", "issued" : { "date-parts" : [ [ "2010" ] ] }, "page" : "6497-6504", "title" : "Genome-Scale Phylogenetic Analyses of Chikungunya Virus Reveal Independent Emergences of Recent Epidemics and Various Evolutionary Rates", "type" : "article-journal", "volume" : "84" }, "uris" : [ "http://www.mendeley.com/documents/?uuid=d420c138-e2c6-42b0-a1dc-d1b0efdbf7d9" ] } ], "mendeley" : { "formattedCitation" : "&lt;sup&gt;2&lt;/sup&gt;", "plainTextFormattedCitation" : "2", "previouslyFormattedCitation" : "&lt;sup&gt;2&lt;/sup&gt;" }, "properties" : { "noteIndex" : 0 }, "schema" : "https://github.com/citation-style-language/schema/raw/master/csl-citation.json" }</w:instrText>
      </w:r>
      <w:r w:rsidR="007D505B">
        <w:fldChar w:fldCharType="separate"/>
      </w:r>
      <w:r w:rsidR="004B6D02" w:rsidRPr="00BC46B9">
        <w:rPr>
          <w:noProof/>
          <w:vertAlign w:val="superscript"/>
        </w:rPr>
        <w:t>2</w:t>
      </w:r>
      <w:r w:rsidR="007D505B">
        <w:fldChar w:fldCharType="end"/>
      </w:r>
      <w:r w:rsidR="007D505B">
        <w:t xml:space="preserve"> </w:t>
      </w:r>
      <w:r w:rsidR="008B733E">
        <w:t>In 2004, the</w:t>
      </w:r>
      <w:r w:rsidR="00184E03">
        <w:t xml:space="preserve"> largest outb</w:t>
      </w:r>
      <w:r w:rsidR="008B733E">
        <w:t xml:space="preserve">reak </w:t>
      </w:r>
      <w:r w:rsidR="00821EA3">
        <w:t>ever</w:t>
      </w:r>
      <w:r w:rsidR="008B733E">
        <w:t xml:space="preserve"> record</w:t>
      </w:r>
      <w:r w:rsidR="00821EA3">
        <w:t>ed</w:t>
      </w:r>
      <w:r w:rsidR="008B733E">
        <w:t xml:space="preserve"> spread rapidly</w:t>
      </w:r>
      <w:r w:rsidR="00184E03">
        <w:t xml:space="preserve"> from Africa </w:t>
      </w:r>
      <w:r w:rsidR="008B733E">
        <w:t>through the Indian Ocean and Asia to Papua New Gu</w:t>
      </w:r>
      <w:r w:rsidR="006D031F">
        <w:t>i</w:t>
      </w:r>
      <w:r w:rsidR="00D3688B">
        <w:t xml:space="preserve">nea and islands in the Pacific; </w:t>
      </w:r>
      <w:r w:rsidR="00301A24">
        <w:t xml:space="preserve">subsequently, </w:t>
      </w:r>
      <w:r w:rsidR="004A575B">
        <w:t>the first</w:t>
      </w:r>
      <w:r w:rsidR="008B733E">
        <w:t xml:space="preserve"> a</w:t>
      </w:r>
      <w:r w:rsidR="002A4E88">
        <w:t>u</w:t>
      </w:r>
      <w:r w:rsidR="007C61C8">
        <w:t>to</w:t>
      </w:r>
      <w:r w:rsidR="006011A9">
        <w:t>c</w:t>
      </w:r>
      <w:r w:rsidR="00027C8D">
        <w:t>h</w:t>
      </w:r>
      <w:r w:rsidR="006011A9">
        <w:t>thonus transmission</w:t>
      </w:r>
      <w:r w:rsidR="007F2FE2">
        <w:t>s</w:t>
      </w:r>
      <w:r w:rsidR="00CD0C99">
        <w:t xml:space="preserve"> </w:t>
      </w:r>
      <w:r w:rsidR="00F15F0C">
        <w:t>in the</w:t>
      </w:r>
      <w:r w:rsidR="00206954">
        <w:t xml:space="preserve"> Americas and the</w:t>
      </w:r>
      <w:r w:rsidR="00F15F0C">
        <w:t xml:space="preserve"> US</w:t>
      </w:r>
      <w:r w:rsidR="00F65606">
        <w:t xml:space="preserve"> were reported</w:t>
      </w:r>
      <w:r w:rsidR="00F15F0C">
        <w:t xml:space="preserve"> </w:t>
      </w:r>
      <w:r w:rsidR="00A32889">
        <w:t>in</w:t>
      </w:r>
      <w:r w:rsidR="006011A9">
        <w:t xml:space="preserve"> 2013.</w:t>
      </w:r>
      <w:r w:rsidR="00DC182F">
        <w:fldChar w:fldCharType="begin" w:fldLock="1"/>
      </w:r>
      <w:r w:rsidR="00E72B26">
        <w:instrText>ADDIN CSL_CITATION { "citationItems" : [ { "id" : "ITEM-1", "itemData" : { "DOI" : "10.3201/eid2008.140333", "ISSN" : "1080-6059", "PMID" : "25061832", "author" : [ { "dropping-particle" : "", "family" : "Nasci", "given" : "Roger S", "non-dropping-particle" : "", "parse-names" : false, "suffix" : "" } ], "container-title" : "Emerging infectious diseases", "id" : "ITEM-1", "issue" : "8", "issued" : { "date-parts" : [ [ "2014", "8" ] ] }, "note" : "{:PMCID:PMC4111178}", "page" : "1394-5", "title" : "Movement of chikungunya virus into the Western hemisphere.", "type" : "article-journal", "volume" : "20" }, "uris" : [ "http://www.mendeley.com/documents/?uuid=953fb52f-92d6-4d95-ad87-507a517a80aa" ] } ], "mendeley" : { "formattedCitation" : "&lt;sup&gt;3&lt;/sup&gt;", "plainTextFormattedCitation" : "3", "previouslyFormattedCitation" : "&lt;sup&gt;3&lt;/sup&gt;" }, "properties" : { "noteIndex" : 0 }, "schema" : "https://github.com/citation-style-language/schema/raw/master/csl-citation.json" }</w:instrText>
      </w:r>
      <w:r w:rsidR="00DC182F">
        <w:fldChar w:fldCharType="separate"/>
      </w:r>
      <w:r w:rsidR="004B6D02" w:rsidRPr="00BC46B9">
        <w:rPr>
          <w:noProof/>
          <w:vertAlign w:val="superscript"/>
        </w:rPr>
        <w:t>3</w:t>
      </w:r>
      <w:r w:rsidR="00DC182F">
        <w:fldChar w:fldCharType="end"/>
      </w:r>
      <w:r w:rsidR="00DC182F">
        <w:t xml:space="preserve"> </w:t>
      </w:r>
      <w:r w:rsidR="00E72B26">
        <w:t>Millions of cases have now been reported</w:t>
      </w:r>
      <w:r w:rsidR="003A512C">
        <w:t xml:space="preserve"> in at least forty countries</w:t>
      </w:r>
      <w:r w:rsidR="00E72B26">
        <w:t>.</w:t>
      </w:r>
      <w:r w:rsidR="00E72B26">
        <w:fldChar w:fldCharType="begin" w:fldLock="1"/>
      </w:r>
      <w:r w:rsidR="002F33A8">
        <w:instrText>ADDIN CSL_CITATION { "citationItems" : [ { "id" : "ITEM-1", "itemData" : { "DOI" : "10.1038/nrrheum.2012.64", "ISBN" : "1759-4790\\r1759-4804", "ISSN" : "1759-4790", "PMID" : "22565316", "author" : [ { "dropping-particle" : "", "family" : "Suhrbier", "given" : "Andreas", "non-dropping-particle" : "", "parse-names" : false, "suffix" : "" }, { "dropping-particle" : "", "family" : "Jaffar-Bandjee", "given" : "Marie-Christine", "non-dropping-particle" : "", "parse-names" : false, "suffix" : "" }, { "dropping-particle" : "", "family" : "Gasque", "given" : "Philippe", "non-dropping-particle" : "", "parse-names" : false, "suffix" : "" } ], "container-title" : "Nature Reviews Rheumatology", "id" : "ITEM-1", "issue" : "7", "issued" : { "date-parts" : [ [ "2012" ] ] }, "page" : "420-429", "publisher" : "Nature Publishing Group", "title" : "Arthritogenic alphaviruses\u2014an overview", "type" : "article-journal", "volume" : "8" }, "uris" : [ "http://www.mendeley.com/documents/?uuid=6b06ec86-4ebb-4eec-af65-6c81b159ba90" ] } ], "mendeley" : { "formattedCitation" : "&lt;sup&gt;4&lt;/sup&gt;", "plainTextFormattedCitation" : "4", "previouslyFormattedCitation" : "&lt;sup&gt;4&lt;/sup&gt;" }, "properties" : { "noteIndex" : 0 }, "schema" : "https://github.com/citation-style-language/schema/raw/master/csl-citation.json" }</w:instrText>
      </w:r>
      <w:r w:rsidR="00E72B26">
        <w:fldChar w:fldCharType="separate"/>
      </w:r>
      <w:r w:rsidR="00E72B26" w:rsidRPr="00BC46B9">
        <w:rPr>
          <w:noProof/>
          <w:vertAlign w:val="superscript"/>
        </w:rPr>
        <w:t>4</w:t>
      </w:r>
      <w:r w:rsidR="00E72B26">
        <w:fldChar w:fldCharType="end"/>
      </w:r>
      <w:r w:rsidR="00430C4E">
        <w:rPr>
          <w:i/>
        </w:rPr>
        <w:t xml:space="preserve"> </w:t>
      </w:r>
    </w:p>
    <w:p w14:paraId="34F64DC7" w14:textId="19018812" w:rsidR="003E32DB" w:rsidRPr="00BC46B9" w:rsidRDefault="002A17C6" w:rsidP="00430C4E">
      <w:pPr>
        <w:ind w:firstLine="720"/>
        <w:rPr>
          <w:i/>
        </w:rPr>
      </w:pPr>
      <w:r>
        <w:t>Unlike other arboviral</w:t>
      </w:r>
      <w:r w:rsidR="00AB45EF">
        <w:t xml:space="preserve"> diseases like </w:t>
      </w:r>
      <w:r w:rsidR="000E2D6E">
        <w:t>DENV</w:t>
      </w:r>
      <w:r w:rsidR="002C0D96">
        <w:t xml:space="preserve">, the majority of CHIKV infections </w:t>
      </w:r>
      <w:r w:rsidR="00D76956">
        <w:t>produce</w:t>
      </w:r>
      <w:r w:rsidR="002C0D96">
        <w:t xml:space="preserve"> </w:t>
      </w:r>
      <w:r w:rsidR="009B0EEF">
        <w:t>symptom</w:t>
      </w:r>
      <w:r w:rsidR="00AC2722">
        <w:t>atic illness</w:t>
      </w:r>
      <w:r w:rsidR="00995E5C">
        <w:t xml:space="preserve">, with </w:t>
      </w:r>
      <w:r w:rsidR="008A64C7">
        <w:t>typical</w:t>
      </w:r>
      <w:r w:rsidR="00046C2B">
        <w:t xml:space="preserve"> manifest</w:t>
      </w:r>
      <w:r w:rsidR="00597533">
        <w:t>at</w:t>
      </w:r>
      <w:r w:rsidR="00046C2B">
        <w:t>ions</w:t>
      </w:r>
      <w:r w:rsidR="002C0D96">
        <w:t xml:space="preserve"> </w:t>
      </w:r>
      <w:r w:rsidR="00921370">
        <w:t>consisting of</w:t>
      </w:r>
      <w:r w:rsidR="002C0D96">
        <w:t xml:space="preserve"> fever, a </w:t>
      </w:r>
      <w:r w:rsidR="00D323A3">
        <w:t xml:space="preserve">diffuse </w:t>
      </w:r>
      <w:r w:rsidR="002C0D96">
        <w:t xml:space="preserve">body rash, and </w:t>
      </w:r>
      <w:r w:rsidR="00F410A9">
        <w:t>joint pain and inflammation</w:t>
      </w:r>
      <w:r w:rsidR="00E21779">
        <w:t>.</w:t>
      </w:r>
      <w:r w:rsidR="008E30B6">
        <w:fldChar w:fldCharType="begin" w:fldLock="1"/>
      </w:r>
      <w:r w:rsidR="00B231F7">
        <w:instrText>ADDIN CSL_CITATION { "citationItems" : [ { "id" : "ITEM-1", "itemData" : { "DOI" : "10.1056/NEJMra1406035", "ISSN" : "1533-4406", "PMID" : "25806915", "author" : [ { "dropping-particle" : "", "family" : "Weaver", "given" : "Scott C.", "non-dropping-particle" : "", "parse-names" : false, "suffix" : "" }, { "dropping-particle" : "", "family" : "Lecuit", "given" : "Marc", "non-dropping-particle" : "", "parse-names" : false, "suffix" : "" } ], "container-title" : "The New England journal of medicine", "id" : "ITEM-1", "issue" : "13", "issued" : { "date-parts" : [ [ "2015", "3", "26" ] ] }, "page" : "1231-9", "title" : "Chikungunya virus and the global spread of a mosquito-borne disease.", "type" : "article-journal", "volume" : "372" }, "uris" : [ "http://www.mendeley.com/documents/?uuid=b720f7d3-0f8e-428e-bb91-344c75c87da6" ] }, { "id" : "ITEM-2", "itemData" : { "DOI" : "10.1016/j.antiviral.2015.07.002", "ISSN" : "01663542", "author" : [ { "dropping-particle" : "", "family" : "Couderc", "given" : "Th\u00e9r\u00e8se", "non-dropping-particle" : "", "parse-names" : false, "suffix" : "" }, { "dropping-particle" : "", "family" : "Lecuit", "given" : "Marc", "non-dropping-particle" : "", "parse-names" : false, "suffix" : "" } ], "container-title" : "Antiviral Research", "id" : "ITEM-2", "issued" : { "date-parts" : [ [ "2015" ] ] }, "page" : "120-131", "title" : "Chikungunya virus pathogenesis: From bedside to bench", "type" : "article-journal", "volume" : "121" }, "uris" : [ "http://www.mendeley.com/documents/?uuid=df0495f1-e0bd-4121-bead-fcb3f9b291fa" ] } ], "mendeley" : { "formattedCitation" : "&lt;sup&gt;1,5&lt;/sup&gt;", "plainTextFormattedCitation" : "1,5", "previouslyFormattedCitation" : "&lt;sup&gt;1,5&lt;/sup&gt;" }, "properties" : { "noteIndex" : 0 }, "schema" : "https://github.com/citation-style-language/schema/raw/master/csl-citation.json" }</w:instrText>
      </w:r>
      <w:r w:rsidR="008E30B6">
        <w:fldChar w:fldCharType="separate"/>
      </w:r>
      <w:r w:rsidR="008E30B6" w:rsidRPr="008E30B6">
        <w:rPr>
          <w:noProof/>
          <w:vertAlign w:val="superscript"/>
        </w:rPr>
        <w:t>1,5</w:t>
      </w:r>
      <w:r w:rsidR="008E30B6">
        <w:fldChar w:fldCharType="end"/>
      </w:r>
      <w:r w:rsidR="003640E5">
        <w:t xml:space="preserve"> </w:t>
      </w:r>
      <w:r w:rsidR="00216718">
        <w:t>Notably,</w:t>
      </w:r>
      <w:r w:rsidR="009D0EA1">
        <w:t xml:space="preserve"> debilitating</w:t>
      </w:r>
      <w:r w:rsidR="00216718">
        <w:t xml:space="preserve"> j</w:t>
      </w:r>
      <w:r w:rsidR="00E21779">
        <w:t>oint-related symptoms</w:t>
      </w:r>
      <w:r w:rsidR="003640E5">
        <w:t xml:space="preserve"> </w:t>
      </w:r>
      <w:r w:rsidR="005C019D">
        <w:t>can persist</w:t>
      </w:r>
      <w:r w:rsidR="00920050">
        <w:t xml:space="preserve"> </w:t>
      </w:r>
      <w:r w:rsidR="000A29C8">
        <w:t xml:space="preserve">for years </w:t>
      </w:r>
      <w:r w:rsidR="00EC32A8">
        <w:t>mimicking</w:t>
      </w:r>
      <w:r w:rsidR="00920050">
        <w:t xml:space="preserve"> rheumatoid arthritis</w:t>
      </w:r>
      <w:r w:rsidR="003640E5">
        <w:t xml:space="preserve"> </w:t>
      </w:r>
      <w:r w:rsidR="00EC32A8">
        <w:t>in</w:t>
      </w:r>
      <w:r w:rsidR="0064206A">
        <w:t xml:space="preserve"> up to 50% of </w:t>
      </w:r>
      <w:r w:rsidR="00675552">
        <w:t xml:space="preserve">afflicted </w:t>
      </w:r>
      <w:r w:rsidR="00684168">
        <w:t>populations</w:t>
      </w:r>
      <w:r w:rsidR="003D674B">
        <w:t>—</w:t>
      </w:r>
      <w:r w:rsidR="003B4597">
        <w:t>the namesake characteristic of the disease</w:t>
      </w:r>
      <w:r w:rsidR="001F0AF7">
        <w:t xml:space="preserve">, </w:t>
      </w:r>
      <w:r w:rsidR="00743A46">
        <w:t xml:space="preserve">as </w:t>
      </w:r>
      <w:r w:rsidR="003D674B">
        <w:t>“</w:t>
      </w:r>
      <w:r w:rsidR="00F82EB4">
        <w:t>chikungunya</w:t>
      </w:r>
      <w:r w:rsidR="003D674B">
        <w:t>”</w:t>
      </w:r>
      <w:r w:rsidR="003B4597">
        <w:t xml:space="preserve"> is a</w:t>
      </w:r>
      <w:r w:rsidR="00607BBF">
        <w:t xml:space="preserve"> </w:t>
      </w:r>
      <w:r w:rsidR="00D71EF0">
        <w:t>Swahili/</w:t>
      </w:r>
      <w:r w:rsidR="00607BBF">
        <w:t>Makonde word describing a bent posture</w:t>
      </w:r>
      <w:r w:rsidR="001F0AF7">
        <w:t>.</w:t>
      </w:r>
      <w:r w:rsidR="003640E5">
        <w:fldChar w:fldCharType="begin" w:fldLock="1"/>
      </w:r>
      <w:r w:rsidR="008E30B6">
        <w:instrText>ADDIN CSL_CITATION { "citationItems" : [ { "id" : "ITEM-1", "itemData" : { "DOI" : "10.1056/NEJMra1406035", "ISSN" : "1533-4406", "PMID" : "25806915", "author" : [ { "dropping-particle" : "", "family" : "Weaver", "given" : "Scott C.", "non-dropping-particle" : "", "parse-names" : false, "suffix" : "" }, { "dropping-particle" : "", "family" : "Lecuit", "given" : "Marc", "non-dropping-particle" : "", "parse-names" : false, "suffix" : "" } ], "container-title" : "The New England journal of medicine", "id" : "ITEM-1", "issue" : "13", "issued" : { "date-parts" : [ [ "2015", "3", "26" ] ] }, "page" : "1231-9", "title" : "Chikungunya virus and the global spread of a mosquito-borne disease.", "type" : "article-journal", "volume" : "372" }, "uris" : [ "http://www.mendeley.com/documents/?uuid=b720f7d3-0f8e-428e-bb91-344c75c87da6" ] }, { "id" : "ITEM-2", "itemData" : { "DOI" : "10.1002/art.39027", "ISBN" : "8133815541", "ISSN" : "23265205", "PMID" : "25605621", "abstract" : "OBJECTIVE: Chikungunya virus (CHIKV) is an arthritogenic mosquito-transmitted alphavirus that spread to the Caribbean in 2013 and to the US in 2014. CHIKV-infected patients develop inflammatory arthritis that can persist for months or years, but little is known about the rheumatologic and immunologic features of CHIKV-related arthritis in humans, particularly as compared to rheumatoid arthritis (RA). The purpose of this study was to describe these features in a group of 10 American travelers who were nearly simultaneously infected while visiting Haiti in June 2014.\\n\\nMETHODS: Patient history was obtained and physical examination and laboratory tests were performed. All patients with CHIKV-related arthritis had detectable levels of anti-CHIKV IgG. Using cytometry by time-of-flight (CyTOF), we analyzed peripheral blood mononuclear cells in CHIKV-infected patients, healthy controls, and patients with untreated, active RA.\\n\\nRESULTS: Among 10 CHIKV-infected individuals, 8 developed persistent symmetric polyarthritis that met the American College of Rheumatology/European League Against Rheumatism 2010 criteria for (seronegative) RA. CyTOF analysis revealed that RA and CHIKV-infected patients had greater percentages of activated and effector CD4+ and CD8+ T cells than healthy controls.\\n\\nCONCLUSION: In addition to similar clinical features, patients with CHIKV infection and patients with RA develop very similar peripheral T cell phenotypes. These overlapping clinical and immunologic features highlight a need for rheumatologists to consider CHIKV infection when evaluating patients with new, symmetric polyarthritis.", "author" : [ { "dropping-particle" : "", "family" : "Miner", "given" : "Jonathan J.", "non-dropping-particle" : "", "parse-names" : false, "suffix" : "" }, { "dropping-particle" : "", "family" : "Yeang", "given" : "Han Xian Aw", "non-dropping-particle" : "", "parse-names" : false, "suffix" : "" }, { "dropping-particle" : "", "family" : "Fox", "given" : "Julie M.", "non-dropping-particle" : "", "parse-names" : false, "suffix" : "" }, { "dropping-particle" : "", "family" : "Taffner", "given" : "Samantha", "non-dropping-particle" : "", "parse-names" : false, "suffix" : "" }, { "dropping-particle" : "", "family" : "Malkova", "given" : "Olga N.", "non-dropping-particle" : "", "parse-names" : false, "suffix" : "" }, { "dropping-particle" : "", "family" : "Oh", "given" : "Stephen T.", "non-dropping-particle" : "", "parse-names" : false, "suffix" : "" }, { "dropping-particle" : "", "family" : "Kim", "given" : "Alfred H J", "non-dropping-particle" : "", "parse-names" : false, "suffix" : "" }, { "dropping-particle" : "", "family" : "Diamond", "given" : "Michael S.", "non-dropping-particle" : "", "parse-names" : false, "suffix" : "" }, { "dropping-particle" : "", "family" : "Lenschow", "given" : "Deborah J.", "non-dropping-particle" : "", "parse-names" : false, "suffix" : "" }, { "dropping-particle" : "", "family" : "Yokoyama", "given" : "Wayne M.", "non-dropping-particle" : "", "parse-names" : false, "suffix" : "" } ], "container-title" : "Arthritis and Rheumatology", "id" : "ITEM-2", "issue" : "5", "issued" : { "date-parts" : [ [ "2015" ] ] }, "page" : "1214-1220", "title" : "Brief report: Chikungunya viral arthritis in the United States: A mimic of seronegative rheumatoid arthritis", "type" : "article-journal", "volume" : "67" }, "uris" : [ "http://www.mendeley.com/documents/?uuid=d5dd45d5-86a7-4e35-80d4-55a063ebf517" ] } ], "mendeley" : { "formattedCitation" : "&lt;sup&gt;1,6&lt;/sup&gt;", "plainTextFormattedCitation" : "1,6", "previouslyFormattedCitation" : "&lt;sup&gt;1,6&lt;/sup&gt;" }, "properties" : { "noteIndex" : 0 }, "schema" : "https://github.com/citation-style-language/schema/raw/master/csl-citation.json" }</w:instrText>
      </w:r>
      <w:r w:rsidR="003640E5">
        <w:fldChar w:fldCharType="separate"/>
      </w:r>
      <w:r w:rsidR="00AB6D52" w:rsidRPr="00AB6D52">
        <w:rPr>
          <w:noProof/>
          <w:vertAlign w:val="superscript"/>
        </w:rPr>
        <w:t>1,6</w:t>
      </w:r>
      <w:r w:rsidR="003640E5">
        <w:fldChar w:fldCharType="end"/>
      </w:r>
      <w:r w:rsidR="00E72B26">
        <w:t xml:space="preserve"> </w:t>
      </w:r>
      <w:r w:rsidR="00DC1CD3">
        <w:t xml:space="preserve">Rarely, complications can occur, including </w:t>
      </w:r>
      <w:r w:rsidR="000A2DDD">
        <w:t>encephalopathy and encephalitis</w:t>
      </w:r>
      <w:r w:rsidR="00DC1CD3">
        <w:t>, fulminant hepatitis</w:t>
      </w:r>
      <w:r w:rsidR="00786F1F">
        <w:t>,</w:t>
      </w:r>
      <w:r w:rsidR="00DC1CD3">
        <w:t xml:space="preserve"> and </w:t>
      </w:r>
      <w:r w:rsidR="00873113">
        <w:t>myocarditis</w:t>
      </w:r>
      <w:r w:rsidR="00977F4D">
        <w:t>.</w:t>
      </w:r>
      <w:r w:rsidR="00977F4D">
        <w:fldChar w:fldCharType="begin" w:fldLock="1"/>
      </w:r>
      <w:r w:rsidR="00977F4D">
        <w:instrText>ADDIN CSL_CITATION { "citationItems" : [ { "id" : "ITEM-1", "itemData" : { "DOI" : "10.1016/S1473-3099(15)00231-5", "ISSN" : "14733099", "author" : [ { "dropping-particle" : "", "family" : "Rolph", "given" : "Michael S", "non-dropping-particle" : "", "parse-names" : false, "suffix" : "" }, { "dropping-particle" : "", "family" : "Foo", "given" : "Suan Sin", "non-dropping-particle" : "", "parse-names" : false, "suffix" : "" }, { "dropping-particle" : "", "family" : "Mahalingam", "given" : "Suresh", "non-dropping-particle" : "", "parse-names" : false, "suffix" : "" } ], "container-title" : "The Lancet Infectious Diseases", "id" : "ITEM-1", "issue" : "9", "issued" : { "date-parts" : [ [ "2015" ] ] }, "page" : "1007-1008", "publisher" : "Elsevier Ltd", "title" : "Emergent chikungunya virus and arthritis in the Americas", "type" : "article-journal", "volume" : "15" }, "uris" : [ "http://www.mendeley.com/documents/?uuid=45dc18ea-9368-47f6-8472-1d1cd5086aa8" ] } ], "mendeley" : { "formattedCitation" : "&lt;sup&gt;7&lt;/sup&gt;", "plainTextFormattedCitation" : "7", "previouslyFormattedCitation" : "&lt;sup&gt;7&lt;/sup&gt;" }, "properties" : { "noteIndex" : 0 }, "schema" : "https://github.com/citation-style-language/schema/raw/master/csl-citation.json" }</w:instrText>
      </w:r>
      <w:r w:rsidR="00977F4D">
        <w:fldChar w:fldCharType="separate"/>
      </w:r>
      <w:r w:rsidR="00977F4D" w:rsidRPr="00AB6D52">
        <w:rPr>
          <w:noProof/>
          <w:vertAlign w:val="superscript"/>
        </w:rPr>
        <w:t>7</w:t>
      </w:r>
      <w:r w:rsidR="00977F4D">
        <w:fldChar w:fldCharType="end"/>
      </w:r>
      <w:r w:rsidR="001A2E6F">
        <w:t xml:space="preserve"> Mortality </w:t>
      </w:r>
      <w:r w:rsidR="00DC1CD3">
        <w:t>occurs in approximately 0.1% of cases.</w:t>
      </w:r>
      <w:r w:rsidR="00DC1CD3">
        <w:fldChar w:fldCharType="begin" w:fldLock="1"/>
      </w:r>
      <w:r w:rsidR="008E30B6">
        <w:instrText>ADDIN CSL_CITATION { "citationItems" : [ { "id" : "ITEM-1", "itemData" : { "DOI" : "10.1016/S1473-3099(15)00231-5", "ISSN" : "14733099", "author" : [ { "dropping-particle" : "", "family" : "Rolph", "given" : "Michael S", "non-dropping-particle" : "", "parse-names" : false, "suffix" : "" }, { "dropping-particle" : "", "family" : "Foo", "given" : "Suan Sin", "non-dropping-particle" : "", "parse-names" : false, "suffix" : "" }, { "dropping-particle" : "", "family" : "Mahalingam", "given" : "Suresh", "non-dropping-particle" : "", "parse-names" : false, "suffix" : "" } ], "container-title" : "The Lancet Infectious Diseases", "id" : "ITEM-1", "issue" : "9", "issued" : { "date-parts" : [ [ "2015" ] ] }, "page" : "1007-1008", "publisher" : "Elsevier Ltd", "title" : "Emergent chikungunya virus and arthritis in the Americas", "type" : "article-journal", "volume" : "15" }, "uris" : [ "http://www.mendeley.com/documents/?uuid=45dc18ea-9368-47f6-8472-1d1cd5086aa8" ] } ], "mendeley" : { "formattedCitation" : "&lt;sup&gt;7&lt;/sup&gt;", "plainTextFormattedCitation" : "7", "previouslyFormattedCitation" : "&lt;sup&gt;7&lt;/sup&gt;" }, "properties" : { "noteIndex" : 0 }, "schema" : "https://github.com/citation-style-language/schema/raw/master/csl-citation.json" }</w:instrText>
      </w:r>
      <w:r w:rsidR="00DC1CD3">
        <w:fldChar w:fldCharType="separate"/>
      </w:r>
      <w:r w:rsidR="00AB6D52" w:rsidRPr="00AB6D52">
        <w:rPr>
          <w:noProof/>
          <w:vertAlign w:val="superscript"/>
        </w:rPr>
        <w:t>7</w:t>
      </w:r>
      <w:r w:rsidR="00DC1CD3">
        <w:fldChar w:fldCharType="end"/>
      </w:r>
      <w:r w:rsidR="00DC1CD3">
        <w:t xml:space="preserve"> </w:t>
      </w:r>
      <w:r w:rsidR="004E587C">
        <w:t xml:space="preserve">Besides anti-inflammatories </w:t>
      </w:r>
      <w:r w:rsidR="002F33A8">
        <w:t xml:space="preserve">for symptomatic </w:t>
      </w:r>
      <w:r w:rsidR="0010434C">
        <w:t>relief</w:t>
      </w:r>
      <w:r w:rsidR="002F33A8">
        <w:t>, there are no specific treatments available for CHIKV.</w:t>
      </w:r>
      <w:r w:rsidR="002F33A8">
        <w:fldChar w:fldCharType="begin" w:fldLock="1"/>
      </w:r>
      <w:r w:rsidR="00FD7C2D">
        <w:instrText>ADDIN CSL_CITATION { "citationItems" : [ { "id" : "ITEM-1", "itemData" : { "DOI" : "10.1056/NEJMra1406035", "ISSN" : "1533-4406", "PMID" : "25806915", "author" : [ { "dropping-particle" : "", "family" : "Weaver", "given" : "Scott C.", "non-dropping-particle" : "", "parse-names" : false, "suffix" : "" }, { "dropping-particle" : "", "family" : "Lecuit", "given" : "Marc", "non-dropping-particle" : "", "parse-names" : false, "suffix" : "" } ], "container-title" : "The New England journal of medicine", "id" : "ITEM-1", "issue" : "13", "issued" : { "date-parts" : [ [ "2015", "3", "26" ] ] }, "page" : "1231-9", "title" : "Chikungunya virus and the global spread of a mosquito-borne disease.", "type" : "article-journal", "volume" : "372" }, "uris" : [ "http://www.mendeley.com/documents/?uuid=b720f7d3-0f8e-428e-bb91-344c75c87da6" ] }, { "id" : "ITEM-2", "itemData" : { "DOI" : "10.1038/nrrheum.2012.64", "ISBN" : "1759-4790\\r1759-4804", "ISSN" : "1759-4790", "PMID" : "22565316", "author" : [ { "dropping-particle" : "", "family" : "Suhrbier", "given" : "Andreas", "non-dropping-particle" : "", "parse-names" : false, "suffix" : "" }, { "dropping-particle" : "", "family" : "Jaffar-Bandjee", "given" : "Marie-Christine", "non-dropping-particle" : "", "parse-names" : false, "suffix" : "" }, { "dropping-particle" : "", "family" : "Gasque", "given" : "Philippe", "non-dropping-particle" : "", "parse-names" : false, "suffix" : "" } ], "container-title" : "Nature Reviews Rheumatology", "id" : "ITEM-2", "issue" : "7", "issued" : { "date-parts" : [ [ "2012" ] ] }, "page" : "420-429", "publisher" : "Nature Publishing Group", "title" : "Arthritogenic alphaviruses\u2014an overview", "type" : "article-journal", "volume" : "8" }, "uris" : [ "http://www.mendeley.com/documents/?uuid=6b06ec86-4ebb-4eec-af65-6c81b159ba90" ] } ], "mendeley" : { "formattedCitation" : "&lt;sup&gt;1,4&lt;/sup&gt;", "plainTextFormattedCitation" : "1,4", "previouslyFormattedCitation" : "&lt;sup&gt;1,4&lt;/sup&gt;" }, "properties" : { "noteIndex" : 0 }, "schema" : "https://github.com/citation-style-language/schema/raw/master/csl-citation.json" }</w:instrText>
      </w:r>
      <w:r w:rsidR="002F33A8">
        <w:fldChar w:fldCharType="separate"/>
      </w:r>
      <w:r w:rsidR="002F33A8" w:rsidRPr="00BC46B9">
        <w:rPr>
          <w:noProof/>
          <w:vertAlign w:val="superscript"/>
        </w:rPr>
        <w:t>1,4</w:t>
      </w:r>
      <w:r w:rsidR="002F33A8">
        <w:fldChar w:fldCharType="end"/>
      </w:r>
      <w:r w:rsidR="00FD7C2D">
        <w:t xml:space="preserve"> Several vaccine candidates have reached preclinical or phase I trials</w:t>
      </w:r>
      <w:r w:rsidR="004E180D">
        <w:t>,</w:t>
      </w:r>
      <w:r w:rsidR="00FD7C2D">
        <w:fldChar w:fldCharType="begin" w:fldLock="1"/>
      </w:r>
      <w:r w:rsidR="008E30B6">
        <w:instrText>ADDIN CSL_CITATION { "citationItems" : [ { "id" : "ITEM-1", "itemData" : { "DOI" : "10.1371/journal.pntd.0004007", "ISSN" : "1935-2735", "author" : [ { "dropping-particle" : "", "family" : "Plante", "given" : "Kenneth S", "non-dropping-particle" : "", "parse-names" : false, "suffix" : "" }, { "dropping-particle" : "", "family" : "Rossi", "given" : "Shannan L.", "non-dropping-particle" : "", "parse-names" : false, "suffix" : "" }, { "dropping-particle" : "", "family" : "Bergren", "given" : "Nicholas a.", "non-dropping-particle" : "", "parse-names" : false, "suffix" : "" }, { "dropping-particle" : "", "family" : "Seymour", "given" : "Robert L.", "non-dropping-particle" : "", "parse-names" : false, "suffix" : "" }, { "dropping-particle" : "", "family" : "Weaver", "given" : "Scott C.", "non-dropping-particle" : "", "parse-names" : false, "suffix" : "" } ], "container-title" : "PLOS Neglected Tropical Diseases", "id" : "ITEM-1", "issue" : "9", "issued" : { "date-parts" : [ [ "2015" ] ] }, "note" : "{:PMCID:PMC4560411}", "page" : "e0004007", "title" : "Extended Preclinical Safety, Efficacy and Stability Testing of a Live-attenuated Chikungunya Vaccine Candidate", "type" : "article-journal", "volume" : "9" }, "uris" : [ "http://www.mendeley.com/documents/?uuid=7e597ba8-c92a-42bd-9814-60df4d397509" ] }, { "id" : "ITEM-2", "itemData" : { "DOI" : "10.1371/journal.pntd.0002970", "ISSN" : "1935-2735", "PMID" : "25058320", "abstract" : "BACKGROUND: Chikungunya virus (CHIKV) is a re-emerging arbovirus associated with febrile illness often accompanied by rash and arthralgia that may persist for several years. Outbreaks are associated with high morbidity and create a public health challenge for countries affected. Recent outbreaks have occurred in both Europe and the Americas, suggesting CHIKV may continue to spread. Despite the sustained threat of the virus, there is no approved vaccine or antiviral therapy against CHIKV. Therefore, it is critical to develop a vaccine that is both well tolerated and highly protective. METHODOLOGY/PRINCIPAL FINDINGS: In this study, we describe the construction and characterization of a modified Vaccinia virus Ankara (MVA) virus expressing CHIKV E3 and E2 proteins (MVA-CHIK) that protected several mouse models from challenge with CHIKV. In particular, BALB/c mice were completely protected against viremia upon challenge with CHIKV after two doses of MVA-CHIK. Additionally, A129 mice (deficient in IFN\u03b1/\u03b2) were protected from viremia, footpad swelling, and mortality. While high anti-virus antibodies were elicited, low or undetectable levels of neutralizing antibodies were produced in both mouse models. However, passive transfer of MVA-CHIK immune serum to na\u00efve mice did not protect against mortality, suggesting that antibodies may not be the main effectors of protection afforded by MVA-CHIK. Furthermore, depletion of CD4+, but not CD8+ T-cells from vaccinated mice resulted in 100% mortality, implicating the indispensable role of CD4+ T-cells in the protection afforded by MVA-CHIK. CONCLUSIONS/SIGNIFICANCE: The results presented herein demonstrate the potential of MVA to effectively express CHIKV E3-E2 proteins and generate protective immune responses. Our findings challenge the assumption that only neutralizing antibodies are effective in providing protection against CHIKV, and provides a framework for the development of novel, more effective vaccine strategies to combat CHIKV.", "author" : [ { "dropping-particle" : "", "family" : "Weger-Lucarelli", "given" : "James", "non-dropping-particle" : "", "parse-names" : false, "suffix" : "" }, { "dropping-particle" : "", "family" : "Chu", "given" : "Haiyan", "non-dropping-particle" : "", "parse-names" : false, "suffix" : "" }, { "dropping-particle" : "", "family" : "Aliota", "given" : "Matthew T", "non-dropping-particle" : "", "parse-names" : false, "suffix" : "" }, { "dropping-particle" : "", "family" : "Partidos", "given" : "Charalambos D", "non-dropping-particle" : "", "parse-names" : false, "suffix" : "" }, { "dropping-particle" : "", "family" : "Osorio", "given" : "Jorge E", "non-dropping-particle" : "", "parse-names" : false, "suffix" : "" } ], "container-title" : "PLoS neglected tropical diseases", "id" : "ITEM-2", "issue" : "7", "issued" : { "date-parts" : [ [ "2014", "7" ] ] }, "note" : "{:PMCID:PMC4109897}", "page" : "e2970", "title" : "A Novel MVA Vectored Chikungunya Virus Vaccine Elicits Protective Immunity in Mice.", "type" : "article-journal", "volume" : "8" }, "uris" : [ "http://www.mendeley.com/documents/?uuid=edfe8799-035c-4dd1-b1a0-8cb85a068f03" ] }, { "id" : "ITEM-3", "itemData" : { "DOI" : "10.1016/j.vaccine.2011.01.076", "ISBN" : "1873-2518 (Electronic)\\r0264-410X (Linking)", "ISSN" : "0264410X", "PMID" : "21300099", "abstract" : "Chikungunya virus (CHIKV) is a mosquito-borne alphavirus that causes explosive outbreaks of febrile illness associated with rash, and painful arthralgia. The CHIK vaccine strain 181/clone25 (181/25) developed by the United States Army Medical Research Institute of Infectious Diseases (USAMRIID) was shown to be well-tolerated and highly immunogenic in phase I and II clinical trials although it induced transient arthralgia in some healthy adult volunteers. In an attempt to better understand the host factors that are involved in the attenuating phenotype of CHIK 181/25 vaccine virus we conducted studies in interferon (IFN)-compromised mice and also evaluated its immunogenic potential and protective capacity. Infection of AG129 mice (defective in IFN-\u03b1/\u03b2 and IFN-\u03b3 receptor signaling) with CHIK 181/25 resulted in rapid mortality within 3-4 days. In contrast, all infected A129 mice (defective in IFN-\u03b1/\u03b2 receptor signaling) survived with temporary morbidity characterized by ruffled appearance and body weight loss. A129 heterozygote mice that retain partial IFN-\u03b1/\u03b2 receptor signaling activity remained healthy. Infection of A129 mice with CHIK 181/25 induced significant levels of IFN-\u03b3 and IL-12 while the inflammatory cytokines, TNF\u03b1 and IL-6 remained low. A single administration of the CHIK 181/25 vaccine provided both short-term and long-term protection (38 days and 247 days post-prime, respectively) against challenge with wt CHIKV-La Reunion (CHIKV-LR). This protection was at least partially mediated by antibodies since passively transferred immune serum protected both A129 and AG129 mice from wt CHIKV-LR and 181/25 virus challenge. Overall, these data highlight the importance of IFNs in controlling CHIK 181/25 vaccine and demonstrate the ability of this vaccine to elicit neutralizing antibody responses that confer short-and long-term protection against wt CHIKV-LR challenge. \u00a9 2011 Elsevier Ltd.", "author" : [ { "dropping-particle" : "", "family" : "Partidos", "given" : "Charalambos D.", "non-dropping-particle" : "", "parse-names" : false, "suffix" : "" }, { "dropping-particle" : "", "family" : "Weger", "given" : "James", "non-dropping-particle" : "", "parse-names" : false, "suffix" : "" }, { "dropping-particle" : "", "family" : "Brewoo", "given" : "Joseph", "non-dropping-particle" : "", "parse-names" : false, "suffix" : "" }, { "dropping-particle" : "", "family" : "Seymour", "given" : "Robert", "non-dropping-particle" : "", "parse-names" : false, "suffix" : "" }, { "dropping-particle" : "", "family" : "Borland", "given" : "Erin M.", "non-dropping-particle" : "", "parse-names" : false, "suffix" : "" }, { "dropping-particle" : "", "family" : "Ledermann", "given" : "Jeremy P.", "non-dropping-particle" : "", "parse-names" : false, "suffix" : "" }, { "dropping-particle" : "", "family" : "Powers", "given" : "Ann M.", "non-dropping-particle" : "", "parse-names" : false, "suffix" : "" }, { "dropping-particle" : "", "family" : "Weaver", "given" : "Scott C.", "non-dropping-particle" : "", "parse-names" : false, "suffix" : "" }, { "dropping-particle" : "", "family" : "Stinchcomb", "given" : "Dan T.", "non-dropping-particle" : "", "parse-names" : false, "suffix" : "" }, { "dropping-particle" : "", "family" : "Osorio", "given" : "Jorge E.", "non-dropping-particle" : "", "parse-names" : false, "suffix" : "" } ], "container-title" : "Vaccine", "id" : "ITEM-3", "issue" : "16", "issued" : { "date-parts" : [ [ "2011" ] ] }, "note" : "{:PMCID:PMC3081687}", "page" : "3067-3073", "publisher" : "Elsevier Ltd", "title" : "Probing the attenuation and protective efficacy of a candidate chikungunya virus vaccine in mice with compromised interferon (IFN) signaling", "type" : "article-journal", "volume" : "29" }, "uris" : [ "http://www.mendeley.com/documents/?uuid=3cf29855-b587-4e43-bd7e-19ccd246eb50" ] } ], "mendeley" : { "formattedCitation" : "&lt;sup&gt;8\u201310&lt;/sup&gt;", "plainTextFormattedCitation" : "8\u201310", "previouslyFormattedCitation" : "&lt;sup&gt;8\u201310&lt;/sup&gt;" }, "properties" : { "noteIndex" : 0 }, "schema" : "https://github.com/citation-style-language/schema/raw/master/csl-citation.json" }</w:instrText>
      </w:r>
      <w:r w:rsidR="00FD7C2D">
        <w:fldChar w:fldCharType="separate"/>
      </w:r>
      <w:r w:rsidR="00AB6D52" w:rsidRPr="00AB6D52">
        <w:rPr>
          <w:noProof/>
          <w:vertAlign w:val="superscript"/>
        </w:rPr>
        <w:t>8–10</w:t>
      </w:r>
      <w:r w:rsidR="00FD7C2D">
        <w:fldChar w:fldCharType="end"/>
      </w:r>
      <w:r w:rsidR="004E180D">
        <w:t xml:space="preserve"> but major commercial investment will be required to </w:t>
      </w:r>
      <w:r w:rsidR="007E74E5">
        <w:t>complete their</w:t>
      </w:r>
      <w:r w:rsidR="00DA26DF">
        <w:t xml:space="preserve"> development,</w:t>
      </w:r>
      <w:r w:rsidR="003964BF">
        <w:t xml:space="preserve"> and </w:t>
      </w:r>
      <w:r w:rsidR="00AF1FC3">
        <w:t xml:space="preserve">finding clinical sites to </w:t>
      </w:r>
      <w:r w:rsidR="00AA707D">
        <w:t>demonstrate</w:t>
      </w:r>
      <w:r w:rsidR="003964BF">
        <w:t xml:space="preserve"> </w:t>
      </w:r>
      <w:r w:rsidR="00EA2923">
        <w:t xml:space="preserve">efficacy </w:t>
      </w:r>
      <w:r w:rsidR="00047EBE">
        <w:t>will be</w:t>
      </w:r>
      <w:r w:rsidR="00EA2923">
        <w:t xml:space="preserve"> </w:t>
      </w:r>
      <w:r w:rsidR="00047EBE">
        <w:t xml:space="preserve">complex </w:t>
      </w:r>
      <w:r w:rsidR="009E50AF">
        <w:t>because of the unpredictable</w:t>
      </w:r>
      <w:r w:rsidR="000A3D8B">
        <w:t xml:space="preserve"> incidence</w:t>
      </w:r>
      <w:r w:rsidR="009E50AF">
        <w:t xml:space="preserve"> </w:t>
      </w:r>
      <w:r w:rsidR="00EA2923">
        <w:t>and spread of the virus</w:t>
      </w:r>
      <w:r w:rsidR="00DA26DF">
        <w:t>.</w:t>
      </w:r>
      <w:r w:rsidR="008E53FD">
        <w:fldChar w:fldCharType="begin" w:fldLock="1"/>
      </w:r>
      <w:r w:rsidR="00476322">
        <w:instrText>ADDIN CSL_CITATION { "citationItems" : [ { "id" : "ITEM-1", "itemData" : { "DOI" : "10.1056/NEJMra1406035", "ISSN" : "1533-4406", "PMID" : "25806915", "author" : [ { "dropping-particle" : "", "family" : "Weaver", "given" : "Scott C.", "non-dropping-particle" : "", "parse-names" : false, "suffix" : "" }, { "dropping-particle" : "", "family" : "Lecuit", "given" : "Marc", "non-dropping-particle" : "", "parse-names" : false, "suffix" : "" } ], "container-title" : "The New England journal of medicine", "id" : "ITEM-1", "issue" : "13", "issued" : { "date-parts" : [ [ "2015", "3", "26" ] ] }, "page" : "1231-9", "title" : "Chikungunya virus and the global spread of a mosquito-borne disease.", "type" : "article-journal", "volume" : "372" }, "uris" : [ "http://www.mendeley.com/documents/?uuid=b720f7d3-0f8e-428e-bb91-344c75c87da6" ] } ], "mendeley" : { "formattedCitation" : "&lt;sup&gt;1&lt;/sup&gt;", "plainTextFormattedCitation" : "1", "previouslyFormattedCitation" : "&lt;sup&gt;1&lt;/sup&gt;" }, "properties" : { "noteIndex" : 0 }, "schema" : "https://github.com/citation-style-language/schema/raw/master/csl-citation.json" }</w:instrText>
      </w:r>
      <w:r w:rsidR="008E53FD">
        <w:fldChar w:fldCharType="separate"/>
      </w:r>
      <w:r w:rsidR="008E53FD" w:rsidRPr="00BC46B9">
        <w:rPr>
          <w:noProof/>
          <w:vertAlign w:val="superscript"/>
        </w:rPr>
        <w:t>1</w:t>
      </w:r>
      <w:r w:rsidR="008E53FD">
        <w:fldChar w:fldCharType="end"/>
      </w:r>
      <w:r w:rsidR="00DA26DF">
        <w:t xml:space="preserve"> </w:t>
      </w:r>
      <w:r w:rsidR="00476322">
        <w:t>Until a vaccine or antiviral</w:t>
      </w:r>
      <w:r w:rsidR="00B91D9B">
        <w:t xml:space="preserve"> agent</w:t>
      </w:r>
      <w:r w:rsidR="00476322">
        <w:t xml:space="preserve"> i</w:t>
      </w:r>
      <w:r w:rsidR="007F0FEB">
        <w:t xml:space="preserve">s available, prevention efforts </w:t>
      </w:r>
      <w:r w:rsidR="00D74F38">
        <w:t>will remain</w:t>
      </w:r>
      <w:r w:rsidR="00EC13B9">
        <w:t xml:space="preserve"> focus</w:t>
      </w:r>
      <w:r w:rsidR="004E63DD">
        <w:t>ed</w:t>
      </w:r>
      <w:r w:rsidR="007F0FEB">
        <w:t xml:space="preserve"> </w:t>
      </w:r>
      <w:r w:rsidR="00476322">
        <w:t>on mosquito control.</w:t>
      </w:r>
      <w:r w:rsidR="00476322">
        <w:fldChar w:fldCharType="begin" w:fldLock="1"/>
      </w:r>
      <w:r w:rsidR="008E30B6">
        <w:instrText>ADDIN CSL_CITATION { "citationItems" : [ { "id" : "ITEM-1", "itemData" : { "DOI" : "10.1586/erv.12.84", "ISSN" : "1744-8395", "PMID" : "23151166", "abstract" : "In 2004, chikungunya virus (CHIKV) re-emerged from East Africa to cause devastating epidemics of debilitating and often chronic arthralgia that have affected millions of people in the Indian Ocean Basin and Asia. More limited epidemics initiated by travelers subsequently occurred in Italy and France, as well as human cases exported to most regions of the world, including the Americas where CHIKV could become endemic. Because CHIKV circulates during epidemics in an urban mosquito-human cycle, control of transmission relies on mosquito abatement, which is rarely effective. Furthermore, there is no antiviral treatment for CHIKV infection and no licensed vaccine to prevent disease. Here, we discuss the challenges to the development of a safe, effective and affordable chikungunya vaccine and recent progress toward this goal.", "author" : [ { "dropping-particle" : "", "family" : "Weaver", "given" : "Scott C", "non-dropping-particle" : "", "parse-names" : false, "suffix" : "" }, { "dropping-particle" : "", "family" : "Osorio", "given" : "Jorge E", "non-dropping-particle" : "", "parse-names" : false, "suffix" : "" }, { "dropping-particle" : "", "family" : "Livengood", "given" : "Jill a", "non-dropping-particle" : "", "parse-names" : false, "suffix" : "" }, { "dropping-particle" : "", "family" : "Chen", "given" : "Rubing", "non-dropping-particle" : "", "parse-names" : false, "suffix" : "" }, { "dropping-particle" : "", "family" : "Stinchcomb", "given" : "Dan T", "non-dropping-particle" : "", "parse-names" : false, "suffix" : "" } ], "container-title" : "Expert review of vaccines", "id" : "ITEM-1", "issue" : "9", "issued" : { "date-parts" : [ [ "2012", "9" ] ] }, "note" : "{:PMCID:PMC3562718}", "page" : "1087-101", "title" : "Chikungunya virus and prospects for a vaccine.", "type" : "article-journal", "volume" : "11" }, "uris" : [ "http://www.mendeley.com/documents/?uuid=7959ea33-2ff5-4927-86f3-d11bd94f8843" ] }, { "id" : "ITEM-2", "itemData" : { "DOI" : "10.1155/2014/631642", "ISSN" : "2314-6141", "PMID" : "24955364", "abstract" : "Chikungunya virus (CHIKV) is a mosquito-borne pathogen that has a major health impact in humans and causes acute febrile illness in humans accompanied by joint pains and, in many cases, persistent arthralgia lasting for weeks to years. CHIKV reemerged in 2005-2006 in several parts of the Indian Ocean islands and India after a gap of 32 years, causing millions of cases. The re-emergence of CHIKV has also resulted in numerous outbreaks in several countries in the eastern hemisphere, with a threat to further expand in the near future. However, there is no vaccine against CHIKV infection licensed for human use, and therapy for CHIKV infection is still mainly limited to supportive care as antiviral agents are yet in different stages of testing or development. In this review we explore the different perspectives for chikungunya treatment and the effectiveness of these treatment regimens and discuss the scope for future directions.", "author" : [ { "dropping-particle" : "", "family" : "Parashar", "given" : "Deepti", "non-dropping-particle" : "", "parse-names" : false, "suffix" : "" }, { "dropping-particle" : "", "family" : "Cherian", "given" : "Sarah", "non-dropping-particle" : "", "parse-names" : false, "suffix" : "" } ], "container-title" : "BioMed research international", "id" : "ITEM-2", "issued" : { "date-parts" : [ [ "2014", "1" ] ] }, "note" : "{:PMCID:PMC4052087}", "page" : "631642", "title" : "Antiviral Perspectives for Chikungunya Virus.", "type" : "article-journal", "volume" : "2014" }, "uris" : [ "http://www.mendeley.com/documents/?uuid=7d701060-8b89-4610-bc9b-11ffd59a905f" ] }, { "id" : "ITEM-3", "itemData" : { "DOI" : "10.1016/j.antiviral.2015.06.017", "ISSN" : "01663542", "author" : [ { "dropping-particle" : "", "family" : "Abdelnabi", "given" : "Rana", "non-dropping-particle" : "", "parse-names" : false, "suffix" : "" }, { "dropping-particle" : "", "family" : "Neyts", "given" : "Johan", "non-dropping-particle" : "", "parse-names" : false, "suffix" : "" }, { "dropping-particle" : "", "family" : "Delang", "given" : "Leen", "non-dropping-particle" : "", "parse-names" : false, "suffix" : "" } ], "container-title" : "Antiviral Research", "id" : "ITEM-3", "issued" : { "date-parts" : [ [ "2015" ] ] }, "page" : "59-68", "publisher" : "Elsevier B.V.", "title" : "Towards antivirals against chikungunya virus", "type" : "article-journal", "volume" : "121" }, "uris" : [ "http://www.mendeley.com/documents/?uuid=b35b7268-61b0-48c5-bcf6-5682091de135" ] }, { "id" : "ITEM-4", "itemData" : { "DOI" : "10.1056/NEJMra1406035", "ISSN" : "1533-4406", "PMID" : "25806915", "author" : [ { "dropping-particle" : "", "family" : "Weaver", "given" : "Scott C.", "non-dropping-particle" : "", "parse-names" : false, "suffix" : "" }, { "dropping-particle" : "", "family" : "Lecuit", "given" : "Marc", "non-dropping-particle" : "", "parse-names" : false, "suffix" : "" } ], "container-title" : "The New England journal of medicine", "id" : "ITEM-4", "issue" : "13", "issued" : { "date-parts" : [ [ "2015", "3", "26" ] ] }, "page" : "1231-9", "title" : "Chikungunya virus and the global spread of a mosquito-borne disease.", "type" : "article-journal", "volume" : "372" }, "uris" : [ "http://www.mendeley.com/documents/?uuid=b720f7d3-0f8e-428e-bb91-344c75c87da6" ] } ], "mendeley" : { "formattedCitation" : "&lt;sup&gt;1,11\u201313&lt;/sup&gt;", "plainTextFormattedCitation" : "1,11\u201313", "previouslyFormattedCitation" : "&lt;sup&gt;1,11\u201313&lt;/sup&gt;" }, "properties" : { "noteIndex" : 0 }, "schema" : "https://github.com/citation-style-language/schema/raw/master/csl-citation.json" }</w:instrText>
      </w:r>
      <w:r w:rsidR="00476322">
        <w:fldChar w:fldCharType="separate"/>
      </w:r>
      <w:r w:rsidR="00AB6D52" w:rsidRPr="00AB6D52">
        <w:rPr>
          <w:noProof/>
          <w:vertAlign w:val="superscript"/>
        </w:rPr>
        <w:t>1,11–13</w:t>
      </w:r>
      <w:r w:rsidR="00476322">
        <w:fldChar w:fldCharType="end"/>
      </w:r>
      <w:r w:rsidR="00476322">
        <w:t xml:space="preserve">  </w:t>
      </w:r>
    </w:p>
    <w:p w14:paraId="1632D0A3" w14:textId="7DF7289C" w:rsidR="003C1CFA" w:rsidRDefault="009A2BB4" w:rsidP="003C1CFA">
      <w:pPr>
        <w:ind w:firstLine="720"/>
      </w:pPr>
      <w:r w:rsidRPr="00107691">
        <w:rPr>
          <w:bCs/>
        </w:rPr>
        <w:t xml:space="preserve">Because of CHIKV’s </w:t>
      </w:r>
      <w:r w:rsidR="00107691">
        <w:rPr>
          <w:bCs/>
        </w:rPr>
        <w:t>recent re-emergence in</w:t>
      </w:r>
      <w:r w:rsidRPr="00107691">
        <w:rPr>
          <w:bCs/>
        </w:rPr>
        <w:t xml:space="preserve"> the Western hemisphere, </w:t>
      </w:r>
      <w:r w:rsidR="002B6686">
        <w:rPr>
          <w:bCs/>
        </w:rPr>
        <w:t xml:space="preserve">there are </w:t>
      </w:r>
      <w:r w:rsidR="00132D59">
        <w:rPr>
          <w:bCs/>
        </w:rPr>
        <w:t>profound</w:t>
      </w:r>
      <w:r w:rsidR="00853E38" w:rsidRPr="00107691">
        <w:rPr>
          <w:bCs/>
        </w:rPr>
        <w:t xml:space="preserve"> gaps </w:t>
      </w:r>
      <w:r w:rsidR="002B6686">
        <w:rPr>
          <w:bCs/>
        </w:rPr>
        <w:t>in the</w:t>
      </w:r>
      <w:r w:rsidRPr="00107691">
        <w:rPr>
          <w:bCs/>
        </w:rPr>
        <w:t xml:space="preserve"> understanding of CHIKV pathogenesis, </w:t>
      </w:r>
      <w:r w:rsidR="00144C9F" w:rsidRPr="00107691">
        <w:rPr>
          <w:bCs/>
        </w:rPr>
        <w:t xml:space="preserve">including </w:t>
      </w:r>
      <w:r w:rsidR="00762716" w:rsidRPr="00107691">
        <w:rPr>
          <w:bCs/>
        </w:rPr>
        <w:t xml:space="preserve">uncertainty </w:t>
      </w:r>
      <w:r w:rsidR="007C0CE6" w:rsidRPr="00107691">
        <w:rPr>
          <w:bCs/>
        </w:rPr>
        <w:t>over</w:t>
      </w:r>
      <w:r w:rsidR="00762716" w:rsidRPr="00107691">
        <w:rPr>
          <w:bCs/>
        </w:rPr>
        <w:t xml:space="preserve"> the</w:t>
      </w:r>
      <w:r w:rsidR="00B92BBC" w:rsidRPr="00107691">
        <w:rPr>
          <w:bCs/>
        </w:rPr>
        <w:t xml:space="preserve"> r</w:t>
      </w:r>
      <w:r w:rsidRPr="00107691">
        <w:rPr>
          <w:bCs/>
        </w:rPr>
        <w:t xml:space="preserve">oles </w:t>
      </w:r>
      <w:r w:rsidR="007C0CE6" w:rsidRPr="00107691">
        <w:rPr>
          <w:bCs/>
        </w:rPr>
        <w:lastRenderedPageBreak/>
        <w:t>of</w:t>
      </w:r>
      <w:r w:rsidRPr="00107691">
        <w:rPr>
          <w:bCs/>
        </w:rPr>
        <w:t xml:space="preserve"> viral proteins and the myriad genetic and signaling factors </w:t>
      </w:r>
      <w:r w:rsidR="00DF58DD" w:rsidRPr="00107691">
        <w:rPr>
          <w:bCs/>
        </w:rPr>
        <w:t>involved</w:t>
      </w:r>
      <w:r w:rsidR="00E94CEA" w:rsidRPr="00107691">
        <w:rPr>
          <w:bCs/>
        </w:rPr>
        <w:t xml:space="preserve"> in</w:t>
      </w:r>
      <w:r w:rsidRPr="00107691">
        <w:rPr>
          <w:bCs/>
        </w:rPr>
        <w:t xml:space="preserve"> a successful or unsuccessful immune response</w:t>
      </w:r>
      <w:r w:rsidR="00EF2EEE" w:rsidRPr="00107691">
        <w:rPr>
          <w:bCs/>
        </w:rPr>
        <w:t>,</w:t>
      </w:r>
      <w:r w:rsidRPr="009A2BB4">
        <w:rPr>
          <w:bCs/>
        </w:rPr>
        <w:fldChar w:fldCharType="begin" w:fldLock="1"/>
      </w:r>
      <w:r w:rsidR="008E30B6">
        <w:rPr>
          <w:bCs/>
        </w:rPr>
        <w:instrText>ADDIN CSL_CITATION { "citationItems" : [ { "id" : "ITEM-1", "itemData" : { "DOI" : "10.1371/journal.ppat.0030089", "ISSN" : "1553-7374", "PMID" : "17604450", "abstract" : "An unprecedented epidemic of chikungunya virus (CHIKV) infection recently started in countries of the Indian Ocean area, causing an acute and painful syndrome with strong fever, asthenia, skin rash, polyarthritis, and lethal cases of encephalitis. The basis for chikungunya disease and the tropism of CHIKV remain unknown. Here, we describe the replication characteristics of recent clinical CHIKV strains. Human epithelial and endothelial cells, primary fibroblasts and, to a lesser extent, monocyte-derived macrophages, were susceptible to infection and allowed viral production. In contrast, CHIKV did not replicate in lymphoid and monocytoid cell lines, primary lymphocytes and monocytes, or monocyte-derived dendritic cells. CHIKV replication was cytopathic and associated with an induction of apoptosis in infected cells. Chloroquine, bafilomycin-A1, and short hairpin RNAs against dynamin-2 inhibited viral production, indicating that viral entry occurs through pH-dependent endocytosis. CHIKV was highly sensitive to the antiviral activity of type I and II interferons. These results provide a general insight into the interaction between CHIKV and its mammalian host.", "author" : [ { "dropping-particle" : "", "family" : "Sourisseau", "given" : "Marion", "non-dropping-particle" : "", "parse-names" : false, "suffix" : "" }, { "dropping-particle" : "", "family" : "Schilte", "given" : "Cl\u00e9mentine", "non-dropping-particle" : "", "parse-names" : false, "suffix" : "" }, { "dropping-particle" : "", "family" : "Casartelli", "given" : "Nicoletta", "non-dropping-particle" : "", "parse-names" : false, "suffix" : "" }, { "dropping-particle" : "", "family" : "Trouillet", "given" : "C\u00e9line", "non-dropping-particle" : "", "parse-names" : false, "suffix" : "" }, { "dropping-particle" : "", "family" : "Guivel-Benhassine", "given" : "Florence", "non-dropping-particle" : "", "parse-names" : false, "suffix" : "" }, { "dropping-particle" : "", "family" : "Rudnicka", "given" : "Dominika", "non-dropping-particle" : "", "parse-names" : false, "suffix" : "" }, { "dropping-particle" : "", "family" : "Sol-Foulon", "given" : "Nathalie", "non-dropping-particle" : "", "parse-names" : false, "suffix" : "" }, { "dropping-particle" : "", "family" : "Roux", "given" : "Karin", "non-dropping-particle" : "Le", "parse-names" : false, "suffix" : "" }, { "dropping-particle" : "", "family" : "Prevost", "given" : "Marie-Christine", "non-dropping-particle" : "", "parse-names" : false, "suffix" : "" }, { "dropping-particle" : "", "family" : "Fsihi", "given" : "Hafida", "non-dropping-particle" : "", "parse-names" : false, "suffix" : "" }, { "dropping-particle" : "", "family" : "Frenkiel", "given" : "Marie-Pascale", "non-dropping-particle" : "", "parse-names" : false, "suffix" : "" }, { "dropping-particle" : "", "family" : "Blanchet", "given" : "Fabien", "non-dropping-particle" : "", "parse-names" : false, "suffix" : "" }, { "dropping-particle" : "V", "family" : "Afonso", "given" : "Philippe", "non-dropping-particle" : "", "parse-names" : false, "suffix" : "" }, { "dropping-particle" : "", "family" : "Ceccaldi", "given" : "Pierre-Emmanuel", "non-dropping-particle" : "", "parse-names" : false, "suffix" : "" }, { "dropping-particle" : "", "family" : "Ozden", "given" : "Simona", "non-dropping-particle" : "", "parse-names" : false, "suffix" : "" }, { "dropping-particle" : "", "family" : "Gessain", "given" : "Antoine", "non-dropping-particle" : "", "parse-names" : false, "suffix" : "" }, { "dropping-particle" : "", "family" : "Schuffenecker", "given" : "Isabelle", "non-dropping-particle" : "", "parse-names" : false, "suffix" : "" }, { "dropping-particle" : "", "family" : "Verhasselt", "given" : "Bruno", "non-dropping-particle" : "", "parse-names" : false, "suffix" : "" }, { "dropping-particle" : "", "family" : "Zamborlini", "given" : "Alessia", "non-dropping-particle" : "", "parse-names" : false, "suffix" : "" }, { "dropping-particle" : "", "family" : "Sa\u00efb", "given" : "Ali", "non-dropping-particle" : "", "parse-names" : false, "suffix" : "" }, { "dropping-particle" : "", "family" : "Rey", "given" : "Felix a", "non-dropping-particle" : "", "parse-names" : false, "suffix" : "" }, { "dropping-particle" : "", "family" : "Arenzana-Seisdedos", "given" : "Fernando", "non-dropping-particle" : "", "parse-names" : false, "suffix" : "" }, { "dropping-particle" : "", "family" : "Despr\u00e8s", "given" : "Philippe", "non-dropping-particle" : "", "parse-names" : false, "suffix" : "" }, { "dropping-particle" : "", "family" : "Michault", "given" : "Alain", "non-dropping-particle" : "", "parse-names" : false, "suffix" : "" }, { "dropping-particle" : "", "family" : "Albert", "given" : "Matthew L", "non-dropping-particle" : "", "parse-names" : false, "suffix" : "" }, { "dropping-particle" : "", "family" : "Schwartz", "given" : "Olivier", "non-dropping-particle" : "", "parse-names" : false, "suffix" : "" } ], "container-title" : "PLoS pathogens", "id" : "ITEM-1", "issue" : "6", "issued" : { "date-parts" : [ [ "2007", "6" ] ] }, "note" : "{:PMCID:PMC1904475}", "page" : "e89", "title" : "Characterization of reemerging chikungunya virus.", "type" : "article-journal", "volume" : "3" }, "uris" : [ "http://www.mendeley.com/documents/?uuid=dcd8cd00-787f-46e8-a0c2-c272c2db7689" ] }, { "id" : "ITEM-2", "itemData" : { "DOI" : "10.1155/2013/973516", "ISSN" : "2314-6141", "PMID" : "24069610", "abstract" : "Arthritogenic alphaviruses, including Ross River virus (RRV), Chikungunya virus (CHIKV), Sindbis virus (SINV), Mayaro virus (MAYV), O'nyong-nyong virus (ONNV), and Barmah Forest virus (BFV), cause incapacitating and long lasting articular disease/myalgia. Outbreaks of viral arthritis and the global distribution of these diseases point to the emergence of arthritogenic alphaviruses as an important public health problem. This review discusses the molecular mechanisms involved in alphavirus-induced arthritis, exploring the recent data obtained with in vitro systems and in vivo studies using animal models and samples from patients. The factors associated to the extension and persistence of symptoms are highlighted, focusing on (a) virus replication in target cells, and tissues, including macrophages and muscle cells; (b) the inflammatory and immune responses with recruitment and activation of macrophage, NK cells and T lymphocytes to the lesion focus and the increase of inflammatory mediators levels; and (c) the persistence of virus or viral products in joint and muscle tissues. We also discuss the importance of the establishment of novel animal models to test new molecular targets and to develop more efficient and selective drugs to treat these diseases.", "author" : [ { "dropping-particle" : "", "family" : "Assun\u00e7\u00e3o-Miranda", "given" : "Iranaia", "non-dropping-particle" : "", "parse-names" : false, "suffix" : "" }, { "dropping-particle" : "", "family" : "Cruz-Oliveira", "given" : "Christine", "non-dropping-particle" : "", "parse-names" : false, "suffix" : "" }, { "dropping-particle" : "", "family" : "Poian", "given" : "Andrea T", "non-dropping-particle" : "Da", "parse-names" : false, "suffix" : "" } ], "container-title" : "BioMed research international", "id" : "ITEM-2", "issued" : { "date-parts" : [ [ "2013", "1" ] ] }, "note" : "{:PMCID:PMC3771267}", "page" : "973516", "title" : "Molecular mechanisms involved in the pathogenesis of alphavirus-induced arthritis.", "type" : "article-journal", "volume" : "2013" }, "uris" : [ "http://www.mendeley.com/documents/?uuid=e63270a5-908d-42cd-b4b4-775e38933eac" ] }, { "id" : "ITEM-3", "itemData" : { "DOI" : "10.1056/NEJMra1406035", "ISSN" : "1533-4406", "PMID" : "25806915", "author" : [ { "dropping-particle" : "", "family" : "Weaver", "given" : "Scott C.", "non-dropping-particle" : "", "parse-names" : false, "suffix" : "" }, { "dropping-particle" : "", "family" : "Lecuit", "given" : "Marc", "non-dropping-particle" : "", "parse-names" : false, "suffix" : "" } ], "container-title" : "The New England journal of medicine", "id" : "ITEM-3", "issue" : "13", "issued" : { "date-parts" : [ [ "2015", "3", "26" ] ] }, "page" : "1231-9", "title" : "Chikungunya virus and the global spread of a mosquito-borne disease.", "type" : "article-journal", "volume" : "372" }, "uris" : [ "http://www.mendeley.com/documents/?uuid=b720f7d3-0f8e-428e-bb91-344c75c87da6" ] } ], "mendeley" : { "formattedCitation" : "&lt;sup&gt;1,14,15&lt;/sup&gt;", "plainTextFormattedCitation" : "1,14,15", "previouslyFormattedCitation" : "&lt;sup&gt;1,14,15&lt;/sup&gt;" }, "properties" : { "noteIndex" : 0 }, "schema" : "https://github.com/citation-style-language/schema/raw/master/csl-citation.json" }</w:instrText>
      </w:r>
      <w:r w:rsidRPr="009A2BB4">
        <w:rPr>
          <w:bCs/>
        </w:rPr>
        <w:fldChar w:fldCharType="separate"/>
      </w:r>
      <w:r w:rsidR="00AB6D52" w:rsidRPr="00AB6D52">
        <w:rPr>
          <w:bCs/>
          <w:noProof/>
          <w:vertAlign w:val="superscript"/>
        </w:rPr>
        <w:t>1,14,15</w:t>
      </w:r>
      <w:r w:rsidRPr="009A2BB4">
        <w:fldChar w:fldCharType="end"/>
      </w:r>
      <w:r w:rsidRPr="00107691">
        <w:rPr>
          <w:bCs/>
        </w:rPr>
        <w:t xml:space="preserve"> </w:t>
      </w:r>
      <w:r w:rsidR="009D0D80" w:rsidRPr="00107691">
        <w:rPr>
          <w:bCs/>
        </w:rPr>
        <w:t>particularly</w:t>
      </w:r>
      <w:r w:rsidRPr="00107691">
        <w:rPr>
          <w:bCs/>
        </w:rPr>
        <w:t xml:space="preserve"> in pediatric cases</w:t>
      </w:r>
      <w:r w:rsidR="00F3377C" w:rsidRPr="00107691">
        <w:rPr>
          <w:bCs/>
        </w:rPr>
        <w:t>.</w:t>
      </w:r>
      <w:r w:rsidRPr="009A2BB4">
        <w:rPr>
          <w:bCs/>
        </w:rPr>
        <w:fldChar w:fldCharType="begin" w:fldLock="1"/>
      </w:r>
      <w:r w:rsidR="008E30B6">
        <w:rPr>
          <w:bCs/>
        </w:rPr>
        <w:instrText>ADDIN CSL_CITATION { "citationItems" : [ { "id" : "ITEM-1", "itemData" : { "DOI" : "10.1093/infdis/jiv049", "ISSN" : "0022-1899", "PMID" : "25635123", "author" : [ { "dropping-particle" : "", "family" : "Teng", "given" : "T.-S.", "non-dropping-particle" : "", "parse-names" : false, "suffix" : "" }, { "dropping-particle" : "", "family" : "Kam", "given" : "Y.-W.", "non-dropping-particle" : "", "parse-names" : false, "suffix" : "" }, { "dropping-particle" : "", "family" : "Lee", "given" : "B.", "non-dropping-particle" : "", "parse-names" : false, "suffix" : "" }, { "dropping-particle" : "", "family" : "Hapuarachchi", "given" : "H. C.", "non-dropping-particle" : "", "parse-names" : false, "suffix" : "" }, { "dropping-particle" : "", "family" : "Wimal", "given" : "A.", "non-dropping-particle" : "", "parse-names" : false, "suffix" : "" }, { "dropping-particle" : "", "family" : "Ng", "given" : "L.-C.", "non-dropping-particle" : "", "parse-names" : false, "suffix" : "" }, { "dropping-particle" : "", "family" : "Ng", "given" : "L. F. P.", "non-dropping-particle" : "", "parse-names" : false, "suffix" : "" } ], "container-title" : "Journal of Infectious Diseases", "id" : "ITEM-1", "issued" : { "date-parts" : [ [ "2015" ] ] }, "note" : "{:PMCID:PMC4442625}", "page" : "1925-1935", "title" : "A Systematic Meta-analysis of Immune Signatures in Patients With Acute Chikungunya Virus Infection", "type" : "article-journal", "volume" : "211" }, "uris" : [ "http://www.mendeley.com/documents/?uuid=bfb9ef02-74ae-4ec4-8222-0939277190bd" ] } ], "mendeley" : { "formattedCitation" : "&lt;sup&gt;16&lt;/sup&gt;", "plainTextFormattedCitation" : "16", "previouslyFormattedCitation" : "&lt;sup&gt;16&lt;/sup&gt;" }, "properties" : { "noteIndex" : 0 }, "schema" : "https://github.com/citation-style-language/schema/raw/master/csl-citation.json" }</w:instrText>
      </w:r>
      <w:r w:rsidRPr="009A2BB4">
        <w:rPr>
          <w:bCs/>
        </w:rPr>
        <w:fldChar w:fldCharType="separate"/>
      </w:r>
      <w:r w:rsidR="00AB6D52" w:rsidRPr="00AB6D52">
        <w:rPr>
          <w:bCs/>
          <w:noProof/>
          <w:vertAlign w:val="superscript"/>
        </w:rPr>
        <w:t>16</w:t>
      </w:r>
      <w:r w:rsidRPr="009A2BB4">
        <w:fldChar w:fldCharType="end"/>
      </w:r>
      <w:r w:rsidR="003B687F">
        <w:t xml:space="preserve"> </w:t>
      </w:r>
      <w:r w:rsidR="00A838FD">
        <w:t>CHIKV can infect many cell types, including skin fibroblasts, endothelial cells, primary epithelia, and human muscle satellite cells</w:t>
      </w:r>
      <w:r w:rsidR="00421C63">
        <w:t>.</w:t>
      </w:r>
      <w:r w:rsidR="00421C63">
        <w:fldChar w:fldCharType="begin" w:fldLock="1"/>
      </w:r>
      <w:r w:rsidR="00F66746">
        <w:instrText>ADDIN CSL_CITATION { "citationItems" : [ { "id" : "ITEM-1", "itemData" : { "DOI" : "10.1016/j.antiviral.2015.06.009", "ISSN" : "01663542", "PMID" : "26092642", "author" : [ { "dropping-particle" : "", "family" : "Lum", "given" : "Fok-Moon", "non-dropping-particle" : "", "parse-names" : false, "suffix" : "" }, { "dropping-particle" : "", "family" : "Ng", "given" : "Lisa F.P.", "non-dropping-particle" : "", "parse-names" : false, "suffix" : "" } ], "container-title" : "Antiviral Research", "id" : "ITEM-1", "issued" : { "date-parts" : [ [ "2015" ] ] }, "page" : "165-174", "publisher" : "Elsevier B.V.", "title" : "Cellular and molecular mechanisms of chikungunya pathogenesis", "type" : "article-journal", "volume" : "120" }, "uris" : [ "http://www.mendeley.com/documents/?uuid=8f726bdc-21b5-4e5e-8c03-e9e136be7f1e" ] }, { "id" : "ITEM-2", "itemData" : { "DOI" : "10.1016/j.antiviral.2015.07.002", "ISSN" : "01663542", "author" : [ { "dropping-particle" : "", "family" : "Couderc", "given" : "Th\u00e9r\u00e8se", "non-dropping-particle" : "", "parse-names" : false, "suffix" : "" }, { "dropping-particle" : "", "family" : "Lecuit", "given" : "Marc", "non-dropping-particle" : "", "parse-names" : false, "suffix" : "" } ], "container-title" : "Antiviral Research", "id" : "ITEM-2", "issued" : { "date-parts" : [ [ "2015" ] ] }, "page" : "120-131", "title" : "Chikungunya virus pathogenesis: From bedside to bench", "type" : "article-journal", "volume" : "121" }, "uris" : [ "http://www.mendeley.com/documents/?uuid=df0495f1-e0bd-4121-bead-fcb3f9b291fa" ] } ], "mendeley" : { "formattedCitation" : "&lt;sup&gt;5,17&lt;/sup&gt;", "plainTextFormattedCitation" : "5,17", "previouslyFormattedCitation" : "&lt;sup&gt;5,17&lt;/sup&gt;" }, "properties" : { "noteIndex" : 0 }, "schema" : "https://github.com/citation-style-language/schema/raw/master/csl-citation.json" }</w:instrText>
      </w:r>
      <w:r w:rsidR="00421C63">
        <w:fldChar w:fldCharType="separate"/>
      </w:r>
      <w:r w:rsidR="00F5129D" w:rsidRPr="00F5129D">
        <w:rPr>
          <w:noProof/>
          <w:vertAlign w:val="superscript"/>
        </w:rPr>
        <w:t>5,17</w:t>
      </w:r>
      <w:r w:rsidR="00421C63">
        <w:fldChar w:fldCharType="end"/>
      </w:r>
      <w:r w:rsidR="00421C63">
        <w:t xml:space="preserve"> Reports of tropism in subsets of peripheral blood monocytes (PBMCs)</w:t>
      </w:r>
      <w:r w:rsidR="003F3BD5">
        <w:t xml:space="preserve"> vary</w:t>
      </w:r>
      <w:r w:rsidR="00421C63">
        <w:t xml:space="preserve">, with </w:t>
      </w:r>
      <w:r w:rsidR="003F3BD5">
        <w:t>CHIKV antigens detected in monocytes during acute infection,</w:t>
      </w:r>
      <w:r w:rsidR="003F3BD5">
        <w:fldChar w:fldCharType="begin" w:fldLock="1"/>
      </w:r>
      <w:r w:rsidR="00AC75F0">
        <w:instrText>ADDIN CSL_CITATION { "citationItems" : [ { "id" : "ITEM-1", "itemData" : { "DOI" : "10.4049/jimmunol.0904181", "ISBN" : "1550-6606 (Electronic)\\r0022-1767 (Linking)", "ISSN" : "1550-6606", "PMID" : "20404274", "abstract" : "Chikungunya virus (CHIKV) is an alphavirus that causes chronic and incapacitating arthralgia in humans. To date, interactions between the immune system and the different stages of the virus life cycle remain poorly defined. We demonstrated for the first time that CHIKV Ags could be detected in vivo in the monocytes of acutely infected patients. Using in vitro experimental systems, whole blood and purified monocytes, we confirmed that monocytes could be infected and virus growth could be sustained. CHIKV interactions with monocytes, and with other blood leukocytes, induced a robust and rapid innate immune response with the production of specific chemokines and cytokines. In particular, high levels of IFN-alpha were produced rapidly after CHIKV incubation with monocytes. The identification of monocytes during the early phase of CHIKV infection in vivo is significant as infected monocyte/macrophage cells have been detected in the synovial tissues of chronically CHIKV-infected patients, and these cells may behave as the vehicles for virus dissemination. This may explain the persistence of joint symptoms despite the short duration of viremia. Our results provide a better understanding on the basic mechanisms of infection and early antiviral immune responses and will help in the development of future effective control strategies.", "author" : [ { "dropping-particle" : "", "family" : "Her", "given" : "Z", "non-dropping-particle" : "", "parse-names" : false, "suffix" : "" }, { "dropping-particle" : "", "family" : "Malleret", "given" : "B", "non-dropping-particle" : "", "parse-names" : false, "suffix" : "" }, { "dropping-particle" : "", "family" : "Chan", "given" : "M", "non-dropping-particle" : "", "parse-names" : false, "suffix" : "" }, { "dropping-particle" : "", "family" : "Ong", "given" : "E K", "non-dropping-particle" : "", "parse-names" : false, "suffix" : "" }, { "dropping-particle" : "", "family" : "Wong", "given" : "S C", "non-dropping-particle" : "", "parse-names" : false, "suffix" : "" }, { "dropping-particle" : "", "family" : "Kwek", "given" : "D J", "non-dropping-particle" : "", "parse-names" : false, "suffix" : "" }, { "dropping-particle" : "", "family" : "Tolou", "given" : "H", "non-dropping-particle" : "", "parse-names" : false, "suffix" : "" }, { "dropping-particle" : "", "family" : "Lin", "given" : "R T", "non-dropping-particle" : "", "parse-names" : false, "suffix" : "" }, { "dropping-particle" : "", "family" : "Tambyah", "given" : "P a", "non-dropping-particle" : "", "parse-names" : false, "suffix" : "" }, { "dropping-particle" : "", "family" : "Renia", "given" : "L", "non-dropping-particle" : "", "parse-names" : false, "suffix" : "" }, { "dropping-particle" : "", "family" : "Ng", "given" : "L F", "non-dropping-particle" : "", "parse-names" : false, "suffix" : "" } ], "container-title" : "Journal of Immunology", "id" : "ITEM-1", "issue" : "10", "issued" : { "date-parts" : [ [ "2010" ] ] }, "page" : "5903-5913", "title" : "Active infection of human blood monocytes by Chikungunya virus triggers an innate immune response", "type" : "article-journal", "volume" : "184" }, "uris" : [ "http://www.mendeley.com/documents/?uuid=f4ed0327-fbd0-480d-b3a6-1289d7bfe45e" ] } ], "mendeley" : { "formattedCitation" : "&lt;sup&gt;18&lt;/sup&gt;", "plainTextFormattedCitation" : "18", "previouslyFormattedCitation" : "&lt;sup&gt;18&lt;/sup&gt;" }, "properties" : { "noteIndex" : 0 }, "schema" : "https://github.com/citation-style-language/schema/raw/master/csl-citation.json" }</w:instrText>
      </w:r>
      <w:r w:rsidR="003F3BD5">
        <w:fldChar w:fldCharType="separate"/>
      </w:r>
      <w:r w:rsidR="003F3BD5" w:rsidRPr="003B687F">
        <w:rPr>
          <w:noProof/>
          <w:vertAlign w:val="superscript"/>
        </w:rPr>
        <w:t>18</w:t>
      </w:r>
      <w:r w:rsidR="003F3BD5">
        <w:fldChar w:fldCharType="end"/>
      </w:r>
      <w:r w:rsidR="003F3BD5">
        <w:t xml:space="preserve"> </w:t>
      </w:r>
      <w:r w:rsidR="005D30DE">
        <w:t>alt</w:t>
      </w:r>
      <w:r w:rsidR="00074C80">
        <w:t>h</w:t>
      </w:r>
      <w:r w:rsidR="005D30DE">
        <w:t>ough</w:t>
      </w:r>
      <w:r w:rsidR="003F3BD5">
        <w:t xml:space="preserve"> primary monocytes and macrophages </w:t>
      </w:r>
      <w:r w:rsidR="00F5129D">
        <w:t xml:space="preserve">only appear to be </w:t>
      </w:r>
      <w:r w:rsidR="00FB52F8">
        <w:t>infectable</w:t>
      </w:r>
      <w:r w:rsidR="003F3BD5">
        <w:t xml:space="preserve"> at low efficiency in vitro.</w:t>
      </w:r>
      <w:r w:rsidR="00AC75F0">
        <w:fldChar w:fldCharType="begin" w:fldLock="1"/>
      </w:r>
      <w:r w:rsidR="008E30B6">
        <w:instrText>ADDIN CSL_CITATION { "citationItems" : [ { "id" : "ITEM-1", "itemData" : { "DOI" : "10.1371/journal.ppat.0030089", "ISSN" : "1553-7374", "PMID" : "17604450", "abstract" : "An unprecedented epidemic of chikungunya virus (CHIKV) infection recently started in countries of the Indian Ocean area, causing an acute and painful syndrome with strong fever, asthenia, skin rash, polyarthritis, and lethal cases of encephalitis. The basis for chikungunya disease and the tropism of CHIKV remain unknown. Here, we describe the replication characteristics of recent clinical CHIKV strains. Human epithelial and endothelial cells, primary fibroblasts and, to a lesser extent, monocyte-derived macrophages, were susceptible to infection and allowed viral production. In contrast, CHIKV did not replicate in lymphoid and monocytoid cell lines, primary lymphocytes and monocytes, or monocyte-derived dendritic cells. CHIKV replication was cytopathic and associated with an induction of apoptosis in infected cells. Chloroquine, bafilomycin-A1, and short hairpin RNAs against dynamin-2 inhibited viral production, indicating that viral entry occurs through pH-dependent endocytosis. CHIKV was highly sensitive to the antiviral activity of type I and II interferons. These results provide a general insight into the interaction between CHIKV and its mammalian host.", "author" : [ { "dropping-particle" : "", "family" : "Sourisseau", "given" : "Marion", "non-dropping-particle" : "", "parse-names" : false, "suffix" : "" }, { "dropping-particle" : "", "family" : "Schilte", "given" : "Cl\u00e9mentine", "non-dropping-particle" : "", "parse-names" : false, "suffix" : "" }, { "dropping-particle" : "", "family" : "Casartelli", "given" : "Nicoletta", "non-dropping-particle" : "", "parse-names" : false, "suffix" : "" }, { "dropping-particle" : "", "family" : "Trouillet", "given" : "C\u00e9line", "non-dropping-particle" : "", "parse-names" : false, "suffix" : "" }, { "dropping-particle" : "", "family" : "Guivel-Benhassine", "given" : "Florence", "non-dropping-particle" : "", "parse-names" : false, "suffix" : "" }, { "dropping-particle" : "", "family" : "Rudnicka", "given" : "Dominika", "non-dropping-particle" : "", "parse-names" : false, "suffix" : "" }, { "dropping-particle" : "", "family" : "Sol-Foulon", "given" : "Nathalie", "non-dropping-particle" : "", "parse-names" : false, "suffix" : "" }, { "dropping-particle" : "", "family" : "Roux", "given" : "Karin", "non-dropping-particle" : "Le", "parse-names" : false, "suffix" : "" }, { "dropping-particle" : "", "family" : "Prevost", "given" : "Marie-Christine", "non-dropping-particle" : "", "parse-names" : false, "suffix" : "" }, { "dropping-particle" : "", "family" : "Fsihi", "given" : "Hafida", "non-dropping-particle" : "", "parse-names" : false, "suffix" : "" }, { "dropping-particle" : "", "family" : "Frenkiel", "given" : "Marie-Pascale", "non-dropping-particle" : "", "parse-names" : false, "suffix" : "" }, { "dropping-particle" : "", "family" : "Blanchet", "given" : "Fabien", "non-dropping-particle" : "", "parse-names" : false, "suffix" : "" }, { "dropping-particle" : "V", "family" : "Afonso", "given" : "Philippe", "non-dropping-particle" : "", "parse-names" : false, "suffix" : "" }, { "dropping-particle" : "", "family" : "Ceccaldi", "given" : "Pierre-Emmanuel", "non-dropping-particle" : "", "parse-names" : false, "suffix" : "" }, { "dropping-particle" : "", "family" : "Ozden", "given" : "Simona", "non-dropping-particle" : "", "parse-names" : false, "suffix" : "" }, { "dropping-particle" : "", "family" : "Gessain", "given" : "Antoine", "non-dropping-particle" : "", "parse-names" : false, "suffix" : "" }, { "dropping-particle" : "", "family" : "Schuffenecker", "given" : "Isabelle", "non-dropping-particle" : "", "parse-names" : false, "suffix" : "" }, { "dropping-particle" : "", "family" : "Verhasselt", "given" : "Bruno", "non-dropping-particle" : "", "parse-names" : false, "suffix" : "" }, { "dropping-particle" : "", "family" : "Zamborlini", "given" : "Alessia", "non-dropping-particle" : "", "parse-names" : false, "suffix" : "" }, { "dropping-particle" : "", "family" : "Sa\u00efb", "given" : "Ali", "non-dropping-particle" : "", "parse-names" : false, "suffix" : "" }, { "dropping-particle" : "", "family" : "Rey", "given" : "Felix a", "non-dropping-particle" : "", "parse-names" : false, "suffix" : "" }, { "dropping-particle" : "", "family" : "Arenzana-Seisdedos", "given" : "Fernando", "non-dropping-particle" : "", "parse-names" : false, "suffix" : "" }, { "dropping-particle" : "", "family" : "Despr\u00e8s", "given" : "Philippe", "non-dropping-particle" : "", "parse-names" : false, "suffix" : "" }, { "dropping-particle" : "", "family" : "Michault", "given" : "Alain", "non-dropping-particle" : "", "parse-names" : false, "suffix" : "" }, { "dropping-particle" : "", "family" : "Albert", "given" : "Matthew L", "non-dropping-particle" : "", "parse-names" : false, "suffix" : "" }, { "dropping-particle" : "", "family" : "Schwartz", "given" : "Olivier", "non-dropping-particle" : "", "parse-names" : false, "suffix" : "" } ], "container-title" : "PLoS pathogens", "id" : "ITEM-1", "issue" : "6", "issued" : { "date-parts" : [ [ "2007", "6" ] ] }, "note" : "{:PMCID:PMC1904475}", "page" : "e89", "title" : "Characterization of reemerging chikungunya virus.", "type" : "article-journal", "volume" : "3" }, "uris" : [ "http://www.mendeley.com/documents/?uuid=dcd8cd00-787f-46e8-a0c2-c272c2db7689" ] }, { "id" : "ITEM-2", "itemData" : { "DOI" : "10.1172/JCI63120", "ISBN" : "0021-9738", "ISSN" : "00219738", "PMID" : "23160199", "abstract" : "Chikungunya virus (CHIKV) is a mosquito-borne arthralgia arbovirus that is reemergent in sub-Saharan Africa and Southeast Asia. CHIKV infection has been shown to be self-limiting, but the molecular mechanisms of the innate immune response that control CHIKV replication remain undefined. Here, longitudinal transcriptional analyses of PBMCs from a cohort of CHIKV-infected patients revealed that type I IFNs controlled CHIKV infection via RSAD2 (which encodes viperin), an enigmatic multifunctional IFN-stimulated gene (ISG). Viperin was highly induced in monocytes, the major target cell of CHIKV in blood. Anti-CHIKV functions of viperin were dependent on its localization in the ER, and the N-terminal amphipathic \u03b1-helical domain was crucial for its antiviral activity in controlling CHIKV replication. Furthermore, mice lacking Rsad2 had higher viremia and severe joint inflammation compared with wild-type mice. Our data demonstrate that viperin is a critical antiviral host protein that controls CHIKV infection and provide a preclinical basis for the design of effective control strategies against CHIKV and other reemerging arthrogenic alphaviruses.", "author" : [ { "dropping-particle" : "", "family" : "Teng", "given" : "Terk-Shin Shin", "non-dropping-particle" : "", "parse-names" : false, "suffix" : "" }, { "dropping-particle" : "", "family" : "Foo", "given" : "Suan-Sin Sin", "non-dropping-particle" : "", "parse-names" : false, "suffix" : "" }, { "dropping-particle" : "", "family" : "Simamarta", "given" : "Diane", "non-dropping-particle" : "", "parse-names" : false, "suffix" : "" }, { "dropping-particle" : "", "family" : "Lum", "given" : "Fok-Moon Moon", "non-dropping-particle" : "", "parse-names" : false, "suffix" : "" }, { "dropping-particle" : "", "family" : "Teo", "given" : "Teck-Hui Hui", "non-dropping-particle" : "", "parse-names" : false, "suffix" : "" }, { "dropping-particle" : "", "family" : "Lulla", "given" : "Aleksei", "non-dropping-particle" : "", "parse-names" : false, "suffix" : "" }, { "dropping-particle" : "", "family" : "Yeo", "given" : "Nicholas K W", "non-dropping-particle" : "", "parse-names" : false, "suffix" : "" }, { "dropping-particle" : "", "family" : "Koh", "given" : "Esther G L", "non-dropping-particle" : "", "parse-names" : false, "suffix" : "" }, { "dropping-particle" : "", "family" : "Chow", "given" : "Angela", "non-dropping-particle" : "", "parse-names" : false, "suffix" : "" }, { "dropping-particle" : "", "family" : "Leo", "given" : "Yee-Sin Sin", "non-dropping-particle" : "", "parse-names" : false, "suffix" : "" }, { "dropping-particle" : "", "family" : "Merits", "given" : "Andres", "non-dropping-particle" : "", "parse-names" : false, "suffix" : "" }, { "dropping-particle" : "", "family" : "Chin", "given" : "Keh-Chuang Chuang", "non-dropping-particle" : "", "parse-names" : false, "suffix" : "" }, { "dropping-particle" : "", "family" : "Ng", "given" : "Lisa F P", "non-dropping-particle" : "", "parse-names" : false, "suffix" : "" } ], "container-title" : "Journal of Clinical Investigation", "id" : "ITEM-2", "issue" : "12", "issued" : { "date-parts" : [ [ "2012", "12", "3" ] ] }, "note" : "From Duplicate 2 (Viperin restricts chikungunya virus replication and pathology. - Teng, Terk-Shin; Foo, Suan-Sin; Simamarta, Diane; Lum, Fok-Moon; Teo, Teck-Hui; Lulla, Aleksei; Yeo, Nicholas K W; Koh, Esther G L; Chow, Angela; Leo, Yee-Sin; Merits, Andres; Chin, Keh-Chuang; Ng, Lisa F P)\n\n{:PMCID:PMC3533538}", "page" : "4447-4460", "title" : "Viperin restricts chikungunya virus replication and pathology", "type" : "article-journal", "volume" : "122" }, "uris" : [ "http://www.mendeley.com/documents/?uuid=00384936-4ced-4221-9e8e-edce166e9be9" ] } ], "mendeley" : { "formattedCitation" : "&lt;sup&gt;14,19&lt;/sup&gt;", "plainTextFormattedCitation" : "14,19", "previouslyFormattedCitation" : "&lt;sup&gt;14,19&lt;/sup&gt;" }, "properties" : { "noteIndex" : 0 }, "schema" : "https://github.com/citation-style-language/schema/raw/master/csl-citation.json" }</w:instrText>
      </w:r>
      <w:r w:rsidR="00AC75F0">
        <w:fldChar w:fldCharType="separate"/>
      </w:r>
      <w:r w:rsidR="00AB6D52" w:rsidRPr="00AB6D52">
        <w:rPr>
          <w:noProof/>
          <w:vertAlign w:val="superscript"/>
        </w:rPr>
        <w:t>14,19</w:t>
      </w:r>
      <w:r w:rsidR="00AC75F0">
        <w:fldChar w:fldCharType="end"/>
      </w:r>
      <w:r w:rsidR="00113FA3">
        <w:t xml:space="preserve"> </w:t>
      </w:r>
      <w:r w:rsidR="004D2FCC">
        <w:t>Thus</w:t>
      </w:r>
      <w:r w:rsidR="00006EC1">
        <w:t xml:space="preserve"> far</w:t>
      </w:r>
      <w:r w:rsidR="00E658B4">
        <w:t xml:space="preserve">, primary B and T cells </w:t>
      </w:r>
      <w:r w:rsidR="002E4134">
        <w:t>have not been successfully</w:t>
      </w:r>
      <w:r w:rsidR="00E658B4">
        <w:t xml:space="preserve"> infected in vitro.</w:t>
      </w:r>
      <w:r w:rsidR="00E658B4">
        <w:fldChar w:fldCharType="begin" w:fldLock="1"/>
      </w:r>
      <w:r w:rsidR="008E30B6">
        <w:instrText>ADDIN CSL_CITATION { "citationItems" : [ { "id" : "ITEM-1", "itemData" : { "DOI" : "10.1371/journal.ppat.0030089", "ISSN" : "1553-7374", "PMID" : "17604450", "abstract" : "An unprecedented epidemic of chikungunya virus (CHIKV) infection recently started in countries of the Indian Ocean area, causing an acute and painful syndrome with strong fever, asthenia, skin rash, polyarthritis, and lethal cases of encephalitis. The basis for chikungunya disease and the tropism of CHIKV remain unknown. Here, we describe the replication characteristics of recent clinical CHIKV strains. Human epithelial and endothelial cells, primary fibroblasts and, to a lesser extent, monocyte-derived macrophages, were susceptible to infection and allowed viral production. In contrast, CHIKV did not replicate in lymphoid and monocytoid cell lines, primary lymphocytes and monocytes, or monocyte-derived dendritic cells. CHIKV replication was cytopathic and associated with an induction of apoptosis in infected cells. Chloroquine, bafilomycin-A1, and short hairpin RNAs against dynamin-2 inhibited viral production, indicating that viral entry occurs through pH-dependent endocytosis. CHIKV was highly sensitive to the antiviral activity of type I and II interferons. These results provide a general insight into the interaction between CHIKV and its mammalian host.", "author" : [ { "dropping-particle" : "", "family" : "Sourisseau", "given" : "Marion", "non-dropping-particle" : "", "parse-names" : false, "suffix" : "" }, { "dropping-particle" : "", "family" : "Schilte", "given" : "Cl\u00e9mentine", "non-dropping-particle" : "", "parse-names" : false, "suffix" : "" }, { "dropping-particle" : "", "family" : "Casartelli", "given" : "Nicoletta", "non-dropping-particle" : "", "parse-names" : false, "suffix" : "" }, { "dropping-particle" : "", "family" : "Trouillet", "given" : "C\u00e9line", "non-dropping-particle" : "", "parse-names" : false, "suffix" : "" }, { "dropping-particle" : "", "family" : "Guivel-Benhassine", "given" : "Florence", "non-dropping-particle" : "", "parse-names" : false, "suffix" : "" }, { "dropping-particle" : "", "family" : "Rudnicka", "given" : "Dominika", "non-dropping-particle" : "", "parse-names" : false, "suffix" : "" }, { "dropping-particle" : "", "family" : "Sol-Foulon", "given" : "Nathalie", "non-dropping-particle" : "", "parse-names" : false, "suffix" : "" }, { "dropping-particle" : "", "family" : "Roux", "given" : "Karin", "non-dropping-particle" : "Le", "parse-names" : false, "suffix" : "" }, { "dropping-particle" : "", "family" : "Prevost", "given" : "Marie-Christine", "non-dropping-particle" : "", "parse-names" : false, "suffix" : "" }, { "dropping-particle" : "", "family" : "Fsihi", "given" : "Hafida", "non-dropping-particle" : "", "parse-names" : false, "suffix" : "" }, { "dropping-particle" : "", "family" : "Frenkiel", "given" : "Marie-Pascale", "non-dropping-particle" : "", "parse-names" : false, "suffix" : "" }, { "dropping-particle" : "", "family" : "Blanchet", "given" : "Fabien", "non-dropping-particle" : "", "parse-names" : false, "suffix" : "" }, { "dropping-particle" : "V", "family" : "Afonso", "given" : "Philippe", "non-dropping-particle" : "", "parse-names" : false, "suffix" : "" }, { "dropping-particle" : "", "family" : "Ceccaldi", "given" : "Pierre-Emmanuel", "non-dropping-particle" : "", "parse-names" : false, "suffix" : "" }, { "dropping-particle" : "", "family" : "Ozden", "given" : "Simona", "non-dropping-particle" : "", "parse-names" : false, "suffix" : "" }, { "dropping-particle" : "", "family" : "Gessain", "given" : "Antoine", "non-dropping-particle" : "", "parse-names" : false, "suffix" : "" }, { "dropping-particle" : "", "family" : "Schuffenecker", "given" : "Isabelle", "non-dropping-particle" : "", "parse-names" : false, "suffix" : "" }, { "dropping-particle" : "", "family" : "Verhasselt", "given" : "Bruno", "non-dropping-particle" : "", "parse-names" : false, "suffix" : "" }, { "dropping-particle" : "", "family" : "Zamborlini", "given" : "Alessia", "non-dropping-particle" : "", "parse-names" : false, "suffix" : "" }, { "dropping-particle" : "", "family" : "Sa\u00efb", "given" : "Ali", "non-dropping-particle" : "", "parse-names" : false, "suffix" : "" }, { "dropping-particle" : "", "family" : "Rey", "given" : "Felix a", "non-dropping-particle" : "", "parse-names" : false, "suffix" : "" }, { "dropping-particle" : "", "family" : "Arenzana-Seisdedos", "given" : "Fernando", "non-dropping-particle" : "", "parse-names" : false, "suffix" : "" }, { "dropping-particle" : "", "family" : "Despr\u00e8s", "given" : "Philippe", "non-dropping-particle" : "", "parse-names" : false, "suffix" : "" }, { "dropping-particle" : "", "family" : "Michault", "given" : "Alain", "non-dropping-particle" : "", "parse-names" : false, "suffix" : "" }, { "dropping-particle" : "", "family" : "Albert", "given" : "Matthew L", "non-dropping-particle" : "", "parse-names" : false, "suffix" : "" }, { "dropping-particle" : "", "family" : "Schwartz", "given" : "Olivier", "non-dropping-particle" : "", "parse-names" : false, "suffix" : "" } ], "container-title" : "PLoS pathogens", "id" : "ITEM-1", "issue" : "6", "issued" : { "date-parts" : [ [ "2007", "6" ] ] }, "note" : "{:PMCID:PMC1904475}", "page" : "e89", "title" : "Characterization of reemerging chikungunya virus.", "type" : "article-journal", "volume" : "3" }, "uris" : [ "http://www.mendeley.com/documents/?uuid=dcd8cd00-787f-46e8-a0c2-c272c2db7689" ] }, { "id" : "ITEM-2", "itemData" : { "DOI" : "10.1172/JCI63120", "ISBN" : "0021-9738", "ISSN" : "00219738", "PMID" : "23160199", "abstract" : "Chikungunya virus (CHIKV) is a mosquito-borne arthralgia arbovirus that is reemergent in sub-Saharan Africa and Southeast Asia. CHIKV infection has been shown to be self-limiting, but the molecular mechanisms of the innate immune response that control CHIKV replication remain undefined. Here, longitudinal transcriptional analyses of PBMCs from a cohort of CHIKV-infected patients revealed that type I IFNs controlled CHIKV infection via RSAD2 (which encodes viperin), an enigmatic multifunctional IFN-stimulated gene (ISG). Viperin was highly induced in monocytes, the major target cell of CHIKV in blood. Anti-CHIKV functions of viperin were dependent on its localization in the ER, and the N-terminal amphipathic \u03b1-helical domain was crucial for its antiviral activity in controlling CHIKV replication. Furthermore, mice lacking Rsad2 had higher viremia and severe joint inflammation compared with wild-type mice. Our data demonstrate that viperin is a critical antiviral host protein that controls CHIKV infection and provide a preclinical basis for the design of effective control strategies against CHIKV and other reemerging arthrogenic alphaviruses.", "author" : [ { "dropping-particle" : "", "family" : "Teng", "given" : "Terk-Shin Shin", "non-dropping-particle" : "", "parse-names" : false, "suffix" : "" }, { "dropping-particle" : "", "family" : "Foo", "given" : "Suan-Sin Sin", "non-dropping-particle" : "", "parse-names" : false, "suffix" : "" }, { "dropping-particle" : "", "family" : "Simamarta", "given" : "Diane", "non-dropping-particle" : "", "parse-names" : false, "suffix" : "" }, { "dropping-particle" : "", "family" : "Lum", "given" : "Fok-Moon Moon", "non-dropping-particle" : "", "parse-names" : false, "suffix" : "" }, { "dropping-particle" : "", "family" : "Teo", "given" : "Teck-Hui Hui", "non-dropping-particle" : "", "parse-names" : false, "suffix" : "" }, { "dropping-particle" : "", "family" : "Lulla", "given" : "Aleksei", "non-dropping-particle" : "", "parse-names" : false, "suffix" : "" }, { "dropping-particle" : "", "family" : "Yeo", "given" : "Nicholas K W", "non-dropping-particle" : "", "parse-names" : false, "suffix" : "" }, { "dropping-particle" : "", "family" : "Koh", "given" : "Esther G L", "non-dropping-particle" : "", "parse-names" : false, "suffix" : "" }, { "dropping-particle" : "", "family" : "Chow", "given" : "Angela", "non-dropping-particle" : "", "parse-names" : false, "suffix" : "" }, { "dropping-particle" : "", "family" : "Leo", "given" : "Yee-Sin Sin", "non-dropping-particle" : "", "parse-names" : false, "suffix" : "" }, { "dropping-particle" : "", "family" : "Merits", "given" : "Andres", "non-dropping-particle" : "", "parse-names" : false, "suffix" : "" }, { "dropping-particle" : "", "family" : "Chin", "given" : "Keh-Chuang Chuang", "non-dropping-particle" : "", "parse-names" : false, "suffix" : "" }, { "dropping-particle" : "", "family" : "Ng", "given" : "Lisa F P", "non-dropping-particle" : "", "parse-names" : false, "suffix" : "" } ], "container-title" : "Journal of Clinical Investigation", "id" : "ITEM-2", "issue" : "12", "issued" : { "date-parts" : [ [ "2012", "12", "3" ] ] }, "note" : "From Duplicate 2 (Viperin restricts chikungunya virus replication and pathology. - Teng, Terk-Shin; Foo, Suan-Sin; Simamarta, Diane; Lum, Fok-Moon; Teo, Teck-Hui; Lulla, Aleksei; Yeo, Nicholas K W; Koh, Esther G L; Chow, Angela; Leo, Yee-Sin; Merits, Andres; Chin, Keh-Chuang; Ng, Lisa F P)\n\n{:PMCID:PMC3533538}", "page" : "4447-4460", "title" : "Viperin restricts chikungunya virus replication and pathology", "type" : "article-journal", "volume" : "122" }, "uris" : [ "http://www.mendeley.com/documents/?uuid=00384936-4ced-4221-9e8e-edce166e9be9" ] }, { "id" : "ITEM-3", "itemData" : { "DOI" : "10.4049/jimmunol.0904181", "ISBN" : "1550-6606 (Electronic)\\r0022-1767 (Linking)", "ISSN" : "1550-6606", "PMID" : "20404274", "abstract" : "Chikungunya virus (CHIKV) is an alphavirus that causes chronic and incapacitating arthralgia in humans. To date, interactions between the immune system and the different stages of the virus life cycle remain poorly defined. We demonstrated for the first time that CHIKV Ags could be detected in vivo in the monocytes of acutely infected patients. Using in vitro experimental systems, whole blood and purified monocytes, we confirmed that monocytes could be infected and virus growth could be sustained. CHIKV interactions with monocytes, and with other blood leukocytes, induced a robust and rapid innate immune response with the production of specific chemokines and cytokines. In particular, high levels of IFN-alpha were produced rapidly after CHIKV incubation with monocytes. The identification of monocytes during the early phase of CHIKV infection in vivo is significant as infected monocyte/macrophage cells have been detected in the synovial tissues of chronically CHIKV-infected patients, and these cells may behave as the vehicles for virus dissemination. This may explain the persistence of joint symptoms despite the short duration of viremia. Our results provide a better understanding on the basic mechanisms of infection and early antiviral immune responses and will help in the development of future effective control strategies.", "author" : [ { "dropping-particle" : "", "family" : "Her", "given" : "Z", "non-dropping-particle" : "", "parse-names" : false, "suffix" : "" }, { "dropping-particle" : "", "family" : "Malleret", "given" : "B", "non-dropping-particle" : "", "parse-names" : false, "suffix" : "" }, { "dropping-particle" : "", "family" : "Chan", "given" : "M", "non-dropping-particle" : "", "parse-names" : false, "suffix" : "" }, { "dropping-particle" : "", "family" : "Ong", "given" : "E K", "non-dropping-particle" : "", "parse-names" : false, "suffix" : "" }, { "dropping-particle" : "", "family" : "Wong", "given" : "S C", "non-dropping-particle" : "", "parse-names" : false, "suffix" : "" }, { "dropping-particle" : "", "family" : "Kwek", "given" : "D J", "non-dropping-particle" : "", "parse-names" : false, "suffix" : "" }, { "dropping-particle" : "", "family" : "Tolou", "given" : "H", "non-dropping-particle" : "", "parse-names" : false, "suffix" : "" }, { "dropping-particle" : "", "family" : "Lin", "given" : "R T", "non-dropping-particle" : "", "parse-names" : false, "suffix" : "" }, { "dropping-particle" : "", "family" : "Tambyah", "given" : "P a", "non-dropping-particle" : "", "parse-names" : false, "suffix" : "" }, { "dropping-particle" : "", "family" : "Renia", "given" : "L", "non-dropping-particle" : "", "parse-names" : false, "suffix" : "" }, { "dropping-particle" : "", "family" : "Ng", "given" : "L F", "non-dropping-particle" : "", "parse-names" : false, "suffix" : "" } ], "container-title" : "Journal of Immunology", "id" : "ITEM-3", "issue" : "10", "issued" : { "date-parts" : [ [ "2010" ] ] }, "page" : "5903-5913", "title" : "Active infection of human blood monocytes by Chikungunya virus triggers an innate immune response", "type" : "article-journal", "volume" : "184" }, "uris" : [ "http://www.mendeley.com/documents/?uuid=f4ed0327-fbd0-480d-b3a6-1289d7bfe45e" ] } ], "mendeley" : { "formattedCitation" : "&lt;sup&gt;14,18,19&lt;/sup&gt;", "plainTextFormattedCitation" : "14,18,19", "previouslyFormattedCitation" : "&lt;sup&gt;14,18,19&lt;/sup&gt;" }, "properties" : { "noteIndex" : 0 }, "schema" : "https://github.com/citation-style-language/schema/raw/master/csl-citation.json" }</w:instrText>
      </w:r>
      <w:r w:rsidR="00E658B4">
        <w:fldChar w:fldCharType="separate"/>
      </w:r>
      <w:r w:rsidR="00AB6D52" w:rsidRPr="00AB6D52">
        <w:rPr>
          <w:noProof/>
          <w:vertAlign w:val="superscript"/>
        </w:rPr>
        <w:t>14,18,19</w:t>
      </w:r>
      <w:r w:rsidR="00E658B4">
        <w:fldChar w:fldCharType="end"/>
      </w:r>
      <w:r w:rsidR="00804E9C">
        <w:t xml:space="preserve"> </w:t>
      </w:r>
      <w:r w:rsidR="002B0843">
        <w:t xml:space="preserve">Monocytes and macrophages are thought to have a substantial role in the acute inflammatory response to CHIKV, as primate models show </w:t>
      </w:r>
      <w:r w:rsidR="00203784">
        <w:t>recruitment</w:t>
      </w:r>
      <w:r w:rsidR="002B0843">
        <w:t xml:space="preserve"> of these cell types </w:t>
      </w:r>
      <w:r w:rsidR="00203784">
        <w:t>and natural killer (NK) cells to infected tissues,</w:t>
      </w:r>
      <w:r w:rsidR="00203784">
        <w:fldChar w:fldCharType="begin" w:fldLock="1"/>
      </w:r>
      <w:r w:rsidR="00CD1B27">
        <w:instrText>ADDIN CSL_CITATION { "citationItems" : [ { "id" : "ITEM-1", "itemData" : { "DOI" : "10.1172/JCI40104.894", "author" : [ { "dropping-particle" : "", "family" : "Labadie K", "given" : "", "non-dropping-particle" : "", "parse-names" : false, "suffix" : "" } ], "container-title" : "J Clin Invest", "id" : "ITEM-1", "issue" : "3", "issued" : { "date-parts" : [ [ "2010" ] ] }, "page" : "1-13", "title" : "Chikungunya disease in nonhuman primates leads to long-term viral persistence in macrophages.", "type" : "article-journal", "volume" : "120" }, "uris" : [ "http://www.mendeley.com/documents/?uuid=7944d46d-acec-4015-9b5c-da460854f1ae" ] } ], "mendeley" : { "formattedCitation" : "&lt;sup&gt;20&lt;/sup&gt;", "plainTextFormattedCitation" : "20", "previouslyFormattedCitation" : "&lt;sup&gt;20&lt;/sup&gt;" }, "properties" : { "noteIndex" : 0 }, "schema" : "https://github.com/citation-style-language/schema/raw/master/csl-citation.json" }</w:instrText>
      </w:r>
      <w:r w:rsidR="00203784">
        <w:fldChar w:fldCharType="separate"/>
      </w:r>
      <w:r w:rsidR="00203784" w:rsidRPr="00804E9C">
        <w:rPr>
          <w:noProof/>
          <w:vertAlign w:val="superscript"/>
        </w:rPr>
        <w:t>20</w:t>
      </w:r>
      <w:r w:rsidR="00203784">
        <w:fldChar w:fldCharType="end"/>
      </w:r>
      <w:r w:rsidR="00203784">
        <w:t xml:space="preserve"> and mouse models </w:t>
      </w:r>
      <w:r w:rsidR="00CD1B27">
        <w:t>treated with bindarit</w:t>
      </w:r>
      <w:r w:rsidR="00E15DE6">
        <w:t xml:space="preserve"> (an </w:t>
      </w:r>
      <w:r w:rsidR="00CD1B27">
        <w:t>inhibitor</w:t>
      </w:r>
      <w:r w:rsidR="00E15DE6">
        <w:t xml:space="preserve"> </w:t>
      </w:r>
      <w:r w:rsidR="00543586">
        <w:t xml:space="preserve">of </w:t>
      </w:r>
      <w:r w:rsidR="00E15DE6">
        <w:t>monocyte chemoattractant</w:t>
      </w:r>
      <w:r w:rsidR="00543586">
        <w:t xml:space="preserve"> CCL2</w:t>
      </w:r>
      <w:r w:rsidR="00CD1B27">
        <w:t>) showed reduced monocyte recruitment, join</w:t>
      </w:r>
      <w:r w:rsidR="0077013C">
        <w:t>t</w:t>
      </w:r>
      <w:r w:rsidR="00CD1B27">
        <w:t xml:space="preserve"> swelling, and bone loss following infection.</w:t>
      </w:r>
      <w:r w:rsidR="00CD1B27">
        <w:fldChar w:fldCharType="begin" w:fldLock="1"/>
      </w:r>
      <w:r w:rsidR="00212F69">
        <w:instrText>ADDIN CSL_CITATION { "citationItems" : [ { "id" : "ITEM-1", "itemData" : { "DOI" : "10.1128/JVI.02034-14", "ISBN" : "1098-5514 (Electronic)\\r0022-538X (Linking)", "ISSN" : "1098-5514", "PMID" : "25339772", "abstract" : "UNLABELLED: The recent global resurgence of arthritogenic alphaviruses, in particular chikungunya virus (CHIKV), highlights an urgent need for the development of therapeutic intervention strategies. While there has been significant progress in defining the pathophysiology of alphaviral disease, relatively little is known about the mechanisms involved in CHIKV-induced arthritis or potential therapeutic options to treat the severe arthritic symptoms associated with infection. Here, we used microcomputed tomographic (\u03bcCT) and histomorphometric analyses to provide previously undescribed evidence of reduced bone volume in the proximal tibial epiphysis of CHIKV-infected mice compared to the results for mock controls. This was associated with a significant increase in the receptor activator of nuclear factor-\u03baB ligand/osteoprotegerin (RANKL/OPG) ratio in infected murine joints and in the serum of CHIKV patients. The expression levels of the monocyte chemoattractant proteins (MCPs), including MCP-1/CCL2, MCP-2/CCL8, and MCP-3/CCL7, were also highly elevated in joints of CHIKV-infected mice, accompanied by increased cellularity within the bone marrow in tibial epiphysis and ankle joints. Both this effect and CHIKV-induced bone loss were significantly reduced by treatment with the MCP inhibitor bindarit. Collectively, these findings demonstrate a unique role for MCPs in promoting CHIKV-induced osteoclastogenesis and bone loss during disease and suggest that inhibition of MCPs with bindarit may be an effective therapy for patients affected with alphavirus-induced bone loss.\\n\\nIMPORTANCE: Arthritogenic alphaviruses, including chikungunya virus (CHIKV) and Ross River virus (RRV), cause worldwide outbreaks of polyarthritis, which can persist in patients for months following infection. Previous studies have shown that host proinflammatory soluble factors are associated with CHIKV disease severity. Furthermore, it is established that chemokine (C-C motif) ligand 2 (CCL2/MCP-1) is important in cellular recruitment and inducing bone-resorbing osteoclast (OC) formation. Here, we show that CHIKV replicates in bone and triggers bone loss by increasing the RANKL/OPG ratio. CHIKV infection results in MCP-induced cellular infiltration in the inflamed joints, and bone loss can be ameliorated by treatment with an MCP-inhibiting drug, bindarit. Taken together, our data reveal a previously undescribed role for MCPs in CHIKV-induced bone loss: one of recruiting monocytes/OC precur\u2026", "author" : [ { "dropping-particle" : "", "family" : "Chen", "given" : "Weiqiang", "non-dropping-particle" : "", "parse-names" : false, "suffix" : "" }, { "dropping-particle" : "", "family" : "Foo", "given" : "Suan-Sin", "non-dropping-particle" : "", "parse-names" : false, "suffix" : "" }, { "dropping-particle" : "", "family" : "Taylor", "given" : "Adam", "non-dropping-particle" : "", "parse-names" : false, "suffix" : "" }, { "dropping-particle" : "", "family" : "Lulla", "given" : "Aleksei", "non-dropping-particle" : "", "parse-names" : false, "suffix" : "" }, { "dropping-particle" : "", "family" : "Merits", "given" : "Andres", "non-dropping-particle" : "", "parse-names" : false, "suffix" : "" }, { "dropping-particle" : "", "family" : "Hueston", "given" : "Linda", "non-dropping-particle" : "", "parse-names" : false, "suffix" : "" }, { "dropping-particle" : "", "family" : "Forwood", "given" : "Mark R", "non-dropping-particle" : "", "parse-names" : false, "suffix" : "" }, { "dropping-particle" : "", "family" : "Walsh", "given" : "Nicole C", "non-dropping-particle" : "", "parse-names" : false, "suffix" : "" }, { "dropping-particle" : "", "family" : "Sims", "given" : "Natalie A", "non-dropping-particle" : "", "parse-names" : false, "suffix" : "" }, { "dropping-particle" : "", "family" : "Herrero", "given" : "Lara J", "non-dropping-particle" : "", "parse-names" : false, "suffix" : "" }, { "dropping-particle" : "", "family" : "Mahalingam", "given" : "Suresh", "non-dropping-particle" : "", "parse-names" : false, "suffix" : "" } ], "container-title" : "Journal of virology", "id" : "ITEM-1", "issue" : "1", "issued" : { "date-parts" : [ [ "2015" ] ] }, "page" : "581-93", "title" : "Bindarit, an inhibitor of monocyte chemotactic protein synthesis, protects against bone loss induced by chikungunya virus infection.", "type" : "article-journal", "volume" : "89" }, "uris" : [ "http://www.mendeley.com/documents/?uuid=dd596064-82fd-49cd-985b-e1c6e8e4dbaa" ] }, { "id" : "ITEM-2", "itemData" : { "DOI" : "10.1093/infdis/jir470", "ISBN" : "1537-6613 (Electronic)\\r0022-1899 (Linking)", "ISSN" : "00221899", "PMID" : "21881117", "abstract" : "Chikungunya virus (CHIKV) is associated with outbreaks of infectious rheumatic disease in humans. Using a mouse model of CHIKV arthritis and myositis, we show that tumor necrosis factor-\u03b1, interferon-\u03b3, and monocyte chemotactic protein 1 (MCP-1) were dramatically induced in tissues from infected mice. The same factors were detected in the serum of patients with CHIKV-induced polyarthralgia and polyarthritis, with MCP-1 levels being particularly elevated. Bindarit (MCP inhibitor) treatment ameliorated CHIKV disease in mice. Histological analysis of muscle and joint tissues showed a reduction in inflammatory infiltrate in infected mice treated with bindarit. These results suggest that bindarit may be useful in treating CHIKV-induced arthritides in humans.", "author" : [ { "dropping-particle" : "", "family" : "Rulli", "given" : "Nestor E.", "non-dropping-particle" : "", "parse-names" : false, "suffix" : "" }, { "dropping-particle" : "", "family" : "Rolph", "given" : "Michael S.", "non-dropping-particle" : "", "parse-names" : false, "suffix" : "" }, { "dropping-particle" : "", "family" : "Srikiatkhachorn", "given" : "Anon", "non-dropping-particle" : "", "parse-names" : false, "suffix" : "" }, { "dropping-particle" : "", "family" : "Anantapreecha", "given" : "Surapee", "non-dropping-particle" : "", "parse-names" : false, "suffix" : "" }, { "dropping-particle" : "", "family" : "Guglielmotti", "given" : "Angelo", "non-dropping-particle" : "", "parse-names" : false, "suffix" : "" }, { "dropping-particle" : "", "family" : "Mahalingam", "given" : "Suresh", "non-dropping-particle" : "", "parse-names" : false, "suffix" : "" } ], "container-title" : "Journal of Infectious Diseases", "id" : "ITEM-2", "issue" : "7", "issued" : { "date-parts" : [ [ "2011" ] ] }, "page" : "1026-1030", "title" : "Protection from arthritis and myositis in a mouse model of acute chikungunya virus disease by bindarit, an inhibitor of monocyte chemotactic protein-1 synthesis", "type" : "article-journal", "volume" : "204" }, "uris" : [ "http://www.mendeley.com/documents/?uuid=cc9aa6a6-d1ac-455f-9021-e2487dd0bbe0" ] } ], "mendeley" : { "formattedCitation" : "&lt;sup&gt;21,22&lt;/sup&gt;", "plainTextFormattedCitation" : "21,22", "previouslyFormattedCitation" : "&lt;sup&gt;21,22&lt;/sup&gt;" }, "properties" : { "noteIndex" : 0 }, "schema" : "https://github.com/citation-style-language/schema/raw/master/csl-citation.json" }</w:instrText>
      </w:r>
      <w:r w:rsidR="00CD1B27">
        <w:fldChar w:fldCharType="separate"/>
      </w:r>
      <w:r w:rsidR="00CD1B27" w:rsidRPr="00804E9C">
        <w:rPr>
          <w:noProof/>
          <w:vertAlign w:val="superscript"/>
        </w:rPr>
        <w:t>21,22</w:t>
      </w:r>
      <w:r w:rsidR="00CD1B27">
        <w:fldChar w:fldCharType="end"/>
      </w:r>
      <w:r w:rsidR="00E15DE6">
        <w:t xml:space="preserve"> </w:t>
      </w:r>
      <w:r w:rsidR="00212F69">
        <w:t>The role of m</w:t>
      </w:r>
      <w:r w:rsidR="00E15DE6">
        <w:t xml:space="preserve">onocytes </w:t>
      </w:r>
      <w:r w:rsidR="00212F69">
        <w:t xml:space="preserve">appears to be protective </w:t>
      </w:r>
      <w:r w:rsidR="00BD0038">
        <w:t>as well as</w:t>
      </w:r>
      <w:r w:rsidR="008D1690">
        <w:t xml:space="preserve"> </w:t>
      </w:r>
      <w:r w:rsidR="00BD0038">
        <w:t>inflammatory</w:t>
      </w:r>
      <w:r w:rsidR="00D234F8">
        <w:t>. For example,</w:t>
      </w:r>
      <w:r w:rsidR="00E15DE6">
        <w:t xml:space="preserve"> </w:t>
      </w:r>
      <w:r w:rsidR="008F042F">
        <w:t>mice deficient for CCR</w:t>
      </w:r>
      <w:r w:rsidR="00C77E53">
        <w:t xml:space="preserve">2 (the receptor for CCL2) show prolongation of arthritic disease corresponding with </w:t>
      </w:r>
      <w:r w:rsidR="008A1562">
        <w:t xml:space="preserve">replacement of the </w:t>
      </w:r>
      <w:r w:rsidR="00682ED1">
        <w:t xml:space="preserve">monocyte/macrophage infiltrate in infected </w:t>
      </w:r>
      <w:r w:rsidR="00C77E53">
        <w:t>joints</w:t>
      </w:r>
      <w:r w:rsidR="004E4A08">
        <w:t xml:space="preserve"> by neutrophils</w:t>
      </w:r>
      <w:r w:rsidR="004F3AEB">
        <w:t xml:space="preserve"> and eosinophils</w:t>
      </w:r>
      <w:r w:rsidR="00C77E53">
        <w:t>.</w:t>
      </w:r>
      <w:r w:rsidR="00212F69">
        <w:fldChar w:fldCharType="begin" w:fldLock="1"/>
      </w:r>
      <w:r w:rsidR="00BF441D">
        <w:instrText>ADDIN CSL_CITATION { "citationItems" : [ { "id" : "ITEM-1", "itemData" : { "DOI" : "10.1128/JVI.03364-13", "ISSN" : "0022-538X", "author" : [ { "dropping-particle" : "", "family" : "Poo", "given" : "Y. S.", "non-dropping-particle" : "", "parse-names" : false, "suffix" : "" }, { "dropping-particle" : "", "family" : "Nakaya", "given" : "H.", "non-dropping-particle" : "", "parse-names" : false, "suffix" : "" }, { "dropping-particle" : "", "family" : "Gardner", "given" : "J.", "non-dropping-particle" : "", "parse-names" : false, "suffix" : "" }, { "dropping-particle" : "", "family" : "Larcher", "given" : "T.", "non-dropping-particle" : "", "parse-names" : false, "suffix" : "" }, { "dropping-particle" : "", "family" : "Schroder", "given" : "W. A.", "non-dropping-particle" : "", "parse-names" : false, "suffix" : "" }, { "dropping-particle" : "", "family" : "Le", "given" : "T. T.", "non-dropping-particle" : "", "parse-names" : false, "suffix" : "" }, { "dropping-particle" : "", "family" : "Major", "given" : "L. D.", "non-dropping-particle" : "", "parse-names" : false, "suffix" : "" }, { "dropping-particle" : "", "family" : "Suhrbier", "given" : "A.", "non-dropping-particle" : "", "parse-names" : false, "suffix" : "" } ], "container-title" : "Journal of Virology", "id" : "ITEM-1", "issue" : "12", "issued" : { "date-parts" : [ [ "2014" ] ] }, "page" : "6862-6872", "title" : "CCR2 Deficiency Promotes Exacerbated Chronic Erosive Neutrophil-Dominated Chikungunya Virus Arthritis", "type" : "article-journal", "volume" : "88" }, "uris" : [ "http://www.mendeley.com/documents/?uuid=265fede4-9f89-40bd-a21b-b39d0063ca77" ] } ], "mendeley" : { "formattedCitation" : "&lt;sup&gt;23&lt;/sup&gt;", "plainTextFormattedCitation" : "23", "previouslyFormattedCitation" : "&lt;sup&gt;23&lt;/sup&gt;" }, "properties" : { "noteIndex" : 0 }, "schema" : "https://github.com/citation-style-language/schema/raw/master/csl-citation.json" }</w:instrText>
      </w:r>
      <w:r w:rsidR="00212F69">
        <w:fldChar w:fldCharType="separate"/>
      </w:r>
      <w:r w:rsidR="00212F69" w:rsidRPr="00804E9C">
        <w:rPr>
          <w:noProof/>
          <w:vertAlign w:val="superscript"/>
        </w:rPr>
        <w:t>23</w:t>
      </w:r>
      <w:r w:rsidR="00212F69">
        <w:fldChar w:fldCharType="end"/>
      </w:r>
      <w:r w:rsidR="00513D04">
        <w:t xml:space="preserve"> In humans, however, d</w:t>
      </w:r>
      <w:r w:rsidR="004C15DE">
        <w:t xml:space="preserve">etails of the relationship between monocyte </w:t>
      </w:r>
      <w:r w:rsidR="00DF3F7C">
        <w:t>sub</w:t>
      </w:r>
      <w:r w:rsidR="004C15DE">
        <w:t xml:space="preserve">populations, acute </w:t>
      </w:r>
      <w:r w:rsidR="001E3A5B">
        <w:t>phase pathogenesis</w:t>
      </w:r>
      <w:r w:rsidR="004C15DE">
        <w:t xml:space="preserve">, and chronic </w:t>
      </w:r>
      <w:r w:rsidR="00513D04">
        <w:t xml:space="preserve">symptomatology </w:t>
      </w:r>
      <w:r w:rsidR="004F1428">
        <w:t>remain poorly understood</w:t>
      </w:r>
      <w:r w:rsidR="004C15DE">
        <w:t>.</w:t>
      </w:r>
      <w:r w:rsidR="004E0D03">
        <w:fldChar w:fldCharType="begin" w:fldLock="1"/>
      </w:r>
      <w:r w:rsidR="000B78F5">
        <w:instrText>ADDIN CSL_CITATION { "citationItems" : [ { "id" : "ITEM-1", "itemData" : { "DOI" : "10.1056/NEJMra1406035", "ISSN" : "1533-4406", "PMID" : "25806915", "author" : [ { "dropping-particle" : "", "family" : "Weaver", "given" : "Scott C.", "non-dropping-particle" : "", "parse-names" : false, "suffix" : "" }, { "dropping-particle" : "", "family" : "Lecuit", "given" : "Marc", "non-dropping-particle" : "", "parse-names" : false, "suffix" : "" } ], "container-title" : "The New England journal of medicine", "id" : "ITEM-1", "issue" : "13", "issued" : { "date-parts" : [ [ "2015", "3", "26" ] ] }, "page" : "1231-9", "title" : "Chikungunya virus and the global spread of a mosquito-borne disease.", "type" : "article-journal", "volume" : "372" }, "uris" : [ "http://www.mendeley.com/documents/?uuid=b720f7d3-0f8e-428e-bb91-344c75c87da6" ] }, { "id" : "ITEM-2", "itemData" : { "DOI" : "10.1016/S1473-3099(16)30385-1", "ISSN" : "1473-3099", "author" : [ { "dropping-particle" : "", "family" : "Burt", "given" : "Felicity J", "non-dropping-particle" : "", "parse-names" : false, "suffix" : "" }, { "dropping-particle" : "", "family" : "Chen", "given" : "Weiqiang", "non-dropping-particle" : "", "parse-names" : false, "suffix" : "" }, { "dropping-particle" : "", "family" : "Miner", "given" : "Jonathan J", "non-dropping-particle" : "", "parse-names" : false, "suffix" : "" }, { "dropping-particle" : "", "family" : "Lenschow", "given" : "Deborah J", "non-dropping-particle" : "", "parse-names" : false, "suffix" : "" }, { "dropping-particle" : "", "family" : "Merits", "given" : "Andres", "non-dropping-particle" : "", "parse-names" : false, "suffix" : "" }, { "dropping-particle" : "", "family" : "Schnettler", "given" : "Esther", "non-dropping-particle" : "", "parse-names" : false, "suffix" : "" }, { "dropping-particle" : "", "family" : "Kohl", "given" : "Alain", "non-dropping-particle" : "", "parse-names" : false, "suffix" : "" }, { "dropping-particle" : "", "family" : "Rudd", "given" : "Penny A", "non-dropping-particle" : "", "parse-names" : false, "suffix" : "" }, { "dropping-particle" : "", "family" : "Taylor", "given" : "Adam", "non-dropping-particle" : "", "parse-names" : false, "suffix" : "" }, { "dropping-particle" : "", "family" : "Herrero", "given" : "Lara J", "non-dropping-particle" : "", "parse-names" : false, "suffix" : "" }, { "dropping-particle" : "", "family" : "Zaid", "given" : "Ali", "non-dropping-particle" : "", "parse-names" : false, "suffix" : "" }, { "dropping-particle" : "", "family" : "Ng", "given" : "Lisa F P", "non-dropping-particle" : "", "parse-names" : false, "suffix" : "" }, { "dropping-particle" : "", "family" : "Mahalingam", "given" : "Suresh", "non-dropping-particle" : "", "parse-names" : false, "suffix" : "" } ], "container-title" : "The Lancet Infectious Diseases", "id" : "ITEM-2", "issue" : "16", "issued" : { "date-parts" : [ [ "2017" ] ] }, "page" : "1-11", "publisher" : "Elsevier Ltd", "title" : "Chikungunya virus : an update on the biology and pathogenesis of this emerging pathogen", "type" : "article-journal", "volume" : "3099" }, "uris" : [ "http://www.mendeley.com/documents/?uuid=27160832-e360-4b2f-b5be-afdd157ceb4d" ] } ], "mendeley" : { "formattedCitation" : "&lt;sup&gt;1,24&lt;/sup&gt;", "plainTextFormattedCitation" : "1,24", "previouslyFormattedCitation" : "&lt;sup&gt;1,24&lt;/sup&gt;" }, "properties" : { "noteIndex" : 0 }, "schema" : "https://github.com/citation-style-language/schema/raw/master/csl-citation.json" }</w:instrText>
      </w:r>
      <w:r w:rsidR="004E0D03">
        <w:fldChar w:fldCharType="separate"/>
      </w:r>
      <w:r w:rsidR="004E0D03" w:rsidRPr="00804E9C">
        <w:rPr>
          <w:noProof/>
          <w:vertAlign w:val="superscript"/>
        </w:rPr>
        <w:t>1,24</w:t>
      </w:r>
      <w:r w:rsidR="004E0D03">
        <w:fldChar w:fldCharType="end"/>
      </w:r>
    </w:p>
    <w:p w14:paraId="7D86A055" w14:textId="150AD8CA" w:rsidR="008F5F40" w:rsidRPr="009A2BB4" w:rsidRDefault="008F5F40" w:rsidP="003C1CFA">
      <w:pPr>
        <w:ind w:firstLine="720"/>
      </w:pPr>
      <w:r>
        <w:t xml:space="preserve">The innate immune response, particularly via type I interferon (IFN) </w:t>
      </w:r>
      <w:r w:rsidR="00597533">
        <w:t>signaling</w:t>
      </w:r>
      <w:r>
        <w:t xml:space="preserve">, is important for control of </w:t>
      </w:r>
      <w:r w:rsidR="00885A2A">
        <w:t>CHIKV</w:t>
      </w:r>
      <w:r>
        <w:t xml:space="preserve"> replication</w:t>
      </w:r>
      <w:r w:rsidR="008E4E40">
        <w:t xml:space="preserve"> during the acute phase of infection</w:t>
      </w:r>
      <w:r>
        <w:t>.</w:t>
      </w:r>
      <w:r>
        <w:fldChar w:fldCharType="begin" w:fldLock="1"/>
      </w:r>
      <w:r w:rsidR="00BF441D">
        <w:instrText>ADDIN CSL_CITATION { "citationItems" : [ { "id" : "ITEM-1", "itemData" : { "DOI" : "10.1016/S1473-3099(16)30385-1", "ISSN" : "1473-3099", "author" : [ { "dropping-particle" : "", "family" : "Burt", "given" : "Felicity J", "non-dropping-particle" : "", "parse-names" : false, "suffix" : "" }, { "dropping-particle" : "", "family" : "Chen", "given" : "Weiqiang", "non-dropping-particle" : "", "parse-names" : false, "suffix" : "" }, { "dropping-particle" : "", "family" : "Miner", "given" : "Jonathan J", "non-dropping-particle" : "", "parse-names" : false, "suffix" : "" }, { "dropping-particle" : "", "family" : "Lenschow", "given" : "Deborah J", "non-dropping-particle" : "", "parse-names" : false, "suffix" : "" }, { "dropping-particle" : "", "family" : "Merits", "given" : "Andres", "non-dropping-particle" : "", "parse-names" : false, "suffix" : "" }, { "dropping-particle" : "", "family" : "Schnettler", "given" : "Esther", "non-dropping-particle" : "", "parse-names" : false, "suffix" : "" }, { "dropping-particle" : "", "family" : "Kohl", "given" : "Alain", "non-dropping-particle" : "", "parse-names" : false, "suffix" : "" }, { "dropping-particle" : "", "family" : "Rudd", "given" : "Penny A", "non-dropping-particle" : "", "parse-names" : false, "suffix" : "" }, { "dropping-particle" : "", "family" : "Taylor", "given" : "Adam", "non-dropping-particle" : "", "parse-names" : false, "suffix" : "" }, { "dropping-particle" : "", "family" : "Herrero", "given" : "Lara J", "non-dropping-particle" : "", "parse-names" : false, "suffix" : "" }, { "dropping-particle" : "", "family" : "Zaid", "given" : "Ali", "non-dropping-particle" : "", "parse-names" : false, "suffix" : "" }, { "dropping-particle" : "", "family" : "Ng", "given" : "Lisa F P", "non-dropping-particle" : "", "parse-names" : false, "suffix" : "" }, { "dropping-particle" : "", "family" : "Mahalingam", "given" : "Suresh", "non-dropping-particle" : "", "parse-names" : false, "suffix" : "" } ], "container-title" : "The Lancet Infectious Diseases", "id" : "ITEM-1", "issue" : "16", "issued" : { "date-parts" : [ [ "2017" ] ] }, "page" : "1-11", "publisher" : "Elsevier Ltd", "title" : "Chikungunya virus : an update on the biology and pathogenesis of this emerging pathogen", "type" : "article-journal", "volume" : "3099" }, "uris" : [ "http://www.mendeley.com/documents/?uuid=27160832-e360-4b2f-b5be-afdd157ceb4d" ] }, { "id" : "ITEM-2", "itemData" : { "DOI" : "10.1084/jem.20090851", "ISBN" : "0022-1007", "ISSN" : "0022-1007", "PMID" : "20123960", "abstract" : "Chikungunya virus (CHIKV) is the causative agent of an outbreak that began in La R\u00e9union in 2005 and remains a major public health concern in India, Southeast Asia, and southern Europe. CHIKV is transmitted to humans by mosquitoes and the associated disease is characterized by fever, myalgia, arthralgia, and rash. As viral load in infected patients declines before the appearance of neutralizing antibodies, we studied the role of type I interferon (IFN) in CHIKV pathogenesis. Based on human studies and mouse experimentation, we show that CHIKV does not directly stimulate type I IFN production in immune cells. Instead, infected nonhematopoietic cells sense viral RNA in a Cardif-dependent manner and participate in the control of infection through their production of type I IFNs. Although the Cardif signaling pathway contributes to the immune response, we also find evidence for a MyD88-dependent sensor that is critical for preventing viral dissemination. Moreover, we demonstrate that IFN-alpha/beta receptor (IFNAR) expression is required in the periphery but not on immune cells, as IFNAR(-/-)--&gt;WT bone marrow chimeras are capable of clearing the infection, whereas WT--&gt;IFNAR(-/-) chimeras succumb. This study defines an essential role for type I IFN, produced via cooperation between multiple host sensors and acting directly on nonhematopoietic cells, in the control of CHIKV.", "author" : [ { "dropping-particle" : "", "family" : "Schilte", "given" : "Cl\u00e9mentine", "non-dropping-particle" : "", "parse-names" : false, "suffix" : "" }, { "dropping-particle" : "", "family" : "Couderc", "given" : "Th\u00e9r\u00e8se", "non-dropping-particle" : "", "parse-names" : false, "suffix" : "" }, { "dropping-particle" : "", "family" : "Chretien", "given" : "Fabrice", "non-dropping-particle" : "", "parse-names" : false, "suffix" : "" }, { "dropping-particle" : "", "family" : "Sourisseau", "given" : "Marion", "non-dropping-particle" : "", "parse-names" : false, "suffix" : "" }, { "dropping-particle" : "", "family" : "Gangneux", "given" : "Nicolas", "non-dropping-particle" : "", "parse-names" : false, "suffix" : "" }, { "dropping-particle" : "", "family" : "Guivel-Benhassine", "given" : "Florence", "non-dropping-particle" : "", "parse-names" : false, "suffix" : "" }, { "dropping-particle" : "", "family" : "Kraxner", "given" : "Anton", "non-dropping-particle" : "", "parse-names" : false, "suffix" : "" }, { "dropping-particle" : "", "family" : "Tschopp", "given" : "J\u00fcrg", "non-dropping-particle" : "", "parse-names" : false, "suffix" : "" }, { "dropping-particle" : "", "family" : "Higgs", "given" : "Stephen", "non-dropping-particle" : "", "parse-names" : false, "suffix" : "" }, { "dropping-particle" : "", "family" : "Michault", "given" : "Alain", "non-dropping-particle" : "", "parse-names" : false, "suffix" : "" }, { "dropping-particle" : "", "family" : "Arenzana-Seisdedos", "given" : "Fernando", "non-dropping-particle" : "", "parse-names" : false, "suffix" : "" }, { "dropping-particle" : "", "family" : "Colonna", "given" : "Marco", "non-dropping-particle" : "", "parse-names" : false, "suffix" : "" }, { "dropping-particle" : "", "family" : "Peduto", "given" : "Lucie", "non-dropping-particle" : "", "parse-names" : false, "suffix" : "" }, { "dropping-particle" : "", "family" : "Schwartz", "given" : "Olivier", "non-dropping-particle" : "", "parse-names" : false, "suffix" : "" }, { "dropping-particle" : "", "family" : "Lecuit", "given" : "Marc", "non-dropping-particle" : "", "parse-names" : false, "suffix" : "" }, { "dropping-particle" : "", "family" : "Albert", "given" : "Matthew L", "non-dropping-particle" : "", "parse-names" : false, "suffix" : "" } ], "container-title" : "The Journal of experimental medicine", "id" : "ITEM-2", "issue" : "2", "issued" : { "date-parts" : [ [ "2010" ] ] }, "page" : "429-442", "title" : "Type I IFN controls chikungunya virus via its action on nonhematopoietic cells.", "type" : "article-journal", "volume" : "207" }, "uris" : [ "http://www.mendeley.com/documents/?uuid=6a4b0e63-333b-4b09-880b-69f023491b8b" ] } ], "mendeley" : { "formattedCitation" : "&lt;sup&gt;24,25&lt;/sup&gt;", "plainTextFormattedCitation" : "24,25", "previouslyFormattedCitation" : "&lt;sup&gt;24,25&lt;/sup&gt;" }, "properties" : { "noteIndex" : 0 }, "schema" : "https://github.com/citation-style-language/schema/raw/master/csl-citation.json" }</w:instrText>
      </w:r>
      <w:r>
        <w:fldChar w:fldCharType="separate"/>
      </w:r>
      <w:r w:rsidR="00212F69" w:rsidRPr="003C1CFA">
        <w:rPr>
          <w:noProof/>
          <w:vertAlign w:val="superscript"/>
        </w:rPr>
        <w:t>24,25</w:t>
      </w:r>
      <w:r>
        <w:fldChar w:fldCharType="end"/>
      </w:r>
      <w:r>
        <w:t xml:space="preserve"> </w:t>
      </w:r>
      <w:r w:rsidR="00C22977">
        <w:t xml:space="preserve">CHIKV </w:t>
      </w:r>
      <w:r w:rsidR="008E4E40">
        <w:t>infection acutely</w:t>
      </w:r>
      <w:r w:rsidR="00C22977">
        <w:t xml:space="preserve"> induces high levels of IFNα release </w:t>
      </w:r>
      <w:r w:rsidR="008E4E40">
        <w:t xml:space="preserve">in </w:t>
      </w:r>
      <w:r w:rsidR="00A95737">
        <w:t xml:space="preserve">both </w:t>
      </w:r>
      <w:r w:rsidR="008E4E40">
        <w:t>humans and model organisms.</w:t>
      </w:r>
      <w:r w:rsidR="008E4E40">
        <w:fldChar w:fldCharType="begin" w:fldLock="1"/>
      </w:r>
      <w:r w:rsidR="008E30B6">
        <w:instrText>ADDIN CSL_CITATION { "citationItems" : [ { "id" : "ITEM-1", "itemData" : { "DOI" : "10.1093/infdis/jiv049", "ISSN" : "0022-1899", "PMID" : "25635123", "author" : [ { "dropping-particle" : "", "family" : "Teng", "given" : "T.-S.", "non-dropping-particle" : "", "parse-names" : false, "suffix" : "" }, { "dropping-particle" : "", "family" : "Kam", "given" : "Y.-W.", "non-dropping-particle" : "", "parse-names" : false, "suffix" : "" }, { "dropping-particle" : "", "family" : "Lee", "given" : "B.", "non-dropping-particle" : "", "parse-names" : false, "suffix" : "" }, { "dropping-particle" : "", "family" : "Hapuarachchi", "given" : "H. C.", "non-dropping-particle" : "", "parse-names" : false, "suffix" : "" }, { "dropping-particle" : "", "family" : "Wimal", "given" : "A.", "non-dropping-particle" : "", "parse-names" : false, "suffix" : "" }, { "dropping-particle" : "", "family" : "Ng", "given" : "L.-C.", "non-dropping-particle" : "", "parse-names" : false, "suffix" : "" }, { "dropping-particle" : "", "family" : "Ng", "given" : "L. F. P.", "non-dropping-particle" : "", "parse-names" : false, "suffix" : "" } ], "container-title" : "Journal of Infectious Diseases", "id" : "ITEM-1", "issued" : { "date-parts" : [ [ "2015" ] ] }, "note" : "{:PMCID:PMC4442625}", "page" : "1925-1935", "title" : "A Systematic Meta-analysis of Immune Signatures in Patients With Acute Chikungunya Virus Infection", "type" : "article-journal", "volume" : "211" }, "uris" : [ "http://www.mendeley.com/documents/?uuid=bfb9ef02-74ae-4ec4-8222-0939277190bd" ] }, { "id" : "ITEM-2", "itemData" : { "DOI" : "10.1172/JCI40104.894", "author" : [ { "dropping-particle" : "", "family" : "Labadie K", "given" : "", "non-dropping-particle" : "", "parse-names" : false, "suffix" : "" } ], "container-title" : "J Clin Invest", "id" : "ITEM-2", "issue" : "3", "issued" : { "date-parts" : [ [ "2010" ] ] }, "page" : "1-13", "title" : "Chikungunya disease in nonhuman primates leads to long-term viral persistence in macrophages.", "type" : "article-journal", "volume" : "120" }, "uris" : [ "http://www.mendeley.com/documents/?uuid=7944d46d-acec-4015-9b5c-da460854f1ae" ] } ], "mendeley" : { "formattedCitation" : "&lt;sup&gt;16,20&lt;/sup&gt;", "plainTextFormattedCitation" : "16,20", "previouslyFormattedCitation" : "&lt;sup&gt;16,20&lt;/sup&gt;" }, "properties" : { "noteIndex" : 0 }, "schema" : "https://github.com/citation-style-language/schema/raw/master/csl-citation.json" }</w:instrText>
      </w:r>
      <w:r w:rsidR="008E4E40">
        <w:fldChar w:fldCharType="separate"/>
      </w:r>
      <w:r w:rsidR="00AB6D52" w:rsidRPr="00AB6D52">
        <w:rPr>
          <w:noProof/>
          <w:vertAlign w:val="superscript"/>
        </w:rPr>
        <w:t>16,20</w:t>
      </w:r>
      <w:r w:rsidR="008E4E40">
        <w:fldChar w:fldCharType="end"/>
      </w:r>
      <w:r w:rsidR="00ED11F9">
        <w:t xml:space="preserve"> In mouse models, type I IFNs</w:t>
      </w:r>
      <w:r w:rsidR="00EA7228">
        <w:t xml:space="preserve"> control CHIKV replication by d</w:t>
      </w:r>
      <w:r w:rsidR="00123A77">
        <w:t xml:space="preserve">irectly acting on </w:t>
      </w:r>
      <w:r w:rsidR="00EA7228">
        <w:t>nonhematopoietic cells, likely via activation of host sensors for viral RNA</w:t>
      </w:r>
      <w:r w:rsidR="00DE58D8">
        <w:t>,</w:t>
      </w:r>
      <w:r w:rsidR="00EA7228">
        <w:t xml:space="preserve"> </w:t>
      </w:r>
      <w:r w:rsidR="004C297C">
        <w:t>such as</w:t>
      </w:r>
      <w:r w:rsidR="00EA7228">
        <w:t xml:space="preserve"> RIG-I and</w:t>
      </w:r>
      <w:r w:rsidR="00EA7228" w:rsidRPr="00EA7228">
        <w:t xml:space="preserve"> MDA5</w:t>
      </w:r>
      <w:r w:rsidR="00EA7228">
        <w:t>.</w:t>
      </w:r>
      <w:r w:rsidR="00EA7228">
        <w:fldChar w:fldCharType="begin" w:fldLock="1"/>
      </w:r>
      <w:r w:rsidR="00BF441D">
        <w:instrText>ADDIN CSL_CITATION { "citationItems" : [ { "id" : "ITEM-1", "itemData" : { "DOI" : "10.1084/jem.20090851", "ISBN" : "0022-1007", "ISSN" : "0022-1007", "PMID" : "20123960", "abstract" : "Chikungunya virus (CHIKV) is the causative agent of an outbreak that began in La R\u00e9union in 2005 and remains a major public health concern in India, Southeast Asia, and southern Europe. CHIKV is transmitted to humans by mosquitoes and the associated disease is characterized by fever, myalgia, arthralgia, and rash. As viral load in infected patients declines before the appearance of neutralizing antibodies, we studied the role of type I interferon (IFN) in CHIKV pathogenesis. Based on human studies and mouse experimentation, we show that CHIKV does not directly stimulate type I IFN production in immune cells. Instead, infected nonhematopoietic cells sense viral RNA in a Cardif-dependent manner and participate in the control of infection through their production of type I IFNs. Although the Cardif signaling pathway contributes to the immune response, we also find evidence for a MyD88-dependent sensor that is critical for preventing viral dissemination. Moreover, we demonstrate that IFN-alpha/beta receptor (IFNAR) expression is required in the periphery but not on immune cells, as IFNAR(-/-)--&gt;WT bone marrow chimeras are capable of clearing the infection, whereas WT--&gt;IFNAR(-/-) chimeras succumb. This study defines an essential role for type I IFN, produced via cooperation between multiple host sensors and acting directly on nonhematopoietic cells, in the control of CHIKV.", "author" : [ { "dropping-particle" : "", "family" : "Schilte", "given" : "Cl\u00e9mentine", "non-dropping-particle" : "", "parse-names" : false, "suffix" : "" }, { "dropping-particle" : "", "family" : "Couderc", "given" : "Th\u00e9r\u00e8se", "non-dropping-particle" : "", "parse-names" : false, "suffix" : "" }, { "dropping-particle" : "", "family" : "Chretien", "given" : "Fabrice", "non-dropping-particle" : "", "parse-names" : false, "suffix" : "" }, { "dropping-particle" : "", "family" : "Sourisseau", "given" : "Marion", "non-dropping-particle" : "", "parse-names" : false, "suffix" : "" }, { "dropping-particle" : "", "family" : "Gangneux", "given" : "Nicolas", "non-dropping-particle" : "", "parse-names" : false, "suffix" : "" }, { "dropping-particle" : "", "family" : "Guivel-Benhassine", "given" : "Florence", "non-dropping-particle" : "", "parse-names" : false, "suffix" : "" }, { "dropping-particle" : "", "family" : "Kraxner", "given" : "Anton", "non-dropping-particle" : "", "parse-names" : false, "suffix" : "" }, { "dropping-particle" : "", "family" : "Tschopp", "given" : "J\u00fcrg", "non-dropping-particle" : "", "parse-names" : false, "suffix" : "" }, { "dropping-particle" : "", "family" : "Higgs", "given" : "Stephen", "non-dropping-particle" : "", "parse-names" : false, "suffix" : "" }, { "dropping-particle" : "", "family" : "Michault", "given" : "Alain", "non-dropping-particle" : "", "parse-names" : false, "suffix" : "" }, { "dropping-particle" : "", "family" : "Arenzana-Seisdedos", "given" : "Fernando", "non-dropping-particle" : "", "parse-names" : false, "suffix" : "" }, { "dropping-particle" : "", "family" : "Colonna", "given" : "Marco", "non-dropping-particle" : "", "parse-names" : false, "suffix" : "" }, { "dropping-particle" : "", "family" : "Peduto", "given" : "Lucie", "non-dropping-particle" : "", "parse-names" : false, "suffix" : "" }, { "dropping-particle" : "", "family" : "Schwartz", "given" : "Olivier", "non-dropping-particle" : "", "parse-names" : false, "suffix" : "" }, { "dropping-particle" : "", "family" : "Lecuit", "given" : "Marc", "non-dropping-particle" : "", "parse-names" : false, "suffix" : "" }, { "dropping-particle" : "", "family" : "Albert", "given" : "Matthew L", "non-dropping-particle" : "", "parse-names" : false, "suffix" : "" } ], "container-title" : "The Journal of experimental medicine", "id" : "ITEM-1", "issue" : "2", "issued" : { "date-parts" : [ [ "2010" ] ] }, "page" : "429-442", "title" : "Type I IFN controls chikungunya virus via its action on nonhematopoietic cells.", "type" : "article-journal", "volume" : "207" }, "uris" : [ "http://www.mendeley.com/documents/?uuid=6a4b0e63-333b-4b09-880b-69f023491b8b" ] } ], "mendeley" : { "formattedCitation" : "&lt;sup&gt;25&lt;/sup&gt;", "plainTextFormattedCitation" : "25", "previouslyFormattedCitation" : "&lt;sup&gt;25&lt;/sup&gt;" }, "properties" : { "noteIndex" : 0 }, "schema" : "https://github.com/citation-style-language/schema/raw/master/csl-citation.json" }</w:instrText>
      </w:r>
      <w:r w:rsidR="00EA7228">
        <w:fldChar w:fldCharType="separate"/>
      </w:r>
      <w:r w:rsidR="00212F69" w:rsidRPr="003C1CFA">
        <w:rPr>
          <w:noProof/>
          <w:vertAlign w:val="superscript"/>
        </w:rPr>
        <w:t>25</w:t>
      </w:r>
      <w:r w:rsidR="00EA7228">
        <w:fldChar w:fldCharType="end"/>
      </w:r>
      <w:r w:rsidR="009158A9">
        <w:t xml:space="preserve"> </w:t>
      </w:r>
      <w:r w:rsidR="007D2EBF">
        <w:t xml:space="preserve">Additionally, </w:t>
      </w:r>
      <w:r w:rsidR="00CA04EF">
        <w:t xml:space="preserve">either </w:t>
      </w:r>
      <w:r w:rsidR="009158A9">
        <w:t xml:space="preserve">IRF-3 </w:t>
      </w:r>
      <w:r w:rsidR="007D2EBF">
        <w:t>or</w:t>
      </w:r>
      <w:r w:rsidR="009158A9">
        <w:t xml:space="preserve"> IRF-7 </w:t>
      </w:r>
      <w:r w:rsidR="00597533">
        <w:t>signaling</w:t>
      </w:r>
      <w:r w:rsidR="009158A9">
        <w:t xml:space="preserve"> </w:t>
      </w:r>
      <w:r w:rsidR="007D2EBF">
        <w:t>appear</w:t>
      </w:r>
      <w:r w:rsidR="008D7DD6">
        <w:t>s</w:t>
      </w:r>
      <w:r w:rsidR="007D2EBF">
        <w:t xml:space="preserve"> to be</w:t>
      </w:r>
      <w:r w:rsidR="00CA04EF">
        <w:t xml:space="preserve"> independently</w:t>
      </w:r>
      <w:r w:rsidR="007D2EBF">
        <w:t xml:space="preserve"> sufficient </w:t>
      </w:r>
      <w:r w:rsidR="00E60A26">
        <w:t xml:space="preserve">for </w:t>
      </w:r>
      <w:r w:rsidR="007D2EBF">
        <w:t>prevent</w:t>
      </w:r>
      <w:r w:rsidR="00E60A26">
        <w:t>ing</w:t>
      </w:r>
      <w:r w:rsidR="007D2EBF">
        <w:t xml:space="preserve"> lethality of </w:t>
      </w:r>
      <w:r w:rsidR="00F81626">
        <w:t xml:space="preserve">CHIKV </w:t>
      </w:r>
      <w:r w:rsidR="007D2EBF">
        <w:t>infection in adult mice.</w:t>
      </w:r>
      <w:r w:rsidR="007D2EBF">
        <w:fldChar w:fldCharType="begin" w:fldLock="1"/>
      </w:r>
      <w:r w:rsidR="00BF441D">
        <w:instrText>ADDIN CSL_CITATION { "citationItems" : [ { "id" : "ITEM-1", "itemData" : { "DOI" : "10.4049/jimmunol.1103185", "ISBN" : "0022-1767", "ISSN" : "1550-6606", "PMID" : "22371392", "abstract" : "The host response to Chikungunya virus is dependent on the direct action of type I IFN on infected nonhematopoietic cells. Prior studies have demonstrated that multiple host sensors coordinate an antiviral response; however, the tissue source(s) and signaling pathways for IFN production remain unknown. In this study, we demonstrate that IRF-3 and IRF-7 are functionally redundant, but lack of both factors results in lethal infection in adult mice. Reciprocal bone marrow chimeras indicated that IRF-3 or IRF-7 expression in either hematopoietic or nonhemotopoietic cell compartments was capable of inducing an antiviral response. Interestingly, redundancy of IRF-3 and IRF-7 was age dependent, as neonatal animals lacking either factor succumbed to infection. We further demonstrate that IPS-1 is essential in nonhematopoietic cells and preferentially required during early life. These results highlight the interplay between nonimmune and immune cells during Chikungunya virus infection and suggest an important role for nonhematopoietic cells as a critical source of IFN-\u03b1/\u03b2.", "author" : [ { "dropping-particle" : "", "family" : "Schilte", "given" : "Cl\u00e9mentine", "non-dropping-particle" : "", "parse-names" : false, "suffix" : "" }, { "dropping-particle" : "", "family" : "Buckwalter", "given" : "Matthew R", "non-dropping-particle" : "", "parse-names" : false, "suffix" : "" }, { "dropping-particle" : "", "family" : "Laird", "given" : "Melissa E", "non-dropping-particle" : "", "parse-names" : false, "suffix" : "" }, { "dropping-particle" : "", "family" : "Diamond", "given" : "Michael S", "non-dropping-particle" : "", "parse-names" : false, "suffix" : "" }, { "dropping-particle" : "", "family" : "Schwartz", "given" : "Olivier", "non-dropping-particle" : "", "parse-names" : false, "suffix" : "" }, { "dropping-particle" : "", "family" : "Albert", "given" : "Matthew L", "non-dropping-particle" : "", "parse-names" : false, "suffix" : "" } ], "container-title" : "Journal of immunology (Baltimore, Md. : 1950)", "id" : "ITEM-1", "issue" : "7", "issued" : { "date-parts" : [ [ "2012" ] ] }, "page" : "2967-71", "title" : "Cutting edge: independent roles for IRF-3 and IRF-7 in hematopoietic and nonhematopoietic cells during host response to Chikungunya infection.", "type" : "article-journal", "volume" : "188" }, "uris" : [ "http://www.mendeley.com/documents/?uuid=f9b71ed9-fb09-453a-8709-0f993ff171f4" ] } ], "mendeley" : { "formattedCitation" : "&lt;sup&gt;26&lt;/sup&gt;", "plainTextFormattedCitation" : "26", "previouslyFormattedCitation" : "&lt;sup&gt;26&lt;/sup&gt;" }, "properties" : { "noteIndex" : 0 }, "schema" : "https://github.com/citation-style-language/schema/raw/master/csl-citation.json" }</w:instrText>
      </w:r>
      <w:r w:rsidR="007D2EBF">
        <w:fldChar w:fldCharType="separate"/>
      </w:r>
      <w:r w:rsidR="00212F69" w:rsidRPr="003C1CFA">
        <w:rPr>
          <w:noProof/>
          <w:vertAlign w:val="superscript"/>
        </w:rPr>
        <w:t>26</w:t>
      </w:r>
      <w:r w:rsidR="007D2EBF">
        <w:fldChar w:fldCharType="end"/>
      </w:r>
      <w:r w:rsidR="00605EF1">
        <w:t xml:space="preserve"> In </w:t>
      </w:r>
      <w:r w:rsidR="006E18FC">
        <w:t xml:space="preserve">primary </w:t>
      </w:r>
      <w:r w:rsidR="00605EF1">
        <w:t>cell culture and mice</w:t>
      </w:r>
      <w:r w:rsidR="009078DC">
        <w:t xml:space="preserve">, interferon stimulated genes such as the OAS family and </w:t>
      </w:r>
      <w:r w:rsidR="009078DC" w:rsidRPr="003C1CFA">
        <w:rPr>
          <w:i/>
        </w:rPr>
        <w:t>RSAD2</w:t>
      </w:r>
      <w:r w:rsidR="009078DC">
        <w:t xml:space="preserve"> (</w:t>
      </w:r>
      <w:r w:rsidR="009078DC" w:rsidRPr="009078DC">
        <w:t>Viperin</w:t>
      </w:r>
      <w:r w:rsidR="009078DC">
        <w:t xml:space="preserve">) appear to </w:t>
      </w:r>
      <w:r w:rsidR="002B4F6F">
        <w:t xml:space="preserve">exert antiviral roles against </w:t>
      </w:r>
      <w:r w:rsidR="00A729E2">
        <w:t>CHIKV</w:t>
      </w:r>
      <w:r w:rsidR="002B4F6F">
        <w:t>, although the details of these signal transduction pathways and t</w:t>
      </w:r>
      <w:r w:rsidR="006E35A1">
        <w:t xml:space="preserve">heir relative importance </w:t>
      </w:r>
      <w:r w:rsidR="00635F4B">
        <w:t>are</w:t>
      </w:r>
      <w:r w:rsidR="002B4F6F">
        <w:t xml:space="preserve"> unresolved</w:t>
      </w:r>
      <w:r w:rsidR="00A729E2">
        <w:t>.</w:t>
      </w:r>
      <w:r w:rsidR="002B4F6F">
        <w:fldChar w:fldCharType="begin" w:fldLock="1"/>
      </w:r>
      <w:r w:rsidR="004E0D03">
        <w:instrText>ADDIN CSL_CITATION { "citationItems" : [ { "id" : "ITEM-1", "itemData" : { "DOI" : "10.1016/S1473-3099(16)30385-1", "ISSN" : "1473-3099", "author" : [ { "dropping-particle" : "", "family" : "Burt", "given" : "Felicity J", "non-dropping-particle" : "", "parse-names" : false, "suffix" : "" }, { "dropping-particle" : "", "family" : "Chen", "given" : "Weiqiang", "non-dropping-particle" : "", "parse-names" : false, "suffix" : "" }, { "dropping-particle" : "", "family" : "Miner", "given" : "Jonathan J", "non-dropping-particle" : "", "parse-names" : false, "suffix" : "" }, { "dropping-particle" : "", "family" : "Lenschow", "given" : "Deborah J", "non-dropping-particle" : "", "parse-names" : false, "suffix" : "" }, { "dropping-particle" : "", "family" : "Merits", "given" : "Andres", "non-dropping-particle" : "", "parse-names" : false, "suffix" : "" }, { "dropping-particle" : "", "family" : "Schnettler", "given" : "Esther", "non-dropping-particle" : "", "parse-names" : false, "suffix" : "" }, { "dropping-particle" : "", "family" : "Kohl", "given" : "Alain", "non-dropping-particle" : "", "parse-names" : false, "suffix" : "" }, { "dropping-particle" : "", "family" : "Rudd", "given" : "Penny A", "non-dropping-particle" : "", "parse-names" : false, "suffix" : "" }, { "dropping-particle" : "", "family" : "Taylor", "given" : "Adam", "non-dropping-particle" : "", "parse-names" : false, "suffix" : "" }, { "dropping-particle" : "", "family" : "Herrero", "given" : "Lara J", "non-dropping-particle" : "", "parse-names" : false, "suffix" : "" }, { "dropping-particle" : "", "family" : "Zaid", "given" : "Ali", "non-dropping-particle" : "", "parse-names" : false, "suffix" : "" }, { "dropping-particle" : "", "family" : "Ng", "given" : "Lisa F P", "non-dropping-particle" : "", "parse-names" : false, "suffix" : "" }, { "dropping-particle" : "", "family" : "Mahalingam", "given" : "Suresh", "non-dropping-particle" : "", "parse-names" : false, "suffix" : "" } ], "container-title" : "The Lancet Infectious Diseases", "id" : "ITEM-1", "issue" : "16", "issued" : { "date-parts" : [ [ "2017" ] ] }, "page" : "1-11", "publisher" : "Elsevier Ltd", "title" : "Chikungunya virus : an update on the biology and pathogenesis of this emerging pathogen", "type" : "article-journal", "volume" : "3099" }, "uris" : [ "http://www.mendeley.com/documents/?uuid=27160832-e360-4b2f-b5be-afdd157ceb4d" ] } ], "mendeley" : { "formattedCitation" : "&lt;sup&gt;24&lt;/sup&gt;", "plainTextFormattedCitation" : "24", "previouslyFormattedCitation" : "&lt;sup&gt;24&lt;/sup&gt;" }, "properties" : { "noteIndex" : 0 }, "schema" : "https://github.com/citation-style-language/schema/raw/master/csl-citation.json" }</w:instrText>
      </w:r>
      <w:r w:rsidR="002B4F6F">
        <w:fldChar w:fldCharType="separate"/>
      </w:r>
      <w:r w:rsidR="004E0D03" w:rsidRPr="003C1CFA">
        <w:rPr>
          <w:noProof/>
          <w:vertAlign w:val="superscript"/>
        </w:rPr>
        <w:t>24</w:t>
      </w:r>
      <w:r w:rsidR="002B4F6F">
        <w:fldChar w:fldCharType="end"/>
      </w:r>
    </w:p>
    <w:p w14:paraId="1433EA56" w14:textId="77FD17BD" w:rsidR="00377079" w:rsidRPr="00826332" w:rsidRDefault="00C60ECA" w:rsidP="006443E1">
      <w:pPr>
        <w:ind w:firstLine="720"/>
        <w:rPr>
          <w:i/>
        </w:rPr>
      </w:pPr>
      <w:r>
        <w:t xml:space="preserve">Historically, the immune system has been </w:t>
      </w:r>
      <w:r w:rsidR="00064F8E">
        <w:t>described</w:t>
      </w:r>
      <w:r>
        <w:t xml:space="preserve"> by ev</w:t>
      </w:r>
      <w:r w:rsidR="00B92A71">
        <w:t>aluating individual components</w:t>
      </w:r>
      <w:r w:rsidR="00821445">
        <w:t xml:space="preserve"> in</w:t>
      </w:r>
      <w:r w:rsidR="00BA7E60">
        <w:t xml:space="preserve"> </w:t>
      </w:r>
      <w:r w:rsidR="00821445">
        <w:t>isolation</w:t>
      </w:r>
      <w:r w:rsidR="00B92A71">
        <w:t>. T</w:t>
      </w:r>
      <w:r>
        <w:t xml:space="preserve">his approach </w:t>
      </w:r>
      <w:r w:rsidR="00867511">
        <w:t xml:space="preserve">is often biased toward </w:t>
      </w:r>
      <w:r w:rsidR="001C6CEF">
        <w:t>better</w:t>
      </w:r>
      <w:r w:rsidR="00347561">
        <w:t>-</w:t>
      </w:r>
      <w:r w:rsidR="00FB4537">
        <w:t>recognized</w:t>
      </w:r>
      <w:r w:rsidR="00373666">
        <w:t xml:space="preserve"> phenotypes and pathways</w:t>
      </w:r>
      <w:r w:rsidR="00867511">
        <w:t xml:space="preserve"> and is </w:t>
      </w:r>
      <w:r w:rsidR="00FB7EC4">
        <w:t>likely</w:t>
      </w:r>
      <w:r w:rsidR="00BA22A1">
        <w:t xml:space="preserve"> to miss globally significant patterns of interconnectivity, particularly </w:t>
      </w:r>
      <w:r w:rsidR="00867511">
        <w:t xml:space="preserve">across the multiple </w:t>
      </w:r>
      <w:r w:rsidR="005C5259">
        <w:t xml:space="preserve">conjoint </w:t>
      </w:r>
      <w:r w:rsidR="00867511">
        <w:t>scales of the immune system</w:t>
      </w:r>
      <w:r w:rsidR="008C734A">
        <w:t xml:space="preserve">, e.g., </w:t>
      </w:r>
      <w:r w:rsidR="007B7F9A">
        <w:t>transcriptional modulation</w:t>
      </w:r>
      <w:r w:rsidR="008C734A">
        <w:t xml:space="preserve"> within cells, </w:t>
      </w:r>
      <w:r w:rsidR="00707B7A">
        <w:t xml:space="preserve">resultant </w:t>
      </w:r>
      <w:r w:rsidR="008C734A">
        <w:t xml:space="preserve">expansion and contraction of </w:t>
      </w:r>
      <w:r w:rsidR="00591A22">
        <w:t xml:space="preserve">certain </w:t>
      </w:r>
      <w:r w:rsidR="008C734A">
        <w:t>cell populations, a</w:t>
      </w:r>
      <w:r w:rsidR="00CF32CE">
        <w:t xml:space="preserve">nd crosstalk between </w:t>
      </w:r>
      <w:r w:rsidR="00320883">
        <w:t>those</w:t>
      </w:r>
      <w:r w:rsidR="005C797E">
        <w:t xml:space="preserve"> immune cells and disparate tissues</w:t>
      </w:r>
      <w:r w:rsidR="00CF32CE">
        <w:t>.</w:t>
      </w:r>
      <w:r w:rsidR="00DC0E45">
        <w:fldChar w:fldCharType="begin" w:fldLock="1"/>
      </w:r>
      <w:r w:rsidR="00D41CC0">
        <w:instrText>ADDIN CSL_CITATION { "citationItems" : [ { "id" : "ITEM-1", "itemData" : { "DOI" : "10.1038/ni.2787", "ISSN" : "1529-2916", "PMID" : "24448569", "abstract" : "The immune system is a highly complex and dynamic system. Historically, the most common scientific and clinical practice has been to evaluate its individual components. This kind of approach cannot always expose the interconnecting pathways that control immune-system responses and does not reveal how the immune system works across multiple biological systems and scales. High-throughput technologies can be used to measure thousands of parameters of the immune system at a genome-wide scale. These system-wide surveys yield massive amounts of quantitative data that provide a means to monitor and probe immune-system function. New integrative analyses can help synthesize and transform these data into valuable biological insight. Here we review some of the computational analysis tools for high-dimensional data and how they can be applied to immunology.", "author" : [ { "dropping-particle" : "", "family" : "Kidd", "given" : "Brian a", "non-dropping-particle" : "", "parse-names" : false, "suffix" : "" }, { "dropping-particle" : "", "family" : "Peters", "given" : "Lauren a", "non-dropping-particle" : "", "parse-names" : false, "suffix" : "" }, { "dropping-particle" : "", "family" : "Schadt", "given" : "Eric E", "non-dropping-particle" : "", "parse-names" : false, "suffix" : "" }, { "dropping-particle" : "", "family" : "Dudley", "given" : "Joel T", "non-dropping-particle" : "", "parse-names" : false, "suffix" : "" } ], "container-title" : "Nature immunology", "id" : "ITEM-1", "issue" : "2", "issued" : { "date-parts" : [ [ "2014", "2" ] ] }, "page" : "118-27", "title" : "Unifying immunology with informatics and multiscale biology.", "type" : "article-journal", "volume" : "15" }, "uris" : [ "http://www.mendeley.com/documents/?uuid=7a586a34-784b-49aa-9223-92a75f68190f" ] } ], "mendeley" : { "formattedCitation" : "&lt;sup&gt;27&lt;/sup&gt;", "plainTextFormattedCitation" : "27", "previouslyFormattedCitation" : "&lt;sup&gt;27&lt;/sup&gt;" }, "properties" : { "noteIndex" : 0 }, "schema" : "https://github.com/citation-style-language/schema/raw/master/csl-citation.json" }</w:instrText>
      </w:r>
      <w:r w:rsidR="00DC0E45">
        <w:fldChar w:fldCharType="separate"/>
      </w:r>
      <w:r w:rsidR="001B0186" w:rsidRPr="001B0186">
        <w:rPr>
          <w:noProof/>
          <w:vertAlign w:val="superscript"/>
        </w:rPr>
        <w:t>27</w:t>
      </w:r>
      <w:r w:rsidR="00DC0E45">
        <w:fldChar w:fldCharType="end"/>
      </w:r>
      <w:r w:rsidR="00C96DEE">
        <w:t xml:space="preserve"> </w:t>
      </w:r>
      <w:r w:rsidR="00536645">
        <w:t xml:space="preserve">Genome-wide expression profiling </w:t>
      </w:r>
      <w:r w:rsidR="00B650AE">
        <w:t>using</w:t>
      </w:r>
      <w:r w:rsidR="00536645">
        <w:t xml:space="preserve"> microarrays or RNA-</w:t>
      </w:r>
      <w:r w:rsidR="004230FF">
        <w:t xml:space="preserve">seq </w:t>
      </w:r>
      <w:r w:rsidR="00536645">
        <w:t>and mass cytometry using cytometry time-of-flight (CyTOF)</w:t>
      </w:r>
      <w:r w:rsidR="0039423E">
        <w:t xml:space="preserve"> offer </w:t>
      </w:r>
      <w:r w:rsidR="00B4608F">
        <w:t>the capability to perform</w:t>
      </w:r>
      <w:r w:rsidR="0096484D">
        <w:t xml:space="preserve"> unbiased, systematic exploration of </w:t>
      </w:r>
      <w:r w:rsidR="00045741">
        <w:t>hundreds of thousands of</w:t>
      </w:r>
      <w:r w:rsidR="00B937CB">
        <w:t xml:space="preserve"> changes </w:t>
      </w:r>
      <w:r w:rsidR="003F7799">
        <w:t>transpiring</w:t>
      </w:r>
      <w:r w:rsidR="00BA373C">
        <w:t xml:space="preserve"> </w:t>
      </w:r>
      <w:r w:rsidR="00CD166A">
        <w:t xml:space="preserve">within </w:t>
      </w:r>
      <w:r w:rsidR="00BA373C">
        <w:t>a particular</w:t>
      </w:r>
      <w:r w:rsidR="00B937CB">
        <w:t xml:space="preserve"> </w:t>
      </w:r>
      <w:r w:rsidR="0096484D">
        <w:t>perturbation of the immune system.</w:t>
      </w:r>
      <w:r w:rsidR="00B57AE6">
        <w:t xml:space="preserve"> </w:t>
      </w:r>
      <w:r w:rsidR="001C5C95">
        <w:t xml:space="preserve">Weighted </w:t>
      </w:r>
      <w:r w:rsidR="00974385">
        <w:t>coexpression</w:t>
      </w:r>
      <w:r w:rsidR="001C5C95">
        <w:t xml:space="preserve"> and</w:t>
      </w:r>
      <w:r w:rsidR="00D37C00">
        <w:t xml:space="preserve"> </w:t>
      </w:r>
      <w:r w:rsidR="00E149AA">
        <w:t xml:space="preserve">probabilistic </w:t>
      </w:r>
      <w:r w:rsidR="00974385">
        <w:t>causal</w:t>
      </w:r>
      <w:r w:rsidR="00D37C00">
        <w:t xml:space="preserve"> n</w:t>
      </w:r>
      <w:r w:rsidR="00B57AE6">
        <w:t xml:space="preserve">etwork models can then </w:t>
      </w:r>
      <w:r w:rsidR="00A452F2">
        <w:t>synthesize</w:t>
      </w:r>
      <w:r w:rsidR="000C4160">
        <w:t xml:space="preserve"> </w:t>
      </w:r>
      <w:r w:rsidR="00B57AE6">
        <w:t xml:space="preserve">data from </w:t>
      </w:r>
      <w:r w:rsidR="00341990">
        <w:t>“omic”</w:t>
      </w:r>
      <w:r w:rsidR="00BC3A37">
        <w:t xml:space="preserve"> </w:t>
      </w:r>
      <w:r w:rsidR="00B57AE6">
        <w:t xml:space="preserve">assays </w:t>
      </w:r>
      <w:r w:rsidR="00157374">
        <w:t>in</w:t>
      </w:r>
      <w:r w:rsidR="000C4160">
        <w:t>to</w:t>
      </w:r>
      <w:r w:rsidR="0053485C">
        <w:t xml:space="preserve"> a map of quantitative</w:t>
      </w:r>
      <w:r w:rsidR="000A425C">
        <w:t xml:space="preserve"> relationships betwe</w:t>
      </w:r>
      <w:r w:rsidR="00F92BB7">
        <w:t>e</w:t>
      </w:r>
      <w:r w:rsidR="004B232D">
        <w:t xml:space="preserve">n all regulatory elements of a particular immune response, which is one of the </w:t>
      </w:r>
      <w:r w:rsidR="00D12FEE">
        <w:t>goals</w:t>
      </w:r>
      <w:r w:rsidR="004B232D">
        <w:t xml:space="preserve"> of systems immunology.</w:t>
      </w:r>
      <w:r w:rsidR="004B232D">
        <w:fldChar w:fldCharType="begin" w:fldLock="1"/>
      </w:r>
      <w:r w:rsidR="00F66746">
        <w:instrText>ADDIN CSL_CITATION { "citationItems" : [ { "id" : "ITEM-1", "itemData" : { "DOI" : "10.1146/annurev-immunol-030409-101317.Systems", "ISBN" : "1545-3278 (Electronic) 0732-0582 (Linking)", "ISSN" : "1545-3278", "PMID" : "21219182", "abstract" : "Systems biology is an emerging discipline that combines high-content, multiplexed measurements with informatic and computational modeling methods to better understand biological function at various scales. Here we present a detailed review of the methods used to create computational models and conduct simulations of immune function, We provide descriptions of the key data gathering techniques employed to generate the quantitative and qualitative data required for such modeling and simulation and summarize the progress to date in applying these tools and techniques to questions of immunological interest, including infectious disease. We include comments on what insights modeling can provide that complement information obtained from the more familiar experimental discovery methods used by most investigators and why quantitative methods are needed to eventually produce a better understanding of immune system operation in health and disease.", "author" : [ { "dropping-particle" : "", "family" : "Germain", "given" : "Ronald N", "non-dropping-particle" : "", "parse-names" : false, "suffix" : "" }, { "dropping-particle" : "", "family" : "Meier-schellersheim", "given" : "Martin", "non-dropping-particle" : "", "parse-names" : false, "suffix" : "" }, { "dropping-particle" : "", "family" : "Nita-lazar", "given" : "Aleksandra", "non-dropping-particle" : "", "parse-names" : false, "suffix" : "" }, { "dropping-particle" : "", "family" : "Iain", "given" : "D C", "non-dropping-particle" : "", "parse-names" : false, "suffix" : "" } ], "container-title" : "Annual review of immunology", "id" : "ITEM-1", "issued" : { "date-parts" : [ [ "2011" ] ] }, "page" : "527-585", "title" : "Systems Biology in Immunology - A Computational Modeling Perspective", "type" : "article-journal" }, "uris" : [ "http://www.mendeley.com/documents/?uuid=238684af-298b-49c1-8f77-ced2bb104080", "http://www.mendeley.com/documents/?uuid=7759a836-ac86-43f7-9455-323d3c8cb11c" ] }, { "id" : "ITEM-2", "itemData" : { "DOI" : "10.1016/j.smim.2012.11.003", "ISBN" : "1096-3618 (Electronic) 1044-5323 (Linking)", "ISSN" : "10445323", "PMID" : "23375135", "abstract" : "Systems immunology is an emerging paradigm that aims at a more systematic and quantitative understanding of the immune system. Two major approaches have been utilized to date in this field: unbiased data-driven modeling to comprehensively identify molecular and cellular components of a system and their interactions; and hypothesis-based quantitative modeling to understand the operating principles of a system by extracting a minimal set of variables and rules underlying them. In this review, we describe applications of the two approaches to the study of viral infections and autoimmune diseases in humans, and discuss possible ways by which these two approaches can synergize when applied to human immunology. ?? 2012 Elsevier Ltd.", "author" : [ { "dropping-particle" : "", "family" : "Arazi", "given" : "Arnon", "non-dropping-particle" : "", "parse-names" : false, "suffix" : "" }, { "dropping-particle" : "", "family" : "Pendergraft", "given" : "William F.", "non-dropping-particle" : "", "parse-names" : false, "suffix" : "" }, { "dropping-particle" : "", "family" : "Ribeiro", "given" : "Ruy M.", "non-dropping-particle" : "", "parse-names" : false, "suffix" : "" }, { "dropping-particle" : "", "family" : "Perelson", "given" : "Alan S.", "non-dropping-particle" : "", "parse-names" : false, "suffix" : "" }, { "dropping-particle" : "", "family" : "Hacohen", "given" : "Nir", "non-dropping-particle" : "", "parse-names" : false, "suffix" : "" } ], "container-title" : "Seminars in Immunology", "id" : "ITEM-2", "issue" : "3", "issued" : { "date-parts" : [ [ "2013" ] ] }, "page" : "193-200", "publisher" : "Elsevier Ltd", "title" : "Human systems immunology: Hypothesis-based modeling and unbiased data-driven approaches", "type" : "article-journal", "volume" : "25" }, "uris" : [ "http://www.mendeley.com/documents/?uuid=75592109-6363-4c81-b4e4-109125bb35f2", "http://www.mendeley.com/documents/?uuid=f6b967d2-30de-4b1d-abf6-371dc54f8d08" ] } ], "mendeley" : { "formattedCitation" : "&lt;sup&gt;28,29&lt;/sup&gt;", "plainTextFormattedCitation" : "28,29", "previouslyFormattedCitation" : "&lt;sup&gt;28,29&lt;/sup&gt;" }, "properties" : { "noteIndex" : 0 }, "schema" : "https://github.com/citation-style-language/schema/raw/master/csl-citation.json" }</w:instrText>
      </w:r>
      <w:r w:rsidR="004B232D">
        <w:fldChar w:fldCharType="separate"/>
      </w:r>
      <w:r w:rsidR="001B0186" w:rsidRPr="001B0186">
        <w:rPr>
          <w:noProof/>
          <w:vertAlign w:val="superscript"/>
        </w:rPr>
        <w:t>28,29</w:t>
      </w:r>
      <w:r w:rsidR="004B232D">
        <w:fldChar w:fldCharType="end"/>
      </w:r>
      <w:r w:rsidR="006443E1">
        <w:rPr>
          <w:i/>
        </w:rPr>
        <w:t xml:space="preserve"> </w:t>
      </w:r>
      <w:r w:rsidR="006E74E7">
        <w:t xml:space="preserve">Although </w:t>
      </w:r>
      <w:r w:rsidR="00074A23">
        <w:t xml:space="preserve">biomolecular </w:t>
      </w:r>
      <w:r w:rsidR="006E74E7">
        <w:t>network models have demonstrated utility in finding causal gene modules and novel mechanisms for complex, inheritable human diseases</w:t>
      </w:r>
      <w:r w:rsidR="00D47416">
        <w:t>,</w:t>
      </w:r>
      <w:r w:rsidR="00D47416">
        <w:fldChar w:fldCharType="begin" w:fldLock="1"/>
      </w:r>
      <w:r w:rsidR="00D47416">
        <w:instrText>ADDIN CSL_CITATION { "citationItems" : [ { "id" : "ITEM-1", "itemData" : { "DOI" : "10.1038/nature06758", "ISSN" : "1476-4687", "PMID" : "18344981", "abstract" : "Common human diseases result from the interplay of many genes and environmental factors. Therefore, a more integrative biology approach is needed to unravel the complexity and causes of such diseases. To elucidate the complexity of common human diseases such as obesity, we have analysed the expression of 23,720 transcripts in large population-based blood and adipose tissue cohorts comprehensively assessed for various phenotypes, including traits related to clinical obesity. In contrast to the blood expression profiles, we observed a marked correlation between gene expression in adipose tissue and obesity-related traits. Genome-wide linkage and association mapping revealed a highly significant genetic component to gene expression traits, including a strong genetic effect of proximal (cis) signals, with 50% of the cis signals overlapping between the two tissues profiled. Here we demonstrate an extensive transcriptional network constructed from the human adipose data that exhibits significant overlap with similar network modules constructed from mouse adipose data. A core network module in humans and mice was identified that is enriched for genes involved in the inflammatory and immune response and has been found to be causally associated to obesity-related traits.", "author" : [ { "dropping-particle" : "", "family" : "Emilsson", "given" : "Valur", "non-dropping-particle" : "", "parse-names" : false, "suffix" : "" }, { "dropping-particle" : "", "family" : "Thorleifsson", "given" : "Gudmar", "non-dropping-particle" : "", "parse-names" : false, "suffix" : "" }, { "dropping-particle" : "", "family" : "Zhang", "given" : "Bin", "non-dropping-particle" : "", "parse-names" : false, "suffix" : "" }, { "dropping-particle" : "", "family" : "Leonardson", "given" : "Amy S", "non-dropping-particle" : "", "parse-names" : false, "suffix" : "" }, { "dropping-particle" : "", "family" : "Zink", "given" : "Florian", "non-dropping-particle" : "", "parse-names" : false, "suffix" : "" }, { "dropping-particle" : "", "family" : "Zhu", "given" : "Jun", "non-dropping-particle" : "", "parse-names" : false, "suffix" : "" }, { "dropping-particle" : "", "family" : "Carlson", "given" : "Sonia", "non-dropping-particle" : "", "parse-names" : false, "suffix" : "" }, { "dropping-particle" : "", "family" : "Helgason", "given" : "Agnar", "non-dropping-particle" : "", "parse-names" : false, "suffix" : "" }, { "dropping-particle" : "", "family" : "Walters", "given" : "G Bragi", "non-dropping-particle" : "", "parse-names" : false, "suffix" : "" }, { "dropping-particle" : "", "family" : "Gunnarsdottir", "given" : "Steinunn", "non-dropping-particle" : "", "parse-names" : false, "suffix" : "" }, { "dropping-particle" : "", "family" : "Mouy", "given" : "Magali", "non-dropping-particle" : "", "parse-names" : false, "suffix" : "" }, { "dropping-particle" : "", "family" : "Steinthorsdottir", "given" : "Valgerdur", "non-dropping-particle" : "", "parse-names" : false, "suffix" : "" }, { "dropping-particle" : "", "family" : "Eiriksdottir", "given" : "Gudrun H", "non-dropping-particle" : "", "parse-names" : false, "suffix" : "" }, { "dropping-particle" : "", "family" : "Bjornsdottir", "given" : "Gyda", "non-dropping-particle" : "", "parse-names" : false, "suffix" : "" }, { "dropping-particle" : "", "family" : "Reynisdottir", "given" : "Inga", "non-dropping-particle" : "", "parse-names" : false, "suffix" : "" }, { "dropping-particle" : "", "family" : "Gudbjartsson", "given" : "Daniel", "non-dropping-particle" : "", "parse-names" : false, "suffix" : "" }, { "dropping-particle" : "", "family" : "Helgadottir", "given" : "Anna",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Styrkarsdottir", "given" : "Unnur", "non-dropping-particle" : "", "parse-names" : false, "suffix" : "" }, { "dropping-particle" : "", "family" : "Gretarsdottir", "given" : "Solveig", "non-dropping-particle" : "", "parse-names" : false, "suffix" : "" }, { "dropping-particle" : "", "family" : "Magnusson", "given" : "Kristinn P", "non-dropping-particle" : "", "parse-names" : false, "suffix" : "" }, { "dropping-particle" : "", "family" : "Stefansson", "given" : "Hreinn", "non-dropping-particle" : "", "parse-names" : false, "suffix" : "" }, { "dropping-particle" : "", "family" : "Fossdal", "given" : "Ragnheidur", "non-dropping-particle" : "", "parse-names" : false, "suffix" : "" }, { "dropping-particle" : "", "family" : "Kristjansson", "given" : "Kristleifur", "non-dropping-particle" : "", "parse-names" : false, "suffix" : "" }, { "dropping-particle" : "", "family" : "Gislason", "given" : "Hjortur G", "non-dropping-particle" : "", "parse-names" : false, "suffix" : "" }, { "dropping-particle" : "", "family" : "Stefansson", "given" : "Tryggvi", "non-dropping-particle" : "", "parse-names" : false, "suffix" : "" }, { "dropping-particle" : "", "family" : "Leifsson", "given" : "Bjorn G", "non-dropping-particle" : "", "parse-names" : false, "suffix" : "" }, { "dropping-particle" : "", "family" : "Thorsteinsdottir", "given" : "Unnur", "non-dropping-particle" : "", "parse-names" : false, "suffix" : "" }, { "dropping-particle" : "", "family" : "Lamb", "given" : "John R", "non-dropping-particle" : "", "parse-names" : false, "suffix" : "" }, { "dropping-particle" : "", "family" : "Gulcher", "given" : "Jeffrey R", "non-dropping-particle" : "", "parse-names" : false, "suffix" : "" }, { "dropping-particle" : "", "family" : "Reitman", "given" : "Marc L", "non-dropping-particle" : "", "parse-names" : false, "suffix" : "" }, { "dropping-particle" : "", "family" : "Kong", "given" : "Augustine", "non-dropping-particle" : "", "parse-names" : false, "suffix" : "" }, { "dropping-particle" : "", "family" : "Schadt", "given" : "Eric E", "non-dropping-particle" : "", "parse-names" : false, "suffix" : "" }, { "dropping-particle" : "", "family" : "Stefansson", "given" : "Kari", "non-dropping-particle" : "", "parse-names" : false, "suffix" : "" } ], "container-title" : "Nature", "id" : "ITEM-1", "issue" : "7186", "issued" : { "date-parts" : [ [ "2008", "3", "27" ] ] }, "page" : "423-8", "title" : "Genetics of gene expression and its effect on disease.", "type" : "article-journal", "volume" : "452" }, "uris" : [ "http://www.mendeley.com/documents/?uuid=64e077c2-bfd4-4bc9-aed4-14f2dc880812" ] }, { "id" : "ITEM-2", "itemData" : { "DOI" : "10.1038/nature06757", "ISSN" : "1476-4687", "PMID" : "18344982", "abstract" : "Identifying variations in DNA that increase susceptibility to disease is one of the primary aims of genetic studies using a forward genetics approach. However, identification of disease-susceptibility genes by means of such studies provides limited functional information on how genes lead to disease. In fact, in most cases there is an absence of functional information altogether, preventing a definitive identification of the susceptibility gene or genes. Here we develop an alternative to the classic forward genetics approach for dissecting complex disease traits where, instead of identifying susceptibility genes directly affected by variations in DNA, we identify gene networks that are perturbed by susceptibility loci and that in turn lead to disease. Application of this method to liver and adipose gene expression data generated from a segregating mouse population results in the identification of a macrophage-enriched network supported as having a causal relationship with disease traits associated with metabolic syndrome. Three genes in this network, lipoprotein lipase (Lpl), lactamase beta (Lactb) and protein phosphatase 1-like (Ppm1l), are validated as previously unknown obesity genes, strengthening the association between this network and metabolic disease traits. Our analysis provides direct experimental support that complex traits such as obesity are emergent properties of molecular networks that are modulated by complex genetic loci and environmental factors.", "author" : [ { "dropping-particle" : "", "family" : "Chen", "given" : "Yanqing", "non-dropping-particle" : "", "parse-names" : false, "suffix" : "" }, { "dropping-particle" : "", "family" : "Zhu", "given" : "Jun", "non-dropping-particle" : "", "parse-names" : false, "suffix" : "" }, { "dropping-particle" : "", "family" : "Lum", "given" : "Pek Yee", "non-dropping-particle" : "", "parse-names" : false, "suffix" : "" }, { "dropping-particle" : "", "family" : "Yang", "given" : "Xia", "non-dropping-particle" : "", "parse-names" : false, "suffix" : "" }, { "dropping-particle" : "", "family" : "Pinto", "given" : "Shirly", "non-dropping-particle" : "", "parse-names" : false, "suffix" : "" }, { "dropping-particle" : "", "family" : "MacNeil", "given" : "Douglas J", "non-dropping-particle" : "", "parse-names" : false, "suffix" : "" }, { "dropping-particle" : "", "family" : "Zhang", "given" : "Chunsheng", "non-dropping-particle" : "", "parse-names" : false, "suffix" : "" }, { "dropping-particle" : "", "family" : "Lamb", "given" : "John", "non-dropping-particle" : "", "parse-names" : false, "suffix" : "" }, { "dropping-particle" : "", "family" : "Edwards", "given" : "Stephen", "non-dropping-particle" : "", "parse-names" : false, "suffix" : "" }, { "dropping-particle" : "", "family" : "Sieberts", "given" : "Solveig K", "non-dropping-particle" : "", "parse-names" : false, "suffix" : "" }, { "dropping-particle" : "", "family" : "Leonardson", "given" : "Amy", "non-dropping-particle" : "", "parse-names" : false, "suffix" : "" }, { "dropping-particle" : "", "family" : "Castellini", "given" : "Lawrence W", "non-dropping-particle" : "", "parse-names" : false, "suffix" : "" }, { "dropping-particle" : "", "family" : "Wang", "given" : "Susanna", "non-dropping-particle" : "", "parse-names" : false, "suffix" : "" }, { "dropping-particle" : "", "family" : "Champy", "given" : "Marie-France", "non-dropping-particle" : "", "parse-names" : false, "suffix" : "" }, { "dropping-particle" : "", "family" : "Zhang", "given" : "Bin", "non-dropping-particle" : "", "parse-names" : false, "suffix" : "" }, { "dropping-particle" : "", "family" : "Emilsson", "given" : "Valur", "non-dropping-particle" : "", "parse-names" : false, "suffix" : "" }, { "dropping-particle" : "", "family" : "Doss", "given" : "Sudheer", "non-dropping-particle" : "", "parse-names" : false, "suffix" : "" }, { "dropping-particle" : "", "family" : "Ghazalpour", "given" : "Anatole", "non-dropping-particle" : "", "parse-names" : false, "suffix" : "" }, { "dropping-particle" : "", "family" : "Horvath", "given" : "Stev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Schadt", "given" : "Eric E", "non-dropping-particle" : "", "parse-names" : false, "suffix" : "" } ], "container-title" : "Nature", "id" : "ITEM-2", "issue" : "7186", "issued" : { "date-parts" : [ [ "2008", "3", "27" ] ] }, "note" : "{:PMCID:PMC2841398}", "page" : "429-35", "title" : "Variations in DNA elucidate molecular networks that cause disease.", "type" : "article-journal", "volume" : "452" }, "uris" : [ "http://www.mendeley.com/documents/?uuid=8e4de18f-ccf0-4c8f-b128-48a3a5902134" ] }, { "id" : "ITEM-3", "itemData" : { "DOI" : "10.1016/j.cell.2013.03.030", "ISSN" : "1097-4172", "PMID" : "23622250", "abstract" : "The genetics of complex disease produce alterations in the molecular interactions of cellular pathways whose collective effect may become clear through the organized structure of molecular networks. To characterize molecular systems associated with late-onset Alzheimer's disease (LOAD), we constructed gene-regulatory networks in 1,647 postmortem brain tissues from LOAD patients and nondemented subjects, and we demonstrate that LOAD reconfigures specific portions of the molecular interaction structure. Through an integrative network-based approach, we rank-ordered these network structures for relevance to LOAD pathology, highlighting an immune- and microglia-specific module that is dominated by genes involved in pathogen phagocytosis, contains TYROBP as a key regulator, and is upregulated in LOAD. Mouse microglia cells overexpressing intact or truncated TYROBP revealed expression changes that significantly overlapped the human brain TYROBP network. Thus the causal network structure is a useful predictor of response to gene perturbations and presents a framework to test models of disease mechanisms underlying LOAD.", "author" : [ { "dropping-particle" : "", "family" : "Zhang", "given" : "Bin", "non-dropping-particle" : "", "parse-names" : false, "suffix" : "" }, { "dropping-particle" : "", "family" : "Gaiteri", "given" : "Chris", "non-dropping-particle" : "", "parse-names" : false, "suffix" : "" }, { "dropping-particle" : "", "family" : "Bodea", "given" : "Liviu-Gabriel", "non-dropping-particle" : "", "parse-names" : false, "suffix" : "" }, { "dropping-particle" : "", "family" : "Wang", "given" : "Zhi", "non-dropping-particle" : "", "parse-names" : false, "suffix" : "" }, { "dropping-particle" : "", "family" : "McElwee", "given" : "Joshua", "non-dropping-particle" : "", "parse-names" : false, "suffix" : "" }, { "dropping-particle" : "", "family" : "Podtelezhnikov", "given" : "Alexei A", "non-dropping-particle" : "", "parse-names" : false, "suffix" : "" }, { "dropping-particle" : "", "family" : "Zhang", "given" : "Chunsheng", "non-dropping-particle" : "", "parse-names" : false, "suffix" : "" }, { "dropping-particle" : "", "family" : "Xie", "given" : "Tao", "non-dropping-particle" : "", "parse-names" : false, "suffix" : "" }, { "dropping-particle" : "", "family" : "Tran", "given" : "Linh", "non-dropping-particle" : "", "parse-names" : false, "suffix" : "" }, { "dropping-particle" : "", "family" : "Dobrin", "given" : "Radu", "non-dropping-particle" : "", "parse-names" : false, "suffix" : "" }, { "dropping-particle" : "", "family" : "Fluder", "given" : "Eugene", "non-dropping-particle" : "", "parse-names" : false, "suffix" : "" }, { "dropping-particle" : "", "family" : "Clurman", "given" : "Bruce", "non-dropping-particle" : "", "parse-names" : false, "suffix" : "" }, { "dropping-particle" : "", "family" : "Melquist", "given" : "Stacey", "non-dropping-particle" : "", "parse-names" : false, "suffix" : "" }, { "dropping-particle" : "", "family" : "Narayanan", "given" : "Manikandan", "non-dropping-particle" : "", "parse-names" : false, "suffix" : "" }, { "dropping-particle" : "", "family" : "Suver", "given" : "Christine", "non-dropping-particle" : "", "parse-names" : false, "suffix" : "" }, { "dropping-particle" : "", "family" : "Shah", "given" : "Hardik", "non-dropping-particle" : "", "parse-names" : false, "suffix" : "" }, { "dropping-particle" : "", "family" : "Mahajan", "given" : "Milind", "non-dropping-particle" : "", "parse-names" : false, "suffix" : "" }, { "dropping-particle" : "", "family" : "Gillis", "given" : "Tammy", "non-dropping-particle" : "", "parse-names" : false, "suffix" : "" }, { "dropping-particle" : "", "family" : "Mysore", "given" : "Jayalakshmi", "non-dropping-particle" : "", "parse-names" : false, "suffix" : "" }, { "dropping-particle" : "", "family" : "MacDonald", "given" : "Marcy E", "non-dropping-particle" : "", "parse-names" : false, "suffix" : "" }, { "dropping-particle" : "", "family" : "Lamb", "given" : "John R", "non-dropping-particle" : "", "parse-names" : false, "suffix" : "" }, { "dropping-particle" : "", "family" : "Bennett", "given" : "David A", "non-dropping-particle" : "", "parse-names" : false, "suffix" : "" }, { "dropping-particle" : "", "family" : "Molony", "given" : "Cliona", "non-dropping-particle" : "", "parse-names" : false, "suffix" : "" }, { "dropping-particle" : "", "family" : "Stone", "given" : "David J", "non-dropping-particle" : "", "parse-names" : false, "suffix" : "" }, { "dropping-particle" : "", "family" : "Gudnason", "given" : "Vilmundur", "non-dropping-particle" : "", "parse-names" : false, "suffix" : "" }, { "dropping-particle" : "", "family" : "Myers", "given" : "Amanda J", "non-dropping-particle" : "", "parse-names" : false, "suffix" : "" }, { "dropping-particle" : "", "family" : "Schadt", "given" : "Eric E", "non-dropping-particle" : "", "parse-names" : false, "suffix" : "" }, { "dropping-particle" : "", "family" : "Neumann", "given" : "Harald", "non-dropping-particle" : "", "parse-names" : false, "suffix" : "" }, { "dropping-particle" : "", "family" : "Zhu", "given" : "Jun", "non-dropping-particle" : "", "parse-names" : false, "suffix" : "" }, { "dropping-particle" : "", "family" : "Emilsson", "given" : "Valur", "non-dropping-particle" : "", "parse-names" : false, "suffix" : "" } ], "container-title" : "Cell", "id" : "ITEM-3", "issue" : "3", "issued" : { "date-parts" : [ [ "2013", "4", "25" ] ] }, "note" : "{:PMCID:PMC3677161}", "page" : "707-20", "publisher" : "Elsevier Inc.", "title" : "Integrated systems approach identifies genetic nodes and networks in late-onset Alzheimer's disease.", "type" : "article-journal", "volume" : "153" }, "uris" : [ "http://www.mendeley.com/documents/?uuid=be51fe93-2c7c-4081-8f6c-088f52702938" ] }, { "id" : "ITEM-4", "itemData" : { "DOI" : "10.15252/msb.20145399", "ISSN" : "1744-4292", "author" : [ { "dropping-particle" : "", "family" : "Huan", "given" : "Tianxiao", "non-dropping-particle" : "", "parse-names" : false, "suffix" : "" }, { "dropping-particle" : "", "family" : "Meng", "given" : "Qingying", "non-dropping-particle" : "", "parse-names" : false, "suffix" : "" }, { "dropping-particle" : "", "family" : "Saleh", "given" : "Mohamed A", "non-dropping-particle" : "", "parse-names" : false, "suffix" : "" }, { "dropping-particle" : "", "family" : "Norlander", "given" : "Allison E", "non-dropping-particle" : "", "parse-names" : false, "suffix" : "" }, { "dropping-particle" : "", "family" : "Joehanes", "given" : "Roby", "non-dropping-particle" : "", "parse-names" : false, "suffix" : "" }, { "dropping-particle" : "", "family" : "Zhu", "given" : "Jun", "non-dropping-particle" : "", "parse-names" : false, "suffix" : "" }, { "dropping-particle" : "", "family" : "Chen", "given" : "Brian H", "non-dropping-particle" : "", "parse-names" : false, "suffix" : "" }, { "dropping-particle" : "", "family" : "Zhang", "given" : "Bin", "non-dropping-particle" : "", "parse-names" : false, "suffix" : "" }, { "dropping-particle" : "", "family" : "Johnson", "given" : "Andrew D", "non-dropping-particle" : "", "parse-names" : false, "suffix" : "" }, { "dropping-particle" : "", "family" : "Ying", "given" : "Saixia", "non-dropping-particle" : "", "parse-names" : false, "suffix" : "" }, { "dropping-particle" : "", "family" : "Courchesne", "given" : "Paul", "non-dropping-particle" : "", "parse-names" : false, "suffix" : "" }, { "dropping-particle" : "", "family" : "Raghavachari", "given" : "Nalini", "non-dropping-particle" : "", "parse-names" : false, "suffix" : "" }, { "dropping-particle" : "", "family" : "Wang", "given" : "Richard", "non-dropping-particle" : "", "parse-names" : false, "suffix" : "" }, { "dropping-particle" : "", "family" : "Liu", "given" : "Poching", "non-dropping-particle" : "", "parse-names" : false, "suffix" : "" }, { "dropping-particle" : "", "family" : "O'Donnell", "given" : "C. J.", "non-dropping-particle" : "", "parse-names" : false, "suffix" : "" }, { "dropping-particle" : "", "family" : "Vasan", "given" : "Ramachandran", "non-dropping-particle" : "", "parse-names" : false, "suffix" : "" }, { "dropping-particle" : "", "family" : "Munson", "given" : "Peter J", "non-dropping-particle" : "", "parse-names" : false, "suffix" : "" }, { "dropping-particle" : "", "family" : "Madhur", "given" : "Meena S", "non-dropping-particle" : "", "parse-names" : false, "suffix" : "" }, { "dropping-particle" : "", "family" : "Harrison", "given" : "David G", "non-dropping-particle" : "", "parse-names" : false, "suffix" : "" }, { "dropping-particle" : "", "family" : "Yang", "given" : "Xia", "non-dropping-particle" : "", "parse-names" : false, "suffix" : "" }, { "dropping-particle" : "", "family" : "Levy", "given" : "Daniel", "non-dropping-particle" : "", "parse-names" : false, "suffix" : "" } ], "container-title" : "Molecular Systems Biology", "id" : "ITEM-4", "issue" : "4", "issued" : { "date-parts" : [ [ "2015", "4", "16" ] ] }, "note" : "NULL", "page" : "799-799", "title" : "Integrative network analysis reveals molecular mechanisms of blood pressure regulation", "type" : "article-journal", "volume" : "11" }, "uris" : [ "http://www.mendeley.com/documents/?uuid=1a3a9d73-e666-4cc3-a9bd-302c5b5bb46f" ] } ], "mendeley" : { "formattedCitation" : "&lt;sup&gt;30\u201333&lt;/sup&gt;", "plainTextFormattedCitation" : "30\u201333", "previouslyFormattedCitation" : "&lt;sup&gt;30\u201333&lt;/sup&gt;" }, "properties" : { "noteIndex" : 0 }, "schema" : "https://github.com/citation-style-language/schema/raw/master/csl-citation.json" }</w:instrText>
      </w:r>
      <w:r w:rsidR="00D47416">
        <w:fldChar w:fldCharType="separate"/>
      </w:r>
      <w:r w:rsidR="00D47416" w:rsidRPr="001B0186">
        <w:rPr>
          <w:noProof/>
          <w:vertAlign w:val="superscript"/>
        </w:rPr>
        <w:t>30–33</w:t>
      </w:r>
      <w:r w:rsidR="00D47416">
        <w:fldChar w:fldCharType="end"/>
      </w:r>
      <w:r w:rsidR="006E74E7">
        <w:t xml:space="preserve"> </w:t>
      </w:r>
      <w:r w:rsidR="00736E17">
        <w:t>b</w:t>
      </w:r>
      <w:r w:rsidR="00CF7D5A">
        <w:t>ecause of</w:t>
      </w:r>
      <w:r w:rsidR="00DB71BB">
        <w:t xml:space="preserve"> the difficulty </w:t>
      </w:r>
      <w:r w:rsidR="00B56063">
        <w:t>in</w:t>
      </w:r>
      <w:r w:rsidR="001E1E0B">
        <w:t xml:space="preserve"> acquiring data</w:t>
      </w:r>
      <w:r w:rsidR="00A72393">
        <w:t xml:space="preserve"> at </w:t>
      </w:r>
      <w:r w:rsidR="00701E52">
        <w:t>the scale</w:t>
      </w:r>
      <w:r w:rsidR="00A72393">
        <w:t xml:space="preserve"> </w:t>
      </w:r>
      <w:r w:rsidR="00074D97">
        <w:t xml:space="preserve">necessary </w:t>
      </w:r>
      <w:r w:rsidR="00A72393">
        <w:t xml:space="preserve">for fitting </w:t>
      </w:r>
      <w:r w:rsidR="00074D97">
        <w:t xml:space="preserve">these </w:t>
      </w:r>
      <w:r w:rsidR="00A72393">
        <w:t xml:space="preserve">models, they </w:t>
      </w:r>
      <w:r w:rsidR="006E176A">
        <w:t xml:space="preserve">remain relatively </w:t>
      </w:r>
      <w:r w:rsidR="00C04EAC">
        <w:t>new in the field of</w:t>
      </w:r>
      <w:r w:rsidR="00325473">
        <w:t xml:space="preserve"> infectious diseases</w:t>
      </w:r>
      <w:r w:rsidR="007D6311">
        <w:t>.</w:t>
      </w:r>
      <w:r w:rsidR="001A2316">
        <w:t xml:space="preserve"> </w:t>
      </w:r>
      <w:r w:rsidR="0016593D">
        <w:t>Even still, n</w:t>
      </w:r>
      <w:r w:rsidR="001A2316">
        <w:t xml:space="preserve">etwork models have already helped map </w:t>
      </w:r>
      <w:r w:rsidR="00BD1A11">
        <w:t>detailed regulatory circuits</w:t>
      </w:r>
      <w:r w:rsidR="001A2316">
        <w:t xml:space="preserve"> in hematopoiesis, transcriptional regulation </w:t>
      </w:r>
      <w:r w:rsidR="008E2C10">
        <w:t>of</w:t>
      </w:r>
      <w:r w:rsidR="005A5EF5">
        <w:t xml:space="preserve"> hundreds of</w:t>
      </w:r>
      <w:r w:rsidR="001A2316">
        <w:t xml:space="preserve"> leukocyte populations in mice, and viral sensing mechanisms in dendritic cells via Toll-like receptors (TLRs).</w:t>
      </w:r>
      <w:r w:rsidR="001A2316">
        <w:fldChar w:fldCharType="begin" w:fldLock="1"/>
      </w:r>
      <w:r w:rsidR="00D41CC0">
        <w:instrText>ADDIN CSL_CITATION { "citationItems" : [ { "id" : "ITEM-1", "itemData" : { "DOI" : "10.1038/ni.2787", "ISSN" : "1529-2916", "PMID" : "24448569", "abstract" : "The immune system is a highly complex and dynamic system. Historically, the most common scientific and clinical practice has been to evaluate its individual components. This kind of approach cannot always expose the interconnecting pathways that control immune-system responses and does not reveal how the immune system works across multiple biological systems and scales. High-throughput technologies can be used to measure thousands of parameters of the immune system at a genome-wide scale. These system-wide surveys yield massive amounts of quantitative data that provide a means to monitor and probe immune-system function. New integrative analyses can help synthesize and transform these data into valuable biological insight. Here we review some of the computational analysis tools for high-dimensional data and how they can be applied to immunology.", "author" : [ { "dropping-particle" : "", "family" : "Kidd", "given" : "Brian a", "non-dropping-particle" : "", "parse-names" : false, "suffix" : "" }, { "dropping-particle" : "", "family" : "Peters", "given" : "Lauren a", "non-dropping-particle" : "", "parse-names" : false, "suffix" : "" }, { "dropping-particle" : "", "family" : "Schadt", "given" : "Eric E", "non-dropping-particle" : "", "parse-names" : false, "suffix" : "" }, { "dropping-particle" : "", "family" : "Dudley", "given" : "Joel T", "non-dropping-particle" : "", "parse-names" : false, "suffix" : "" } ], "container-title" : "Nature immunology", "id" : "ITEM-1", "issue" : "2", "issued" : { "date-parts" : [ [ "2014", "2" ] ] }, "page" : "118-27", "title" : "Unifying immunology with informatics and multiscale biology.", "type" : "article-journal", "volume" : "15" }, "uris" : [ "http://www.mendeley.com/documents/?uuid=7a586a34-784b-49aa-9223-92a75f68190f" ] } ], "mendeley" : { "formattedCitation" : "&lt;sup&gt;27&lt;/sup&gt;", "plainTextFormattedCitation" : "27", "previouslyFormattedCitation" : "&lt;sup&gt;27&lt;/sup&gt;" }, "properties" : { "noteIndex" : 0 }, "schema" : "https://github.com/citation-style-language/schema/raw/master/csl-citation.json" }</w:instrText>
      </w:r>
      <w:r w:rsidR="001A2316">
        <w:fldChar w:fldCharType="separate"/>
      </w:r>
      <w:r w:rsidR="001B0186" w:rsidRPr="001B0186">
        <w:rPr>
          <w:noProof/>
          <w:vertAlign w:val="superscript"/>
        </w:rPr>
        <w:t>27</w:t>
      </w:r>
      <w:r w:rsidR="001A2316">
        <w:fldChar w:fldCharType="end"/>
      </w:r>
    </w:p>
    <w:p w14:paraId="24A81D85" w14:textId="51DB6261" w:rsidR="000208A8" w:rsidRPr="007076C0" w:rsidRDefault="00677151" w:rsidP="007076C0">
      <w:pPr>
        <w:ind w:firstLine="720"/>
        <w:rPr>
          <w:i/>
        </w:rPr>
      </w:pPr>
      <w:r>
        <w:t xml:space="preserve">Previous observational studies of the immune response to CHIKV in natural human infections typically </w:t>
      </w:r>
      <w:r w:rsidR="007E3A39">
        <w:t>concentrated</w:t>
      </w:r>
      <w:r w:rsidR="00733184">
        <w:t xml:space="preserve"> on</w:t>
      </w:r>
      <w:r>
        <w:t xml:space="preserve"> </w:t>
      </w:r>
      <w:r w:rsidR="003F098C">
        <w:t>protein or gene expression</w:t>
      </w:r>
      <w:r>
        <w:t xml:space="preserve"> </w:t>
      </w:r>
      <w:r w:rsidR="003F098C">
        <w:t xml:space="preserve">levels </w:t>
      </w:r>
      <w:r>
        <w:t xml:space="preserve">of </w:t>
      </w:r>
      <w:r w:rsidR="00DC2B8B">
        <w:t xml:space="preserve">a small number of </w:t>
      </w:r>
      <w:r>
        <w:t xml:space="preserve">cytokines </w:t>
      </w:r>
      <w:r w:rsidR="00CD170E">
        <w:t>and</w:t>
      </w:r>
      <w:r>
        <w:t xml:space="preserve"> inflammatory mediators,</w:t>
      </w:r>
      <w:r>
        <w:fldChar w:fldCharType="begin" w:fldLock="1"/>
      </w:r>
      <w:r w:rsidR="008E30B6">
        <w:instrText>ADDIN CSL_CITATION { "citationItems" : [ { "id" : "ITEM-1", "itemData" : { "DOI" : "10.1371/journal.pntd.0001279", "ISSN" : "1935-2735", "PMID" : "21858242", "abstract" : "The Chikungunya virus infection zones have now quickly spread from Africa to parts of Asia, North America and Europe. Originally thought to trigger a disease of only mild symptoms, recently Chikungunya virus caused large-scale fatalities and widespread economic loss that was linked to recent virus genetic mutation and evolution. Due to the paucity of information on Chikungunya immunological progression, we investigated the serum levels of 13 cytokines/chemokines during the acute phase of Chikungunya disease and 6- and 12-month post-infection follow-up from patients of the Italian outbreak. We found that CXCL9/MIG, CCL2/MCP-1, IL-6 and CXCL10/IP-10 were significantly raised in the acute phase compared to follow-up samples. Furthermore, IL-1\u03b2, TNF-\u03b1, Il-12, IL-10, IFN-\u03b3 and IL-5 had low initial acute phase levels that significantly increased at later time points. Analysis of symptom severity showed association with CXCL9/MIG, CXCL10/IP-10 and IgG levels. These data give insight into Chikungunya disease establishment and subsequent convalescence, which is imperative to the treatment and containment of this quickly evolving and frequently re-emerging disease.", "author" : [ { "dropping-particle" : "", "family" : "Kelvin", "given" : "Alyson a", "non-dropping-particle" : "", "parse-names" : false, "suffix" : "" }, { "dropping-particle" : "", "family" : "Banner", "given" : "David", "non-dropping-particle" : "", "parse-names" : false, "suffix" : "" }, { "dropping-particle" : "", "family" : "Silvi", "given" : "Giuliano", "non-dropping-particle" : "", "parse-names" : false, "suffix" : "" }, { "dropping-particle" : "", "family" : "Moro", "given" : "Maria Luisa", "non-dropping-particle" : "", "parse-names" : false, "suffix" : "" }, { "dropping-particle" : "", "family" : "Spataro", "given" : "Nadir", "non-dropping-particle" : "", "parse-names" : false, "suffix" : "" }, { "dropping-particle" : "", "family" : "Gaibani", "given" : "Paolo", "non-dropping-particle" : "", "parse-names" : false, "suffix" : "" }, { "dropping-particle" : "", "family" : "Cavrini", "given" : "Francesca", "non-dropping-particle" : "", "parse-names" : false, "suffix" : "" }, { "dropping-particle" : "", "family" : "Pierro", "given" : "Anna", "non-dropping-particle" : "", "parse-names" : false, "suffix" : "" }, { "dropping-particle" : "", "family" : "Rossini", "given" : "Giada", "non-dropping-particle" : "", "parse-names" : false, "suffix" : "" }, { "dropping-particle" : "", "family" : "Cameron", "given" : "Mark J", "non-dropping-particle" : "", "parse-names" : false, "suffix" : "" }, { "dropping-particle" : "", "family" : "Bermejo-Martin", "given" : "Jesus F", "non-dropping-particle" : "", "parse-names" : false, "suffix" : "" }, { "dropping-particle" : "", "family" : "Paquette", "given" : "St\u00e9phane G", "non-dropping-particle" : "", "parse-names" : false, "suffix" : "" }, { "dropping-particle" : "", "family" : "Xu", "given" : "Luoling", "non-dropping-particle" : "", "parse-names" : false, "suffix" : "" }, { "dropping-particle" : "", "family" : "Danesh", "given" : "Ali", "non-dropping-particle" : "", "parse-names" : false, "suffix" : "" }, { "dropping-particle" : "", "family" : "Farooqui", "given" : "Amber", "non-dropping-particle" : "", "parse-names" : false, "suffix" : "" }, { "dropping-particle" : "", "family" : "Borghetto", "given" : "Ilaria", "non-dropping-particle" : "", "parse-names" : false, "suffix" : "" }, { "dropping-particle" : "", "family" : "Kelvin", "given" : "David J", "non-dropping-particle" : "", "parse-names" : false, "suffix" : "" }, { "dropping-particle" : "", "family" : "Sambri", "given" : "Vittorio", "non-dropping-particle" : "", "parse-names" : false, "suffix" : "" }, { "dropping-particle" : "", "family" : "Rubino", "given" : "Salvatore", "non-dropping-particle" : "", "parse-names" : false, "suffix" : "" } ], "container-title" : "PLoS neglected tropical diseases", "id" : "ITEM-1", "issue" : "8", "issued" : { "date-parts" : [ [ "2011", "8" ] ] }, "note" : "{:PMCID:PMC3156690}", "page" : "e1279", "title" : "Inflammatory cytokine expression is associated with chikungunya virus resolution and symptom severity.", "type" : "article-journal", "volume" : "5" }, "uris" : [ "http://www.mendeley.com/documents/?uuid=a760891e-9bd6-4a42-b5b3-68ae7b99d4c1" ] }, { "id" : "ITEM-2", "itemData" : { "DOI" : "10.1089/vim.2010.0123", "ISSN" : "1557-8976", "PMID" : "21830898", "abstract" : "Chikungunya virus (CHIKV) has caused large outbreaks worldwide in recent years. Acute-phase CHIKV infection has been reported to cause mild to severe febrile illness, and in some patients, this may be followed by long-lasting polyarthritis. The mainstay of treatment includes nonsteroidal anti-inflammatory drugs and other disease-modifying agents, the use of which is based on the assumption of an immunological interference mechanism in the pathogenesis. The present study has been designed to generate preliminary evidence to test this hypothesis. The levels of 30 cytokines were estimated in serum samples of acute CHIKV-infected patients, fully-recovered patients, patients with chronic CHIKV arthritis, and controls, using a quantitative multiplex bead ELISA. The levels of the proinflammatory cytokines IL-1 and IL-6 were elevated in acute patients, but IFN-\u03b3/\u03b2 and TNF-\u03b1 levels remained stable. IL-10, which might have an anti-inflammatory effect, was also elevated, indicating a predominantly anti-inflammatory response in the acute phase of infection. Elevation of MCP-1, IL-6, IL-8, MIP-1\u03b1, and MIP-1\u03b2 was most prominent in the chronic phase. These cytokines and chemokines have been shown to play important roles in other arthritides, including epidemic polyarthritis (EPA) caused by Ross River virus (RRV) and rheumatoid arthritis (RA).The immunopathogenesis of chronic CHIKV arthritis might have similarities to these arthritides. The novel intervention strategies being developed for EPA and RA, such as IL-6 and IL-8 signaling blockade, may also be considered for chronic CHIKV arthritis.", "author" : [ { "dropping-particle" : "", "family" : "Chaaitanya", "given" : "Itta Krishna", "non-dropping-particle" : "", "parse-names" : false, "suffix" : "" }, { "dropping-particle" : "", "family" : "Muruganandam", "given" : "Nagarajan", "non-dropping-particle" : "", "parse-names" : false, "suffix" : "" }, { "dropping-particle" : "", "family" : "Sundaram", "given" : "Senthil G", "non-dropping-particle" : "", "parse-names" : false, "suffix" : "" }, { "dropping-particle" : "", "family" : "Kawalekar", "given" : "Omkar", "non-dropping-particle" : "", "parse-names" : false, "suffix" : "" }, { "dropping-particle" : "", "family" : "Sugunan", "given" : "Attayur P", "non-dropping-particle" : "", "parse-names" : false, "suffix" : "" }, { "dropping-particle" : "", "family" : "Manimunda", "given" : "Sathya P", "non-dropping-particle" : "", "parse-names" : false, "suffix" : "" }, { "dropping-particle" : "", "family" : "Ghosal", "given" : "Sruti R", "non-dropping-particle" : "", "parse-names" : false, "suffix" : "" }, { "dropping-particle" : "", "family" : "Muthumani", "given" : "Karuppiah", "non-dropping-particle" : "", "parse-names" : false, "suffix" : "" }, { "dropping-particle" : "", "family" : "Vijayachari", "given" : "Paluru", "non-dropping-particle" : "", "parse-names" : false, "suffix" : "" } ], "container-title" : "Viral immunology", "id" : "ITEM-2", "issue" : "4", "issued" : { "date-parts" : [ [ "2011", "8" ] ] }, "page" : "265-71", "title" : "Role of proinflammatory cytokines and chemokines in chronic arthropathy in CHIKV infection.", "type" : "article-journal", "volume" : "24" }, "uris" : [ "http://www.mendeley.com/documents/?uuid=65d4afa0-8c24-4148-bcf4-fa9734c32486" ] }, { "id" : "ITEM-3", "itemData" : { "DOI" : "10.1093/infdis/jiq042", "ISSN" : "1537-6613", "PMID" : "21288813", "abstract" : "Chikungunya virus (CHIKV) infection induces arthralgia. The involvement of inflammatory cytokines and chemokines has been suggested, but very little is known about their secretion profile in CHIKV-infected patients.", "author" : [ { "dropping-particle" : "", "family" : "Chow", "given" : "Angela", "non-dropping-particle" : "", "parse-names" : false, "suffix" : "" }, { "dropping-particle" : "", "family" : "Her", "given" : "Zhisheng", "non-dropping-particle" : "", "parse-names" : false, "suffix" : "" }, { "dropping-particle" : "", "family" : "Ong", "given" : "Edward K S", "non-dropping-particle" : "", "parse-names" : false, "suffix" : "" }, { "dropping-particle" : "", "family" : "Chen", "given" : "Jin-miao", "non-dropping-particle" : "", "parse-names" : false, "suffix" : "" }, { "dropping-particle" : "", "family" : "Dimatatac", "given" : "Frederico", "non-dropping-particle" : "", "parse-names" : false, "suffix" : "" }, { "dropping-particle" : "", "family" : "Kwek", "given" : "Dyan J C", "non-dropping-particle" : "", "parse-names" : false, "suffix" : "" }, { "dropping-particle" : "", "family" : "Barkham", "given" : "Timothy", "non-dropping-particle" : "", "parse-names" : false, "suffix" : "" }, { "dropping-particle" : "", "family" : "Yang", "given" : "Henry", "non-dropping-particle" : "", "parse-names" : false, "suffix" : "" }, { "dropping-particle" : "", "family" : "R\u00e9nia", "given" : "Laurent", "non-dropping-particle" : "", "parse-names" : false, "suffix" : "" }, { "dropping-particle" : "", "family" : "Leo", "given" : "Yee-Sin", "non-dropping-particle" : "", "parse-names" : false, "suffix" : "" }, { "dropping-particle" : "", "family" : "Ng", "given" : "Lisa F P", "non-dropping-particle" : "", "parse-names" : false, "suffix" : "" } ], "container-title" : "The Journal of infectious diseases", "id" : "ITEM-3", "issue" : "2", "issued" : { "date-parts" : [ [ "2011" ] ] }, "note" : "{:PMCID:PMC3071069}", "page" : "149-157", "title" : "Persistent arthralgia induced by Chikungunya virus infection is associated with interleukin-6 and granulocyte macrophage colony-stimulating factor.", "type" : "article-journal", "volume" : "203" }, "uris" : [ "http://www.mendeley.com/documents/?uuid=d14bc99a-bf72-43c0-ac72-8dcecdb8d39b" ] }, { "id" : "ITEM-4", "itemData" : { "DOI" : "10.1093/infdis/jiv049", "ISSN" : "0022-1899", "PMID" : "25635123", "author" : [ { "dropping-particle" : "", "family" : "Teng", "given" : "T.-S.", "non-dropping-particle" : "", "parse-names" : false, "suffix" : "" }, { "dropping-particle" : "", "family" : "Kam", "given" : "Y.-W.", "non-dropping-particle" : "", "parse-names" : false, "suffix" : "" }, { "dropping-particle" : "", "family" : "Lee", "given" : "B.", "non-dropping-particle" : "", "parse-names" : false, "suffix" : "" }, { "dropping-particle" : "", "family" : "Hapuarachchi", "given" : "H. C.", "non-dropping-particle" : "", "parse-names" : false, "suffix" : "" }, { "dropping-particle" : "", "family" : "Wimal", "given" : "A.", "non-dropping-particle" : "", "parse-names" : false, "suffix" : "" }, { "dropping-particle" : "", "family" : "Ng", "given" : "L.-C.", "non-dropping-particle" : "", "parse-names" : false, "suffix" : "" }, { "dropping-particle" : "", "family" : "Ng", "given" : "L. F. P.", "non-dropping-particle" : "", "parse-names" : false, "suffix" : "" } ], "container-title" : "Journal of Infectious Diseases", "id" : "ITEM-4", "issued" : { "date-parts" : [ [ "2015" ] ] }, "note" : "{:PMCID:PMC4442625}", "page" : "1925-1935", "title" : "A Systematic Meta-analysis of Immune Signatures in Patients With Acute Chikungunya Virus Infection", "type" : "article-journal", "volume" : "211" }, "uris" : [ "http://www.mendeley.com/documents/?uuid=bfb9ef02-74ae-4ec4-8222-0939277190bd" ] }, { "id" : "ITEM-5", "itemData" : { "DOI" : "10.1371/journal.pone.0004261", "ISSN" : "1932-6203", "PMID" : "19156204", "abstract" : "BACKGROUND: Little is known about the immunopathogenesis of Chikungunya virus. Circulating levels of immune mediators and growth factors were analyzed from patients infected during the first Singaporean Chikungunya fever outbreak in early 2008 to establish biomarkers associated with infection and/or disease severity.\n\nMETHODS AND FINDINGS: Adult patients with laboratory-confirmed Chikungunya fever infection, who were referred to the Communicable Disease Centre/Tan Tock Seng Hospital during the period from January to February 2008, were included in this retrospective study. Plasma fractions were analyzed using a multiplex-microbead immunoassay. Among the patients, the most common clinical features were fever (100%), arthralgia (90%), rash (50%) and conjunctivitis (40%). Profiles of 30 cytokines, chemokines, and growth factors were able to discriminate the clinical forms of Chikungunya from healthy controls, with patients classified as non-severe and severe disease. Levels of 8 plasma cytokines and 4 growth factors were significantly elevated. Statistical analysis showed that an increase in IL-1beta, IL-6 and a decrease in RANTES were associated with disease severity.\n\nCONCLUSIONS: This is the first comprehensive report on the production of cytokines, chemokines, and growth factors during acute Chikungunya virus infection. Using these biomarkers, we were able to distinguish between mild disease and more severe forms of Chikungunya fever, thus enabling the identification of patients with poor prognosis and monitoring of the disease.", "author" : [ { "dropping-particle" : "", "family" : "Ng", "given" : "Lisa F P", "non-dropping-particle" : "", "parse-names" : false, "suffix" : "" }, { "dropping-particle" : "", "family" : "Chow", "given" : "Angela", "non-dropping-particle" : "", "parse-names" : false, "suffix" : "" }, { "dropping-particle" : "", "family" : "Sun", "given" : "Yong-Jiang", "non-dropping-particle" : "", "parse-names" : false, "suffix" : "" }, { "dropping-particle" : "", "family" : "Kwek", "given" : "Dyan J C", "non-dropping-particle" : "", "parse-names" : false, "suffix" : "" }, { "dropping-particle" : "", "family" : "Lim", "given" : "Poh-Lian", "non-dropping-particle" : "", "parse-names" : false, "suffix" : "" }, { "dropping-particle" : "", "family" : "Dimatatac", "given" : "Frederico", "non-dropping-particle" : "", "parse-names" : false, "suffix" : "" }, { "dropping-particle" : "", "family" : "Ng", "given" : "Lee-Ching", "non-dropping-particle" : "", "parse-names" : false, "suffix" : "" }, { "dropping-particle" : "", "family" : "Ooi", "given" : "Eng-Eong", "non-dropping-particle" : "", "parse-names" : false, "suffix" : "" }, { "dropping-particle" : "", "family" : "Choo", "given" : "Khar-Heng", "non-dropping-particle" : "", "parse-names" : false, "suffix" : "" }, { "dropping-particle" : "", "family" : "Her", "given" : "Zhisheng", "non-dropping-particle" : "", "parse-names" : false, "suffix" : "" }, { "dropping-particle" : "", "family" : "Kourilsky", "given" : "Philippe", "non-dropping-particle" : "", "parse-names" : false, "suffix" : "" }, { "dropping-particle" : "", "family" : "Leo", "given" : "Yee-Sin", "non-dropping-particle" : "", "parse-names" : false, "suffix" : "" } ], "container-title" : "PloS one", "id" : "ITEM-5", "issue" : "1", "issued" : { "date-parts" : [ [ "2009", "1" ] ] }, "note" : "{:PMCID:PMC2625438}", "page" : "e4261", "title" : "IL-1beta, IL-6, and RANTES as biomarkers of Chikungunya severity.", "type" : "article-journal", "volume" : "4" }, "uris" : [ "http://www.mendeley.com/documents/?uuid=4b39021e-919b-4fd1-b72f-4112e152d321" ] } ], "mendeley" : { "formattedCitation" : "&lt;sup&gt;16,34\u201337&lt;/sup&gt;", "plainTextFormattedCitation" : "16,34\u201337", "previouslyFormattedCitation" : "&lt;sup&gt;16,34\u201337&lt;/sup&gt;" }, "properties" : { "noteIndex" : 0 }, "schema" : "https://github.com/citation-style-language/schema/raw/master/csl-citation.json" }</w:instrText>
      </w:r>
      <w:r>
        <w:fldChar w:fldCharType="separate"/>
      </w:r>
      <w:r w:rsidR="00AB6D52" w:rsidRPr="00AB6D52">
        <w:rPr>
          <w:noProof/>
          <w:vertAlign w:val="superscript"/>
        </w:rPr>
        <w:t>16,34–37</w:t>
      </w:r>
      <w:r>
        <w:fldChar w:fldCharType="end"/>
      </w:r>
      <w:r>
        <w:t xml:space="preserve"> often producing conflicting results.</w:t>
      </w:r>
      <w:r w:rsidR="001B0186">
        <w:fldChar w:fldCharType="begin" w:fldLock="1"/>
      </w:r>
      <w:r w:rsidR="00974C14">
        <w:instrText>ADDIN CSL_CITATION { "citationItems" : [ { "id" : "ITEM-1", "itemData" : { "DOI" : "10.1016/S1473-3099(16)30385-1", "ISSN" : "1473-3099", "author" : [ { "dropping-particle" : "", "family" : "Burt", "given" : "Felicity J", "non-dropping-particle" : "", "parse-names" : false, "suffix" : "" }, { "dropping-particle" : "", "family" : "Chen", "given" : "Weiqiang", "non-dropping-particle" : "", "parse-names" : false, "suffix" : "" }, { "dropping-particle" : "", "family" : "Miner", "given" : "Jonathan J", "non-dropping-particle" : "", "parse-names" : false, "suffix" : "" }, { "dropping-particle" : "", "family" : "Lenschow", "given" : "Deborah J", "non-dropping-particle" : "", "parse-names" : false, "suffix" : "" }, { "dropping-particle" : "", "family" : "Merits", "given" : "Andres", "non-dropping-particle" : "", "parse-names" : false, "suffix" : "" }, { "dropping-particle" : "", "family" : "Schnettler", "given" : "Esther", "non-dropping-particle" : "", "parse-names" : false, "suffix" : "" }, { "dropping-particle" : "", "family" : "Kohl", "given" : "Alain", "non-dropping-particle" : "", "parse-names" : false, "suffix" : "" }, { "dropping-particle" : "", "family" : "Rudd", "given" : "Penny A", "non-dropping-particle" : "", "parse-names" : false, "suffix" : "" }, { "dropping-particle" : "", "family" : "Taylor", "given" : "Adam", "non-dropping-particle" : "", "parse-names" : false, "suffix" : "" }, { "dropping-particle" : "", "family" : "Herrero", "given" : "Lara J", "non-dropping-particle" : "", "parse-names" : false, "suffix" : "" }, { "dropping-particle" : "", "family" : "Zaid", "given" : "Ali", "non-dropping-particle" : "", "parse-names" : false, "suffix" : "" }, { "dropping-particle" : "", "family" : "Ng", "given" : "Lisa F P", "non-dropping-particle" : "", "parse-names" : false, "suffix" : "" }, { "dropping-particle" : "", "family" : "Mahalingam", "given" : "Suresh", "non-dropping-particle" : "", "parse-names" : false, "suffix" : "" } ], "container-title" : "The Lancet Infectious Diseases", "id" : "ITEM-1", "issue" : "16", "issued" : { "date-parts" : [ [ "2017" ] ] }, "page" : "1-11", "publisher" : "Elsevier Ltd", "title" : "Chikungunya virus : an update on the biology and pathogenesis of this emerging pathogen", "type" : "article-journal", "volume" : "3099" }, "uris" : [ "http://www.mendeley.com/documents/?uuid=27160832-e360-4b2f-b5be-afdd157ceb4d" ] } ], "mendeley" : { "formattedCitation" : "&lt;sup&gt;24&lt;/sup&gt;", "plainTextFormattedCitation" : "24", "previouslyFormattedCitation" : "&lt;sup&gt;24&lt;/sup&gt;" }, "properties" : { "noteIndex" : 0 }, "schema" : "https://github.com/citation-style-language/schema/raw/master/csl-citation.json" }</w:instrText>
      </w:r>
      <w:r w:rsidR="001B0186">
        <w:fldChar w:fldCharType="separate"/>
      </w:r>
      <w:r w:rsidR="001B0186" w:rsidRPr="001B0186">
        <w:rPr>
          <w:noProof/>
          <w:vertAlign w:val="superscript"/>
        </w:rPr>
        <w:t>24</w:t>
      </w:r>
      <w:r w:rsidR="001B0186">
        <w:fldChar w:fldCharType="end"/>
      </w:r>
      <w:r w:rsidR="000441E3">
        <w:t xml:space="preserve"> Among </w:t>
      </w:r>
      <w:r w:rsidR="00EB0EC3">
        <w:t>studies that used cytometry</w:t>
      </w:r>
      <w:r w:rsidR="000441E3">
        <w:t xml:space="preserve">, </w:t>
      </w:r>
      <w:r w:rsidR="00D74E43">
        <w:t>one group employed CyTOF to profile</w:t>
      </w:r>
      <w:r w:rsidR="003550CE">
        <w:t xml:space="preserve"> ten</w:t>
      </w:r>
      <w:r w:rsidR="000441E3">
        <w:t xml:space="preserve"> CHIKV patients, </w:t>
      </w:r>
      <w:r w:rsidR="002E7066">
        <w:t xml:space="preserve">but </w:t>
      </w:r>
      <w:r w:rsidR="00D74E43">
        <w:t>their analysis</w:t>
      </w:r>
      <w:r w:rsidR="000441E3">
        <w:t xml:space="preserve"> focused </w:t>
      </w:r>
      <w:r w:rsidR="005726BE">
        <w:t xml:space="preserve">almost entirely </w:t>
      </w:r>
      <w:r w:rsidR="000441E3">
        <w:t>on</w:t>
      </w:r>
      <w:r w:rsidR="002B3DB4">
        <w:t xml:space="preserve"> </w:t>
      </w:r>
      <w:r>
        <w:t>T cells.</w:t>
      </w:r>
      <w:r>
        <w:fldChar w:fldCharType="begin" w:fldLock="1"/>
      </w:r>
      <w:r w:rsidR="008E30B6">
        <w:instrText>ADDIN CSL_CITATION { "citationItems" : [ { "id" : "ITEM-1", "itemData" : { "DOI" : "10.1002/art.39027", "ISBN" : "8133815541", "ISSN" : "23265205", "PMID" : "25605621", "abstract" : "OBJECTIVE: Chikungunya virus (CHIKV) is an arthritogenic mosquito-transmitted alphavirus that spread to the Caribbean in 2013 and to the US in 2014. CHIKV-infected patients develop inflammatory arthritis that can persist for months or years, but little is known about the rheumatologic and immunologic features of CHIKV-related arthritis in humans, particularly as compared to rheumatoid arthritis (RA). The purpose of this study was to describe these features in a group of 10 American travelers who were nearly simultaneously infected while visiting Haiti in June 2014.\\n\\nMETHODS: Patient history was obtained and physical examination and laboratory tests were performed. All patients with CHIKV-related arthritis had detectable levels of anti-CHIKV IgG. Using cytometry by time-of-flight (CyTOF), we analyzed peripheral blood mononuclear cells in CHIKV-infected patients, healthy controls, and patients with untreated, active RA.\\n\\nRESULTS: Among 10 CHIKV-infected individuals, 8 developed persistent symmetric polyarthritis that met the American College of Rheumatology/European League Against Rheumatism 2010 criteria for (seronegative) RA. CyTOF analysis revealed that RA and CHIKV-infected patients had greater percentages of activated and effector CD4+ and CD8+ T cells than healthy controls.\\n\\nCONCLUSION: In addition to similar clinical features, patients with CHIKV infection and patients with RA develop very similar peripheral T cell phenotypes. These overlapping clinical and immunologic features highlight a need for rheumatologists to consider CHIKV infection when evaluating patients with new, symmetric polyarthritis.", "author" : [ { "dropping-particle" : "", "family" : "Miner", "given" : "Jonathan J.", "non-dropping-particle" : "", "parse-names" : false, "suffix" : "" }, { "dropping-particle" : "", "family" : "Yeang", "given" : "Han Xian Aw", "non-dropping-particle" : "", "parse-names" : false, "suffix" : "" }, { "dropping-particle" : "", "family" : "Fox", "given" : "Julie M.", "non-dropping-particle" : "", "parse-names" : false, "suffix" : "" }, { "dropping-particle" : "", "family" : "Taffner", "given" : "Samantha", "non-dropping-particle" : "", "parse-names" : false, "suffix" : "" }, { "dropping-particle" : "", "family" : "Malkova", "given" : "Olga N.", "non-dropping-particle" : "", "parse-names" : false, "suffix" : "" }, { "dropping-particle" : "", "family" : "Oh", "given" : "Stephen T.", "non-dropping-particle" : "", "parse-names" : false, "suffix" : "" }, { "dropping-particle" : "", "family" : "Kim", "given" : "Alfred H J", "non-dropping-particle" : "", "parse-names" : false, "suffix" : "" }, { "dropping-particle" : "", "family" : "Diamond", "given" : "Michael S.", "non-dropping-particle" : "", "parse-names" : false, "suffix" : "" }, { "dropping-particle" : "", "family" : "Lenschow", "given" : "Deborah J.", "non-dropping-particle" : "", "parse-names" : false, "suffix" : "" }, { "dropping-particle" : "", "family" : "Yokoyama", "given" : "Wayne M.", "non-dropping-particle" : "", "parse-names" : false, "suffix" : "" } ], "container-title" : "Arthritis and Rheumatology", "id" : "ITEM-1", "issue" : "5", "issued" : { "date-parts" : [ [ "2015" ] ] }, "page" : "1214-1220", "title" : "Brief report: Chikungunya viral arthritis in the United States: A mimic of seronegative rheumatoid arthritis", "type" : "article-journal", "volume" : "67" }, "uris" : [ "http://www.mendeley.com/documents/?uuid=d5dd45d5-86a7-4e35-80d4-55a063ebf517"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AB6D52" w:rsidRPr="00AB6D52">
        <w:rPr>
          <w:noProof/>
          <w:vertAlign w:val="superscript"/>
        </w:rPr>
        <w:t>6</w:t>
      </w:r>
      <w:r>
        <w:fldChar w:fldCharType="end"/>
      </w:r>
      <w:r>
        <w:rPr>
          <w:i/>
        </w:rPr>
        <w:t xml:space="preserve"> </w:t>
      </w:r>
      <w:r w:rsidR="009C4F86">
        <w:t>Our</w:t>
      </w:r>
      <w:r w:rsidR="007E659C">
        <w:t xml:space="preserve"> study</w:t>
      </w:r>
      <w:r w:rsidR="009C4F86">
        <w:t>, by contrast,</w:t>
      </w:r>
      <w:r w:rsidR="007E659C">
        <w:t xml:space="preserve"> </w:t>
      </w:r>
      <w:r w:rsidR="000D7CEC">
        <w:t>employs</w:t>
      </w:r>
      <w:r w:rsidR="008A0EFE">
        <w:t xml:space="preserve"> </w:t>
      </w:r>
      <w:r w:rsidR="00684637">
        <w:t>a</w:t>
      </w:r>
      <w:r w:rsidR="00FF4B3C">
        <w:t xml:space="preserve"> systems immunology approach</w:t>
      </w:r>
      <w:r w:rsidR="009B3B4E">
        <w:t>,</w:t>
      </w:r>
      <w:r w:rsidR="00F6508D">
        <w:t xml:space="preserve"> </w:t>
      </w:r>
      <w:r w:rsidR="0096691B">
        <w:t>integrating</w:t>
      </w:r>
      <w:r w:rsidR="00F6508D">
        <w:t xml:space="preserve"> three </w:t>
      </w:r>
      <w:r w:rsidR="00AA1B78">
        <w:t>high-throughp</w:t>
      </w:r>
      <w:r w:rsidR="00F60585">
        <w:t xml:space="preserve">ut </w:t>
      </w:r>
      <w:r w:rsidR="00F6508D">
        <w:t>techniques</w:t>
      </w:r>
      <w:r w:rsidR="00FF4B3C">
        <w:t xml:space="preserve"> to comprehensively profile the acute and convalescent phases of 42 pediatric cases of natural CHIKV infection</w:t>
      </w:r>
      <w:r w:rsidR="007A576D">
        <w:t xml:space="preserve"> </w:t>
      </w:r>
      <w:r w:rsidR="00423A2D">
        <w:t>in</w:t>
      </w:r>
      <w:r w:rsidR="007A576D">
        <w:t xml:space="preserve"> Managua, Nicaragua</w:t>
      </w:r>
      <w:r w:rsidR="00FF4B3C">
        <w:t xml:space="preserve">. </w:t>
      </w:r>
      <w:r w:rsidR="00E47D8F">
        <w:t xml:space="preserve">To our knowledge, </w:t>
      </w:r>
      <w:r w:rsidR="00D41CC0">
        <w:t xml:space="preserve">we provide here </w:t>
      </w:r>
      <w:r w:rsidR="0039252E">
        <w:t xml:space="preserve">the first </w:t>
      </w:r>
      <w:r w:rsidR="00D41CC0">
        <w:t xml:space="preserve">published </w:t>
      </w:r>
      <w:r w:rsidR="008A4063">
        <w:t>RNA-</w:t>
      </w:r>
      <w:r w:rsidR="004230FF">
        <w:t>s</w:t>
      </w:r>
      <w:r w:rsidR="008A4063">
        <w:t>eq</w:t>
      </w:r>
      <w:r w:rsidR="00E76F81">
        <w:t xml:space="preserve"> study of CHIKV infection</w:t>
      </w:r>
      <w:r w:rsidR="0039252E">
        <w:t xml:space="preserve"> in humans</w:t>
      </w:r>
      <w:r w:rsidR="00955D85">
        <w:t>,</w:t>
      </w:r>
      <w:r w:rsidR="00D41CC0">
        <w:t xml:space="preserve"> </w:t>
      </w:r>
      <w:r w:rsidR="00955D85">
        <w:t xml:space="preserve">the </w:t>
      </w:r>
      <w:r w:rsidR="00F52544">
        <w:t>first report of</w:t>
      </w:r>
      <w:r w:rsidR="00955D85">
        <w:t xml:space="preserve"> </w:t>
      </w:r>
      <w:r w:rsidR="00C36971">
        <w:t xml:space="preserve">CHIKV-induced </w:t>
      </w:r>
      <w:r w:rsidR="00955D85">
        <w:t xml:space="preserve">modulations </w:t>
      </w:r>
      <w:r w:rsidR="00F52544">
        <w:t xml:space="preserve">for </w:t>
      </w:r>
      <w:r w:rsidR="00D41CC0">
        <w:t xml:space="preserve">nearly </w:t>
      </w:r>
      <w:r w:rsidR="00955D85">
        <w:t>all per</w:t>
      </w:r>
      <w:r w:rsidR="00AA300D">
        <w:t>ipheral blood mononuclear cell (PBMC</w:t>
      </w:r>
      <w:r w:rsidR="00955D85">
        <w:t>)</w:t>
      </w:r>
      <w:r w:rsidR="00AA300D">
        <w:t xml:space="preserve"> subpopulations</w:t>
      </w:r>
      <w:r w:rsidR="00955D85">
        <w:t xml:space="preserve"> </w:t>
      </w:r>
      <w:r w:rsidR="0046172B">
        <w:t>in</w:t>
      </w:r>
      <w:r w:rsidR="00955D85">
        <w:t xml:space="preserve"> </w:t>
      </w:r>
      <w:r w:rsidR="00646259">
        <w:t>human</w:t>
      </w:r>
      <w:r w:rsidR="00425D12">
        <w:t>s</w:t>
      </w:r>
      <w:r w:rsidR="00F52544">
        <w:t>,</w:t>
      </w:r>
      <w:r w:rsidR="00F52544" w:rsidRPr="00F52544">
        <w:t xml:space="preserve"> </w:t>
      </w:r>
      <w:r w:rsidR="00F52544">
        <w:t xml:space="preserve">and the only study that </w:t>
      </w:r>
      <w:r w:rsidR="00A237B3">
        <w:t>applies</w:t>
      </w:r>
      <w:r w:rsidR="00F52544">
        <w:t xml:space="preserve"> </w:t>
      </w:r>
      <w:r w:rsidR="00DE290A">
        <w:t>multiple</w:t>
      </w:r>
      <w:r w:rsidR="00F52544">
        <w:t xml:space="preserve"> </w:t>
      </w:r>
      <w:r w:rsidR="00A237B3">
        <w:t xml:space="preserve">molecular </w:t>
      </w:r>
      <w:r w:rsidR="00F52544">
        <w:t xml:space="preserve">profiling techniques </w:t>
      </w:r>
      <w:r w:rsidR="00A237B3">
        <w:t>to</w:t>
      </w:r>
      <w:r w:rsidR="00F52544">
        <w:t xml:space="preserve"> pediatric</w:t>
      </w:r>
      <w:r w:rsidR="00E163B0">
        <w:t xml:space="preserve"> cases of</w:t>
      </w:r>
      <w:r w:rsidR="00F52544">
        <w:t xml:space="preserve"> CHIKV</w:t>
      </w:r>
      <w:r w:rsidR="00D721B4">
        <w:t>.</w:t>
      </w:r>
      <w:r w:rsidR="000B4D99">
        <w:t xml:space="preserve"> </w:t>
      </w:r>
      <w:r w:rsidR="00396DAB">
        <w:t>We used</w:t>
      </w:r>
      <w:r w:rsidR="0022309B">
        <w:t xml:space="preserve"> whole</w:t>
      </w:r>
      <w:r w:rsidR="00D340D5">
        <w:t xml:space="preserve"> blood samples</w:t>
      </w:r>
      <w:r w:rsidR="000B4D99">
        <w:t xml:space="preserve"> from patients visiting an acute care facility </w:t>
      </w:r>
      <w:r w:rsidR="007D1A8F">
        <w:t xml:space="preserve">that were </w:t>
      </w:r>
      <w:r w:rsidR="00DC6BE6">
        <w:t>lab-</w:t>
      </w:r>
      <w:r w:rsidR="00AD70CF">
        <w:t xml:space="preserve">confirmed </w:t>
      </w:r>
      <w:r w:rsidR="00DC6BE6">
        <w:t>as cases of</w:t>
      </w:r>
      <w:r w:rsidR="007D1A8F">
        <w:t xml:space="preserve"> CHIKV viremia, comparing each patient’s acute phase sample (1-2 days post s</w:t>
      </w:r>
      <w:r w:rsidR="00EB3823">
        <w:t xml:space="preserve">ymptom onset [p.s.o]) against </w:t>
      </w:r>
      <w:r w:rsidR="00986C32">
        <w:t xml:space="preserve">paired </w:t>
      </w:r>
      <w:r w:rsidR="007D1A8F">
        <w:t>sample</w:t>
      </w:r>
      <w:r w:rsidR="00EB3823">
        <w:t>s</w:t>
      </w:r>
      <w:r w:rsidR="007D1A8F">
        <w:t xml:space="preserve"> taken two weeks later</w:t>
      </w:r>
      <w:r w:rsidR="00C41AF9">
        <w:t>, after resolution of symptoms</w:t>
      </w:r>
      <w:r w:rsidR="00EC3172">
        <w:t xml:space="preserve"> and viremia</w:t>
      </w:r>
      <w:r w:rsidR="007D1A8F">
        <w:t>.</w:t>
      </w:r>
      <w:r w:rsidR="00E067A0">
        <w:rPr>
          <w:i/>
        </w:rPr>
        <w:t xml:space="preserve"> </w:t>
      </w:r>
      <w:r w:rsidR="001A72F4">
        <w:t xml:space="preserve">We </w:t>
      </w:r>
      <w:r w:rsidR="00EB0D41">
        <w:t>analyzed</w:t>
      </w:r>
      <w:r w:rsidR="001A72F4">
        <w:t xml:space="preserve"> these samples </w:t>
      </w:r>
      <w:r w:rsidR="0063713F">
        <w:t>using</w:t>
      </w:r>
      <w:r w:rsidR="001A72F4">
        <w:t xml:space="preserve"> CyTOF, RNA-</w:t>
      </w:r>
      <w:r w:rsidR="004230FF">
        <w:t>s</w:t>
      </w:r>
      <w:r w:rsidR="001A72F4">
        <w:t xml:space="preserve">eq, and </w:t>
      </w:r>
      <w:r w:rsidR="000C1149">
        <w:t>multiplex ELISA (Luminex)</w:t>
      </w:r>
      <w:r w:rsidR="008359A6">
        <w:t>,</w:t>
      </w:r>
      <w:r w:rsidR="0031493B">
        <w:t xml:space="preserve"> employing</w:t>
      </w:r>
      <w:r w:rsidR="00F47D82">
        <w:t xml:space="preserve"> a systematic, hypothesis-free </w:t>
      </w:r>
      <w:r w:rsidR="00DA7738">
        <w:t xml:space="preserve">approach for finding globally </w:t>
      </w:r>
      <w:r w:rsidR="00EA2596">
        <w:t>significant changes</w:t>
      </w:r>
      <w:r w:rsidR="00490B4F">
        <w:t xml:space="preserve"> in cell subpopulation frequencies, gene expression</w:t>
      </w:r>
      <w:r w:rsidR="00D66931">
        <w:t>,</w:t>
      </w:r>
      <w:r w:rsidR="00D66931" w:rsidRPr="00D66931">
        <w:t xml:space="preserve"> </w:t>
      </w:r>
      <w:r w:rsidR="00D66931">
        <w:t>and serum cytokine concentrations</w:t>
      </w:r>
      <w:r w:rsidR="00EA2596">
        <w:t xml:space="preserve"> durin</w:t>
      </w:r>
      <w:r w:rsidR="00221AFA">
        <w:t>g acute CHIKV infection</w:t>
      </w:r>
      <w:r w:rsidR="00EA2596">
        <w:t>.</w:t>
      </w:r>
      <w:r w:rsidR="005042FE">
        <w:t xml:space="preserve"> </w:t>
      </w:r>
      <w:r w:rsidR="0039252E">
        <w:t>We then</w:t>
      </w:r>
      <w:r w:rsidR="00133AC6">
        <w:t xml:space="preserve"> searched for</w:t>
      </w:r>
      <w:r w:rsidR="00027CB2">
        <w:t xml:space="preserve"> </w:t>
      </w:r>
      <w:r w:rsidR="00C16FCD">
        <w:t>interactions</w:t>
      </w:r>
      <w:r w:rsidR="00D66931">
        <w:t xml:space="preserve"> </w:t>
      </w:r>
      <w:r w:rsidR="00B30F9D">
        <w:t>within</w:t>
      </w:r>
      <w:r w:rsidR="00133AC6">
        <w:t xml:space="preserve"> </w:t>
      </w:r>
      <w:r w:rsidR="00C0075E">
        <w:t xml:space="preserve">all of </w:t>
      </w:r>
      <w:r w:rsidR="00027CB2">
        <w:t>these</w:t>
      </w:r>
      <w:r w:rsidR="00952BFE">
        <w:t xml:space="preserve"> data and</w:t>
      </w:r>
      <w:r w:rsidR="00D0585B">
        <w:t xml:space="preserve"> with</w:t>
      </w:r>
      <w:r w:rsidR="00952BFE">
        <w:t xml:space="preserve"> </w:t>
      </w:r>
      <w:r w:rsidR="00BF2FB3">
        <w:t>measurements of</w:t>
      </w:r>
      <w:r w:rsidR="002739EB">
        <w:t xml:space="preserve"> </w:t>
      </w:r>
      <w:r w:rsidR="00D23AA9">
        <w:t>clinical outcome</w:t>
      </w:r>
      <w:r w:rsidR="00571D71">
        <w:t>s</w:t>
      </w:r>
      <w:r w:rsidR="00E93B81">
        <w:t xml:space="preserve"> such as the viral titer during the acute phase, the severity of symptoms at presentation, and the </w:t>
      </w:r>
      <w:r w:rsidR="00C032AF">
        <w:t xml:space="preserve">convalescent phase </w:t>
      </w:r>
      <w:r w:rsidR="00E93B81">
        <w:t xml:space="preserve">CHIKV immunoglobulin G (IgG) </w:t>
      </w:r>
      <w:r w:rsidR="00C032AF">
        <w:t>titer</w:t>
      </w:r>
      <w:r w:rsidR="00E93B81">
        <w:t>.</w:t>
      </w:r>
      <w:r w:rsidR="007076C0">
        <w:rPr>
          <w:i/>
        </w:rPr>
        <w:t xml:space="preserve"> </w:t>
      </w:r>
      <w:r w:rsidR="00C71F56">
        <w:t>Finally, t</w:t>
      </w:r>
      <w:r w:rsidR="00C17070">
        <w:t xml:space="preserve">o synthesize these interactions </w:t>
      </w:r>
      <w:r w:rsidR="003F1C56">
        <w:t xml:space="preserve">across the </w:t>
      </w:r>
      <w:r w:rsidR="003C3825">
        <w:t xml:space="preserve">three </w:t>
      </w:r>
      <w:r w:rsidR="009905E0">
        <w:t>examined</w:t>
      </w:r>
      <w:r w:rsidR="003F1C56">
        <w:t xml:space="preserve"> scales</w:t>
      </w:r>
      <w:r w:rsidR="00C17070">
        <w:t xml:space="preserve">, we </w:t>
      </w:r>
      <w:r w:rsidR="00875D2A">
        <w:t>present</w:t>
      </w:r>
      <w:r w:rsidR="00014DD7">
        <w:t xml:space="preserve"> a multiscale </w:t>
      </w:r>
      <w:r w:rsidR="00256A4F">
        <w:t>network</w:t>
      </w:r>
      <w:r w:rsidR="00200E31">
        <w:t xml:space="preserve"> model</w:t>
      </w:r>
      <w:r w:rsidR="00256A4F">
        <w:t xml:space="preserve"> </w:t>
      </w:r>
      <w:r w:rsidR="00200E31">
        <w:t>that</w:t>
      </w:r>
      <w:r w:rsidR="000757E2">
        <w:t xml:space="preserve"> summarize</w:t>
      </w:r>
      <w:r w:rsidR="00344C8A">
        <w:t>s</w:t>
      </w:r>
      <w:r w:rsidR="00DA0CBC">
        <w:t xml:space="preserve"> all</w:t>
      </w:r>
      <w:r w:rsidR="000757E2">
        <w:t xml:space="preserve"> correl</w:t>
      </w:r>
      <w:r w:rsidR="00682B83">
        <w:t xml:space="preserve">ations </w:t>
      </w:r>
      <w:r w:rsidR="00256A4F">
        <w:t>between gene modules, cell subpopulations, and</w:t>
      </w:r>
      <w:r w:rsidR="000C5364">
        <w:t xml:space="preserve"> </w:t>
      </w:r>
      <w:r w:rsidR="00256A4F">
        <w:t>clinical variables</w:t>
      </w:r>
      <w:r w:rsidR="009B1D2E">
        <w:t xml:space="preserve"> in this study.</w:t>
      </w:r>
    </w:p>
    <w:p w14:paraId="37DD9915" w14:textId="77777777" w:rsidR="00C94616" w:rsidRPr="00394153" w:rsidRDefault="00C94616" w:rsidP="00C94616">
      <w:pPr>
        <w:pStyle w:val="Heading1"/>
      </w:pPr>
      <w:r>
        <w:t>Results</w:t>
      </w:r>
    </w:p>
    <w:p w14:paraId="57DF2239" w14:textId="7C95240D" w:rsidR="00100C2A" w:rsidRDefault="00100C2A" w:rsidP="00100C2A">
      <w:pPr>
        <w:pStyle w:val="Heading2"/>
      </w:pPr>
      <w:r>
        <w:t>Clinical characteristics of study participants</w:t>
      </w:r>
    </w:p>
    <w:p w14:paraId="65329533" w14:textId="1A58727A" w:rsidR="00100C2A" w:rsidRDefault="00D6707E" w:rsidP="00270943">
      <w:r>
        <w:t xml:space="preserve">Blood samples </w:t>
      </w:r>
      <w:r w:rsidR="00152AD4">
        <w:t xml:space="preserve">for this study were </w:t>
      </w:r>
      <w:r>
        <w:t xml:space="preserve">collected </w:t>
      </w:r>
      <w:r w:rsidR="00940739">
        <w:t>from the Nicaraguan National Pediat</w:t>
      </w:r>
      <w:r w:rsidR="00940739" w:rsidRPr="00940739">
        <w:t>ric Reference Hospital</w:t>
      </w:r>
      <w:r w:rsidR="004C3CF0">
        <w:t xml:space="preserve"> in Managua, Nicaragua</w:t>
      </w:r>
      <w:r>
        <w:t xml:space="preserve"> during routine care. Patients were sa</w:t>
      </w:r>
      <w:r w:rsidR="0021042B">
        <w:t xml:space="preserve">mpled and tested following </w:t>
      </w:r>
      <w:r>
        <w:t xml:space="preserve">presentation with symptoms </w:t>
      </w:r>
      <w:r w:rsidR="00DC19AA">
        <w:t xml:space="preserve">and </w:t>
      </w:r>
      <w:r w:rsidR="00551F85">
        <w:t xml:space="preserve">histories suggestive of DENV or CHIKV infection, and </w:t>
      </w:r>
      <w:r w:rsidR="00A924C4">
        <w:t>a diagnosis of</w:t>
      </w:r>
      <w:r w:rsidR="00474066">
        <w:t xml:space="preserve"> CHIKV</w:t>
      </w:r>
      <w:r w:rsidR="00A924C4">
        <w:t xml:space="preserve"> viremia</w:t>
      </w:r>
      <w:r w:rsidR="0078244F">
        <w:t xml:space="preserve"> was confirmed by either RT-PCR or viral isolation assay</w:t>
      </w:r>
      <w:r>
        <w:t>. A total of</w:t>
      </w:r>
      <w:r w:rsidR="00270943">
        <w:t xml:space="preserve"> </w:t>
      </w:r>
      <w:r w:rsidR="00270943" w:rsidRPr="00270943">
        <w:t>42</w:t>
      </w:r>
      <w:r w:rsidR="00E030B5">
        <w:t xml:space="preserve"> pediatric </w:t>
      </w:r>
      <w:r>
        <w:t xml:space="preserve">cases of CHIKV </w:t>
      </w:r>
      <w:r w:rsidR="00152AD4">
        <w:t>viremia</w:t>
      </w:r>
      <w:r>
        <w:t xml:space="preserve"> </w:t>
      </w:r>
      <w:r w:rsidR="002403EC">
        <w:t xml:space="preserve">presenting </w:t>
      </w:r>
      <w:r w:rsidR="00D607F5">
        <w:t xml:space="preserve">between November 2014 and </w:t>
      </w:r>
      <w:r w:rsidR="0090398A">
        <w:t>October 2015</w:t>
      </w:r>
      <w:r w:rsidR="00D607F5">
        <w:t xml:space="preserve"> </w:t>
      </w:r>
      <w:r>
        <w:t>were i</w:t>
      </w:r>
      <w:r w:rsidR="004E3737">
        <w:t>ncluded</w:t>
      </w:r>
      <w:r>
        <w:t xml:space="preserve">, </w:t>
      </w:r>
      <w:r w:rsidR="00665414">
        <w:t>from which</w:t>
      </w:r>
      <w:r>
        <w:t xml:space="preserve"> acute</w:t>
      </w:r>
      <w:r w:rsidR="007D32B2">
        <w:t xml:space="preserve"> (1-2</w:t>
      </w:r>
      <w:r w:rsidR="00806E17">
        <w:t xml:space="preserve">d </w:t>
      </w:r>
      <w:r w:rsidR="001476D3">
        <w:t xml:space="preserve">p.s.o.) </w:t>
      </w:r>
      <w:r w:rsidR="00665414">
        <w:t xml:space="preserve">and </w:t>
      </w:r>
      <w:r w:rsidR="007D32B2">
        <w:t>convalescent (15-17d p.</w:t>
      </w:r>
      <w:r w:rsidR="00046D2B">
        <w:t>s.</w:t>
      </w:r>
      <w:r w:rsidR="007D32B2">
        <w:t>o</w:t>
      </w:r>
      <w:r>
        <w:t>.) sample</w:t>
      </w:r>
      <w:r w:rsidR="00665414">
        <w:t>s were obtained</w:t>
      </w:r>
      <w:r>
        <w:t>, for a total of 84 samples.</w:t>
      </w:r>
    </w:p>
    <w:p w14:paraId="3AE5B1E9" w14:textId="39C9B264" w:rsidR="004B5024" w:rsidRPr="006E38E9" w:rsidRDefault="00332AAB" w:rsidP="00544B22">
      <w:pPr>
        <w:ind w:firstLine="720"/>
      </w:pPr>
      <w:r>
        <w:t>De-identified c</w:t>
      </w:r>
      <w:r w:rsidR="00544B22">
        <w:t>linical data were obtained for a</w:t>
      </w:r>
      <w:r w:rsidR="001741A3">
        <w:t xml:space="preserve">ll samples and are summarized </w:t>
      </w:r>
      <w:r w:rsidR="00544B22">
        <w:t>in Table 1. 74% of the patients were male, and over half were between 9-14 years of age.</w:t>
      </w:r>
      <w:r w:rsidR="0008309F">
        <w:t xml:space="preserve"> Rash was the most common presenting symptom (</w:t>
      </w:r>
      <w:r w:rsidR="004C50AF">
        <w:t xml:space="preserve">41/42, </w:t>
      </w:r>
      <w:r w:rsidR="0008309F">
        <w:t>98%</w:t>
      </w:r>
      <w:r w:rsidR="009E470F">
        <w:t>), followed by arthralgia (</w:t>
      </w:r>
      <w:r w:rsidR="004C50AF">
        <w:t xml:space="preserve">36/42, </w:t>
      </w:r>
      <w:r w:rsidR="009E470F">
        <w:t>86%).</w:t>
      </w:r>
      <w:r w:rsidR="001660C4">
        <w:t xml:space="preserve"> </w:t>
      </w:r>
      <w:r w:rsidR="007B4008">
        <w:t xml:space="preserve">Most of the patients were febrile (mean temperature, 38.3°C) and the </w:t>
      </w:r>
      <w:r w:rsidR="001660C4">
        <w:t xml:space="preserve">average fever duration </w:t>
      </w:r>
      <w:r w:rsidR="007B4008">
        <w:t>was</w:t>
      </w:r>
      <w:r w:rsidR="001660C4">
        <w:t xml:space="preserve"> 2.4 days. </w:t>
      </w:r>
      <w:r w:rsidR="00E2654A">
        <w:t xml:space="preserve">Of the cases studied, </w:t>
      </w:r>
      <w:r w:rsidR="004C50AF">
        <w:t xml:space="preserve">36/42 (86%) </w:t>
      </w:r>
      <w:r w:rsidR="001660C4">
        <w:t>resulted in hospitalization.</w:t>
      </w:r>
      <w:r w:rsidR="004B5024">
        <w:t xml:space="preserve"> </w:t>
      </w:r>
      <w:r w:rsidR="006E38E9">
        <w:t>We adapted a previous rubric for classifying CHIKV cases as non-severe vs. severe</w:t>
      </w:r>
      <w:r w:rsidR="003753F4">
        <w:t>.</w:t>
      </w:r>
      <w:r w:rsidR="006E38E9">
        <w:fldChar w:fldCharType="begin" w:fldLock="1"/>
      </w:r>
      <w:r w:rsidR="00C737AB">
        <w:instrText>ADDIN CSL_CITATION { "citationItems" : [ { "id" : "ITEM-1", "itemData" : { "DOI" : "10.1093/infdis/jiq042", "ISBN" : "1537-6613 (Electronic)\\r0022-1899 (Linking)", "ISSN" : "1537-6613", "PMID" : "21288813", "abstract" : "Chikungunya virus (CHIKV) infection induces arthralgia. The involvement of inflammatory cytokines and chemokines has been suggested, but very little is known about their secretion profile in CHIKV-infected patients.", "author" : [ { "dropping-particle" : "", "family" : "Chow", "given" : "Angela", "non-dropping-particle" : "", "parse-names" : false, "suffix" : "" }, { "dropping-particle" : "", "family" : "Her", "given" : "Zhisheng", "non-dropping-particle" : "", "parse-names" : false, "suffix" : "" }, { "dropping-particle" : "", "family" : "Ong", "given" : "Edward K S", "non-dropping-particle" : "", "parse-names" : false, "suffix" : "" }, { "dropping-particle" : "", "family" : "Chen", "given" : "Jin-miao", "non-dropping-particle" : "", "parse-names" : false, "suffix" : "" }, { "dropping-particle" : "", "family" : "Dimatatac", "given" : "Frederico", "non-dropping-particle" : "", "parse-names" : false, "suffix" : "" }, { "dropping-particle" : "", "family" : "Kwek", "given" : "Dyan J C", "non-dropping-particle" : "", "parse-names" : false, "suffix" : "" }, { "dropping-particle" : "", "family" : "Barkham", "given" : "Timothy", "non-dropping-particle" : "", "parse-names" : false, "suffix" : "" }, { "dropping-particle" : "", "family" : "Yang", "given" : "Henry", "non-dropping-particle" : "", "parse-names" : false, "suffix" : "" }, { "dropping-particle" : "", "family" : "R\u00e9nia", "given" : "Laurent", "non-dropping-particle" : "", "parse-names" : false, "suffix" : "" }, { "dropping-particle" : "", "family" : "Leo", "given" : "Yee-Sin", "non-dropping-particle" : "", "parse-names" : false, "suffix" : "" }, { "dropping-particle" : "", "family" : "Ng", "given" : "Lisa F P", "non-dropping-particle" : "", "parse-names" : false, "suffix" : "" } ], "container-title" : "The Journal of infectious diseases", "id" : "ITEM-1", "issue" : "2", "issued" : { "date-parts" : [ [ "2011" ] ] }, "page" : "149-157", "title" : "Persistent arthralgia induced by Chikungunya virus infection is associated with interleukin-6 and granulocyte macrophage colony-stimulating factor.", "type" : "article-journal", "volume" : "203" }, "uris" : [ "http://www.mendeley.com/documents/?uuid=07e335ce-9501-4c83-a5b9-713a21c16608" ] }, { "id" : "ITEM-2", "itemData" : { "DOI" : "10.1371/journal.pone.0004261", "ISSN" : "1932-6203", "PMID" : "19156204", "abstract" : "BACKGROUND: Little is known about the immunopathogenesis of Chikungunya virus. Circulating levels of immune mediators and growth factors were analyzed from patients infected during the first Singaporean Chikungunya fever outbreak in early 2008 to establish biomarkers associated with infection and/or disease severity.\n\nMETHODS AND FINDINGS: Adult patients with laboratory-confirmed Chikungunya fever infection, who were referred to the Communicable Disease Centre/Tan Tock Seng Hospital during the period from January to February 2008, were included in this retrospective study. Plasma fractions were analyzed using a multiplex-microbead immunoassay. Among the patients, the most common clinical features were fever (100%), arthralgia (90%), rash (50%) and conjunctivitis (40%). Profiles of 30 cytokines, chemokines, and growth factors were able to discriminate the clinical forms of Chikungunya from healthy controls, with patients classified as non-severe and severe disease. Levels of 8 plasma cytokines and 4 growth factors were significantly elevated. Statistical analysis showed that an increase in IL-1beta, IL-6 and a decrease in RANTES were associated with disease severity.\n\nCONCLUSIONS: This is the first comprehensive report on the production of cytokines, chemokines, and growth factors during acute Chikungunya virus infection. Using these biomarkers, we were able to distinguish between mild disease and more severe forms of Chikungunya fever, thus enabling the identification of patients with poor prognosis and monitoring of the disease.", "author" : [ { "dropping-particle" : "", "family" : "Ng", "given" : "Lisa F P", "non-dropping-particle" : "", "parse-names" : false, "suffix" : "" }, { "dropping-particle" : "", "family" : "Chow", "given" : "Angela", "non-dropping-particle" : "", "parse-names" : false, "suffix" : "" }, { "dropping-particle" : "", "family" : "Sun", "given" : "Yong-Jiang", "non-dropping-particle" : "", "parse-names" : false, "suffix" : "" }, { "dropping-particle" : "", "family" : "Kwek", "given" : "Dyan J C", "non-dropping-particle" : "", "parse-names" : false, "suffix" : "" }, { "dropping-particle" : "", "family" : "Lim", "given" : "Poh-Lian", "non-dropping-particle" : "", "parse-names" : false, "suffix" : "" }, { "dropping-particle" : "", "family" : "Dimatatac", "given" : "Frederico", "non-dropping-particle" : "", "parse-names" : false, "suffix" : "" }, { "dropping-particle" : "", "family" : "Ng", "given" : "Lee-Ching", "non-dropping-particle" : "", "parse-names" : false, "suffix" : "" }, { "dropping-particle" : "", "family" : "Ooi", "given" : "Eng-Eong", "non-dropping-particle" : "", "parse-names" : false, "suffix" : "" }, { "dropping-particle" : "", "family" : "Choo", "given" : "Khar-Heng", "non-dropping-particle" : "", "parse-names" : false, "suffix" : "" }, { "dropping-particle" : "", "family" : "Her", "given" : "Zhisheng", "non-dropping-particle" : "", "parse-names" : false, "suffix" : "" }, { "dropping-particle" : "", "family" : "Kourilsky", "given" : "Philippe", "non-dropping-particle" : "", "parse-names" : false, "suffix" : "" }, { "dropping-particle" : "", "family" : "Leo", "given" : "Yee-Sin", "non-dropping-particle" : "", "parse-names" : false, "suffix" : "" } ], "container-title" : "PloS one", "id" : "ITEM-2", "issue" : "1", "issued" : { "date-parts" : [ [ "2009", "1" ] ] }, "note" : "{:PMCID:PMC2625438}", "page" : "e4261", "title" : "IL-1beta, IL-6, and RANTES as biomarkers of Chikungunya severity.", "type" : "article-journal", "volume" : "4" }, "uris" : [ "http://www.mendeley.com/documents/?uuid=4b39021e-919b-4fd1-b72f-4112e152d321" ] } ], "mendeley" : { "formattedCitation" : "&lt;sup&gt;37,38&lt;/sup&gt;", "plainTextFormattedCitation" : "37,38", "previouslyFormattedCitation" : "&lt;sup&gt;37,38&lt;/sup&gt;" }, "properties" : { "noteIndex" : 0 }, "schema" : "https://github.com/citation-style-language/schema/raw/master/csl-citation.json" }</w:instrText>
      </w:r>
      <w:r w:rsidR="006E38E9">
        <w:fldChar w:fldCharType="separate"/>
      </w:r>
      <w:r w:rsidR="00D41CC0" w:rsidRPr="00D41CC0">
        <w:rPr>
          <w:noProof/>
          <w:vertAlign w:val="superscript"/>
        </w:rPr>
        <w:t>37,38</w:t>
      </w:r>
      <w:r w:rsidR="006E38E9">
        <w:fldChar w:fldCharType="end"/>
      </w:r>
      <w:r w:rsidR="006E38E9">
        <w:t xml:space="preserve"> </w:t>
      </w:r>
      <w:r w:rsidR="00B62E48">
        <w:t>In this study, a severe case is defined by</w:t>
      </w:r>
      <w:r w:rsidR="006E38E9">
        <w:t xml:space="preserve"> a peak temperature &gt;38.5°C or a nadir platelet count &lt;100,000 mm</w:t>
      </w:r>
      <w:r w:rsidR="006E38E9">
        <w:rPr>
          <w:vertAlign w:val="superscript"/>
        </w:rPr>
        <w:t>-3</w:t>
      </w:r>
      <w:r w:rsidR="006E38E9">
        <w:t>. By this criterion, half of the</w:t>
      </w:r>
      <w:r w:rsidR="00227DAB">
        <w:t xml:space="preserve"> pediatric</w:t>
      </w:r>
      <w:r w:rsidR="006E38E9">
        <w:t xml:space="preserve"> cases (21/42, 50%) were considered severe.</w:t>
      </w:r>
    </w:p>
    <w:p w14:paraId="25452E62" w14:textId="51B8EBFF" w:rsidR="00544B22" w:rsidRDefault="00EE6D99" w:rsidP="00544B22">
      <w:pPr>
        <w:ind w:firstLine="720"/>
      </w:pPr>
      <w:r>
        <w:t>Sampling times closely adhered to the targeted acute (SD</w:t>
      </w:r>
      <w:r w:rsidR="00F619D0">
        <w:t xml:space="preserve"> </w:t>
      </w:r>
      <w:r>
        <w:t>=</w:t>
      </w:r>
      <w:r w:rsidR="00F619D0">
        <w:t xml:space="preserve"> </w:t>
      </w:r>
      <w:r>
        <w:t>0.5d) and convalescent (SD</w:t>
      </w:r>
      <w:r w:rsidR="00F619D0">
        <w:t xml:space="preserve"> </w:t>
      </w:r>
      <w:r>
        <w:t>=</w:t>
      </w:r>
      <w:r w:rsidR="00F619D0">
        <w:t xml:space="preserve"> </w:t>
      </w:r>
      <w:r>
        <w:t>0.6d) timepoints.</w:t>
      </w:r>
      <w:r w:rsidR="00FB660B">
        <w:t xml:space="preserve"> </w:t>
      </w:r>
      <w:r w:rsidR="002D29F0">
        <w:t>Each b</w:t>
      </w:r>
      <w:r w:rsidR="00410DD1">
        <w:t>lood sample</w:t>
      </w:r>
      <w:r w:rsidR="002F173B">
        <w:t xml:space="preserve"> </w:t>
      </w:r>
      <w:r w:rsidR="00EB21D5">
        <w:t>w</w:t>
      </w:r>
      <w:r w:rsidR="002D29F0">
        <w:t>as</w:t>
      </w:r>
      <w:r w:rsidR="002F173B">
        <w:t xml:space="preserve"> separated into aliquots of whole blood, serum, and PBMCs for transcriptomic analysis</w:t>
      </w:r>
      <w:r w:rsidR="003354E5">
        <w:t xml:space="preserve"> via RNA-seq</w:t>
      </w:r>
      <w:r w:rsidR="002F173B">
        <w:t>, CHIKV viral titer assays, multiplex ELISA for cytokine</w:t>
      </w:r>
      <w:r w:rsidR="003B3E20">
        <w:t xml:space="preserve">s, and mass cytometry as </w:t>
      </w:r>
      <w:r w:rsidR="00F66682">
        <w:t>illustrated</w:t>
      </w:r>
      <w:r w:rsidR="003B3E20">
        <w:t xml:space="preserve"> in Fi</w:t>
      </w:r>
      <w:r w:rsidR="00F66682">
        <w:t>g</w:t>
      </w:r>
      <w:r w:rsidR="003B3E20">
        <w:t xml:space="preserve"> 1</w:t>
      </w:r>
      <w:r w:rsidR="002F173B">
        <w:t>.</w:t>
      </w:r>
      <w:r w:rsidR="00251DC1">
        <w:t xml:space="preserve"> These data were then analyzed for changes </w:t>
      </w:r>
      <w:r w:rsidR="00B27573">
        <w:t>correlating with</w:t>
      </w:r>
      <w:r w:rsidR="00D669C7">
        <w:t xml:space="preserve"> </w:t>
      </w:r>
      <w:r w:rsidR="00251DC1">
        <w:t>the acute and conva</w:t>
      </w:r>
      <w:r w:rsidR="00D669C7">
        <w:t>lescent phases of infection, severe and non-severe cases</w:t>
      </w:r>
      <w:r w:rsidR="00251DC1">
        <w:t>, the 15d immunoglobulin G (IgG) titer, and the acute phase viral titer.</w:t>
      </w:r>
      <w:r w:rsidR="004755F6">
        <w:t xml:space="preserve"> The resulting </w:t>
      </w:r>
      <w:r w:rsidR="000C1C5C">
        <w:t xml:space="preserve">signatures and </w:t>
      </w:r>
      <w:r w:rsidR="004755F6">
        <w:t>clusters were combined into a mul</w:t>
      </w:r>
      <w:r w:rsidR="007B30ED">
        <w:t xml:space="preserve">tiscale interaction network </w:t>
      </w:r>
      <w:r w:rsidR="00AE3EA5">
        <w:t>capturing</w:t>
      </w:r>
      <w:r w:rsidR="004755F6">
        <w:t xml:space="preserve"> the </w:t>
      </w:r>
      <w:r w:rsidR="00AE3EA5">
        <w:t xml:space="preserve">global </w:t>
      </w:r>
      <w:r w:rsidR="004755F6">
        <w:t>landscape of immune response</w:t>
      </w:r>
      <w:r w:rsidR="00AE3EA5">
        <w:t>s</w:t>
      </w:r>
      <w:r w:rsidR="004755F6">
        <w:t xml:space="preserve"> to CHIKV.</w:t>
      </w:r>
    </w:p>
    <w:p w14:paraId="56DCC8EE" w14:textId="370E4F4A" w:rsidR="002B2061" w:rsidRDefault="00031BCD" w:rsidP="002B2061">
      <w:pPr>
        <w:pStyle w:val="Heading2"/>
      </w:pPr>
      <w:r>
        <w:t>Acute infection associates with expansion of CD14</w:t>
      </w:r>
      <w:r w:rsidRPr="00140FAF">
        <w:rPr>
          <w:vertAlign w:val="superscript"/>
        </w:rPr>
        <w:t>+</w:t>
      </w:r>
      <w:r>
        <w:t>CD16</w:t>
      </w:r>
      <w:r w:rsidRPr="00140FAF">
        <w:rPr>
          <w:vertAlign w:val="superscript"/>
        </w:rPr>
        <w:t>+</w:t>
      </w:r>
      <w:r>
        <w:t xml:space="preserve"> monocytes</w:t>
      </w:r>
    </w:p>
    <w:p w14:paraId="5A8DE116" w14:textId="2C10DEA2" w:rsidR="00B11695" w:rsidRDefault="00745DDE" w:rsidP="00B11695">
      <w:pPr>
        <w:pStyle w:val="Normal2"/>
      </w:pPr>
      <w:r>
        <w:t xml:space="preserve">Cytometry </w:t>
      </w:r>
      <w:r w:rsidR="00597533">
        <w:t xml:space="preserve">by </w:t>
      </w:r>
      <w:r>
        <w:t>Time-of-Flight (CyTOF)</w:t>
      </w:r>
      <w:r w:rsidR="00687B8A">
        <w:t xml:space="preserve"> </w:t>
      </w:r>
      <w:r w:rsidR="001712C4">
        <w:t xml:space="preserve">uses metal-labeled reagents and </w:t>
      </w:r>
      <w:r w:rsidR="00597533">
        <w:t>inductively coupled plasma</w:t>
      </w:r>
      <w:r w:rsidR="001712C4">
        <w:t xml:space="preserve"> mass spectrometry to overcome</w:t>
      </w:r>
      <w:r w:rsidR="00687B8A">
        <w:t xml:space="preserve"> the</w:t>
      </w:r>
      <w:r w:rsidR="00B62C57">
        <w:t xml:space="preserve"> limits of fluorescence spectral overlap</w:t>
      </w:r>
      <w:r w:rsidR="00687B8A">
        <w:t xml:space="preserve"> </w:t>
      </w:r>
      <w:r w:rsidR="00B773E7">
        <w:t xml:space="preserve">in </w:t>
      </w:r>
      <w:r w:rsidR="001712C4">
        <w:t xml:space="preserve">flow cytometry, allowing measurement of up to 50 </w:t>
      </w:r>
      <w:r w:rsidR="00C76AB9">
        <w:t>analytes</w:t>
      </w:r>
      <w:r w:rsidR="00CE4A13">
        <w:t xml:space="preserve"> at single-cell resolution</w:t>
      </w:r>
      <w:r w:rsidR="001712C4">
        <w:t>.</w:t>
      </w:r>
      <w:r w:rsidR="00B62C57">
        <w:t xml:space="preserve"> We used CyTOF to quantify 35 immune cell surface </w:t>
      </w:r>
      <w:r w:rsidR="00B87776">
        <w:t xml:space="preserve">markers and the </w:t>
      </w:r>
      <w:r w:rsidR="00B62C57">
        <w:t xml:space="preserve">CHIKV surface protein </w:t>
      </w:r>
      <w:r w:rsidR="00E50374">
        <w:t>in each of our samples</w:t>
      </w:r>
      <w:r w:rsidR="00B62C57">
        <w:t>.</w:t>
      </w:r>
      <w:r w:rsidR="00B87776">
        <w:t xml:space="preserve"> </w:t>
      </w:r>
      <w:r w:rsidR="007E696F">
        <w:t xml:space="preserve">The high dimensionality of </w:t>
      </w:r>
      <w:r w:rsidR="00B87776">
        <w:t xml:space="preserve">CyTOF </w:t>
      </w:r>
      <w:r w:rsidR="00F10F94">
        <w:t xml:space="preserve">data </w:t>
      </w:r>
      <w:r w:rsidR="00B87776">
        <w:t xml:space="preserve">presents challenges </w:t>
      </w:r>
      <w:r w:rsidR="00C67384">
        <w:t>for</w:t>
      </w:r>
      <w:r w:rsidR="007E696F">
        <w:t xml:space="preserve"> applying</w:t>
      </w:r>
      <w:r w:rsidR="00C67384">
        <w:t xml:space="preserve"> the</w:t>
      </w:r>
      <w:r w:rsidR="00B87776">
        <w:t xml:space="preserve"> traditional </w:t>
      </w:r>
      <w:r w:rsidR="00F10F94">
        <w:t>gating methods used in lower-dimensional flow cytometry.</w:t>
      </w:r>
      <w:r w:rsidR="007E696F">
        <w:t xml:space="preserve"> </w:t>
      </w:r>
      <w:r w:rsidR="00FB4100">
        <w:t xml:space="preserve">To address these challenges, we developed a sequential, semi-supervised approach to identify and classify immune cell populations in the CyTOF dataset. Manual </w:t>
      </w:r>
      <w:r w:rsidR="00EB0B9B">
        <w:t>gating</w:t>
      </w:r>
      <w:r w:rsidR="000C20CA">
        <w:t xml:space="preserve"> and </w:t>
      </w:r>
      <w:r w:rsidR="00E546FE">
        <w:t>human-authored</w:t>
      </w:r>
      <w:r w:rsidR="00824E71">
        <w:t xml:space="preserve"> </w:t>
      </w:r>
      <w:r w:rsidR="000C20CA">
        <w:t>labels</w:t>
      </w:r>
      <w:r w:rsidR="00EB0B9B">
        <w:t xml:space="preserve"> </w:t>
      </w:r>
      <w:r w:rsidR="00C77824">
        <w:t>were</w:t>
      </w:r>
      <w:r w:rsidR="00EB0B9B">
        <w:t xml:space="preserve"> </w:t>
      </w:r>
      <w:r w:rsidR="00FB4100">
        <w:t>first</w:t>
      </w:r>
      <w:r w:rsidR="00EB0B9B">
        <w:t xml:space="preserve"> applied to a subset of the data to tr</w:t>
      </w:r>
      <w:r w:rsidR="00701D0E">
        <w:t xml:space="preserve">ain a logistic regression </w:t>
      </w:r>
      <w:r w:rsidR="00C6394F">
        <w:t>classifier</w:t>
      </w:r>
      <w:r w:rsidR="00623A72">
        <w:t xml:space="preserve"> (called NodLabel)</w:t>
      </w:r>
      <w:r w:rsidR="00701D0E">
        <w:t xml:space="preserve"> </w:t>
      </w:r>
      <w:r w:rsidR="006F239D">
        <w:t>that was run on</w:t>
      </w:r>
      <w:r w:rsidR="003443C1">
        <w:t xml:space="preserve"> </w:t>
      </w:r>
      <w:r w:rsidR="006C0DE5">
        <w:t>the remaining</w:t>
      </w:r>
      <w:r w:rsidR="003443C1">
        <w:t xml:space="preserve"> samples</w:t>
      </w:r>
      <w:r w:rsidR="00FB4100">
        <w:t xml:space="preserve"> to broadly define 9 major immune subsets in </w:t>
      </w:r>
      <w:r w:rsidR="003955ED">
        <w:t>each of the patient samples</w:t>
      </w:r>
      <w:r w:rsidR="00105889">
        <w:t>.</w:t>
      </w:r>
      <w:r w:rsidR="007450FB">
        <w:t xml:space="preserve"> F</w:t>
      </w:r>
      <w:r w:rsidR="00F74A6E">
        <w:t xml:space="preserve">ig 2A illustrates this process </w:t>
      </w:r>
      <w:r w:rsidR="007450FB">
        <w:t xml:space="preserve">using </w:t>
      </w:r>
      <w:r w:rsidR="00F74A6E">
        <w:t>a</w:t>
      </w:r>
      <w:r w:rsidR="007450FB">
        <w:t xml:space="preserve"> viSNE </w:t>
      </w:r>
      <w:r w:rsidR="00C025A3">
        <w:t>layout</w:t>
      </w:r>
      <w:r w:rsidR="00986435">
        <w:t xml:space="preserve"> algorithm</w:t>
      </w:r>
      <w:r w:rsidR="003A6B99">
        <w:fldChar w:fldCharType="begin" w:fldLock="1"/>
      </w:r>
      <w:r w:rsidR="001A2316">
        <w:instrText>ADDIN CSL_CITATION { "citationItems" : [ { "id" : "ITEM-1", "itemData" : { "DOI" : "10.1038/nbt.2594", "ISBN" : "doi:10.1038/nbt.2594", "ISSN" : "1546-1696", "PMID" : "23685480", "abstract" : "New high-dimensional, single-cell technologies offer unprecedented resolution in the analysis of heterogeneous tissues. However, because these technologies can measure dozens of parameters simultaneously in individual cells, data interpretation can be challenging. Here we present viSNE, a tool that allows one to map high-dimensional cytometry data onto two dimensions, yet conserve the high-dimensional structure of the data. viSNE plots individual cells in a visual similar to a scatter plot, while using all pairwise distances in high dimension to determine each cell's location in the plot. We integrated mass cytometry with viSNE to map healthy and cancerous bone marrow samples. Healthy bone marrow automatically maps into a consistent shape, whereas leukemia samples map into malformed shapes that are distinct from healthy bone marrow and from each other. We also use viSNE and mass cytometry to compare leukemia diagnosis and relapse samples, and to identify a rare leukemia population reminiscent of minimal residual disease. viSNE can be applied to any multi-dimensional single-cell technology.", "author" : [ { "dropping-particle" : "", "family" : "Amir", "given" : "El-ad David", "non-dropping-particle" : "", "parse-names" : false, "suffix" : "" }, { "dropping-particle" : "", "family" : "Davis", "given" : "Kara L", "non-dropping-particle" : "", "parse-names" : false, "suffix" : "" }, { "dropping-particle" : "", "family" : "Tadmor", "given" : "Michelle D", "non-dropping-particle" : "", "parse-names" : false, "suffix" : "" }, { "dropping-particle" : "", "family" : "Simonds", "given" : "Erin F", "non-dropping-particle" : "", "parse-names" : false, "suffix" : "" }, { "dropping-particle" : "", "family" : "Levine", "given" : "Jacob H", "non-dropping-particle" : "", "parse-names" : false, "suffix" : "" }, { "dropping-particle" : "", "family" : "Bendall", "given" : "Sean C", "non-dropping-particle" : "", "parse-names" : false, "suffix" : "" }, { "dropping-particle" : "", "family" : "Shenfeld", "given" : "Daniel K", "non-dropping-particle" : "", "parse-names" : false, "suffix" : "" }, { "dropping-particle" : "", "family" : "Krishnaswamy", "given" : "Smita", "non-dropping-particle" : "", "parse-names" : false, "suffix" : "" }, { "dropping-particle" : "", "family" : "Nolan", "given" : "Garry P", "non-dropping-particle" : "", "parse-names" : false, "suffix" : "" }, { "dropping-particle" : "", "family" : "Pe'er", "given" : "Dana", "non-dropping-particle" : "", "parse-names" : false, "suffix" : "" } ], "container-title" : "Nature biotechnology", "id" : "ITEM-1", "issue" : "6", "issued" : { "date-parts" : [ [ "2013" ] ] }, "page" : "545-52", "publisher" : "Nature Publishing Group", "title" : "viSNE enables visualization of high dimensional single-cell data and reveals phenotypic heterogeneity of leukemia.", "type" : "article-journal", "volume" : "31" }, "uris" : [ "http://www.mendeley.com/documents/?uuid=f668340f-b25d-4441-871b-38e3d3391b07" ] } ], "mendeley" : { "formattedCitation" : "&lt;sup&gt;39&lt;/sup&gt;", "plainTextFormattedCitation" : "39", "previouslyFormattedCitation" : "&lt;sup&gt;39&lt;/sup&gt;" }, "properties" : { "noteIndex" : 0 }, "schema" : "https://github.com/citation-style-language/schema/raw/master/csl-citation.json" }</w:instrText>
      </w:r>
      <w:r w:rsidR="003A6B99">
        <w:fldChar w:fldCharType="separate"/>
      </w:r>
      <w:r w:rsidR="009B3159" w:rsidRPr="009B3159">
        <w:rPr>
          <w:noProof/>
          <w:vertAlign w:val="superscript"/>
        </w:rPr>
        <w:t>39</w:t>
      </w:r>
      <w:r w:rsidR="003A6B99">
        <w:fldChar w:fldCharType="end"/>
      </w:r>
      <w:r w:rsidR="009E2DEB">
        <w:t xml:space="preserve"> for 2D visualization</w:t>
      </w:r>
      <w:r w:rsidR="0053716D">
        <w:t>s</w:t>
      </w:r>
      <w:r w:rsidR="009E2DEB">
        <w:t xml:space="preserve"> of </w:t>
      </w:r>
      <w:r w:rsidR="007450FB">
        <w:t xml:space="preserve">high-dimensional CyTOF </w:t>
      </w:r>
      <w:r w:rsidR="00817119">
        <w:t xml:space="preserve">data </w:t>
      </w:r>
      <w:r w:rsidR="00FA6891">
        <w:t>from</w:t>
      </w:r>
      <w:r w:rsidR="00817119">
        <w:t xml:space="preserve"> </w:t>
      </w:r>
      <w:r w:rsidR="001B0B3F">
        <w:t>a</w:t>
      </w:r>
      <w:r w:rsidR="00817119">
        <w:t xml:space="preserve"> representative </w:t>
      </w:r>
      <w:r w:rsidR="00DF7E1D">
        <w:t xml:space="preserve">patient </w:t>
      </w:r>
      <w:r w:rsidR="008E31B2">
        <w:t>sample</w:t>
      </w:r>
      <w:r w:rsidR="007450FB">
        <w:t>.</w:t>
      </w:r>
      <w:r w:rsidR="00623A72">
        <w:t xml:space="preserve"> </w:t>
      </w:r>
      <w:r w:rsidR="003955ED">
        <w:t>To define additional heterogen</w:t>
      </w:r>
      <w:r w:rsidR="00597B0F">
        <w:t>ei</w:t>
      </w:r>
      <w:r w:rsidR="003955ED">
        <w:t>ty within each of these broad subsets, we next</w:t>
      </w:r>
      <w:r w:rsidR="00AD0820">
        <w:t xml:space="preserve"> applied </w:t>
      </w:r>
      <w:r w:rsidR="00156440">
        <w:t>Louvain/</w:t>
      </w:r>
      <w:r w:rsidR="003955ED">
        <w:t>Phenogra</w:t>
      </w:r>
      <w:r w:rsidR="00156440">
        <w:t>p</w:t>
      </w:r>
      <w:r w:rsidR="003955ED">
        <w:t>h</w:t>
      </w:r>
      <w:r w:rsidR="00C737AB">
        <w:fldChar w:fldCharType="begin" w:fldLock="1"/>
      </w:r>
      <w:r w:rsidR="00B0547D">
        <w:instrText>ADDIN CSL_CITATION { "citationItems" : [ { "id" : "ITEM-1", "itemData" : { "DOI" : "10.1016/j.cell.2015.05.047", "ISBN" : "0092-8674", "ISSN" : "00928674", "PMID" : "26095251", "abstract" : "Acute myeloid leukemia (AML) manifests as phenotypically and functionally diverse cells, often within the same patient. Intratumor phenotypic and functional heterogeneity have been linked primarily by physical sorting experiments, which assume that functionally distinct subpopulations can be prospectively isolated by surface phenotypes. This assumption has proven problematic, and we therefore developed a data-driven approach. Using mass cytometry, we profiled surface and intracellular signaling proteins simultaneously in millions of healthy and leukemic cells. We developed PhenoGraph, which algorithmically defines phenotypes in high-dimensional single-cell data. PhenoGraph revealed that the surface phenotypes of leukemic blasts do not necessarily reflect their intracellular state. Using hematopoietic progenitors, we defined a signaling-based measure of cellular phenotype, which led to isolation of a gene expression signature that was predictive of survival in independent cohorts. This study presents new methods for large-scale analysis of single-cell heterogeneity and demonstrates their utility, yielding insights into AML pathophysiology.", "author" : [ { "dropping-particle" : "", "family" : "Levine", "given" : "Jacob\u00a0H. H.", "non-dropping-particle" : "", "parse-names" : false, "suffix" : "" }, { "dropping-particle" : "", "family" : "Simonds", "given" : "Erin\u00a0F. F.", "non-dropping-particle" : "", "parse-names" : false, "suffix" : "" }, { "dropping-particle" : "", "family" : "Bendall", "given" : "Sean\u00a0C. C.", "non-dropping-particle" : "", "parse-names" : false, "suffix" : "" }, { "dropping-particle" : "", "family" : "Davis", "given" : "Kara\u00a0L. L.", "non-dropping-particle" : "", "parse-names" : false, "suffix" : "" }, { "dropping-particle" : "", "family" : "Amir", "given" : "El-ad\u00a0D. Ad D", "non-dropping-particle" : "", "parse-names" : false, "suffix" : "" }, { "dropping-particle" : "", "family" : "Tadmor", "given" : "Michelle\u00a0D. D.", "non-dropping-particle" : "", "parse-names" : false, "suffix" : "" }, { "dropping-particle" : "", "family" : "Litvin", "given" : "Oren", "non-dropping-particle" : "", "parse-names" : false, "suffix" : "" }, { "dropping-particle" : "", "family" : "Fienberg", "given" : "Harris\u00a0G. G.", "non-dropping-particle" : "", "parse-names" : false, "suffix" : "" }, { "dropping-particle" : "", "family" : "Jager", "given" : "Astraea", "non-dropping-particle" : "", "parse-names" : false, "suffix" : "" }, { "dropping-particle" : "", "family" : "Zunder", "given" : "Eli\u00a0R. R.", "non-dropping-particle" : "", "parse-names" : false, "suffix" : "" }, { "dropping-particle" : "", "family" : "Finck", "given" : "Rachel", "non-dropping-particle" : "", "parse-names" : false, "suffix" : "" }, { "dropping-particle" : "", "family" : "Gedman", "given" : "Amanda\u00a0L. L.", "non-dropping-particle" : "", "parse-names" : false, "suffix" : "" }, { "dropping-particle" : "", "family" : "Radtke", "given" : "Ina", "non-dropping-particle" : "", "parse-names" : false, "suffix" : "" }, { "dropping-particle" : "", "family" : "Downing", "given" : "James\u00a0R. R.", "non-dropping-particle" : "", "parse-names" : false, "suffix" : "" }, { "dropping-particle" : "", "family" : "Pe\u2019er", "given" : "Dana", "non-dropping-particle" : "", "parse-names" : false, "suffix" : "" }, { "dropping-particle" : "", "family" : "Nolan", "given" : "Garry\u00a0P. P.", "non-dropping-particle" : "", "parse-names" : false, "suffix" : "" }, { "dropping-particle" : "", "family" : "Pe'er", "given" : "Dana", "non-dropping-particle" : "", "parse-names" : false, "suffix" : "" }, { "dropping-particle" : "", "family" : "Nolan", "given" : "Garry\u00a0P. P.", "non-dropping-particle" : "", "parse-names" : false, "suffix" : "" } ], "container-title" : "Cell", "id" : "ITEM-1", "issue" : "1", "issued" : { "date-parts" : [ [ "2015" ] ] }, "page" : "184-197", "publisher" : "Elsevier Inc.", "title" : "Data-Driven Phenotypic Dissection of AML Reveals Progenitor-like Cells that Correlate with Prognosis", "type" : "article-journal", "volume" : "162" }, "uris" : [ "http://www.mendeley.com/documents/?uuid=ba2f0a76-c75a-4f5a-b459-8f91683c164d" ] } ], "mendeley" : { "formattedCitation" : "&lt;sup&gt;40&lt;/sup&gt;", "plainTextFormattedCitation" : "40", "previouslyFormattedCitation" : "&lt;sup&gt;40&lt;/sup&gt;" }, "properties" : { "noteIndex" : 0 }, "schema" : "https://github.com/citation-style-language/schema/raw/master/csl-citation.json" }</w:instrText>
      </w:r>
      <w:r w:rsidR="00C737AB">
        <w:fldChar w:fldCharType="separate"/>
      </w:r>
      <w:r w:rsidR="00C737AB" w:rsidRPr="00C737AB">
        <w:rPr>
          <w:noProof/>
          <w:vertAlign w:val="superscript"/>
        </w:rPr>
        <w:t>40</w:t>
      </w:r>
      <w:r w:rsidR="00C737AB">
        <w:fldChar w:fldCharType="end"/>
      </w:r>
      <w:r w:rsidR="00C737AB">
        <w:t xml:space="preserve"> </w:t>
      </w:r>
      <w:r w:rsidR="003955ED">
        <w:t xml:space="preserve">as an </w:t>
      </w:r>
      <w:r w:rsidR="00AD0820">
        <w:t xml:space="preserve">unsupervised clustering </w:t>
      </w:r>
      <w:r w:rsidR="003955ED">
        <w:t xml:space="preserve">method to each </w:t>
      </w:r>
      <w:r w:rsidR="00AD0820">
        <w:t>Nod</w:t>
      </w:r>
      <w:r w:rsidR="00C737AB">
        <w:t>L</w:t>
      </w:r>
      <w:r w:rsidR="00AD0820">
        <w:t>abel-identified</w:t>
      </w:r>
      <w:r w:rsidR="00AA7AD7">
        <w:t xml:space="preserve"> subset</w:t>
      </w:r>
      <w:r w:rsidR="003955ED">
        <w:t xml:space="preserve"> in each patient sample</w:t>
      </w:r>
      <w:r w:rsidR="00156440">
        <w:t>.</w:t>
      </w:r>
      <w:r w:rsidR="0078200E">
        <w:t xml:space="preserve"> </w:t>
      </w:r>
      <w:r w:rsidR="00156440">
        <w:t>While the combination of the Nod</w:t>
      </w:r>
      <w:r w:rsidR="00C737AB">
        <w:t>L</w:t>
      </w:r>
      <w:r w:rsidR="00156440">
        <w:t>abel classifier and Phenograph (which we term HybridLouvain)</w:t>
      </w:r>
      <w:r w:rsidR="0078200E">
        <w:t xml:space="preserve"> is a powerful approach to define phenotypic heterogeneity in a sample, a limitation of the approach is that the identified HybridLouvain communities are </w:t>
      </w:r>
      <w:r w:rsidR="00156440">
        <w:t>only applicable</w:t>
      </w:r>
      <w:r w:rsidR="0078200E">
        <w:t xml:space="preserve"> to a single </w:t>
      </w:r>
      <w:r w:rsidR="00156440">
        <w:t xml:space="preserve">patient </w:t>
      </w:r>
      <w:r w:rsidR="0078200E">
        <w:t xml:space="preserve">sample. To address this issue, </w:t>
      </w:r>
      <w:r w:rsidR="00156440">
        <w:t xml:space="preserve">we </w:t>
      </w:r>
      <w:r w:rsidR="0078200E">
        <w:t>meta-cluster</w:t>
      </w:r>
      <w:r w:rsidR="00156440">
        <w:t xml:space="preserve">ed </w:t>
      </w:r>
      <w:r w:rsidR="0078200E">
        <w:t>the</w:t>
      </w:r>
      <w:r w:rsidR="003955ED">
        <w:t xml:space="preserve"> </w:t>
      </w:r>
      <w:r w:rsidR="0078200E">
        <w:t xml:space="preserve">individual </w:t>
      </w:r>
      <w:r w:rsidR="003955ED">
        <w:t>communities</w:t>
      </w:r>
      <w:r w:rsidR="00AD0820">
        <w:t xml:space="preserve"> across all </w:t>
      </w:r>
      <w:r w:rsidR="003955ED">
        <w:t>patient samples, and meta-communities</w:t>
      </w:r>
      <w:r w:rsidR="00AD0820">
        <w:t xml:space="preserve"> </w:t>
      </w:r>
      <w:r w:rsidR="003955ED">
        <w:t xml:space="preserve">that </w:t>
      </w:r>
      <w:r w:rsidR="00AD0820">
        <w:t xml:space="preserve">were </w:t>
      </w:r>
      <w:r w:rsidR="003955ED">
        <w:t xml:space="preserve">reproducibly identified across multiple patients were </w:t>
      </w:r>
      <w:r w:rsidR="00AD0820">
        <w:t xml:space="preserve">then manually annotated based on overall marker expression </w:t>
      </w:r>
      <w:r w:rsidR="003955ED">
        <w:t xml:space="preserve">patterns. </w:t>
      </w:r>
      <w:r w:rsidR="0078200E">
        <w:t>These an</w:t>
      </w:r>
      <w:r w:rsidR="00156440">
        <w:t>notations were then</w:t>
      </w:r>
      <w:r w:rsidR="0078200E">
        <w:t xml:space="preserve"> mapped back to each individual patient sample to provide consistent community definitions across all samples. </w:t>
      </w:r>
      <w:r w:rsidR="00AA7AD7">
        <w:t>Using thi</w:t>
      </w:r>
      <w:r w:rsidR="00156440">
        <w:t>s approach</w:t>
      </w:r>
      <w:r w:rsidR="00AA7AD7">
        <w:t xml:space="preserve"> </w:t>
      </w:r>
      <w:r w:rsidR="00156440">
        <w:t xml:space="preserve">(which we term MetaHybridLouvain) </w:t>
      </w:r>
      <w:r w:rsidR="00AA7AD7">
        <w:t xml:space="preserve">we </w:t>
      </w:r>
      <w:r w:rsidR="0081594E">
        <w:t xml:space="preserve">identified </w:t>
      </w:r>
      <w:r w:rsidR="00623A72">
        <w:t xml:space="preserve">26 </w:t>
      </w:r>
      <w:r w:rsidR="00926906">
        <w:t xml:space="preserve">communities of </w:t>
      </w:r>
      <w:r w:rsidR="00623A72">
        <w:t>canonical</w:t>
      </w:r>
      <w:r w:rsidR="00FB600A">
        <w:t xml:space="preserve"> leukocyte</w:t>
      </w:r>
      <w:r w:rsidR="00623A72">
        <w:t xml:space="preserve"> </w:t>
      </w:r>
      <w:r w:rsidR="008F7C04">
        <w:t>populations</w:t>
      </w:r>
      <w:r w:rsidR="00623A72">
        <w:t xml:space="preserve"> across </w:t>
      </w:r>
      <w:r w:rsidR="00306CE2">
        <w:t>all</w:t>
      </w:r>
      <w:r w:rsidR="00697008">
        <w:t xml:space="preserve"> acute and convalescent </w:t>
      </w:r>
      <w:r w:rsidR="00223771">
        <w:t xml:space="preserve">phase </w:t>
      </w:r>
      <w:r w:rsidR="00697008">
        <w:t>samples (Fig 2B)</w:t>
      </w:r>
      <w:r w:rsidR="00AD56B5">
        <w:t xml:space="preserve">. Hierarchical clustering </w:t>
      </w:r>
      <w:r w:rsidR="00207BBA">
        <w:t xml:space="preserve">by sample revealed two clusters that </w:t>
      </w:r>
      <w:r w:rsidR="00D92CEC">
        <w:t xml:space="preserve">generally </w:t>
      </w:r>
      <w:r w:rsidR="00C216AE">
        <w:t xml:space="preserve">separated </w:t>
      </w:r>
      <w:r w:rsidR="001A60EF">
        <w:t>by</w:t>
      </w:r>
      <w:r w:rsidR="00C216AE">
        <w:t xml:space="preserve"> </w:t>
      </w:r>
      <w:r w:rsidR="005A319F">
        <w:t xml:space="preserve">timepoint, with no </w:t>
      </w:r>
      <w:r w:rsidR="008E2C4D">
        <w:t xml:space="preserve">communities </w:t>
      </w:r>
      <w:r w:rsidR="002C09FA">
        <w:t xml:space="preserve">corresponding to </w:t>
      </w:r>
      <w:r w:rsidR="00F322C4">
        <w:t xml:space="preserve">any </w:t>
      </w:r>
      <w:r w:rsidR="002C09FA">
        <w:t>apparent</w:t>
      </w:r>
      <w:r w:rsidR="005A319F">
        <w:t xml:space="preserve"> </w:t>
      </w:r>
      <w:r w:rsidR="0058291F">
        <w:t>contrasts</w:t>
      </w:r>
      <w:r w:rsidR="005A319F">
        <w:t xml:space="preserve"> in severity, 15d IgG titer, or acute phase viral titer (Fig 2B).</w:t>
      </w:r>
      <w:r w:rsidR="00C13773">
        <w:t xml:space="preserve"> Clu</w:t>
      </w:r>
      <w:r w:rsidR="000767CB">
        <w:t xml:space="preserve">stering by </w:t>
      </w:r>
      <w:r w:rsidR="0056181D">
        <w:t xml:space="preserve">community </w:t>
      </w:r>
      <w:r w:rsidR="000767CB">
        <w:t xml:space="preserve">frequency </w:t>
      </w:r>
      <w:r w:rsidR="00C13773">
        <w:t>reveals a distinct contrast in CD14</w:t>
      </w:r>
      <w:r w:rsidR="00C13773" w:rsidRPr="00802833">
        <w:rPr>
          <w:vertAlign w:val="superscript"/>
        </w:rPr>
        <w:t>+</w:t>
      </w:r>
      <w:r w:rsidR="00C13773">
        <w:t>CD16</w:t>
      </w:r>
      <w:r w:rsidR="00C13773" w:rsidRPr="00802833">
        <w:rPr>
          <w:vertAlign w:val="superscript"/>
        </w:rPr>
        <w:t>+</w:t>
      </w:r>
      <w:r w:rsidR="00C13773">
        <w:t xml:space="preserve"> monocyte frequencies between the acute and convalescent phases (</w:t>
      </w:r>
      <w:r w:rsidR="000767CB">
        <w:t xml:space="preserve">vertical axis, </w:t>
      </w:r>
      <w:r w:rsidR="008017D8">
        <w:t xml:space="preserve">Fig 2B). This </w:t>
      </w:r>
      <w:r w:rsidR="00C13773">
        <w:t>is</w:t>
      </w:r>
      <w:r w:rsidR="00FE7CD2">
        <w:t xml:space="preserve"> the most expanded population at the acute timepoint </w:t>
      </w:r>
      <w:r w:rsidR="009A0A44">
        <w:t>(Fig 2C)</w:t>
      </w:r>
      <w:r w:rsidR="00C51B12">
        <w:t xml:space="preserve">, and </w:t>
      </w:r>
      <w:r w:rsidR="007E39F0">
        <w:t>the difference was highly significant</w:t>
      </w:r>
      <w:r w:rsidR="007E1392">
        <w:t xml:space="preserve"> (Bonferroni</w:t>
      </w:r>
      <w:r w:rsidR="00BD7B4F">
        <w:t>-corrected [BF]</w:t>
      </w:r>
      <w:r w:rsidR="007E1392">
        <w:t xml:space="preserve"> </w:t>
      </w:r>
      <w:r w:rsidR="007E1392">
        <w:rPr>
          <w:i/>
        </w:rPr>
        <w:t>P</w:t>
      </w:r>
      <w:r w:rsidR="007E1392">
        <w:t xml:space="preserve"> </w:t>
      </w:r>
      <w:r w:rsidR="00011658">
        <w:t xml:space="preserve">= </w:t>
      </w:r>
      <w:r w:rsidR="007E1392">
        <w:t>1.9e-09)</w:t>
      </w:r>
      <w:r w:rsidR="009A0A44">
        <w:t>.</w:t>
      </w:r>
      <w:r w:rsidR="007E447C">
        <w:t xml:space="preserve"> Other populations also </w:t>
      </w:r>
      <w:r w:rsidR="00D45539">
        <w:t xml:space="preserve">comparatively </w:t>
      </w:r>
      <w:r w:rsidR="007E447C">
        <w:t xml:space="preserve">upregulated </w:t>
      </w:r>
      <w:r w:rsidR="00DC1E61">
        <w:t xml:space="preserve">during the acute phase </w:t>
      </w:r>
      <w:r w:rsidR="00FC76FA">
        <w:t>were</w:t>
      </w:r>
      <w:r w:rsidR="00DC1E61">
        <w:t xml:space="preserve"> plasmacytoid dendritic cells (PDCs) (BF </w:t>
      </w:r>
      <w:r w:rsidR="00DC1E61">
        <w:rPr>
          <w:i/>
        </w:rPr>
        <w:t>P</w:t>
      </w:r>
      <w:r w:rsidR="00DC1E61">
        <w:t xml:space="preserve"> </w:t>
      </w:r>
      <w:r w:rsidR="00011658">
        <w:t xml:space="preserve">= </w:t>
      </w:r>
      <w:r w:rsidR="00DC1E61">
        <w:t>4.7e-13) and CD14</w:t>
      </w:r>
      <w:r w:rsidR="0036269C" w:rsidRPr="0036269C">
        <w:rPr>
          <w:vertAlign w:val="superscript"/>
        </w:rPr>
        <w:t>+</w:t>
      </w:r>
      <w:r w:rsidR="00DC1E61">
        <w:t xml:space="preserve"> monocytes (BF </w:t>
      </w:r>
      <w:r w:rsidR="00DC1E61">
        <w:rPr>
          <w:i/>
        </w:rPr>
        <w:t>P</w:t>
      </w:r>
      <w:r w:rsidR="00DC1E61">
        <w:t xml:space="preserve"> </w:t>
      </w:r>
      <w:r w:rsidR="00011658">
        <w:t xml:space="preserve">= </w:t>
      </w:r>
      <w:r w:rsidR="00DC1E61">
        <w:t xml:space="preserve">0.0019), with four additional populations identified at </w:t>
      </w:r>
      <w:r w:rsidR="0025453F">
        <w:t xml:space="preserve">a threshold </w:t>
      </w:r>
      <w:r w:rsidR="00E17199">
        <w:t>false discovery rate (</w:t>
      </w:r>
      <w:r w:rsidR="00DC1E61">
        <w:t>FDR</w:t>
      </w:r>
      <w:r w:rsidR="00E17199">
        <w:t>)</w:t>
      </w:r>
      <w:r w:rsidR="00DC1E61">
        <w:t xml:space="preserve"> &lt; 0.05 (Fig 2C). </w:t>
      </w:r>
      <w:r w:rsidR="006374EE">
        <w:t>Ten</w:t>
      </w:r>
      <w:r w:rsidR="00D45539">
        <w:t xml:space="preserve"> populations </w:t>
      </w:r>
      <w:r w:rsidR="00067F27">
        <w:t>were</w:t>
      </w:r>
      <w:r w:rsidR="00D45539">
        <w:t xml:space="preserve"> </w:t>
      </w:r>
      <w:r w:rsidR="006374EE">
        <w:t xml:space="preserve">comparatively downregulated at the acute phase </w:t>
      </w:r>
      <w:r w:rsidR="00963DD1">
        <w:t>and thereby convalescent-</w:t>
      </w:r>
      <w:r w:rsidR="006374EE">
        <w:t xml:space="preserve">associated at </w:t>
      </w:r>
      <w:r w:rsidR="008035FD">
        <w:t xml:space="preserve">FDR </w:t>
      </w:r>
      <w:r w:rsidR="006374EE">
        <w:t>&lt; 0.05</w:t>
      </w:r>
      <w:r w:rsidR="002A0B36">
        <w:t xml:space="preserve"> (Fig 2D)</w:t>
      </w:r>
      <w:r w:rsidR="006374EE">
        <w:t xml:space="preserve">, with the strongest difference being observed in CD1c dendritic cells (DCs) (BF </w:t>
      </w:r>
      <w:r w:rsidR="006374EE">
        <w:rPr>
          <w:i/>
        </w:rPr>
        <w:t>P</w:t>
      </w:r>
      <w:r w:rsidR="006374EE">
        <w:t xml:space="preserve"> </w:t>
      </w:r>
      <w:r w:rsidR="00F36D6C">
        <w:t xml:space="preserve">= </w:t>
      </w:r>
      <w:r w:rsidR="006374EE">
        <w:t>3.9e-19).</w:t>
      </w:r>
    </w:p>
    <w:p w14:paraId="246880E2" w14:textId="03FBA4FD" w:rsidR="004957BB" w:rsidRDefault="004957BB" w:rsidP="004957BB">
      <w:pPr>
        <w:pStyle w:val="Heading2"/>
      </w:pPr>
      <w:r>
        <w:t xml:space="preserve">Monocytes, dendritic cells, and B cells express CHIKV </w:t>
      </w:r>
      <w:r w:rsidR="00901B0F">
        <w:t>surface protein</w:t>
      </w:r>
      <w:r>
        <w:t xml:space="preserve"> during </w:t>
      </w:r>
      <w:r w:rsidR="000048EF">
        <w:t xml:space="preserve">acute </w:t>
      </w:r>
      <w:r>
        <w:t>infection</w:t>
      </w:r>
    </w:p>
    <w:p w14:paraId="19582C32" w14:textId="24511C76" w:rsidR="00F83E40" w:rsidRDefault="004F20CB" w:rsidP="00226EBB">
      <w:pPr>
        <w:pStyle w:val="Normal2"/>
      </w:pPr>
      <w:r>
        <w:t>Classifying CyTOF events into only the c</w:t>
      </w:r>
      <w:r w:rsidR="00653599">
        <w:t>anonical leukocyte populations</w:t>
      </w:r>
      <w:r>
        <w:t xml:space="preserve"> </w:t>
      </w:r>
      <w:r w:rsidR="00271B45">
        <w:t>ignores</w:t>
      </w:r>
      <w:r>
        <w:t xml:space="preserve"> much of the richness of </w:t>
      </w:r>
      <w:r w:rsidR="00182B26">
        <w:t xml:space="preserve">these </w:t>
      </w:r>
      <w:r>
        <w:t xml:space="preserve">data, which can </w:t>
      </w:r>
      <w:r w:rsidR="008261AF">
        <w:t>reveal previously unrecognized</w:t>
      </w:r>
      <w:r>
        <w:t xml:space="preserve"> diversity and heterogeneity within each of these populations. </w:t>
      </w:r>
      <w:r w:rsidR="00AA7AD7">
        <w:t xml:space="preserve">The advantage of our </w:t>
      </w:r>
      <w:r w:rsidR="00156440">
        <w:t>MetaHybridLouvain</w:t>
      </w:r>
      <w:r w:rsidR="00AA7AD7">
        <w:t xml:space="preserve"> approach is that it allows for unbiased identification of phenotypically heterogenous sub-communities within each of the canonical immune subsets,</w:t>
      </w:r>
      <w:r>
        <w:fldChar w:fldCharType="begin" w:fldLock="1"/>
      </w:r>
      <w:r w:rsidR="00C737AB">
        <w:instrText>ADDIN CSL_CITATION { "citationItems" : [ { "id" : "ITEM-1", "itemData" : { "DOI" : "10.1038/nmeth.3863", "ISBN" : "1548-7105 (Electronic)\r1548-7091 (Linking)", "ISSN" : "1548-7105", "PMID" : "27183440", "abstract" : "Accurate identification of cell subsets in complex populations is key to discovering novelty in multidimensional single-cell experiments. We present X-shift (http://web.stanford.edu/~samusik/vortex/), an algorithm that processes data sets using fast k-nearest-neighbor estimation of cell event density and arranges populations by marker-based classification. X-shift enables automated cell-subset clustering and access to biological insights that 'prior knowledge' might prevent the researcher from discovering.", "author" : [ { "dropping-particle" : "", "family" : "Samusik", "given" : "Nikolay", "non-dropping-particle" : "", "parse-names" : false, "suffix" : "" }, { "dropping-particle" : "", "family" : "Good", "given" : "Zinaida", "non-dropping-particle" : "", "parse-names" : false, "suffix" : "" }, { "dropping-particle" : "", "family" : "Spitzer", "given" : "Matthew H", "non-dropping-particle" : "", "parse-names" : false, "suffix" : "" }, { "dropping-particle" : "", "family" : "Davis", "given" : "Kara L", "non-dropping-particle" : "", "parse-names" : false, "suffix" : "" }, { "dropping-particle" : "", "family" : "Nolan", "given" : "Garry P", "non-dropping-particle" : "", "parse-names" : false, "suffix" : "" } ], "container-title" : "Nature methods", "id" : "ITEM-1", "issue" : "6", "issued" : { "date-parts" : [ [ "2016" ] ] }, "note" : "NULL", "page" : "493-496", "title" : "Automated mapping of phenotype space with single-cell data.", "type" : "article-journal", "volume" : "13" }, "uris" : [ "http://www.mendeley.com/documents/?uuid=a93595ed-24a4-4884-8682-46460d6b7561" ] } ], "mendeley" : { "formattedCitation" : "&lt;sup&gt;41&lt;/sup&gt;", "plainTextFormattedCitation" : "41", "previouslyFormattedCitation" : "&lt;sup&gt;41&lt;/sup&gt;" }, "properties" : { "noteIndex" : 0 }, "schema" : "https://github.com/citation-style-language/schema/raw/master/csl-citation.json" }</w:instrText>
      </w:r>
      <w:r>
        <w:fldChar w:fldCharType="separate"/>
      </w:r>
      <w:r w:rsidR="00C737AB" w:rsidRPr="00C737AB">
        <w:rPr>
          <w:noProof/>
          <w:vertAlign w:val="superscript"/>
        </w:rPr>
        <w:t>41</w:t>
      </w:r>
      <w:r>
        <w:fldChar w:fldCharType="end"/>
      </w:r>
      <w:r>
        <w:t xml:space="preserve"> </w:t>
      </w:r>
      <w:r w:rsidR="00C714DA">
        <w:t>e.g.,</w:t>
      </w:r>
      <w:r w:rsidR="00140FAF">
        <w:t xml:space="preserve"> a </w:t>
      </w:r>
      <w:r w:rsidR="00140FAF">
        <w:rPr>
          <w:i/>
        </w:rPr>
        <w:t>sub</w:t>
      </w:r>
      <w:r w:rsidR="00911594">
        <w:rPr>
          <w:i/>
        </w:rPr>
        <w:t>-community</w:t>
      </w:r>
      <w:r w:rsidR="00C714DA">
        <w:t xml:space="preserve"> of </w:t>
      </w:r>
      <w:r w:rsidR="00140FAF">
        <w:t>CD14</w:t>
      </w:r>
      <w:r w:rsidR="00140FAF">
        <w:rPr>
          <w:vertAlign w:val="superscript"/>
        </w:rPr>
        <w:t>+</w:t>
      </w:r>
      <w:r w:rsidR="00140FAF">
        <w:t xml:space="preserve"> monocytes</w:t>
      </w:r>
      <w:r w:rsidR="008C7186">
        <w:t xml:space="preserve"> </w:t>
      </w:r>
      <w:r w:rsidR="00387517">
        <w:t>as defined by</w:t>
      </w:r>
      <w:r w:rsidR="008C7186">
        <w:t xml:space="preserve"> a </w:t>
      </w:r>
      <w:r w:rsidR="00AA7AD7">
        <w:t xml:space="preserve">specific, reproducible </w:t>
      </w:r>
      <w:r w:rsidR="008C7186">
        <w:t xml:space="preserve">marker </w:t>
      </w:r>
      <w:r w:rsidR="00AA7AD7">
        <w:t>expression pattern</w:t>
      </w:r>
      <w:r w:rsidR="008C7186">
        <w:t xml:space="preserve"> across multiple samples.</w:t>
      </w:r>
      <w:r w:rsidR="005840CB">
        <w:t xml:space="preserve"> </w:t>
      </w:r>
      <w:r w:rsidR="00156440">
        <w:t xml:space="preserve">This allowed for the identification of </w:t>
      </w:r>
      <w:r w:rsidR="00A37742">
        <w:t xml:space="preserve">up to nine </w:t>
      </w:r>
      <w:r w:rsidR="003A21BF">
        <w:t>sub</w:t>
      </w:r>
      <w:r w:rsidR="00156440">
        <w:t>-communities within certain defined canonical immune population</w:t>
      </w:r>
      <w:r w:rsidR="00B94BB8">
        <w:t>s</w:t>
      </w:r>
      <w:r w:rsidR="00156440">
        <w:t xml:space="preserve"> </w:t>
      </w:r>
      <w:r w:rsidR="005A5760">
        <w:t>(</w:t>
      </w:r>
      <w:commentRangeStart w:id="2"/>
      <w:r w:rsidR="005A5760">
        <w:t xml:space="preserve">Fig 3B, </w:t>
      </w:r>
      <w:r w:rsidR="005A5581">
        <w:t>3C</w:t>
      </w:r>
      <w:commentRangeEnd w:id="2"/>
      <w:r w:rsidR="00B72638">
        <w:rPr>
          <w:rStyle w:val="CommentReference"/>
        </w:rPr>
        <w:commentReference w:id="2"/>
      </w:r>
      <w:r w:rsidR="005A5581">
        <w:t>)</w:t>
      </w:r>
      <w:r w:rsidR="00FC318D">
        <w:t xml:space="preserve">, producing </w:t>
      </w:r>
      <w:r w:rsidR="00210039">
        <w:t>a total of 57 sub-communities</w:t>
      </w:r>
      <w:r w:rsidR="00BC3F20">
        <w:t>.</w:t>
      </w:r>
      <w:r w:rsidR="005D29C6">
        <w:t xml:space="preserve"> </w:t>
      </w:r>
      <w:r w:rsidR="00E871EA">
        <w:t xml:space="preserve">More detailed </w:t>
      </w:r>
      <w:r w:rsidR="005462F2">
        <w:t>results</w:t>
      </w:r>
      <w:r w:rsidR="00E871EA">
        <w:t xml:space="preserve"> of MetaHybridLouvain for</w:t>
      </w:r>
      <w:r w:rsidR="005462F2">
        <w:t xml:space="preserve"> </w:t>
      </w:r>
      <w:r w:rsidR="009D0EAB">
        <w:t>the representative</w:t>
      </w:r>
      <w:r w:rsidR="005462F2">
        <w:t xml:space="preserve"> </w:t>
      </w:r>
      <w:r w:rsidR="007C7472">
        <w:t xml:space="preserve">sample </w:t>
      </w:r>
      <w:r w:rsidR="005F5CBB">
        <w:t>used</w:t>
      </w:r>
      <w:r w:rsidR="007C7472">
        <w:t xml:space="preserve"> in F</w:t>
      </w:r>
      <w:r w:rsidR="00615DD2">
        <w:t>ig 2A</w:t>
      </w:r>
      <w:r w:rsidR="007C7472">
        <w:t xml:space="preserve"> and 3B</w:t>
      </w:r>
      <w:r w:rsidR="00E871EA">
        <w:t xml:space="preserve"> are depicted in Fig S</w:t>
      </w:r>
      <w:r w:rsidR="00F83E40">
        <w:t>1.</w:t>
      </w:r>
    </w:p>
    <w:p w14:paraId="3F2994EE" w14:textId="79C9FDEC" w:rsidR="004E3540" w:rsidRDefault="00156440" w:rsidP="00F83E40">
      <w:pPr>
        <w:pStyle w:val="Normal2"/>
        <w:ind w:firstLine="720"/>
      </w:pPr>
      <w:r>
        <w:t>Having dissected the cellular heterogeneity of the samples at high resolution, w</w:t>
      </w:r>
      <w:r w:rsidR="001E5EC3">
        <w:t xml:space="preserve">e </w:t>
      </w:r>
      <w:r>
        <w:t>went on to</w:t>
      </w:r>
      <w:r w:rsidR="001E5EC3">
        <w:t xml:space="preserve"> identif</w:t>
      </w:r>
      <w:r>
        <w:t>y</w:t>
      </w:r>
      <w:r w:rsidR="004E3540">
        <w:t xml:space="preserve"> leukocyte populations that have</w:t>
      </w:r>
      <w:r w:rsidR="006268DD">
        <w:t xml:space="preserve"> comparatively</w:t>
      </w:r>
      <w:r w:rsidR="004E3540">
        <w:t xml:space="preserve"> high levels of CHIK</w:t>
      </w:r>
      <w:r w:rsidR="00514B48">
        <w:t>V</w:t>
      </w:r>
      <w:r w:rsidR="004E3540">
        <w:t xml:space="preserve"> surface protein during the acute phase of infection.</w:t>
      </w:r>
      <w:r w:rsidR="007450FB">
        <w:t xml:space="preserve"> </w:t>
      </w:r>
      <w:r w:rsidR="00C251F0">
        <w:t>Qualitatively, i</w:t>
      </w:r>
      <w:r w:rsidR="000934E7">
        <w:t>n</w:t>
      </w:r>
      <w:r w:rsidR="00C51C0E">
        <w:t xml:space="preserve"> the representative patient sample</w:t>
      </w:r>
      <w:r w:rsidR="000934E7">
        <w:t xml:space="preserve">, </w:t>
      </w:r>
      <w:r w:rsidR="00514B48">
        <w:t>CHIKV surface protein</w:t>
      </w:r>
      <w:r w:rsidR="00E76644">
        <w:t xml:space="preserve"> </w:t>
      </w:r>
      <w:r w:rsidR="000934E7">
        <w:t>was</w:t>
      </w:r>
      <w:r w:rsidR="00332679">
        <w:t xml:space="preserve"> </w:t>
      </w:r>
      <w:r w:rsidR="000934E7">
        <w:t>expressed by</w:t>
      </w:r>
      <w:r w:rsidR="008259BD">
        <w:t xml:space="preserve"> distinct populations of</w:t>
      </w:r>
      <w:r w:rsidR="00332679">
        <w:t xml:space="preserve"> leukocytes</w:t>
      </w:r>
      <w:r w:rsidR="000934E7">
        <w:t xml:space="preserve"> </w:t>
      </w:r>
      <w:r w:rsidR="00383F72">
        <w:t>in</w:t>
      </w:r>
      <w:r w:rsidR="005B240C">
        <w:t xml:space="preserve"> the</w:t>
      </w:r>
      <w:r w:rsidR="000934E7">
        <w:t xml:space="preserve"> viSNE</w:t>
      </w:r>
      <w:r w:rsidR="005B240C">
        <w:t xml:space="preserve"> layout</w:t>
      </w:r>
      <w:r w:rsidR="000934E7">
        <w:t xml:space="preserve"> (Fig 3D)</w:t>
      </w:r>
      <w:r w:rsidR="00CD1781">
        <w:t>—</w:t>
      </w:r>
      <w:r w:rsidR="009342FB">
        <w:t>in particular</w:t>
      </w:r>
      <w:r w:rsidR="00D66BEF">
        <w:t xml:space="preserve"> monocytes</w:t>
      </w:r>
      <w:r w:rsidR="009959F7">
        <w:t>, dendritic cells,</w:t>
      </w:r>
      <w:r w:rsidR="00D66BEF">
        <w:t xml:space="preserve"> and B cells (compare with Fig 2A).</w:t>
      </w:r>
      <w:r w:rsidR="004167C1">
        <w:t xml:space="preserve"> </w:t>
      </w:r>
      <w:r w:rsidR="002B4220">
        <w:t>Quantitatively, a</w:t>
      </w:r>
      <w:r w:rsidR="004167C1">
        <w:t xml:space="preserve">cross all samples, </w:t>
      </w:r>
      <w:r w:rsidR="002850C4">
        <w:t xml:space="preserve">monocytes and dendritic cells </w:t>
      </w:r>
      <w:r w:rsidR="007553BC">
        <w:t xml:space="preserve">displayed the strongest contrasts in </w:t>
      </w:r>
      <w:r w:rsidR="004F7CEE">
        <w:t xml:space="preserve">mean </w:t>
      </w:r>
      <w:r w:rsidR="00B12BBB">
        <w:t>CHIKV channel values per sample</w:t>
      </w:r>
      <w:r w:rsidR="0084724B">
        <w:t xml:space="preserve"> between acute and convalescent timepoints (Fig 3E).</w:t>
      </w:r>
      <w:r w:rsidR="009F0313">
        <w:t xml:space="preserve"> CHIKV-positive cell populations largely fell along canonical leukocyte phenotype boundaries</w:t>
      </w:r>
      <w:r w:rsidR="002850C4">
        <w:t xml:space="preserve">, with </w:t>
      </w:r>
      <w:r w:rsidR="009325A6">
        <w:t>all three</w:t>
      </w:r>
      <w:r w:rsidR="002850C4">
        <w:t xml:space="preserve"> sub</w:t>
      </w:r>
      <w:r w:rsidR="00911594">
        <w:t>-communities</w:t>
      </w:r>
      <w:r w:rsidR="002850C4">
        <w:t xml:space="preserve"> of CD14</w:t>
      </w:r>
      <w:r w:rsidR="002850C4">
        <w:rPr>
          <w:vertAlign w:val="superscript"/>
        </w:rPr>
        <w:t>+</w:t>
      </w:r>
      <w:r w:rsidR="002850C4">
        <w:t xml:space="preserve"> monocytes (BF </w:t>
      </w:r>
      <w:r w:rsidR="002850C4">
        <w:rPr>
          <w:i/>
        </w:rPr>
        <w:t>P</w:t>
      </w:r>
      <w:r w:rsidR="009325A6">
        <w:t xml:space="preserve"> = 2.5e-26, </w:t>
      </w:r>
      <w:r w:rsidR="002850C4">
        <w:t>2.7e-24</w:t>
      </w:r>
      <w:r w:rsidR="009325A6">
        <w:t>, 8.1e-16</w:t>
      </w:r>
      <w:r w:rsidR="002850C4">
        <w:t>), both sub</w:t>
      </w:r>
      <w:r w:rsidR="00911594">
        <w:t>-communities</w:t>
      </w:r>
      <w:r w:rsidR="002850C4">
        <w:t xml:space="preserve"> of </w:t>
      </w:r>
      <w:r w:rsidR="009325A6">
        <w:t xml:space="preserve">CD1c MDCs (BF </w:t>
      </w:r>
      <w:r w:rsidR="009325A6">
        <w:rPr>
          <w:i/>
        </w:rPr>
        <w:t>P</w:t>
      </w:r>
      <w:r w:rsidR="000B4946">
        <w:t xml:space="preserve"> = 4.2e-15 and </w:t>
      </w:r>
      <w:r w:rsidR="009325A6">
        <w:t xml:space="preserve">4.3e-08), all CD1c DCs (BF </w:t>
      </w:r>
      <w:r w:rsidR="009325A6">
        <w:rPr>
          <w:i/>
        </w:rPr>
        <w:t>P</w:t>
      </w:r>
      <w:r w:rsidR="009325A6">
        <w:t xml:space="preserve"> = 4.3e-16), and</w:t>
      </w:r>
      <w:commentRangeStart w:id="3"/>
      <w:r w:rsidR="009325A6">
        <w:t xml:space="preserve"> both sub</w:t>
      </w:r>
      <w:r w:rsidR="00911594">
        <w:t>-communities</w:t>
      </w:r>
      <w:r w:rsidR="009325A6">
        <w:t xml:space="preserve"> of </w:t>
      </w:r>
      <w:commentRangeEnd w:id="3"/>
      <w:r w:rsidR="00AC4580">
        <w:rPr>
          <w:rStyle w:val="CommentReference"/>
        </w:rPr>
        <w:commentReference w:id="3"/>
      </w:r>
      <w:r w:rsidR="009325A6">
        <w:t>CD14</w:t>
      </w:r>
      <w:r w:rsidR="009325A6">
        <w:rPr>
          <w:vertAlign w:val="superscript"/>
        </w:rPr>
        <w:t>+</w:t>
      </w:r>
      <w:r w:rsidR="009325A6">
        <w:t>CD16</w:t>
      </w:r>
      <w:r w:rsidR="009325A6">
        <w:rPr>
          <w:vertAlign w:val="superscript"/>
        </w:rPr>
        <w:t>+</w:t>
      </w:r>
      <w:r w:rsidR="009325A6">
        <w:t xml:space="preserve"> monocytes (BF </w:t>
      </w:r>
      <w:r w:rsidR="009325A6">
        <w:rPr>
          <w:i/>
        </w:rPr>
        <w:t>P</w:t>
      </w:r>
      <w:r w:rsidR="009325A6">
        <w:t xml:space="preserve"> = 2.5e-09 and 2.3e-06) identified as significantly more CHIKV-positive during the acute phase</w:t>
      </w:r>
      <w:r w:rsidR="007A7301">
        <w:t xml:space="preserve">. </w:t>
      </w:r>
      <w:r w:rsidR="009B24C9">
        <w:t xml:space="preserve">Interestingly, </w:t>
      </w:r>
      <w:r w:rsidR="00D74DB8">
        <w:t xml:space="preserve">although </w:t>
      </w:r>
      <w:r w:rsidR="002C6F62">
        <w:t>the</w:t>
      </w:r>
      <w:r w:rsidR="00D74DB8">
        <w:t xml:space="preserve"> </w:t>
      </w:r>
      <w:r w:rsidR="003D69B6">
        <w:t xml:space="preserve">differences </w:t>
      </w:r>
      <w:r w:rsidR="00D74DB8">
        <w:t xml:space="preserve">were less pronounced, </w:t>
      </w:r>
      <w:r w:rsidR="009B24C9">
        <w:t>three sub</w:t>
      </w:r>
      <w:r w:rsidR="00911594">
        <w:t>-communities</w:t>
      </w:r>
      <w:r w:rsidR="009B24C9">
        <w:t xml:space="preserve"> of B cells were also observed to </w:t>
      </w:r>
      <w:r w:rsidR="00B641FF">
        <w:t>express</w:t>
      </w:r>
      <w:r w:rsidR="009B24C9">
        <w:t xml:space="preserve"> significantly</w:t>
      </w:r>
      <w:r w:rsidR="00B641FF">
        <w:t xml:space="preserve"> higher</w:t>
      </w:r>
      <w:r w:rsidR="009B24C9">
        <w:t xml:space="preserve"> </w:t>
      </w:r>
      <w:r w:rsidR="00B641FF">
        <w:t>CHIKV surface protein</w:t>
      </w:r>
      <w:r w:rsidR="009B24C9">
        <w:t xml:space="preserve"> during acute infection: the </w:t>
      </w:r>
      <w:r w:rsidR="005F42C1">
        <w:t>only</w:t>
      </w:r>
      <w:r w:rsidR="00F72867">
        <w:t xml:space="preserve"> </w:t>
      </w:r>
      <w:r w:rsidR="00911594">
        <w:t>community</w:t>
      </w:r>
      <w:r w:rsidR="009B24C9">
        <w:t xml:space="preserve"> </w:t>
      </w:r>
      <w:r w:rsidR="005F42C1">
        <w:t>of</w:t>
      </w:r>
      <w:r w:rsidR="009B24C9">
        <w:t xml:space="preserve"> memory B cells (BF </w:t>
      </w:r>
      <w:r w:rsidR="009B24C9">
        <w:rPr>
          <w:i/>
        </w:rPr>
        <w:t>P</w:t>
      </w:r>
      <w:r w:rsidR="009B24C9">
        <w:t xml:space="preserve"> = </w:t>
      </w:r>
      <w:r w:rsidR="005F42C1">
        <w:t>3.2e-09) and two of the four sub</w:t>
      </w:r>
      <w:r w:rsidR="00911594">
        <w:t>-communities</w:t>
      </w:r>
      <w:r w:rsidR="005F42C1">
        <w:t xml:space="preserve"> of naïve B cells (BF </w:t>
      </w:r>
      <w:r w:rsidR="005F42C1">
        <w:rPr>
          <w:i/>
        </w:rPr>
        <w:t>P</w:t>
      </w:r>
      <w:r w:rsidR="00824099">
        <w:t xml:space="preserve"> = 9.7e-06 and 0.00022</w:t>
      </w:r>
      <w:r w:rsidR="005F42C1">
        <w:t>).</w:t>
      </w:r>
      <w:r w:rsidR="00E716C0">
        <w:t xml:space="preserve"> Although CHIKV surface protein expression only correlates with </w:t>
      </w:r>
      <w:r w:rsidR="00786952">
        <w:t xml:space="preserve">(and does not establish) </w:t>
      </w:r>
      <w:r w:rsidR="00E716C0">
        <w:t>tropism of the virus, our data suggest that</w:t>
      </w:r>
      <w:r w:rsidR="007B11F5">
        <w:t xml:space="preserve"> among PBMCs,</w:t>
      </w:r>
      <w:r w:rsidR="00E716C0">
        <w:t xml:space="preserve"> CHIKV preferentially infects monocytes and </w:t>
      </w:r>
      <w:r w:rsidR="00786952">
        <w:t>dendritic cells, while displaying lower</w:t>
      </w:r>
      <w:r w:rsidR="00CB201C">
        <w:t xml:space="preserve"> but </w:t>
      </w:r>
      <w:r w:rsidR="00595E76">
        <w:t>substantial</w:t>
      </w:r>
      <w:r w:rsidR="00786952">
        <w:t xml:space="preserve"> affinity for B cells.</w:t>
      </w:r>
    </w:p>
    <w:p w14:paraId="0A6D5FE6" w14:textId="2C13B562" w:rsidR="00F53B39" w:rsidRDefault="00661992" w:rsidP="000048EF">
      <w:pPr>
        <w:pStyle w:val="Heading2"/>
      </w:pPr>
      <w:r>
        <w:t>CD14</w:t>
      </w:r>
      <w:r w:rsidRPr="00661992">
        <w:rPr>
          <w:vertAlign w:val="superscript"/>
        </w:rPr>
        <w:t>+</w:t>
      </w:r>
      <w:r>
        <w:t xml:space="preserve"> and CD14</w:t>
      </w:r>
      <w:r w:rsidRPr="00661992">
        <w:rPr>
          <w:vertAlign w:val="superscript"/>
        </w:rPr>
        <w:t>+</w:t>
      </w:r>
      <w:r>
        <w:t>CD16</w:t>
      </w:r>
      <w:r w:rsidRPr="00661992">
        <w:rPr>
          <w:vertAlign w:val="superscript"/>
        </w:rPr>
        <w:t>+</w:t>
      </w:r>
      <w:r>
        <w:t xml:space="preserve"> </w:t>
      </w:r>
      <w:r w:rsidR="000048EF">
        <w:t xml:space="preserve">monocyte </w:t>
      </w:r>
      <w:r w:rsidR="001E1F94">
        <w:t xml:space="preserve">sub-communities </w:t>
      </w:r>
      <w:r w:rsidR="009E4721">
        <w:t>exhibit</w:t>
      </w:r>
      <w:r w:rsidR="00FB3635">
        <w:t xml:space="preserve"> </w:t>
      </w:r>
      <w:r w:rsidR="004773F6">
        <w:t>contrasting</w:t>
      </w:r>
      <w:r w:rsidR="00FB3635">
        <w:t xml:space="preserve"> behavior</w:t>
      </w:r>
      <w:r w:rsidR="00BA06F9">
        <w:t>s</w:t>
      </w:r>
      <w:r w:rsidR="000048EF">
        <w:t xml:space="preserve"> during acute infection</w:t>
      </w:r>
    </w:p>
    <w:p w14:paraId="7D05EFC0" w14:textId="78163555" w:rsidR="000048EF" w:rsidRDefault="000048EF" w:rsidP="000048EF">
      <w:pPr>
        <w:pStyle w:val="Normal2"/>
      </w:pPr>
      <w:r>
        <w:t xml:space="preserve">Although </w:t>
      </w:r>
      <w:r w:rsidR="00CE32FC">
        <w:t>CD14</w:t>
      </w:r>
      <w:r w:rsidR="00CE32FC">
        <w:rPr>
          <w:vertAlign w:val="superscript"/>
        </w:rPr>
        <w:t>+</w:t>
      </w:r>
      <w:r w:rsidR="00CE32FC">
        <w:t>CD16</w:t>
      </w:r>
      <w:r w:rsidR="00CE32FC">
        <w:rPr>
          <w:vertAlign w:val="superscript"/>
        </w:rPr>
        <w:t>+</w:t>
      </w:r>
      <w:r w:rsidR="00CE32FC">
        <w:t xml:space="preserve"> monocytes expand during the acute phase of infection, </w:t>
      </w:r>
      <w:r w:rsidR="00DB0156">
        <w:t xml:space="preserve">community </w:t>
      </w:r>
      <w:r w:rsidR="00CE32FC">
        <w:t xml:space="preserve">subclustering provides more detail on </w:t>
      </w:r>
      <w:r w:rsidR="00B25C7D">
        <w:t xml:space="preserve">particular </w:t>
      </w:r>
      <w:r w:rsidR="004065D5">
        <w:t xml:space="preserve">sub-communities </w:t>
      </w:r>
      <w:r w:rsidR="00CE32FC">
        <w:t>that</w:t>
      </w:r>
      <w:r w:rsidR="000F1F52">
        <w:t xml:space="preserve"> </w:t>
      </w:r>
      <w:r w:rsidR="00CE32FC">
        <w:t xml:space="preserve">associate with </w:t>
      </w:r>
      <w:r w:rsidR="00A014C5">
        <w:t>the acute phase.</w:t>
      </w:r>
      <w:r w:rsidR="00C44ECB">
        <w:t xml:space="preserve"> Hierarchical clustering of samples by</w:t>
      </w:r>
      <w:r w:rsidR="006A3CC1">
        <w:t xml:space="preserve"> </w:t>
      </w:r>
      <w:r w:rsidR="00D87718">
        <w:t>sub</w:t>
      </w:r>
      <w:r w:rsidR="00A71079">
        <w:t>-community</w:t>
      </w:r>
      <w:r w:rsidR="00D87718">
        <w:t xml:space="preserve"> frequencies</w:t>
      </w:r>
      <w:r w:rsidR="003E7282">
        <w:t xml:space="preserve"> separates the s</w:t>
      </w:r>
      <w:r w:rsidR="002C7DB8">
        <w:t>amples by timepoint more effectively than canonical population frequencies alone (Fig 3F</w:t>
      </w:r>
      <w:r w:rsidR="00317F13">
        <w:t>, compare with Fig 2B</w:t>
      </w:r>
      <w:r w:rsidR="002C7DB8">
        <w:t xml:space="preserve">), with only 3/88 (3%) of samples misclassified between the two </w:t>
      </w:r>
      <w:r w:rsidR="00940F46">
        <w:t>major</w:t>
      </w:r>
      <w:r w:rsidR="002C7DB8">
        <w:t xml:space="preserve"> clusters. </w:t>
      </w:r>
      <w:r w:rsidR="00C22080">
        <w:t xml:space="preserve">Again, however, there </w:t>
      </w:r>
      <w:r w:rsidR="000248ED">
        <w:t>was</w:t>
      </w:r>
      <w:r w:rsidR="00C22080">
        <w:t xml:space="preserve"> no </w:t>
      </w:r>
      <w:r w:rsidR="00D2604C">
        <w:t>apparent</w:t>
      </w:r>
      <w:r w:rsidR="008F75AE">
        <w:t xml:space="preserve"> clustering</w:t>
      </w:r>
      <w:r w:rsidR="005C3D81">
        <w:t xml:space="preserve"> of samples</w:t>
      </w:r>
      <w:r w:rsidR="00C22080">
        <w:t xml:space="preserve"> </w:t>
      </w:r>
      <w:r w:rsidR="00240EB4">
        <w:t>that corresponded</w:t>
      </w:r>
      <w:r w:rsidR="00C22080">
        <w:t xml:space="preserve"> to </w:t>
      </w:r>
      <w:r w:rsidR="00122B5D">
        <w:t>contrasts</w:t>
      </w:r>
      <w:r w:rsidR="00C22080">
        <w:t xml:space="preserve"> in clinical severity, 15d IgG titer, or acute phase viral titer.</w:t>
      </w:r>
      <w:r w:rsidR="001A45AA">
        <w:t xml:space="preserve"> </w:t>
      </w:r>
      <w:r w:rsidR="00117EF2">
        <w:t>Stratifying by</w:t>
      </w:r>
      <w:r w:rsidR="001A45AA">
        <w:t xml:space="preserve"> </w:t>
      </w:r>
      <w:r w:rsidR="00D90802">
        <w:t xml:space="preserve">the </w:t>
      </w:r>
      <w:r w:rsidR="001A45AA">
        <w:t xml:space="preserve">acute </w:t>
      </w:r>
      <w:r w:rsidR="006B652A">
        <w:t>and</w:t>
      </w:r>
      <w:r w:rsidR="001A45AA">
        <w:t xml:space="preserve"> the convalescent phases, there were no significant differences </w:t>
      </w:r>
      <w:r w:rsidR="002A6992">
        <w:t>in</w:t>
      </w:r>
      <w:r w:rsidR="006914DC">
        <w:t xml:space="preserve"> any </w:t>
      </w:r>
      <w:r w:rsidR="008C359B">
        <w:t xml:space="preserve">sub-community </w:t>
      </w:r>
      <w:r w:rsidR="002553C6">
        <w:t>frequencies between severe and non-severe cases</w:t>
      </w:r>
      <w:r w:rsidR="005960C6">
        <w:t xml:space="preserve"> at FDR &lt; 0.1</w:t>
      </w:r>
      <w:r w:rsidR="002553C6">
        <w:t xml:space="preserve">. </w:t>
      </w:r>
      <w:r w:rsidR="00603264">
        <w:t>Within either timepoint, t</w:t>
      </w:r>
      <w:r w:rsidR="005960C6">
        <w:t>here were</w:t>
      </w:r>
      <w:r w:rsidR="002553C6">
        <w:t xml:space="preserve"> also</w:t>
      </w:r>
      <w:r w:rsidR="005960C6">
        <w:t xml:space="preserve"> no significant correlations between </w:t>
      </w:r>
      <w:r w:rsidR="00B4776A">
        <w:t xml:space="preserve">sub-community </w:t>
      </w:r>
      <w:r w:rsidR="002553C6">
        <w:t xml:space="preserve">frequencies and </w:t>
      </w:r>
      <w:r w:rsidR="00B410AE">
        <w:t xml:space="preserve">log-transformed </w:t>
      </w:r>
      <w:r w:rsidR="002553C6">
        <w:t xml:space="preserve">acute phase viral titers </w:t>
      </w:r>
      <w:r w:rsidR="002B7CAE">
        <w:t xml:space="preserve">at FDR &lt; 0.1. </w:t>
      </w:r>
      <w:commentRangeStart w:id="4"/>
      <w:r w:rsidR="002B7CAE">
        <w:t xml:space="preserve">There was, however, a single </w:t>
      </w:r>
      <w:r w:rsidR="00177849">
        <w:t xml:space="preserve">significant </w:t>
      </w:r>
      <w:r w:rsidR="002553C6">
        <w:t>correlation between CD14</w:t>
      </w:r>
      <w:r w:rsidR="002553C6">
        <w:rPr>
          <w:vertAlign w:val="superscript"/>
        </w:rPr>
        <w:t>+</w:t>
      </w:r>
      <w:r w:rsidR="002553C6">
        <w:t>CD16</w:t>
      </w:r>
      <w:r w:rsidR="002553C6">
        <w:rPr>
          <w:vertAlign w:val="superscript"/>
        </w:rPr>
        <w:t>+</w:t>
      </w:r>
      <w:r w:rsidR="002553C6">
        <w:t xml:space="preserve"> monocyte sub</w:t>
      </w:r>
      <w:r w:rsidR="00A50FE9">
        <w:t>-community</w:t>
      </w:r>
      <w:r w:rsidR="002553C6">
        <w:t xml:space="preserve"> 1 at the acute phase and the 15d</w:t>
      </w:r>
      <w:r w:rsidR="00DC31BD">
        <w:t xml:space="preserve"> (convalescent)</w:t>
      </w:r>
      <w:r w:rsidR="002553C6">
        <w:t xml:space="preserve"> IgG titer (BF </w:t>
      </w:r>
      <w:r w:rsidR="002553C6">
        <w:rPr>
          <w:i/>
        </w:rPr>
        <w:t>P</w:t>
      </w:r>
      <w:r w:rsidR="002553C6">
        <w:t xml:space="preserve"> = 0.0</w:t>
      </w:r>
      <w:r w:rsidR="00041B3E">
        <w:t>097</w:t>
      </w:r>
      <w:r w:rsidR="00404BE2">
        <w:t>, Spearman</w:t>
      </w:r>
      <w:r w:rsidR="008F62FB">
        <w:t>’s</w:t>
      </w:r>
      <w:r w:rsidR="00DE2BB7" w:rsidRPr="001D2966">
        <w:rPr>
          <w:i/>
        </w:rPr>
        <w:t xml:space="preserve"> ρ</w:t>
      </w:r>
      <w:r w:rsidR="001D2966">
        <w:t xml:space="preserve"> </w:t>
      </w:r>
      <w:r w:rsidR="00DE2BB7">
        <w:t>=</w:t>
      </w:r>
      <w:r w:rsidR="001D2966">
        <w:t xml:space="preserve"> </w:t>
      </w:r>
      <w:r w:rsidR="00DE2BB7">
        <w:t>0.60; see Fig S2</w:t>
      </w:r>
      <w:r w:rsidR="007277B1">
        <w:t xml:space="preserve">), with no significant correlations among convalescent </w:t>
      </w:r>
      <w:r w:rsidR="00A16B62">
        <w:t xml:space="preserve">sub-community </w:t>
      </w:r>
      <w:r w:rsidR="007277B1">
        <w:t>frequencies at FDR &lt; 0.1.</w:t>
      </w:r>
      <w:commentRangeEnd w:id="4"/>
      <w:r w:rsidR="00AC4580">
        <w:rPr>
          <w:rStyle w:val="CommentReference"/>
        </w:rPr>
        <w:commentReference w:id="4"/>
      </w:r>
      <w:commentRangeStart w:id="5"/>
    </w:p>
    <w:p w14:paraId="5EE00D02" w14:textId="5712EF1A" w:rsidR="00B410AE" w:rsidRDefault="005C3D81" w:rsidP="0050636B">
      <w:pPr>
        <w:pStyle w:val="Normal2"/>
        <w:tabs>
          <w:tab w:val="left" w:pos="4030"/>
        </w:tabs>
        <w:ind w:firstLine="720"/>
      </w:pPr>
      <w:r>
        <w:t>A</w:t>
      </w:r>
      <w:commentRangeEnd w:id="5"/>
      <w:r w:rsidR="00A5004A">
        <w:rPr>
          <w:rStyle w:val="CommentReference"/>
        </w:rPr>
        <w:commentReference w:id="5"/>
      </w:r>
      <w:r>
        <w:t xml:space="preserve">mong </w:t>
      </w:r>
      <w:r w:rsidR="004D307A">
        <w:t>sub</w:t>
      </w:r>
      <w:r w:rsidR="003A4D5A">
        <w:t>-communities</w:t>
      </w:r>
      <w:r w:rsidR="004D307A">
        <w:t xml:space="preserve"> </w:t>
      </w:r>
      <w:r w:rsidR="009C51E8">
        <w:t>significantly expanded during</w:t>
      </w:r>
      <w:r w:rsidR="00CF1D7F">
        <w:t xml:space="preserve"> the acute phase</w:t>
      </w:r>
      <w:r w:rsidR="00EA74B8">
        <w:t>, two</w:t>
      </w:r>
      <w:r w:rsidR="000E026F">
        <w:t xml:space="preserve"> particular expansi</w:t>
      </w:r>
      <w:r w:rsidR="00FB6FBD">
        <w:t xml:space="preserve">ons </w:t>
      </w:r>
      <w:r w:rsidR="00A01772">
        <w:t>separated from the</w:t>
      </w:r>
      <w:r w:rsidR="00FB6FBD">
        <w:t xml:space="preserve"> others by an </w:t>
      </w:r>
      <w:r w:rsidR="000E026F">
        <w:t xml:space="preserve">order of magnitude (Fig </w:t>
      </w:r>
      <w:r w:rsidR="00DF24ED">
        <w:t>3</w:t>
      </w:r>
      <w:r w:rsidR="000E026F">
        <w:t>G)</w:t>
      </w:r>
      <w:r w:rsidR="00462A82">
        <w:t xml:space="preserve">, specifically </w:t>
      </w:r>
      <w:r w:rsidR="00B51D85">
        <w:t xml:space="preserve">sub-community </w:t>
      </w:r>
      <w:r w:rsidR="00EA74B8">
        <w:t>1 of CD14</w:t>
      </w:r>
      <w:r w:rsidR="00EA74B8">
        <w:rPr>
          <w:vertAlign w:val="superscript"/>
        </w:rPr>
        <w:t>+</w:t>
      </w:r>
      <w:r w:rsidR="00EA74B8">
        <w:t xml:space="preserve"> monocytes</w:t>
      </w:r>
      <w:r w:rsidR="00235698">
        <w:t xml:space="preserve"> (BF </w:t>
      </w:r>
      <w:r w:rsidR="00235698">
        <w:rPr>
          <w:i/>
        </w:rPr>
        <w:t>P</w:t>
      </w:r>
      <w:r w:rsidR="00235698">
        <w:t xml:space="preserve"> = </w:t>
      </w:r>
      <w:r w:rsidR="00B84DDD">
        <w:t>7.7e-21</w:t>
      </w:r>
      <w:r w:rsidR="00235698">
        <w:t>)</w:t>
      </w:r>
      <w:r w:rsidR="00EA74B8">
        <w:t xml:space="preserve"> and </w:t>
      </w:r>
      <w:r w:rsidR="0028657E">
        <w:t xml:space="preserve">sub-community </w:t>
      </w:r>
      <w:r w:rsidR="00EA74B8">
        <w:t>2 of CD14</w:t>
      </w:r>
      <w:r w:rsidR="00EA74B8">
        <w:rPr>
          <w:vertAlign w:val="superscript"/>
        </w:rPr>
        <w:t>+</w:t>
      </w:r>
      <w:r w:rsidR="00EA74B8">
        <w:t>CD16</w:t>
      </w:r>
      <w:r w:rsidR="00EA74B8">
        <w:rPr>
          <w:vertAlign w:val="superscript"/>
        </w:rPr>
        <w:t>+</w:t>
      </w:r>
      <w:r w:rsidR="00EB7EC2">
        <w:t xml:space="preserve"> monocytes</w:t>
      </w:r>
      <w:r w:rsidR="00235698">
        <w:t xml:space="preserve"> (BF </w:t>
      </w:r>
      <w:r w:rsidR="00235698">
        <w:rPr>
          <w:i/>
        </w:rPr>
        <w:t>P</w:t>
      </w:r>
      <w:r w:rsidR="00235698">
        <w:t xml:space="preserve"> = </w:t>
      </w:r>
      <w:r w:rsidR="00B84DDD">
        <w:t>2.8e-15</w:t>
      </w:r>
      <w:r w:rsidR="00235698">
        <w:t>)</w:t>
      </w:r>
      <w:r w:rsidR="00EA74B8">
        <w:t>.</w:t>
      </w:r>
      <w:r w:rsidR="00D8111F">
        <w:t xml:space="preserve"> </w:t>
      </w:r>
      <w:r w:rsidR="00B703A4">
        <w:t>When examining the</w:t>
      </w:r>
      <w:r w:rsidR="0082217B">
        <w:t xml:space="preserve"> </w:t>
      </w:r>
      <w:r w:rsidR="00A14FD3">
        <w:t xml:space="preserve">other </w:t>
      </w:r>
      <w:r w:rsidR="0082217B">
        <w:t xml:space="preserve">two </w:t>
      </w:r>
      <w:r w:rsidR="00A763BC">
        <w:t xml:space="preserve">sub-communities </w:t>
      </w:r>
      <w:r w:rsidR="00D8111F">
        <w:t>of CD14</w:t>
      </w:r>
      <w:r w:rsidR="00D8111F">
        <w:rPr>
          <w:vertAlign w:val="superscript"/>
        </w:rPr>
        <w:t>+</w:t>
      </w:r>
      <w:r w:rsidR="00D8111F">
        <w:t xml:space="preserve"> monocytes, </w:t>
      </w:r>
      <w:r w:rsidR="0082217B">
        <w:t xml:space="preserve">one </w:t>
      </w:r>
      <w:r w:rsidR="00D8111F">
        <w:t xml:space="preserve">is also </w:t>
      </w:r>
      <w:r w:rsidR="008517D2">
        <w:t>expanded</w:t>
      </w:r>
      <w:r w:rsidR="00D8111F">
        <w:t xml:space="preserve"> during the acute phase</w:t>
      </w:r>
      <w:r w:rsidR="00A47DFD">
        <w:t xml:space="preserve"> but to a lesser extent</w:t>
      </w:r>
      <w:r w:rsidR="00D8111F">
        <w:t xml:space="preserve"> (</w:t>
      </w:r>
      <w:r w:rsidR="009C3C63">
        <w:t xml:space="preserve">sub-community </w:t>
      </w:r>
      <w:r w:rsidR="0082217B">
        <w:t xml:space="preserve">3, </w:t>
      </w:r>
      <w:r w:rsidR="00D8111F">
        <w:t xml:space="preserve">BF </w:t>
      </w:r>
      <w:r w:rsidR="00D8111F">
        <w:rPr>
          <w:i/>
        </w:rPr>
        <w:t>P</w:t>
      </w:r>
      <w:r w:rsidR="00D8111F">
        <w:t xml:space="preserve"> = 5.6e-06)</w:t>
      </w:r>
      <w:r w:rsidR="003D5A19">
        <w:t xml:space="preserve"> </w:t>
      </w:r>
      <w:r w:rsidR="005A539A">
        <w:t>while</w:t>
      </w:r>
      <w:r w:rsidR="003D5A19">
        <w:t xml:space="preserve"> the other instead </w:t>
      </w:r>
      <w:r w:rsidR="00EF5EFA">
        <w:t>is expanded during</w:t>
      </w:r>
      <w:r w:rsidR="00342BCD">
        <w:t xml:space="preserve"> the</w:t>
      </w:r>
      <w:r w:rsidR="003D5A19">
        <w:t xml:space="preserve"> convalescent phase (</w:t>
      </w:r>
      <w:r w:rsidR="009C3C63">
        <w:t xml:space="preserve">sub-community </w:t>
      </w:r>
      <w:r w:rsidR="003D5A19">
        <w:t xml:space="preserve">2, BF </w:t>
      </w:r>
      <w:r w:rsidR="003D5A19">
        <w:rPr>
          <w:i/>
        </w:rPr>
        <w:t>P</w:t>
      </w:r>
      <w:r w:rsidR="003D5A19">
        <w:t xml:space="preserve"> = 1.6e-10).</w:t>
      </w:r>
      <w:r w:rsidR="0090246B">
        <w:t xml:space="preserve"> </w:t>
      </w:r>
      <w:commentRangeStart w:id="6"/>
      <w:r w:rsidR="00346EBE">
        <w:t xml:space="preserve">At FDR &lt; </w:t>
      </w:r>
      <w:r w:rsidR="009C101C">
        <w:t xml:space="preserve">0.1, </w:t>
      </w:r>
      <w:r w:rsidR="00E12165">
        <w:t xml:space="preserve">sub-community </w:t>
      </w:r>
      <w:r w:rsidR="0090246B">
        <w:t>1 of CD14</w:t>
      </w:r>
      <w:r w:rsidR="0090246B">
        <w:rPr>
          <w:vertAlign w:val="superscript"/>
        </w:rPr>
        <w:t>+</w:t>
      </w:r>
      <w:r w:rsidR="0090246B">
        <w:t>CD16</w:t>
      </w:r>
      <w:r w:rsidR="0090246B">
        <w:rPr>
          <w:vertAlign w:val="superscript"/>
        </w:rPr>
        <w:t>+</w:t>
      </w:r>
      <w:r w:rsidR="0090246B">
        <w:t xml:space="preserve"> monocytes</w:t>
      </w:r>
      <w:r w:rsidR="009C101C">
        <w:t xml:space="preserve">, which </w:t>
      </w:r>
      <w:r w:rsidR="00E76EA0">
        <w:t xml:space="preserve">is the only other </w:t>
      </w:r>
      <w:r w:rsidR="007C3B8D">
        <w:t xml:space="preserve">sub-community </w:t>
      </w:r>
      <w:r w:rsidR="00E76EA0">
        <w:t>of CD14</w:t>
      </w:r>
      <w:r w:rsidR="00E76EA0">
        <w:rPr>
          <w:vertAlign w:val="superscript"/>
        </w:rPr>
        <w:t>+</w:t>
      </w:r>
      <w:r w:rsidR="00E76EA0">
        <w:t>CD16</w:t>
      </w:r>
      <w:r w:rsidR="00E76EA0">
        <w:rPr>
          <w:vertAlign w:val="superscript"/>
        </w:rPr>
        <w:t>+</w:t>
      </w:r>
      <w:r w:rsidR="00E76EA0">
        <w:t xml:space="preserve"> monocytes, is not significantly different across timepoints.</w:t>
      </w:r>
      <w:r w:rsidR="00292669">
        <w:t xml:space="preserve"> Other </w:t>
      </w:r>
      <w:r w:rsidR="007C3B8D">
        <w:t>sub-communit</w:t>
      </w:r>
      <w:r w:rsidR="00807F0E">
        <w:t>ies</w:t>
      </w:r>
      <w:r w:rsidR="007C3B8D">
        <w:t xml:space="preserve"> </w:t>
      </w:r>
      <w:r w:rsidR="0080759C">
        <w:t>associating with the convalescent phase at FDR &lt; 0.05 include</w:t>
      </w:r>
      <w:r w:rsidR="00DF2A77">
        <w:t xml:space="preserve"> MDCs, CD1c DCs, B cells, T cells, and basophils (Fig 3H).</w:t>
      </w:r>
      <w:commentRangeEnd w:id="6"/>
      <w:r w:rsidR="006658D5">
        <w:rPr>
          <w:rStyle w:val="CommentReference"/>
        </w:rPr>
        <w:commentReference w:id="6"/>
      </w:r>
    </w:p>
    <w:p w14:paraId="55ABC7E8" w14:textId="14A75252" w:rsidR="000A5A2A" w:rsidRDefault="007958F9" w:rsidP="00BB1C60">
      <w:pPr>
        <w:pStyle w:val="Normal2"/>
        <w:tabs>
          <w:tab w:val="left" w:pos="4030"/>
        </w:tabs>
        <w:ind w:firstLine="720"/>
      </w:pPr>
      <w:r>
        <w:t xml:space="preserve">Since </w:t>
      </w:r>
      <w:r w:rsidR="002A75AB">
        <w:t xml:space="preserve">different </w:t>
      </w:r>
      <w:r>
        <w:t>sub</w:t>
      </w:r>
      <w:r w:rsidR="00D56770">
        <w:t>-communities</w:t>
      </w:r>
      <w:r>
        <w:t xml:space="preserve"> of CD14</w:t>
      </w:r>
      <w:r w:rsidRPr="005E3DEE">
        <w:rPr>
          <w:vertAlign w:val="superscript"/>
        </w:rPr>
        <w:t>+</w:t>
      </w:r>
      <w:r>
        <w:t>CD16</w:t>
      </w:r>
      <w:r w:rsidRPr="005E3DEE">
        <w:rPr>
          <w:vertAlign w:val="superscript"/>
        </w:rPr>
        <w:t>+</w:t>
      </w:r>
      <w:r>
        <w:t xml:space="preserve"> and CD14</w:t>
      </w:r>
      <w:r w:rsidRPr="005E3DEE">
        <w:rPr>
          <w:vertAlign w:val="superscript"/>
        </w:rPr>
        <w:t>+</w:t>
      </w:r>
      <w:r w:rsidR="005E3DEE">
        <w:t xml:space="preserve"> monocytes</w:t>
      </w:r>
      <w:r>
        <w:t xml:space="preserve"> </w:t>
      </w:r>
      <w:r w:rsidR="005E3DEE">
        <w:t>displayed</w:t>
      </w:r>
      <w:r>
        <w:t xml:space="preserve"> </w:t>
      </w:r>
      <w:r w:rsidR="001F4988">
        <w:t>distinctive responses to acute</w:t>
      </w:r>
      <w:r w:rsidR="00F1238D">
        <w:t xml:space="preserve"> </w:t>
      </w:r>
      <w:r>
        <w:t xml:space="preserve">CHIKV infection, we </w:t>
      </w:r>
      <w:r w:rsidR="00DF49D2">
        <w:t>looked for</w:t>
      </w:r>
      <w:r w:rsidR="00733362">
        <w:t xml:space="preserve"> marker differences </w:t>
      </w:r>
      <w:r>
        <w:t xml:space="preserve">that could </w:t>
      </w:r>
      <w:r w:rsidR="00F4064B">
        <w:t>better define</w:t>
      </w:r>
      <w:r>
        <w:t xml:space="preserve"> these </w:t>
      </w:r>
      <w:r w:rsidR="000A06F7">
        <w:t>sub-communities</w:t>
      </w:r>
      <w:r>
        <w:t>.</w:t>
      </w:r>
      <w:r w:rsidR="005E3DEE">
        <w:t xml:space="preserve"> Examination of the two </w:t>
      </w:r>
      <w:r w:rsidR="00550F54">
        <w:t>CD14</w:t>
      </w:r>
      <w:r w:rsidR="00550F54" w:rsidRPr="005E3DEE">
        <w:rPr>
          <w:vertAlign w:val="superscript"/>
        </w:rPr>
        <w:t>+</w:t>
      </w:r>
      <w:r w:rsidR="00550F54">
        <w:t>CD16</w:t>
      </w:r>
      <w:r w:rsidR="00550F54" w:rsidRPr="005E3DEE">
        <w:rPr>
          <w:vertAlign w:val="superscript"/>
        </w:rPr>
        <w:t>+</w:t>
      </w:r>
      <w:r w:rsidR="00550F54">
        <w:t xml:space="preserve"> monocyte sub</w:t>
      </w:r>
      <w:r w:rsidR="00301DDE">
        <w:t>-communities</w:t>
      </w:r>
      <w:r w:rsidR="003968EE">
        <w:t xml:space="preserve"> (Fig 4A)</w:t>
      </w:r>
      <w:r w:rsidR="00550F54">
        <w:t xml:space="preserve"> revealed</w:t>
      </w:r>
      <w:r w:rsidR="00223898">
        <w:t xml:space="preserve"> that among all significant marker differences,</w:t>
      </w:r>
      <w:r w:rsidR="00E70050">
        <w:t xml:space="preserve"> </w:t>
      </w:r>
      <w:r w:rsidR="00AD752A">
        <w:t xml:space="preserve">sub-community </w:t>
      </w:r>
      <w:r w:rsidR="00E70050">
        <w:t xml:space="preserve">1 </w:t>
      </w:r>
      <w:r w:rsidR="00844813">
        <w:t>had higher CD16</w:t>
      </w:r>
      <w:r w:rsidR="000A7239">
        <w:rPr>
          <w:vertAlign w:val="superscript"/>
        </w:rPr>
        <w:t xml:space="preserve"> </w:t>
      </w:r>
      <w:r w:rsidR="000A7239">
        <w:t xml:space="preserve">expression </w:t>
      </w:r>
      <w:r w:rsidR="00844813">
        <w:t xml:space="preserve">(BF </w:t>
      </w:r>
      <w:r w:rsidR="00844813">
        <w:rPr>
          <w:i/>
        </w:rPr>
        <w:t>P</w:t>
      </w:r>
      <w:r w:rsidR="00844813">
        <w:t xml:space="preserve"> = 5.7e-19) </w:t>
      </w:r>
      <w:r w:rsidR="00F80A8E">
        <w:t xml:space="preserve">and </w:t>
      </w:r>
      <w:r w:rsidR="00243643">
        <w:t xml:space="preserve">sub-community </w:t>
      </w:r>
      <w:r w:rsidR="00F80A8E">
        <w:t xml:space="preserve">2 </w:t>
      </w:r>
      <w:r w:rsidR="00844813">
        <w:t>had higher CD14</w:t>
      </w:r>
      <w:r w:rsidR="000A7239">
        <w:t xml:space="preserve"> expression</w:t>
      </w:r>
      <w:r w:rsidR="00844813">
        <w:t xml:space="preserve"> (BF </w:t>
      </w:r>
      <w:r w:rsidR="00844813">
        <w:rPr>
          <w:i/>
        </w:rPr>
        <w:t>P</w:t>
      </w:r>
      <w:r w:rsidR="00844813">
        <w:t xml:space="preserve"> = 6.4e-05).</w:t>
      </w:r>
      <w:r w:rsidR="000A7239">
        <w:t xml:space="preserve"> </w:t>
      </w:r>
      <w:commentRangeStart w:id="7"/>
      <w:r w:rsidR="00FC44A5">
        <w:t>This correspond</w:t>
      </w:r>
      <w:r w:rsidR="0016143E">
        <w:t>ed</w:t>
      </w:r>
      <w:r w:rsidR="00172279">
        <w:t xml:space="preserve"> to </w:t>
      </w:r>
      <w:r w:rsidR="00A95E4F">
        <w:t xml:space="preserve">sub-communities </w:t>
      </w:r>
      <w:r w:rsidR="002753F3">
        <w:t>commonly called</w:t>
      </w:r>
      <w:r w:rsidR="00172279">
        <w:t xml:space="preserve"> “</w:t>
      </w:r>
      <w:r w:rsidR="00ED102B">
        <w:t>nonclassical</w:t>
      </w:r>
      <w:r w:rsidR="00172279">
        <w:t>”</w:t>
      </w:r>
      <w:r w:rsidR="002753F3">
        <w:t xml:space="preserve"> CD14</w:t>
      </w:r>
      <w:r w:rsidR="002753F3">
        <w:rPr>
          <w:vertAlign w:val="superscript"/>
        </w:rPr>
        <w:t>+</w:t>
      </w:r>
      <w:r w:rsidR="002753F3">
        <w:t>CD16</w:t>
      </w:r>
      <w:r w:rsidR="002753F3">
        <w:rPr>
          <w:vertAlign w:val="superscript"/>
        </w:rPr>
        <w:t>++</w:t>
      </w:r>
      <w:r w:rsidR="00172279">
        <w:t xml:space="preserve"> and “</w:t>
      </w:r>
      <w:r w:rsidR="00ED102B">
        <w:t>intermediate</w:t>
      </w:r>
      <w:r w:rsidR="00172279">
        <w:t>”</w:t>
      </w:r>
      <w:r w:rsidR="002753F3">
        <w:t xml:space="preserve"> CD14</w:t>
      </w:r>
      <w:r w:rsidR="002753F3">
        <w:rPr>
          <w:vertAlign w:val="superscript"/>
        </w:rPr>
        <w:t>++</w:t>
      </w:r>
      <w:r w:rsidR="002753F3">
        <w:t>CD16</w:t>
      </w:r>
      <w:r w:rsidR="002753F3">
        <w:rPr>
          <w:vertAlign w:val="superscript"/>
        </w:rPr>
        <w:t>+</w:t>
      </w:r>
      <w:r w:rsidR="00C21309">
        <w:t xml:space="preserve"> monocytes</w:t>
      </w:r>
      <w:r w:rsidR="00B419A1">
        <w:t>,</w:t>
      </w:r>
      <w:r w:rsidR="00172279">
        <w:fldChar w:fldCharType="begin" w:fldLock="1"/>
      </w:r>
      <w:r w:rsidR="00C737AB">
        <w:instrText>ADDIN CSL_CITATION { "citationItems" : [ { "id" : "ITEM-1", "itemData" : { "DOI" : "10.1182/blood-2010-12-326355", "ISBN" : "2010123263", "ISSN" : "1528-0020", "PMID" : "21653326", "abstract" : "New official nomenclature subdivides human monocytes into 3 subsets: the classical (CD14(++)CD16(-)), intermediate (CD14(++)CD16(+)), and nonclassical (CD14(+)CD16(++)) monocytes. This introduces new challenges, as monocyte heterogeneity is mostly understood based on 2 subsets, the CD16(-) and CD16(+) monocytes. Here, we comprehensively defined the 3 circulating human monocyte subsets using microarray, flow cytometry, and cytokine production analysis. We find that intermediate monocytes expressed a large majority (87%) of genes and surface proteins at levels between classical and nonclassical monocytes. This establishes their intermediary nature at the molecular level. We unveil the close relationship between the intermediate and nonclassic monocytes, along with features that separate them. Intermediate monocytes expressed highest levels of major histocompatibility complex class II, GFR\u03b12 and CLEC10A, whereas nonclassic monocytes were distinguished by cytoskeleton rearrangement genes, inflammatory cytokine production, and CD294 and Siglec10 surface expression. In addition, we identify new features for classic monocytes, including AP-1 transcription factor genes, CLEC4D and IL-13R\u03b11 surface expression. We also find circumstantial evidence supporting the developmental relationship between the 3 subsets, including gradual changes in maturation genes and surface markers. By comprehensively defining the 3 monocyte subsets during healthy conditions, we facilitate target identification and detailed analyses of aberrations that may occur to monocyte subsets during diseases.", "author" : [ { "dropping-particle" : "", "family" : "Wong", "given" : "Kok Loon", "non-dropping-particle" : "", "parse-names" : false, "suffix" : "" }, { "dropping-particle" : "", "family" : "Tai", "given" : "June Jing-Yi", "non-dropping-particle" : "", "parse-names" : false, "suffix" : "" }, { "dropping-particle" : "", "family" : "Wong", "given" : "Wing-Cheong", "non-dropping-particle" : "", "parse-names" : false, "suffix" : "" }, { "dropping-particle" : "", "family" : "Han", "given" : "Hao", "non-dropping-particle" : "", "parse-names" : false, "suffix" : "" }, { "dropping-particle" : "", "family" : "Sem", "given" : "Xiaohui", "non-dropping-particle" : "", "parse-names" : false, "suffix" : "" }, { "dropping-particle" : "", "family" : "Yeap", "given" : "Wei-Hseun", "non-dropping-particle" : "", "parse-names" : false, "suffix" : "" }, { "dropping-particle" : "", "family" : "Kourilsky", "given" : "Philippe", "non-dropping-particle" : "", "parse-names" : false, "suffix" : "" }, { "dropping-particle" : "", "family" : "Wong", "given" : "Siew-Cheng", "non-dropping-particle" : "", "parse-names" : false, "suffix" : "" } ], "container-title" : "Blood", "id" : "ITEM-1", "issue" : "5", "issued" : { "date-parts" : [ [ "2011" ] ] }, "page" : "e16-31", "title" : "Gene expression profiling reveals the defining features of the classical, intermediate, and nonclassical human monocyte subsets.", "type" : "article-journal", "volume" : "118" }, "uris" : [ "http://www.mendeley.com/documents/?uuid=2e6a31ad-d269-46d4-a32e-16f0b44ea5a5" ] }, { "id" : "ITEM-2", "itemData" : { "DOI" : "10.1182/blood-2010-02-258558", "ISSN" : "0006-4971", "author" : [ { "dropping-particle" : "", "family" : "Ziegler-Heitbrock", "given" : "L.", "non-dropping-particle" : "", "parse-names" : false, "suffix" : "" }, { "dropping-particle" : "", "family" : "Ancuta", "given" : "Petronela", "non-dropping-particle" : "", "parse-names" : false, "suffix" : "" }, { "dropping-particle" : "", "family" : "Crowe", "given" : "Suzanne", "non-dropping-particle" : "", "parse-names" : false, "suffix" : "" }, { "dropping-particle" : "", "family" : "Dalod", "given" : "Marc", "non-dropping-particle" : "", "parse-names" : false, "suffix" : "" }, { "dropping-particle" : "", "family" : "Grau", "given" : "Veronika", "non-dropping-particle" : "", "parse-names" : false, "suffix" : "" }, { "dropping-particle" : "", "family" : "Hart", "given" : "Derek N", "non-dropping-particle" : "", "parse-names" : false, "suffix" : "" }, { "dropping-particle" : "", "family" : "Leenen", "given" : "Pieter J M", "non-dropping-particle" : "", "parse-names" : false, "suffix" : "" }, { "dropping-particle" : "", "family" : "Liu", "given" : "Y.-J.", "non-dropping-particle" : "", "parse-names" : false, "suffix" : "" }, { "dropping-particle" : "", "family" : "MacPherson", "given" : "G.", "non-dropping-particle" : "", "parse-names" : false, "suffix" : "" }, { "dropping-particle" : "", "family" : "Randolph", "given" : "Gwendalyn J", "non-dropping-particle" : "", "parse-names" : false, "suffix" : "" }, { "dropping-particle" : "", "family" : "Scherberich", "given" : "J.", "non-dropping-particle" : "", "parse-names" : false, "suffix" : "" }, { "dropping-particle" : "", "family" : "Schmitz", "given" : "Juergen", "non-dropping-particle" : "", "parse-names" : false, "suffix" : "" }, { "dropping-particle" : "", "family" : "Shortman", "given" : "Ken", "non-dropping-particle" : "", "parse-names" : false, "suffix" : "" }, { "dropping-particle" : "", "family" : "Sozzani", "given" : "Silvano", "non-dropping-particle" : "", "parse-names" : false, "suffix" : "" }, { "dropping-particle" : "", "family" : "Strobl", "given" : "Herbert", "non-dropping-particle" : "", "parse-names" : false, "suffix" : "" }, { "dropping-particle" : "", "family" : "Zembala", "given" : "Marek", "non-dropping-particle" : "", "parse-names" : false, "suffix" : "" }, { "dropping-particle" : "", "family" : "Austyn", "given" : "Jonathan M", "non-dropping-particle" : "", "parse-names" : false, "suffix" : "" }, { "dropping-particle" : "", "family" : "Lutz", "given" : "Manfred B", "non-dropping-particle" : "", "parse-names" : false, "suffix" : "" } ], "container-title" : "Blood", "id" : "ITEM-2", "issue" : "16", "issued" : { "date-parts" : [ [ "2010", "10", "21" ] ] }, "page" : "e74-e80", "title" : "Nomenclature of monocytes and dendritic cells in blood", "type" : "article-journal", "volume" : "116" }, "uris" : [ "http://www.mendeley.com/documents/?uuid=42e43f54-b419-42a6-97d8-0ff9e8466d44" ] } ], "mendeley" : { "formattedCitation" : "&lt;sup&gt;42,43&lt;/sup&gt;", "plainTextFormattedCitation" : "42,43", "previouslyFormattedCitation" : "&lt;sup&gt;42,43&lt;/sup&gt;" }, "properties" : { "noteIndex" : 0 }, "schema" : "https://github.com/citation-style-language/schema/raw/master/csl-citation.json" }</w:instrText>
      </w:r>
      <w:r w:rsidR="00172279">
        <w:fldChar w:fldCharType="separate"/>
      </w:r>
      <w:r w:rsidR="00C737AB" w:rsidRPr="00C737AB">
        <w:rPr>
          <w:noProof/>
          <w:vertAlign w:val="superscript"/>
        </w:rPr>
        <w:t>42,43</w:t>
      </w:r>
      <w:r w:rsidR="00172279">
        <w:fldChar w:fldCharType="end"/>
      </w:r>
      <w:r w:rsidR="004F70F8">
        <w:t xml:space="preserve"> </w:t>
      </w:r>
      <w:r w:rsidR="00B9046A">
        <w:t>implying</w:t>
      </w:r>
      <w:r w:rsidR="00495DCA">
        <w:t xml:space="preserve"> that</w:t>
      </w:r>
      <w:r w:rsidR="00285F5A">
        <w:t xml:space="preserve"> </w:t>
      </w:r>
      <w:r w:rsidR="0017023F">
        <w:t xml:space="preserve">in our study, </w:t>
      </w:r>
      <w:r w:rsidR="00B419A1">
        <w:t>“</w:t>
      </w:r>
      <w:r w:rsidR="005F4AE2">
        <w:t xml:space="preserve">intermediate” monocytes </w:t>
      </w:r>
      <w:r w:rsidR="002A26D6">
        <w:t xml:space="preserve">were </w:t>
      </w:r>
      <w:r w:rsidR="00070BE5">
        <w:t>substantially</w:t>
      </w:r>
      <w:r w:rsidR="0018208E">
        <w:t xml:space="preserve"> expanded</w:t>
      </w:r>
      <w:r w:rsidR="00070BE5">
        <w:t xml:space="preserve"> during</w:t>
      </w:r>
      <w:r w:rsidR="005F4AE2">
        <w:t xml:space="preserve"> acute CHIK infection</w:t>
      </w:r>
      <w:r w:rsidR="00070BE5">
        <w:t xml:space="preserve"> while “nonclassical” monocytes </w:t>
      </w:r>
      <w:r w:rsidR="00A42B82">
        <w:t>were</w:t>
      </w:r>
      <w:r w:rsidR="0017023F">
        <w:t xml:space="preserve"> unchanged</w:t>
      </w:r>
      <w:r w:rsidR="00070BE5">
        <w:t>.</w:t>
      </w:r>
      <w:commentRangeEnd w:id="7"/>
      <w:r w:rsidR="0021706A">
        <w:rPr>
          <w:rStyle w:val="CommentReference"/>
        </w:rPr>
        <w:commentReference w:id="7"/>
      </w:r>
      <w:r w:rsidR="00A90AD3">
        <w:t xml:space="preserve"> </w:t>
      </w:r>
      <w:r w:rsidR="009A0F0B">
        <w:t>Significant contrasts</w:t>
      </w:r>
      <w:r w:rsidR="000C69CC">
        <w:t xml:space="preserve"> in </w:t>
      </w:r>
      <w:r w:rsidR="00066290">
        <w:t xml:space="preserve">the expression of </w:t>
      </w:r>
      <w:r w:rsidR="000C69CC">
        <w:t>many other surface markers at FDR &lt; 0.05</w:t>
      </w:r>
      <w:r w:rsidR="00711218">
        <w:t xml:space="preserve"> (Fig S3)</w:t>
      </w:r>
      <w:r w:rsidR="00A26E74">
        <w:t xml:space="preserve"> and the consistent identification of </w:t>
      </w:r>
      <w:r w:rsidR="000C205D">
        <w:t>these</w:t>
      </w:r>
      <w:r w:rsidR="0022507B">
        <w:t xml:space="preserve"> pattern</w:t>
      </w:r>
      <w:r w:rsidR="00383247">
        <w:t>s</w:t>
      </w:r>
      <w:r w:rsidR="00A26E74">
        <w:t xml:space="preserve"> </w:t>
      </w:r>
      <w:r w:rsidR="0016314F">
        <w:t xml:space="preserve">across </w:t>
      </w:r>
      <w:r w:rsidR="00E42705">
        <w:t xml:space="preserve">the majority of </w:t>
      </w:r>
      <w:r w:rsidR="0016314F">
        <w:t>samples (Fig</w:t>
      </w:r>
      <w:r w:rsidR="009948ED">
        <w:t>s</w:t>
      </w:r>
      <w:r w:rsidR="0016314F">
        <w:t xml:space="preserve"> S4-</w:t>
      </w:r>
      <w:r w:rsidR="00A26E74">
        <w:t>S5)</w:t>
      </w:r>
      <w:r w:rsidR="00A90AD3">
        <w:t xml:space="preserve"> confirm</w:t>
      </w:r>
      <w:r w:rsidR="00C5665E">
        <w:t>ed</w:t>
      </w:r>
      <w:r w:rsidR="00A90AD3">
        <w:t xml:space="preserve"> </w:t>
      </w:r>
      <w:r w:rsidR="002C730A">
        <w:t xml:space="preserve">the distinction between these </w:t>
      </w:r>
      <w:r w:rsidR="000A5A2A">
        <w:t>sub-communities</w:t>
      </w:r>
      <w:r w:rsidR="00A90AD3">
        <w:t>.</w:t>
      </w:r>
    </w:p>
    <w:p w14:paraId="56CD0995" w14:textId="2712D15C" w:rsidR="00BB1C60" w:rsidRDefault="00F4064B" w:rsidP="00BB1C60">
      <w:pPr>
        <w:pStyle w:val="Normal2"/>
        <w:tabs>
          <w:tab w:val="left" w:pos="4030"/>
        </w:tabs>
        <w:ind w:firstLine="720"/>
      </w:pPr>
      <w:r>
        <w:t>Among the three</w:t>
      </w:r>
      <w:r w:rsidR="00071272">
        <w:t xml:space="preserve"> sub</w:t>
      </w:r>
      <w:r w:rsidR="007775CC">
        <w:t>-communities</w:t>
      </w:r>
      <w:r w:rsidR="00071272">
        <w:t xml:space="preserve"> of CD14</w:t>
      </w:r>
      <w:r w:rsidR="00071272">
        <w:rPr>
          <w:vertAlign w:val="superscript"/>
        </w:rPr>
        <w:t>+</w:t>
      </w:r>
      <w:r w:rsidR="009A1618">
        <w:t xml:space="preserve"> monocytes</w:t>
      </w:r>
      <w:r w:rsidR="00EA4B99">
        <w:t>,</w:t>
      </w:r>
      <w:r w:rsidR="000F0BAB">
        <w:t xml:space="preserve"> we discovered two that were</w:t>
      </w:r>
      <w:r w:rsidR="00D83ED4">
        <w:t xml:space="preserve"> associated with acute infection, including one with</w:t>
      </w:r>
      <w:r w:rsidR="001A6CF9">
        <w:t xml:space="preserve"> a</w:t>
      </w:r>
      <w:r w:rsidR="00E81EC0">
        <w:t xml:space="preserve"> </w:t>
      </w:r>
      <w:r w:rsidR="000776AD">
        <w:t xml:space="preserve">previously unreported </w:t>
      </w:r>
      <w:r w:rsidR="001A6CF9">
        <w:t>phenotyp</w:t>
      </w:r>
      <w:r w:rsidR="00E81EC0">
        <w:t>e</w:t>
      </w:r>
      <w:r w:rsidR="000F0BAB">
        <w:t>.</w:t>
      </w:r>
      <w:r w:rsidR="00071272">
        <w:t xml:space="preserve"> </w:t>
      </w:r>
      <w:r w:rsidR="000F0BAB">
        <w:t>Sub</w:t>
      </w:r>
      <w:r w:rsidR="00794B99">
        <w:t xml:space="preserve">-community </w:t>
      </w:r>
      <w:r w:rsidR="00071272">
        <w:t>1 (</w:t>
      </w:r>
      <w:r w:rsidR="00955806">
        <w:t xml:space="preserve">the </w:t>
      </w:r>
      <w:r w:rsidR="00F337F4">
        <w:t xml:space="preserve">sub-community </w:t>
      </w:r>
      <w:r w:rsidR="00071272">
        <w:t>most strongly associated with acute infection</w:t>
      </w:r>
      <w:r>
        <w:t xml:space="preserve"> and also expressing </w:t>
      </w:r>
      <w:r w:rsidR="00071272">
        <w:t>the highest</w:t>
      </w:r>
      <w:r w:rsidR="00D01484">
        <w:t xml:space="preserve"> </w:t>
      </w:r>
      <w:r>
        <w:t>levels of CHI</w:t>
      </w:r>
      <w:r w:rsidR="00BE20E2">
        <w:t>K</w:t>
      </w:r>
      <w:r>
        <w:t>V surface protein</w:t>
      </w:r>
      <w:r w:rsidR="00071272">
        <w:t>)</w:t>
      </w:r>
      <w:r>
        <w:t xml:space="preserve"> was characterized by</w:t>
      </w:r>
      <w:r w:rsidR="00071272">
        <w:t xml:space="preserve"> having</w:t>
      </w:r>
      <w:r w:rsidR="00255BEB">
        <w:t xml:space="preserve"> relatively</w:t>
      </w:r>
      <w:r w:rsidR="00071272">
        <w:t xml:space="preserve"> </w:t>
      </w:r>
      <w:r w:rsidR="00C32917">
        <w:t>higher levels of</w:t>
      </w:r>
      <w:r w:rsidR="00D01484">
        <w:t xml:space="preserve"> </w:t>
      </w:r>
      <w:commentRangeStart w:id="8"/>
      <w:r w:rsidR="00D01484">
        <w:t>CD123, CX3CR1,</w:t>
      </w:r>
      <w:r w:rsidR="00071272">
        <w:t xml:space="preserve"> </w:t>
      </w:r>
      <w:r w:rsidR="00D01484">
        <w:t xml:space="preserve">CD86 </w:t>
      </w:r>
      <w:commentRangeEnd w:id="8"/>
      <w:r w:rsidR="005C2E0E">
        <w:t xml:space="preserve">and CD54 </w:t>
      </w:r>
      <w:r w:rsidR="00C32917">
        <w:rPr>
          <w:rStyle w:val="CommentReference"/>
        </w:rPr>
        <w:commentReference w:id="8"/>
      </w:r>
      <w:r w:rsidR="00071272">
        <w:t>expression</w:t>
      </w:r>
      <w:r w:rsidR="00636898">
        <w:t xml:space="preserve"> (Fig 4B</w:t>
      </w:r>
      <w:r w:rsidR="0007275A">
        <w:t>)</w:t>
      </w:r>
      <w:r>
        <w:t>, generally consistent with a more activated phenotype relative to sub</w:t>
      </w:r>
      <w:r w:rsidR="000547FE">
        <w:t>-community</w:t>
      </w:r>
      <w:r>
        <w:t xml:space="preserve"> 2, </w:t>
      </w:r>
      <w:r w:rsidR="008766D7">
        <w:t>which</w:t>
      </w:r>
      <w:r w:rsidR="00691826">
        <w:t xml:space="preserve"> </w:t>
      </w:r>
      <w:r w:rsidR="00011501">
        <w:t xml:space="preserve">was </w:t>
      </w:r>
      <w:r>
        <w:t xml:space="preserve">more prevalent </w:t>
      </w:r>
      <w:r w:rsidR="0052794B">
        <w:t>during</w:t>
      </w:r>
      <w:r>
        <w:t xml:space="preserve"> convalescence</w:t>
      </w:r>
      <w:r w:rsidR="0007275A">
        <w:t>.</w:t>
      </w:r>
      <w:r w:rsidR="00BB4042">
        <w:t xml:space="preserve"> </w:t>
      </w:r>
      <w:r w:rsidR="00EB5284">
        <w:t>M</w:t>
      </w:r>
      <w:r w:rsidR="00E436BE">
        <w:t xml:space="preserve">onocyte </w:t>
      </w:r>
      <w:r w:rsidR="0092485B">
        <w:t>sub</w:t>
      </w:r>
      <w:r w:rsidR="00973B59">
        <w:t>-community</w:t>
      </w:r>
      <w:r w:rsidR="0092485B">
        <w:t xml:space="preserve"> 3</w:t>
      </w:r>
      <w:r w:rsidR="002C0BFF">
        <w:t xml:space="preserve"> </w:t>
      </w:r>
      <w:r>
        <w:t xml:space="preserve">was also </w:t>
      </w:r>
      <w:r w:rsidR="000D2BEC">
        <w:t>expanded during</w:t>
      </w:r>
      <w:r w:rsidR="002C0BFF">
        <w:t xml:space="preserve"> </w:t>
      </w:r>
      <w:r>
        <w:t>acute infection</w:t>
      </w:r>
      <w:r w:rsidR="00EB5284">
        <w:t>, though at a much lower frequency than</w:t>
      </w:r>
      <w:r w:rsidR="00C32917">
        <w:t xml:space="preserve"> </w:t>
      </w:r>
      <w:r w:rsidR="00EB5284">
        <w:t>monocyte sub</w:t>
      </w:r>
      <w:r w:rsidR="00A0520A">
        <w:t>-community</w:t>
      </w:r>
      <w:r w:rsidR="00EB5284">
        <w:t xml:space="preserve"> 1, and</w:t>
      </w:r>
      <w:r w:rsidR="0092485B">
        <w:t xml:space="preserve"> displayed</w:t>
      </w:r>
      <w:r w:rsidR="00EB5284">
        <w:t xml:space="preserve"> similar levels of CD40, consistent with an activated phenotype. Interestingly, however, this subset also exhibited</w:t>
      </w:r>
      <w:r w:rsidR="0092485B">
        <w:t xml:space="preserve"> comparatively high expression of markers that are not </w:t>
      </w:r>
      <w:r w:rsidR="008D3B38">
        <w:t>classically</w:t>
      </w:r>
      <w:r w:rsidR="0092485B">
        <w:t xml:space="preserve"> associated with monocytes, </w:t>
      </w:r>
      <w:r>
        <w:t xml:space="preserve">particularly the chemokine receptor CCR4, as well as </w:t>
      </w:r>
      <w:r w:rsidR="0092485B">
        <w:t>CXCR3</w:t>
      </w:r>
      <w:r>
        <w:t xml:space="preserve"> and</w:t>
      </w:r>
      <w:r w:rsidR="0092485B">
        <w:t xml:space="preserve"> CCR6</w:t>
      </w:r>
      <w:r>
        <w:t xml:space="preserve"> </w:t>
      </w:r>
      <w:r w:rsidR="00D55771">
        <w:t>(Fig 4C).</w:t>
      </w:r>
      <w:r w:rsidR="009E69FC">
        <w:t xml:space="preserve"> </w:t>
      </w:r>
      <w:r w:rsidR="0030768C">
        <w:t>We furth</w:t>
      </w:r>
      <w:r w:rsidR="00C32917">
        <w:t>er confirmed</w:t>
      </w:r>
      <w:r w:rsidR="0030768C">
        <w:t xml:space="preserve"> that this sub</w:t>
      </w:r>
      <w:r w:rsidR="003C6F6B">
        <w:t>-community</w:t>
      </w:r>
      <w:r w:rsidR="0030768C">
        <w:t xml:space="preserve"> did not express canonical markers associated with other major cell types, such as T cells or B cells</w:t>
      </w:r>
      <w:r w:rsidR="003C76A2">
        <w:t>,</w:t>
      </w:r>
      <w:r w:rsidR="00C32917">
        <w:t xml:space="preserve"> to verify that it did not represent an </w:t>
      </w:r>
      <w:r w:rsidR="0030768C">
        <w:t>artifact of cell-cell doublet</w:t>
      </w:r>
      <w:r w:rsidR="00C32917">
        <w:t>s</w:t>
      </w:r>
      <w:r w:rsidR="0030768C">
        <w:t xml:space="preserve">. </w:t>
      </w:r>
      <w:r w:rsidR="009E69FC">
        <w:t>Again, significant contrasts in the expression of many surface markers at FDR &lt; 0.05</w:t>
      </w:r>
      <w:r w:rsidR="00C81B82">
        <w:t xml:space="preserve"> (</w:t>
      </w:r>
      <w:r w:rsidR="008054F3">
        <w:t xml:space="preserve">Kruskal-Wallis test, </w:t>
      </w:r>
      <w:r w:rsidR="00C81B82">
        <w:t>Fig S6</w:t>
      </w:r>
      <w:r w:rsidR="009E69FC">
        <w:t>)</w:t>
      </w:r>
      <w:r w:rsidR="00C32917">
        <w:t>,</w:t>
      </w:r>
      <w:r w:rsidR="00C81B82">
        <w:t xml:space="preserve"> and a consistent pattern for the phenotype </w:t>
      </w:r>
      <w:r w:rsidR="00A5356B">
        <w:t xml:space="preserve">identified </w:t>
      </w:r>
      <w:r w:rsidR="00C81B82">
        <w:t xml:space="preserve">across </w:t>
      </w:r>
      <w:r w:rsidR="00A5356B">
        <w:t>the</w:t>
      </w:r>
      <w:r w:rsidR="00831493">
        <w:t xml:space="preserve"> majority of</w:t>
      </w:r>
      <w:r w:rsidR="00C81B82">
        <w:t xml:space="preserve"> samples (Figs S7-S9) </w:t>
      </w:r>
      <w:r w:rsidR="00C455BE">
        <w:t>confirmed the distinction between these</w:t>
      </w:r>
      <w:r w:rsidR="00C81B82">
        <w:t xml:space="preserve"> sub</w:t>
      </w:r>
      <w:r w:rsidR="00FA6063">
        <w:t>-communit</w:t>
      </w:r>
      <w:r w:rsidR="00B04ED4">
        <w:t>ies</w:t>
      </w:r>
      <w:r w:rsidR="00C81B82">
        <w:t>.</w:t>
      </w:r>
      <w:r w:rsidR="0018277E">
        <w:t xml:space="preserve"> Given the strongly contrasting associations </w:t>
      </w:r>
      <w:r w:rsidR="00DB20FA">
        <w:t>of these sub-communities with the phase of infection</w:t>
      </w:r>
      <w:r w:rsidR="0018277E">
        <w:t>,</w:t>
      </w:r>
      <w:r w:rsidR="00DB20FA">
        <w:t xml:space="preserve"> these data suggest that unappreciated heterogenity </w:t>
      </w:r>
      <w:r w:rsidR="007C401E">
        <w:t>with</w:t>
      </w:r>
      <w:r w:rsidR="006A23E1">
        <w:t>in</w:t>
      </w:r>
      <w:r w:rsidR="004B06F7">
        <w:t xml:space="preserve"> </w:t>
      </w:r>
      <w:r w:rsidR="0018277E">
        <w:t>CD14</w:t>
      </w:r>
      <w:r w:rsidR="0018277E">
        <w:rPr>
          <w:vertAlign w:val="superscript"/>
        </w:rPr>
        <w:t>+</w:t>
      </w:r>
      <w:r w:rsidR="0018277E">
        <w:t xml:space="preserve"> monocyte</w:t>
      </w:r>
      <w:r w:rsidR="007C401E">
        <w:t xml:space="preserve"> phenotypes may </w:t>
      </w:r>
      <w:r w:rsidR="001C7735">
        <w:t>enable</w:t>
      </w:r>
      <w:r w:rsidR="007C401E">
        <w:t xml:space="preserve"> different roles for sub-communities</w:t>
      </w:r>
      <w:r w:rsidR="00AF7445">
        <w:t xml:space="preserve"> of </w:t>
      </w:r>
      <w:r w:rsidR="00D56A66">
        <w:t xml:space="preserve">these </w:t>
      </w:r>
      <w:r w:rsidR="00AF7445">
        <w:t>monocytes</w:t>
      </w:r>
      <w:r w:rsidR="007C401E">
        <w:t xml:space="preserve"> during CHIKV infection. </w:t>
      </w:r>
      <w:r w:rsidR="004B06F7">
        <w:t xml:space="preserve"> </w:t>
      </w:r>
    </w:p>
    <w:p w14:paraId="20640CDB" w14:textId="5640FBEC" w:rsidR="005C4B2B" w:rsidRDefault="00F230A5" w:rsidP="005C4B2B">
      <w:pPr>
        <w:pStyle w:val="Heading2"/>
      </w:pPr>
      <w:r>
        <w:t>M</w:t>
      </w:r>
      <w:r w:rsidR="00AA1E28">
        <w:t>onocyte-associated cytokine concentrations</w:t>
      </w:r>
      <w:r>
        <w:t xml:space="preserve"> </w:t>
      </w:r>
      <w:r w:rsidR="00CD5EA4">
        <w:t>increase</w:t>
      </w:r>
      <w:r w:rsidR="005C4B2B">
        <w:t xml:space="preserve"> during acute infection</w:t>
      </w:r>
    </w:p>
    <w:p w14:paraId="2EB30231" w14:textId="3D00AA35" w:rsidR="005C4B2B" w:rsidRPr="00704E99" w:rsidRDefault="0094064C" w:rsidP="009862DF">
      <w:pPr>
        <w:pStyle w:val="Normal2"/>
        <w:tabs>
          <w:tab w:val="left" w:pos="4030"/>
        </w:tabs>
      </w:pPr>
      <w:r>
        <w:t xml:space="preserve">To </w:t>
      </w:r>
      <w:r w:rsidR="006765CB">
        <w:t xml:space="preserve">profile the effect </w:t>
      </w:r>
      <w:r>
        <w:t>of CHIKV on</w:t>
      </w:r>
      <w:r w:rsidR="00727170">
        <w:t xml:space="preserve"> </w:t>
      </w:r>
      <w:r w:rsidR="004D3D7C">
        <w:t xml:space="preserve">circulatory markers for inflammation and immune </w:t>
      </w:r>
      <w:r w:rsidR="00C32917">
        <w:t>signaling</w:t>
      </w:r>
      <w:r w:rsidR="0040198B">
        <w:t>, we used a multiplex</w:t>
      </w:r>
      <w:r w:rsidR="003B3641">
        <w:t>ed</w:t>
      </w:r>
      <w:r w:rsidR="0040198B">
        <w:t xml:space="preserve"> microbead immunoassay</w:t>
      </w:r>
      <w:r w:rsidR="00376C05">
        <w:t xml:space="preserve"> (Luminex)</w:t>
      </w:r>
      <w:r w:rsidR="0040198B">
        <w:t xml:space="preserve"> to </w:t>
      </w:r>
      <w:r w:rsidR="0073250B">
        <w:t>measure</w:t>
      </w:r>
      <w:r w:rsidR="0040198B">
        <w:t xml:space="preserve"> serum concentrations of 41 cytokines, chemokines, and growth</w:t>
      </w:r>
      <w:r w:rsidR="003B4D89">
        <w:t xml:space="preserve"> factors </w:t>
      </w:r>
      <w:r w:rsidR="00A556DD">
        <w:t xml:space="preserve">in all </w:t>
      </w:r>
      <w:r w:rsidR="00CF1B7D">
        <w:t xml:space="preserve">84 </w:t>
      </w:r>
      <w:r w:rsidR="00A556DD">
        <w:t>samples.</w:t>
      </w:r>
      <w:r w:rsidR="00172CED">
        <w:t xml:space="preserve"> In our study, seven cytokines were significantly different</w:t>
      </w:r>
      <w:r w:rsidR="007277F8">
        <w:t xml:space="preserve"> (Wilcoxon signed-rank test with Benjamini-Hochberg adjustment)</w:t>
      </w:r>
      <w:r w:rsidR="00172CED">
        <w:t xml:space="preserve"> across acute and convalescent timepoints at FDR &lt; 0.05</w:t>
      </w:r>
      <w:r w:rsidR="007239ED">
        <w:t xml:space="preserve"> (Fig 5</w:t>
      </w:r>
      <w:r w:rsidR="00C20569">
        <w:t>A-E</w:t>
      </w:r>
      <w:r w:rsidR="007239ED">
        <w:t>)</w:t>
      </w:r>
      <w:r w:rsidR="00172CED">
        <w:t>.</w:t>
      </w:r>
      <w:r w:rsidR="00704E99">
        <w:t xml:space="preserve"> The strongest contrast was the IFN-γ inducible</w:t>
      </w:r>
      <w:r w:rsidR="001525D9">
        <w:t>,</w:t>
      </w:r>
      <w:r w:rsidR="00704E99">
        <w:t xml:space="preserve"> monocyte-secreted chemokine CXCL10 (BF </w:t>
      </w:r>
      <w:r w:rsidR="00704E99">
        <w:rPr>
          <w:i/>
        </w:rPr>
        <w:t>P</w:t>
      </w:r>
      <w:r w:rsidR="00704E99">
        <w:t xml:space="preserve"> = 0.00085)</w:t>
      </w:r>
      <w:r w:rsidR="007239ED">
        <w:t>.</w:t>
      </w:r>
      <w:r w:rsidR="005C2F42">
        <w:t xml:space="preserve"> Significant </w:t>
      </w:r>
      <w:r w:rsidR="00F22976">
        <w:t>increases</w:t>
      </w:r>
      <w:r w:rsidR="005C2F42">
        <w:t xml:space="preserve"> </w:t>
      </w:r>
      <w:r w:rsidR="00894ACF">
        <w:t xml:space="preserve">(FDR &lt; 0.05) </w:t>
      </w:r>
      <w:r w:rsidR="005C2F42">
        <w:t xml:space="preserve">were also observed for </w:t>
      </w:r>
      <w:r w:rsidR="00D70A10">
        <w:t>IL-10 (</w:t>
      </w:r>
      <w:r w:rsidR="000439F1">
        <w:t>a</w:t>
      </w:r>
      <w:r w:rsidR="00D70A10">
        <w:t xml:space="preserve"> monocyte-secreted</w:t>
      </w:r>
      <w:r w:rsidR="000439F1">
        <w:t xml:space="preserve"> anti-inflammatory cytokine</w:t>
      </w:r>
      <w:r w:rsidR="00D70A10">
        <w:t>),</w:t>
      </w:r>
      <w:r w:rsidR="005C2F42">
        <w:t xml:space="preserve"> CCL2 (monocyte </w:t>
      </w:r>
      <w:r w:rsidR="0002283A">
        <w:t>chemoattractant</w:t>
      </w:r>
      <w:r w:rsidR="005C2F42">
        <w:t xml:space="preserve"> protein 1), </w:t>
      </w:r>
      <w:r w:rsidR="00D70A10">
        <w:t xml:space="preserve">IFN-α2, TNF-α, IL-8, </w:t>
      </w:r>
      <w:r w:rsidR="00C32CDD">
        <w:t>and IL-1R</w:t>
      </w:r>
      <w:r w:rsidR="00D70A10">
        <w:t>A</w:t>
      </w:r>
      <w:r w:rsidR="00C32CDD">
        <w:t>.</w:t>
      </w:r>
      <w:r w:rsidR="00CC3E9F">
        <w:t xml:space="preserve"> There were no significant differences</w:t>
      </w:r>
      <w:r w:rsidR="007E474B">
        <w:t xml:space="preserve"> observed</w:t>
      </w:r>
      <w:r w:rsidR="00CC3E9F">
        <w:t xml:space="preserve"> among growth factors or colony-stimulating factors (Fig S10).</w:t>
      </w:r>
      <w:r w:rsidR="00DA502A">
        <w:t xml:space="preserve"> No</w:t>
      </w:r>
      <w:r w:rsidR="00251EE7">
        <w:t xml:space="preserve"> analyte</w:t>
      </w:r>
      <w:r w:rsidR="0092683C">
        <w:t xml:space="preserve"> concentrations </w:t>
      </w:r>
      <w:r w:rsidR="009062C7">
        <w:t xml:space="preserve">were significantly decreased </w:t>
      </w:r>
      <w:r w:rsidR="00DA502A">
        <w:t>during acute infection.</w:t>
      </w:r>
    </w:p>
    <w:p w14:paraId="1901C9B0" w14:textId="1751E506" w:rsidR="00AE2E6C" w:rsidRDefault="00AD6F13" w:rsidP="00E573AE">
      <w:pPr>
        <w:pStyle w:val="Normal2"/>
        <w:tabs>
          <w:tab w:val="left" w:pos="4030"/>
        </w:tabs>
        <w:ind w:firstLine="720"/>
      </w:pPr>
      <w:r>
        <w:t xml:space="preserve">To determine if cytokine levels could be associated with changes in specific cell </w:t>
      </w:r>
      <w:r w:rsidR="002456AF">
        <w:t>sub-communities</w:t>
      </w:r>
      <w:r>
        <w:t xml:space="preserve">, we correlated </w:t>
      </w:r>
      <w:r w:rsidR="00CA7965">
        <w:t>log-scaled Luminex analyte</w:t>
      </w:r>
      <w:r>
        <w:t xml:space="preserve"> concentrations </w:t>
      </w:r>
      <w:r w:rsidR="004E224B">
        <w:t>with</w:t>
      </w:r>
      <w:r w:rsidR="004F166F">
        <w:t xml:space="preserve"> </w:t>
      </w:r>
      <w:r>
        <w:t xml:space="preserve">log-scaled </w:t>
      </w:r>
      <w:r w:rsidR="00926EA3">
        <w:t xml:space="preserve">sub-community </w:t>
      </w:r>
      <w:r>
        <w:t>frequencies</w:t>
      </w:r>
      <w:r w:rsidR="0099471D">
        <w:t xml:space="preserve"> (</w:t>
      </w:r>
      <w:r w:rsidR="00AD5BFE">
        <w:t>using</w:t>
      </w:r>
      <w:r w:rsidR="0099471D">
        <w:t xml:space="preserve"> Pearson’s </w:t>
      </w:r>
      <w:r w:rsidR="0099471D">
        <w:rPr>
          <w:i/>
        </w:rPr>
        <w:t>r</w:t>
      </w:r>
      <w:r w:rsidR="0099471D">
        <w:t>)</w:t>
      </w:r>
      <w:r>
        <w:t>.</w:t>
      </w:r>
      <w:r w:rsidR="00FE5627">
        <w:t xml:space="preserve"> </w:t>
      </w:r>
      <w:r w:rsidR="000252EF">
        <w:t>H</w:t>
      </w:r>
      <w:r w:rsidR="00FE5627">
        <w:t>i</w:t>
      </w:r>
      <w:r w:rsidR="00C84606">
        <w:t xml:space="preserve">erarchical clustering </w:t>
      </w:r>
      <w:r w:rsidR="00FE5627">
        <w:t>revealed</w:t>
      </w:r>
      <w:r w:rsidR="00C84606">
        <w:t xml:space="preserve"> that cytokine</w:t>
      </w:r>
      <w:r w:rsidR="00D97CEA">
        <w:t xml:space="preserve"> and growth factors</w:t>
      </w:r>
      <w:r w:rsidR="00C84606">
        <w:t xml:space="preserve"> concentrations tended to correlate with each other</w:t>
      </w:r>
      <w:r w:rsidR="001F6373">
        <w:t xml:space="preserve"> rather than with any of the subpopulation frequencies (Fig S11). </w:t>
      </w:r>
      <w:r w:rsidR="00AD6329">
        <w:t xml:space="preserve">This </w:t>
      </w:r>
      <w:r w:rsidR="00EB2C4D">
        <w:t>remained unchanged</w:t>
      </w:r>
      <w:r w:rsidR="00E877AE">
        <w:t xml:space="preserve"> when stratifying </w:t>
      </w:r>
      <w:r w:rsidR="00D140AC">
        <w:t>in</w:t>
      </w:r>
      <w:r w:rsidR="00E877AE">
        <w:t xml:space="preserve">to acute phase (Fig S12) or convalescent phase (Fig S13) samples, with the only </w:t>
      </w:r>
      <w:r w:rsidR="00093C73">
        <w:t xml:space="preserve">exception being a cluster containing </w:t>
      </w:r>
      <w:r w:rsidR="00E877AE">
        <w:t>CXCL1, sCD40L, PDGF-AA, and PDGF-AB/BB</w:t>
      </w:r>
      <w:r w:rsidR="001F6D38">
        <w:t xml:space="preserve"> </w:t>
      </w:r>
      <w:r w:rsidR="00940895">
        <w:t>that</w:t>
      </w:r>
      <w:r w:rsidR="001B22D4">
        <w:t xml:space="preserve"> </w:t>
      </w:r>
      <w:r w:rsidR="00846A11">
        <w:t xml:space="preserve">consistently </w:t>
      </w:r>
      <w:r w:rsidR="002B107B">
        <w:t>separated</w:t>
      </w:r>
      <w:r w:rsidR="001F6D38">
        <w:t xml:space="preserve"> from </w:t>
      </w:r>
      <w:r w:rsidR="00F53424">
        <w:t>one</w:t>
      </w:r>
      <w:r w:rsidR="001F6D38">
        <w:t xml:space="preserve"> major cluster </w:t>
      </w:r>
      <w:r w:rsidR="00DA79B1">
        <w:t>containing</w:t>
      </w:r>
      <w:r w:rsidR="00112C03">
        <w:t xml:space="preserve"> all other </w:t>
      </w:r>
      <w:r w:rsidR="00FC27D6">
        <w:t>Luminex analytes</w:t>
      </w:r>
      <w:r w:rsidR="00A67AEE">
        <w:t xml:space="preserve">. </w:t>
      </w:r>
      <w:r w:rsidR="00E573AE">
        <w:t>S</w:t>
      </w:r>
      <w:r w:rsidR="00891092">
        <w:t xml:space="preserve">ince the most pronounced expansions during the acute phase involved monocyte subpopulations, we </w:t>
      </w:r>
      <w:r w:rsidR="00B964FD">
        <w:t xml:space="preserve">then </w:t>
      </w:r>
      <w:r w:rsidR="00891092">
        <w:t xml:space="preserve">performed a more focused analysis on correlations between all cytokines and monocyte subpopulations, </w:t>
      </w:r>
      <w:r w:rsidR="00EA6EF0">
        <w:t xml:space="preserve">stratifying </w:t>
      </w:r>
      <w:r w:rsidR="00E95DE4">
        <w:t>by</w:t>
      </w:r>
      <w:r w:rsidR="00EA6EF0">
        <w:t xml:space="preserve"> timepoint to </w:t>
      </w:r>
      <w:r w:rsidR="00ED473A">
        <w:t>capture potential</w:t>
      </w:r>
      <w:r w:rsidR="00EA6EF0">
        <w:t xml:space="preserve"> </w:t>
      </w:r>
      <w:r w:rsidR="006E71C0">
        <w:t>regulatory relationships</w:t>
      </w:r>
      <w:r w:rsidR="00905CE1">
        <w:t xml:space="preserve"> rather than the primary contrast of the study</w:t>
      </w:r>
      <w:r w:rsidR="00294098">
        <w:t>.</w:t>
      </w:r>
      <w:r w:rsidR="00D22EE1">
        <w:t xml:space="preserve"> Within acute phase samples, cytokines generally had varied correlations with each of the monocyte subpopulations, but at the convalescent timepoint, </w:t>
      </w:r>
      <w:r w:rsidR="00F23BCB">
        <w:t>the monocyte chemoattractan</w:t>
      </w:r>
      <w:r w:rsidR="00090DE4">
        <w:t>t</w:t>
      </w:r>
      <w:r w:rsidR="00F23BCB">
        <w:t xml:space="preserve"> </w:t>
      </w:r>
      <w:r w:rsidR="00D22EE1">
        <w:t>CCL2</w:t>
      </w:r>
      <w:r w:rsidR="00F512DC">
        <w:t xml:space="preserve"> </w:t>
      </w:r>
      <w:r w:rsidR="001E6ACA">
        <w:t xml:space="preserve">clustered separately from all other cytokines and had </w:t>
      </w:r>
      <w:r w:rsidR="00D22EE1">
        <w:t>positive correlations with all</w:t>
      </w:r>
      <w:r w:rsidR="000C782E">
        <w:t xml:space="preserve"> mo</w:t>
      </w:r>
      <w:r w:rsidR="00C800CE">
        <w:t>nocyte subpopulations (Fig S14</w:t>
      </w:r>
      <w:r w:rsidR="004B2D46">
        <w:t xml:space="preserve">, </w:t>
      </w:r>
      <w:r w:rsidR="00C800CE">
        <w:t xml:space="preserve">BF </w:t>
      </w:r>
      <w:r w:rsidR="00C800CE">
        <w:rPr>
          <w:i/>
        </w:rPr>
        <w:t>P</w:t>
      </w:r>
      <w:r w:rsidR="00C800CE">
        <w:t xml:space="preserve"> = 0.0021</w:t>
      </w:r>
      <w:r w:rsidR="00181DC9">
        <w:t>)</w:t>
      </w:r>
      <w:r w:rsidR="00892867">
        <w:t xml:space="preserve">. This is </w:t>
      </w:r>
      <w:r w:rsidR="00970920">
        <w:t xml:space="preserve">suggestive of a relatively important regulatory role for </w:t>
      </w:r>
      <w:r w:rsidR="00AE2F7E">
        <w:t xml:space="preserve">CCL2 on </w:t>
      </w:r>
      <w:r w:rsidR="00181DC9">
        <w:t>monocyte populations during the convalescent phase of infection.</w:t>
      </w:r>
    </w:p>
    <w:p w14:paraId="0A818369" w14:textId="51A392D2" w:rsidR="0092505D" w:rsidRDefault="00CA63A1" w:rsidP="0092505D">
      <w:pPr>
        <w:pStyle w:val="Heading2"/>
      </w:pPr>
      <w:r>
        <w:t xml:space="preserve">Acute infection </w:t>
      </w:r>
      <w:r w:rsidR="006E573D">
        <w:t>associates with upregulated</w:t>
      </w:r>
      <w:r>
        <w:t xml:space="preserve"> t</w:t>
      </w:r>
      <w:r w:rsidR="003E7027">
        <w:t>ranscription of m</w:t>
      </w:r>
      <w:r w:rsidR="0092505D">
        <w:t>onocyte-</w:t>
      </w:r>
      <w:r w:rsidR="00711EC3">
        <w:t>associated cytokine genes</w:t>
      </w:r>
    </w:p>
    <w:p w14:paraId="4487733F" w14:textId="14F397A7" w:rsidR="0092505D" w:rsidRDefault="008C1883" w:rsidP="008C1883">
      <w:r>
        <w:t xml:space="preserve">To capture global transcriptional changes during CHIKV infection, </w:t>
      </w:r>
      <w:r w:rsidR="00693A6F">
        <w:t>poly-adenylated RNA from whole blood was analyzed by RNA-seq</w:t>
      </w:r>
      <w:r w:rsidR="0096471A">
        <w:t xml:space="preserve"> for all </w:t>
      </w:r>
      <w:r w:rsidR="00862FB0">
        <w:t xml:space="preserve">42 </w:t>
      </w:r>
      <w:r w:rsidR="0096471A">
        <w:t xml:space="preserve">patients at </w:t>
      </w:r>
      <w:r w:rsidR="00951D32">
        <w:t>both sampled timepoints</w:t>
      </w:r>
      <w:r w:rsidR="00AC6DBC">
        <w:t xml:space="preserve"> </w:t>
      </w:r>
      <w:r w:rsidR="00C326B4">
        <w:t xml:space="preserve">with </w:t>
      </w:r>
      <w:r w:rsidR="00AC6DBC">
        <w:t>two technical replicates</w:t>
      </w:r>
      <w:r w:rsidR="00593639">
        <w:t xml:space="preserve"> per sample</w:t>
      </w:r>
      <w:r w:rsidR="0096471A">
        <w:t>.</w:t>
      </w:r>
      <w:r w:rsidR="002F5771">
        <w:t xml:space="preserve"> </w:t>
      </w:r>
      <w:r w:rsidR="00387300">
        <w:t>A Tuxedo pipeline was</w:t>
      </w:r>
      <w:r w:rsidR="004A37CB">
        <w:t xml:space="preserve"> used for </w:t>
      </w:r>
      <w:r w:rsidR="001C49AE">
        <w:t xml:space="preserve">read </w:t>
      </w:r>
      <w:r w:rsidR="000B304F">
        <w:t xml:space="preserve">alignment, </w:t>
      </w:r>
      <w:r w:rsidR="004A37CB">
        <w:t xml:space="preserve">quantification and differential expression analysis </w:t>
      </w:r>
      <w:r w:rsidR="000736DA">
        <w:t>of genes</w:t>
      </w:r>
      <w:r w:rsidR="00EA0FCD">
        <w:t xml:space="preserve">. </w:t>
      </w:r>
      <w:r w:rsidR="002F5771">
        <w:t xml:space="preserve">Since </w:t>
      </w:r>
      <w:r w:rsidR="00A60A3C">
        <w:t>previous</w:t>
      </w:r>
      <w:r w:rsidR="002F5771">
        <w:t xml:space="preserve"> studies of </w:t>
      </w:r>
      <w:r w:rsidR="00D77108">
        <w:t xml:space="preserve">gene and protein changes </w:t>
      </w:r>
      <w:r w:rsidR="00AE14AE">
        <w:t>during acute CHIKV infection</w:t>
      </w:r>
      <w:r w:rsidR="002F5771">
        <w:t xml:space="preserve"> </w:t>
      </w:r>
      <w:r w:rsidR="005D7AB2">
        <w:t xml:space="preserve">targeted </w:t>
      </w:r>
      <w:r w:rsidR="002F5771">
        <w:t>cytokines</w:t>
      </w:r>
      <w:r w:rsidR="00F0213D">
        <w:t xml:space="preserve">, chemokines, and </w:t>
      </w:r>
      <w:r w:rsidR="004C2265">
        <w:t>innate immunity</w:t>
      </w:r>
      <w:r w:rsidR="00815214">
        <w:t xml:space="preserve"> mechanisms</w:t>
      </w:r>
      <w:r w:rsidR="00A1685D">
        <w:t>,</w:t>
      </w:r>
      <w:r w:rsidR="00D77108">
        <w:fldChar w:fldCharType="begin" w:fldLock="1"/>
      </w:r>
      <w:r w:rsidR="00C737AB">
        <w:instrText>ADDIN CSL_CITATION { "citationItems" : [ { "id" : "ITEM-1", "itemData" : { "DOI" : "10.1093/infdis/jiq042", "ISBN" : "1537-6613 (Electronic)\\r0022-1899 (Linking)", "ISSN" : "1537-6613", "PMID" : "21288813", "abstract" : "Chikungunya virus (CHIKV) infection induces arthralgia. The involvement of inflammatory cytokines and chemokines has been suggested, but very little is known about their secretion profile in CHIKV-infected patients.", "author" : [ { "dropping-particle" : "", "family" : "Chow", "given" : "Angela", "non-dropping-particle" : "", "parse-names" : false, "suffix" : "" }, { "dropping-particle" : "", "family" : "Her", "given" : "Zhisheng", "non-dropping-particle" : "", "parse-names" : false, "suffix" : "" }, { "dropping-particle" : "", "family" : "Ong", "given" : "Edward K S", "non-dropping-particle" : "", "parse-names" : false, "suffix" : "" }, { "dropping-particle" : "", "family" : "Chen", "given" : "Jin-miao", "non-dropping-particle" : "", "parse-names" : false, "suffix" : "" }, { "dropping-particle" : "", "family" : "Dimatatac", "given" : "Frederico", "non-dropping-particle" : "", "parse-names" : false, "suffix" : "" }, { "dropping-particle" : "", "family" : "Kwek", "given" : "Dyan J C", "non-dropping-particle" : "", "parse-names" : false, "suffix" : "" }, { "dropping-particle" : "", "family" : "Barkham", "given" : "Timothy", "non-dropping-particle" : "", "parse-names" : false, "suffix" : "" }, { "dropping-particle" : "", "family" : "Yang", "given" : "Henry", "non-dropping-particle" : "", "parse-names" : false, "suffix" : "" }, { "dropping-particle" : "", "family" : "R\u00e9nia", "given" : "Laurent", "non-dropping-particle" : "", "parse-names" : false, "suffix" : "" }, { "dropping-particle" : "", "family" : "Leo", "given" : "Yee-Sin", "non-dropping-particle" : "", "parse-names" : false, "suffix" : "" }, { "dropping-particle" : "", "family" : "Ng", "given" : "Lisa F P", "non-dropping-particle" : "", "parse-names" : false, "suffix" : "" } ], "container-title" : "The Journal of infectious diseases", "id" : "ITEM-1", "issue" : "2", "issued" : { "date-parts" : [ [ "2011" ] ] }, "page" : "149-157", "title" : "Persistent arthralgia induced by Chikungunya virus infection is associated with interleukin-6 and granulocyte macrophage colony-stimulating factor.", "type" : "article-journal", "volume" : "203" }, "uris" : [ "http://www.mendeley.com/documents/?uuid=07e335ce-9501-4c83-a5b9-713a21c16608" ] }, { "id" : "ITEM-2", "itemData" : { "DOI" : "10.1093/infdis/jiv049", "ISSN" : "0022-1899", "PMID" : "25635123", "author" : [ { "dropping-particle" : "", "family" : "Teng", "given" : "T.-S.", "non-dropping-particle" : "", "parse-names" : false, "suffix" : "" }, { "dropping-particle" : "", "family" : "Kam", "given" : "Y.-W.", "non-dropping-particle" : "", "parse-names" : false, "suffix" : "" }, { "dropping-particle" : "", "family" : "Lee", "given" : "B.", "non-dropping-particle" : "", "parse-names" : false, "suffix" : "" }, { "dropping-particle" : "", "family" : "Hapuarachchi", "given" : "H. C.", "non-dropping-particle" : "", "parse-names" : false, "suffix" : "" }, { "dropping-particle" : "", "family" : "Wimal", "given" : "A.", "non-dropping-particle" : "", "parse-names" : false, "suffix" : "" }, { "dropping-particle" : "", "family" : "Ng", "given" : "L.-C.", "non-dropping-particle" : "", "parse-names" : false, "suffix" : "" }, { "dropping-particle" : "", "family" : "Ng", "given" : "L. F. P.", "non-dropping-particle" : "", "parse-names" : false, "suffix" : "" } ], "container-title" : "Journal of Infectious Diseases", "id" : "ITEM-2", "issued" : { "date-parts" : [ [ "2015" ] ] }, "note" : "{:PMCID:PMC4442625}", "page" : "1925-1935", "title" : "A Systematic Meta-analysis of Immune Signatures in Patients With Acute Chikungunya Virus Infection", "type" : "article-journal", "volume" : "211" }, "uris" : [ "http://www.mendeley.com/documents/?uuid=bfb9ef02-74ae-4ec4-8222-0939277190bd" ] }, { "id" : "ITEM-3", "itemData" : { "DOI" : "10.1093/infdis/jiq006", "ISBN" : "1537-6613 (Electronic)\\r0022-1899 (Linking)", "ISSN" : "00221899", "PMID" : "21628665", "abstract" : "BACKGROUND: Rapidly spreading to new regions, including the islands of the Indian Ocean, Central Africa, and Europe, Chikungunya fever is becoming a major problem of public health. Unlike other members of the alphavirus genus, immune responses to Chikungunya virus (CHIKV) have been poorly investigated.\\n\\nMETHODS: We conducted a large ex vivo multiplex study of 50 cytokine, chemokine, and growth factor plasma profiles in 69 acutely infected patients from the Gabonese outbreak of 2007. We also assessed a phenotypic study of T lymphocyte responses during human acute CHIKV infection.\\n\\nRESULTS: CHIKV infection in humans elicited strong innate immunity involving the production of numerous proinflammatory mediators. Interestingly, high levels of Interferon (IFN) \u03b1 were consistently found. Production of interleukin (IL) 4, IL-10, and IFN-\u03b3 suggested the engagement of the adaptive immunity. This was confirmed by flow cytometry of circulating T lymphocytes that showed a CD8+ T lymphocyte response in the early stages of the disease, and a CD4+ T lymphocyte mediated response in the later stages. For the first time to our knowledge, we found evidence of CD95-mediated apoptosis of CD4+ T lymphocytes during the first 2 days after symptoms onset, ex vivo.\\n\\nCONCLUSIONS: Together, our findings suggest that strong innate immunity is required to control CHIKV infection.", "author" : [ { "dropping-particle" : "", "family" : "Wauquier", "given" : "Nadia", "non-dropping-particle" : "", "parse-names" : false, "suffix" : "" }, { "dropping-particle" : "", "family" : "Becquart", "given" : "Pierre", "non-dropping-particle" : "", "parse-names" : false, "suffix" : "" }, { "dropping-particle" : "", "family" : "Nkoghe", "given" : "Dieudonn\u00e9", "non-dropping-particle" : "", "parse-names" : false, "suffix" : "" }, { "dropping-particle" : "", "family" : "Padilla", "given" : "Cindy", "non-dropping-particle" : "", "parse-names" : false, "suffix" : "" }, { "dropping-particle" : "", "family" : "Ndjoyi-Mbiguino", "given" : "Ang\u00e9lique", "non-dropping-particle" : "", "parse-names" : false, "suffix" : "" }, { "dropping-particle" : "", "family" : "Leroy", "given" : "Eric M.", "non-dropping-particle" : "", "parse-names" : false, "suffix" : "" } ], "container-title" : "Journal of Infectious Diseases", "id" : "ITEM-3", "issue" : "1", "issued" : { "date-parts" : [ [ "2011" ] ] }, "note" : "NULL", "page" : "115-123", "title" : "The acute phase of Chikungunya virus infection in humans is associated with strong innate immunity and T CD8 cell activation", "type" : "article-journal", "volume" : "204" }, "uris" : [ "http://www.mendeley.com/documents/?uuid=1fdbb40d-8ff0-40d7-8f2d-3935d7a6aacd" ] }, { "id" : "ITEM-4", "itemData" : { "DOI" : "10.4049/jimmunol.0900255", "ISBN" : "1550-6606 (Electronic)\\n0022-1767 (Linking)", "ISSN" : "1550-6606", "PMID" : "20404278", "abstract" : "Alphaviruses, including Chikungunya virus (CHIKV), produce a transient illness in humans, but severe forms leading to chronic incapacitating arthralgia/arthritis have been reported by mechanisms largely ill-characterized. The pathogenesis of CHIKV was addressed in a prospective cohort study of 49 hospitalized patients from Reunion Island subsequently categorized into two distinct groups at 12 mo postinfection. Comprehensive analyses of the clinical and immunological parameters throughout the disease course were analyzed in either the \"recovered\" or the \"chronic\" groups to identify prognostic markers of arthritis-like pathology after CHIKV disease. We found that the chronic group consisted mainly of more elderly patients (&gt;60 y) and with much higher viral loads (up to 10(10) viruses per milliliter of blood) during the acute phase. Remarkably, a rapid innate immune antiviral response was demonstrated by robust dendritic/NK/CD4/CD8 cell activation and accompanied by a rather weak Th1/Th2 cytokine response in both groups. Interestingly, the antiviral immune response witnessed by high levels of IFN-alpha mRNA in PBMCs and circulating IL-12 persisted for months only in the chronic group. CHIKV (RNA and proteins) was found in perivascular synovial macrophages in one chronic patient 18 mo postinfection surrounded by infiltrating NK and T cells (CD4(++) but rare cytotoxic CD8). Fibroblast hyperplasia, strong angiogenesis, tissue lesions given the high levels of matrix metalloproteinase 2, and acute cell death [high cleaved poly(ADP-ribose) polymerase staining] were observed in the injured synovial tissue. These observed cellular and molecular events may contribute to chronic arthralgia/arthritis targeted by methotrexate used empirically for effective treatment but with immunosuppressive function in a context of viral persistence.", "author" : [ { "dropping-particle" : "", "family" : "Hoarau", "given" : "Jean-Jacques", "non-dropping-particle" : "", "parse-names" : false, "suffix" : "" }, { "dropping-particle" : "", "family" : "Jaffar Bandjee", "given" : "Marie-Christine", "non-dropping-particle" : "", "parse-names" : false, "suffix" : "" }, { "dropping-particle" : "", "family" : "Krejbich Trotot", "given" : "Pascale", "non-dropping-particle" : "", "parse-names" : false, "suffix" : "" }, { "dropping-particle" : "", "family" : "Das", "given" : "Trina", "non-dropping-particle" : "", "parse-names" : false, "suffix" : "" }, { "dropping-particle" : "", "family" : "Li-Pat-Yuen", "given" : "Ghislaine", "non-dropping-particle" : "", "parse-names" : false, "suffix" : "" }, { "dropping-particle" : "", "family" : "Dassa", "given" : "B\u00e9reng\u00e8re", "non-dropping-particle" : "", "parse-names" : false, "suffix" : "" }, { "dropping-particle" : "", "family" : "Denizot", "given" : "M\u00e9lanie", "non-dropping-particle" : "", "parse-names" : false, "suffix" : "" }, { "dropping-particle" : "", "family" : "Guichard", "given" : "Elsa", "non-dropping-particle" : "", "parse-names" : false, "suffix" : "" }, { "dropping-particle" : "", "family" : "Ribera", "given" : "Anne", "non-dropping-particle" : "", "parse-names" : false, "suffix" : "" }, { "dropping-particle" : "", "family" : "Henni", "given" : "Tawfiq", "non-dropping-particle" : "", "parse-names" : false, "suffix" : "" }, { "dropping-particle" : "", "family" : "Tallet", "given" : "Frank", "non-dropping-particle" : "", "parse-names" : false, "suffix" : "" }, { "dropping-particle" : "", "family" : "Moiton", "given" : "Marie Pierre", "non-dropping-particle" : "", "parse-names" : false, "suffix" : "" }, { "dropping-particle" : "", "family" : "Gauz\u00e8re", "given" : "Bernard Alex", "non-dropping-particle" : "", "parse-names" : false, "suffix" : "" }, { "dropping-particle" : "", "family" : "Bruniquet", "given" : "Sandrine", "non-dropping-particle" : "", "parse-names" : false, "suffix" : "" }, { "dropping-particle" : "", "family" : "Jaffar Bandjee", "given" : "Za\u00efnoul", "non-dropping-particle" : "", "parse-names" : false, "suffix" : "" }, { "dropping-particle" : "", "family" : "Morbidelli", "given" : "Philippe", "non-dropping-particle" : "", "parse-names" : false, "suffix" : "" }, { "dropping-particle" : "", "family" : "Martigny", "given" : "G\u00e9rard", "non-dropping-particle" : "", "parse-names" : false, "suffix" : "" }, { "dropping-particle" : "", "family" : "Jolivet", "given" : "Michel", "non-dropping-particle" : "", "parse-names" : false, "suffix" : "" }, { "dropping-particle" : "", "family" : "Gay", "given" : "Frederick", "non-dropping-particle" : "", "parse-names" : false, "suffix" : "" }, { "dropping-particle" : "", "family" : "Grandadam", "given" : "Marc", "non-dropping-particle" : "", "parse-names" : false, "suffix" : "" }, { "dropping-particle" : "", "family" : "Tolou", "given" : "Hugues", "non-dropping-particle" : "", "parse-names" : false, "suffix" : "" }, { "dropping-particle" : "", "family" : "Vieillard", "given" : "Vincent", "non-dropping-particle" : "", "parse-names" : false, "suffix" : "" }, { "dropping-particle" : "", "family" : "Debr\u00e9", "given" : "Patrice", "non-dropping-particle" : "", "parse-names" : false, "suffix" : "" }, { "dropping-particle" : "", "family" : "Autran", "given" : "Brigitte", "non-dropping-particle" : "", "parse-names" : false, "suffix" : "" }, { "dropping-particle" : "", "family" : "Gasque", "given" : "Philippe", "non-dropping-particle" : "", "parse-names" : false, "suffix" : "" } ], "container-title" : "Journal of immunology (Baltimore, Md. : 1950)", "id" : "ITEM-4", "issue" : "10", "issued" : { "date-parts" : [ [ "2010" ] ] }, "note" : "NULL", "page" : "5914-27", "title" : "Persistent chronic inflammation and infection by Chikungunya arthritogenic alphavirus in spite of a robust host immune response.", "type" : "article-journal", "volume" : "184" }, "uris" : [ "http://www.mendeley.com/documents/?uuid=ece7f2eb-24cc-44c4-b801-b2e186d5b531" ] }, { "id" : "ITEM-5", "itemData" : { "DOI" : "10.1371/journal.pone.0004261", "ISSN" : "1932-6203", "PMID" : "19156204", "abstract" : "BACKGROUND: Little is known about the immunopathogenesis of Chikungunya virus. Circulating levels of immune mediators and growth factors were analyzed from patients infected during the first Singaporean Chikungunya fever outbreak in early 2008 to establish biomarkers associated with infection and/or disease severity.\n\nMETHODS AND FINDINGS: Adult patients with laboratory-confirmed Chikungunya fever infection, who were referred to the Communicable Disease Centre/Tan Tock Seng Hospital during the period from January to February 2008, were included in this retrospective study. Plasma fractions were analyzed using a multiplex-microbead immunoassay. Among the patients, the most common clinical features were fever (100%), arthralgia (90%), rash (50%) and conjunctivitis (40%). Profiles of 30 cytokines, chemokines, and growth factors were able to discriminate the clinical forms of Chikungunya from healthy controls, with patients classified as non-severe and severe disease. Levels of 8 plasma cytokines and 4 growth factors were significantly elevated. Statistical analysis showed that an increase in IL-1beta, IL-6 and a decrease in RANTES were associated with disease severity.\n\nCONCLUSIONS: This is the first comprehensive report on the production of cytokines, chemokines, and growth factors during acute Chikungunya virus infection. Using these biomarkers, we were able to distinguish between mild disease and more severe forms of Chikungunya fever, thus enabling the identification of patients with poor prognosis and monitoring of the disease.", "author" : [ { "dropping-particle" : "", "family" : "Ng", "given" : "Lisa F P", "non-dropping-particle" : "", "parse-names" : false, "suffix" : "" }, { "dropping-particle" : "", "family" : "Chow", "given" : "Angela", "non-dropping-particle" : "", "parse-names" : false, "suffix" : "" }, { "dropping-particle" : "", "family" : "Sun", "given" : "Yong-Jiang", "non-dropping-particle" : "", "parse-names" : false, "suffix" : "" }, { "dropping-particle" : "", "family" : "Kwek", "given" : "Dyan J C", "non-dropping-particle" : "", "parse-names" : false, "suffix" : "" }, { "dropping-particle" : "", "family" : "Lim", "given" : "Poh-Lian", "non-dropping-particle" : "", "parse-names" : false, "suffix" : "" }, { "dropping-particle" : "", "family" : "Dimatatac", "given" : "Frederico", "non-dropping-particle" : "", "parse-names" : false, "suffix" : "" }, { "dropping-particle" : "", "family" : "Ng", "given" : "Lee-Ching", "non-dropping-particle" : "", "parse-names" : false, "suffix" : "" }, { "dropping-particle" : "", "family" : "Ooi", "given" : "Eng-Eong", "non-dropping-particle" : "", "parse-names" : false, "suffix" : "" }, { "dropping-particle" : "", "family" : "Choo", "given" : "Khar-Heng", "non-dropping-particle" : "", "parse-names" : false, "suffix" : "" }, { "dropping-particle" : "", "family" : "Her", "given" : "Zhisheng", "non-dropping-particle" : "", "parse-names" : false, "suffix" : "" }, { "dropping-particle" : "", "family" : "Kourilsky", "given" : "Philippe", "non-dropping-particle" : "", "parse-names" : false, "suffix" : "" }, { "dropping-particle" : "", "family" : "Leo", "given" : "Yee-Sin", "non-dropping-particle" : "", "parse-names" : false, "suffix" : "" } ], "container-title" : "PloS one", "id" : "ITEM-5", "issue" : "1", "issued" : { "date-parts" : [ [ "2009", "1" ] ] }, "note" : "{:PMCID:PMC2625438}", "page" : "e4261", "title" : "IL-1beta, IL-6, and RANTES as biomarkers of Chikungunya severity.", "type" : "article-journal", "volume" : "4" }, "uris" : [ "http://www.mendeley.com/documents/?uuid=4b39021e-919b-4fd1-b72f-4112e152d321" ] } ], "mendeley" : { "formattedCitation" : "&lt;sup&gt;16,37,38,44,45&lt;/sup&gt;", "plainTextFormattedCitation" : "16,37,38,44,45", "previouslyFormattedCitation" : "&lt;sup&gt;16,37,38,44,45&lt;/sup&gt;" }, "properties" : { "noteIndex" : 0 }, "schema" : "https://github.com/citation-style-language/schema/raw/master/csl-citation.json" }</w:instrText>
      </w:r>
      <w:r w:rsidR="00D77108">
        <w:fldChar w:fldCharType="separate"/>
      </w:r>
      <w:r w:rsidR="00C737AB" w:rsidRPr="00C737AB">
        <w:rPr>
          <w:noProof/>
          <w:vertAlign w:val="superscript"/>
        </w:rPr>
        <w:t>16,37,38,44,45</w:t>
      </w:r>
      <w:r w:rsidR="00D77108">
        <w:fldChar w:fldCharType="end"/>
      </w:r>
      <w:r w:rsidR="00A1685D">
        <w:t xml:space="preserve"> w</w:t>
      </w:r>
      <w:r w:rsidR="005537C2">
        <w:t xml:space="preserve">e </w:t>
      </w:r>
      <w:r w:rsidR="001976EB">
        <w:t>first present results for</w:t>
      </w:r>
      <w:r w:rsidR="005537C2">
        <w:t xml:space="preserve"> differential</w:t>
      </w:r>
      <w:r w:rsidR="00886782">
        <w:t>ly expressed genes</w:t>
      </w:r>
      <w:r w:rsidR="005537C2">
        <w:t xml:space="preserve"> </w:t>
      </w:r>
      <w:r w:rsidR="002B5C7B">
        <w:t>in these pathways</w:t>
      </w:r>
      <w:r w:rsidR="00B01007">
        <w:t xml:space="preserve"> for </w:t>
      </w:r>
      <w:r w:rsidR="00013D05">
        <w:t>comparison</w:t>
      </w:r>
      <w:r w:rsidR="00B01007">
        <w:t xml:space="preserve"> with</w:t>
      </w:r>
      <w:r w:rsidR="0075499A">
        <w:t xml:space="preserve"> our Luminex data and the literature</w:t>
      </w:r>
      <w:r w:rsidR="00255BEB">
        <w:t xml:space="preserve">, before </w:t>
      </w:r>
      <w:r w:rsidR="00E91020">
        <w:t xml:space="preserve">moving to </w:t>
      </w:r>
      <w:r w:rsidR="00F43545">
        <w:t xml:space="preserve">a </w:t>
      </w:r>
      <w:r w:rsidR="001976EB">
        <w:t>global analysis in the subsequent section.</w:t>
      </w:r>
    </w:p>
    <w:p w14:paraId="3776BBE8" w14:textId="6414B223" w:rsidR="00D37BE4" w:rsidRDefault="00F61987" w:rsidP="00CC24E1">
      <w:pPr>
        <w:ind w:firstLine="720"/>
      </w:pPr>
      <w:commentRangeStart w:id="9"/>
      <w:r>
        <w:t>Fig S15 shows that</w:t>
      </w:r>
      <w:r w:rsidR="00580B2D">
        <w:t xml:space="preserve"> across the two timepoints,</w:t>
      </w:r>
      <w:r>
        <w:t xml:space="preserve"> </w:t>
      </w:r>
      <w:r w:rsidR="00AF693A">
        <w:t xml:space="preserve">log-scaled serum concentrations </w:t>
      </w:r>
      <w:r w:rsidR="0041074A">
        <w:t xml:space="preserve">for the significantly </w:t>
      </w:r>
      <w:r w:rsidR="00782319">
        <w:t>CHIK-upregulated</w:t>
      </w:r>
      <w:r w:rsidR="0041074A">
        <w:t xml:space="preserve"> cytokines </w:t>
      </w:r>
      <w:r w:rsidR="00E22266">
        <w:t>(</w:t>
      </w:r>
      <w:r w:rsidR="001E297A">
        <w:t xml:space="preserve">as </w:t>
      </w:r>
      <w:r w:rsidR="00E22266">
        <w:t>measured by Luminex</w:t>
      </w:r>
      <w:r w:rsidR="00523A91">
        <w:t>, Fig 5</w:t>
      </w:r>
      <w:r w:rsidR="00E22266">
        <w:t xml:space="preserve">) </w:t>
      </w:r>
      <w:r w:rsidR="00AF693A">
        <w:t>did not correlate</w:t>
      </w:r>
      <w:r w:rsidR="0017421B">
        <w:t xml:space="preserve"> </w:t>
      </w:r>
      <w:r w:rsidR="00AF693A">
        <w:t>with</w:t>
      </w:r>
      <w:r w:rsidR="00CC24E1">
        <w:t xml:space="preserve"> </w:t>
      </w:r>
      <w:r w:rsidR="00360922">
        <w:t>whole blood gene expression</w:t>
      </w:r>
      <w:r w:rsidR="00F34AB5">
        <w:t xml:space="preserve"> for corresponding </w:t>
      </w:r>
      <w:r w:rsidR="00D370A9">
        <w:t>genes</w:t>
      </w:r>
      <w:r w:rsidR="001F6823">
        <w:t>, using</w:t>
      </w:r>
      <w:r w:rsidR="00246B56">
        <w:t xml:space="preserve"> </w:t>
      </w:r>
      <w:r w:rsidR="003D1455">
        <w:t xml:space="preserve">log-scaled </w:t>
      </w:r>
      <w:r w:rsidR="00246B56">
        <w:t xml:space="preserve">units of </w:t>
      </w:r>
      <w:r w:rsidR="00CC24E1">
        <w:t xml:space="preserve">fragments per kilobase </w:t>
      </w:r>
      <w:r w:rsidR="00280F8D">
        <w:t xml:space="preserve">of exon </w:t>
      </w:r>
      <w:r w:rsidR="00882B70">
        <w:t>per million reads mapped (FPKM)</w:t>
      </w:r>
      <w:r w:rsidR="0056521B">
        <w:t>.</w:t>
      </w:r>
      <w:r w:rsidR="00FB183C">
        <w:t xml:space="preserve"> Since this could be </w:t>
      </w:r>
      <w:r w:rsidR="005A3412">
        <w:t>due to different “baseline”</w:t>
      </w:r>
      <w:r w:rsidR="007D206B">
        <w:t xml:space="preserve"> serum</w:t>
      </w:r>
      <w:r w:rsidR="005A3412">
        <w:t xml:space="preserve"> </w:t>
      </w:r>
      <w:r w:rsidR="00AA5C87">
        <w:t>cytokine</w:t>
      </w:r>
      <w:r w:rsidR="004B3BA2">
        <w:t xml:space="preserve"> or cytokine gene expression</w:t>
      </w:r>
      <w:r w:rsidR="00AA5C87">
        <w:t xml:space="preserve"> levels, we</w:t>
      </w:r>
      <w:r w:rsidR="009518BC">
        <w:t xml:space="preserve"> repeated the analysis with </w:t>
      </w:r>
      <w:r w:rsidR="00C9385A">
        <w:t xml:space="preserve">all </w:t>
      </w:r>
      <w:r w:rsidR="009A6F3D">
        <w:t xml:space="preserve">acute phase measurements normalized against </w:t>
      </w:r>
      <w:r w:rsidR="008A3722">
        <w:t xml:space="preserve">the </w:t>
      </w:r>
      <w:r w:rsidR="009A6F3D">
        <w:t xml:space="preserve">convalescent phase </w:t>
      </w:r>
      <w:r w:rsidR="00120BAA">
        <w:t xml:space="preserve">measurements, but </w:t>
      </w:r>
      <w:r w:rsidR="00912646">
        <w:t xml:space="preserve">clustering did not </w:t>
      </w:r>
      <w:r w:rsidR="0019545E">
        <w:t>change</w:t>
      </w:r>
      <w:r w:rsidR="009A6F3D">
        <w:t xml:space="preserve"> (Fig S16).</w:t>
      </w:r>
      <w:r w:rsidR="0041074A">
        <w:t xml:space="preserve"> Th</w:t>
      </w:r>
      <w:r w:rsidR="00061DBD">
        <w:t xml:space="preserve">is suggests that the regulation of serum cytokine levels is not primarily driven by transcriptional </w:t>
      </w:r>
      <w:r w:rsidR="00E92282">
        <w:t>changes</w:t>
      </w:r>
      <w:r w:rsidR="00061DBD">
        <w:t xml:space="preserve"> </w:t>
      </w:r>
      <w:r w:rsidR="008E106A">
        <w:t>in</w:t>
      </w:r>
      <w:r w:rsidR="00061DBD">
        <w:t xml:space="preserve"> leukocytes</w:t>
      </w:r>
      <w:r w:rsidR="000429AB">
        <w:t>, but could involve</w:t>
      </w:r>
      <w:r w:rsidR="000C5A44">
        <w:t xml:space="preserve"> </w:t>
      </w:r>
      <w:r w:rsidR="0069005A">
        <w:t xml:space="preserve">substantial </w:t>
      </w:r>
      <w:r w:rsidR="000C5A44">
        <w:t xml:space="preserve">expression </w:t>
      </w:r>
      <w:r w:rsidR="002E39B4">
        <w:t>from</w:t>
      </w:r>
      <w:r w:rsidR="00D83FDE">
        <w:t xml:space="preserve"> other tissues and </w:t>
      </w:r>
      <w:r w:rsidR="004970BC">
        <w:t>secreto</w:t>
      </w:r>
      <w:r w:rsidR="005A2139">
        <w:t>ry and prote</w:t>
      </w:r>
      <w:r w:rsidR="00D868C8">
        <w:t>in-level</w:t>
      </w:r>
      <w:r w:rsidR="005A0FE6">
        <w:t xml:space="preserve"> </w:t>
      </w:r>
      <w:r w:rsidR="00B67409">
        <w:t>regulat</w:t>
      </w:r>
      <w:r w:rsidR="00FD2D8B">
        <w:t>ory processes</w:t>
      </w:r>
      <w:r w:rsidR="00B67409">
        <w:t>.</w:t>
      </w:r>
      <w:commentRangeEnd w:id="9"/>
      <w:r w:rsidR="00531561">
        <w:rPr>
          <w:rStyle w:val="CommentReference"/>
        </w:rPr>
        <w:commentReference w:id="9"/>
      </w:r>
      <w:r w:rsidR="006C46AF">
        <w:t xml:space="preserve"> Alternatively, the technical variance of the Luminex assay for our samples may simply have been too high to draw out meaningful correlations with gene expression. </w:t>
      </w:r>
    </w:p>
    <w:p w14:paraId="1F7E23FA" w14:textId="47F697E1" w:rsidR="00187D1A" w:rsidRDefault="00A0646D" w:rsidP="00CC24E1">
      <w:pPr>
        <w:ind w:firstLine="720"/>
      </w:pPr>
      <w:r>
        <w:t>Differential expression</w:t>
      </w:r>
      <w:r w:rsidR="00606D24">
        <w:t xml:space="preserve"> of </w:t>
      </w:r>
      <w:r w:rsidR="00D326BC">
        <w:t>all genes</w:t>
      </w:r>
      <w:r w:rsidR="00606D24">
        <w:t xml:space="preserve"> was quantified </w:t>
      </w:r>
      <w:r w:rsidR="007B6B45">
        <w:t xml:space="preserve">by </w:t>
      </w:r>
      <w:r w:rsidR="00606D24">
        <w:t>log</w:t>
      </w:r>
      <w:r w:rsidR="007A7C9C">
        <w:t xml:space="preserve"> base </w:t>
      </w:r>
      <w:r w:rsidR="00606D24">
        <w:t>2 fold change</w:t>
      </w:r>
      <w:r w:rsidR="00C06078">
        <w:t xml:space="preserve"> (log2FC)</w:t>
      </w:r>
      <w:r w:rsidR="00367B80">
        <w:t xml:space="preserve"> in</w:t>
      </w:r>
      <w:r w:rsidR="00D71AF3">
        <w:t xml:space="preserve"> units of</w:t>
      </w:r>
      <w:r w:rsidR="00367B80">
        <w:t xml:space="preserve"> FPKM and </w:t>
      </w:r>
      <w:r w:rsidR="009F763A">
        <w:t>considered significant at</w:t>
      </w:r>
      <w:r w:rsidR="00B01BB2">
        <w:t xml:space="preserve"> an FDR threshold of </w:t>
      </w:r>
      <w:r w:rsidR="006E6B1B">
        <w:t xml:space="preserve">&lt; </w:t>
      </w:r>
      <w:r w:rsidR="00B01BB2">
        <w:t>0.05.</w:t>
      </w:r>
      <w:r>
        <w:t xml:space="preserve"> </w:t>
      </w:r>
      <w:r w:rsidR="005A2139">
        <w:t>Among</w:t>
      </w:r>
      <w:r w:rsidR="00550D1E">
        <w:t xml:space="preserve"> CXC and CC subfamily</w:t>
      </w:r>
      <w:r w:rsidR="005A2139">
        <w:t xml:space="preserve"> chemokines, we observed </w:t>
      </w:r>
      <w:r w:rsidR="00690D2D">
        <w:t xml:space="preserve">transcriptional </w:t>
      </w:r>
      <w:r w:rsidR="005A2139">
        <w:t xml:space="preserve">upregulation </w:t>
      </w:r>
      <w:r w:rsidR="00F21844">
        <w:t xml:space="preserve">of </w:t>
      </w:r>
      <w:r w:rsidR="00F21844" w:rsidRPr="00D42E56">
        <w:rPr>
          <w:i/>
        </w:rPr>
        <w:t>CXCL10</w:t>
      </w:r>
      <w:r w:rsidR="00F21844">
        <w:t xml:space="preserve">, </w:t>
      </w:r>
      <w:r w:rsidR="00F21844" w:rsidRPr="00D42E56">
        <w:rPr>
          <w:i/>
        </w:rPr>
        <w:t>CX</w:t>
      </w:r>
      <w:r w:rsidR="00160519" w:rsidRPr="00D42E56">
        <w:rPr>
          <w:i/>
        </w:rPr>
        <w:t>CL11</w:t>
      </w:r>
      <w:r w:rsidR="00160519">
        <w:t xml:space="preserve">, </w:t>
      </w:r>
      <w:r w:rsidR="00160519" w:rsidRPr="00D42E56">
        <w:rPr>
          <w:i/>
        </w:rPr>
        <w:t>CCL2</w:t>
      </w:r>
      <w:r w:rsidR="00160519">
        <w:t xml:space="preserve">, </w:t>
      </w:r>
      <w:r w:rsidR="00160519" w:rsidRPr="00D42E56">
        <w:rPr>
          <w:i/>
        </w:rPr>
        <w:t>CCL7</w:t>
      </w:r>
      <w:r w:rsidR="00160519">
        <w:t xml:space="preserve">, and </w:t>
      </w:r>
      <w:r w:rsidR="00160519" w:rsidRPr="00D42E56">
        <w:rPr>
          <w:i/>
        </w:rPr>
        <w:t>CCL8</w:t>
      </w:r>
      <w:r w:rsidR="00160519">
        <w:t xml:space="preserve"> </w:t>
      </w:r>
      <w:r w:rsidR="00EE0E4A">
        <w:t>(Fig S17).</w:t>
      </w:r>
      <w:r w:rsidR="006A2CA5">
        <w:t xml:space="preserve"> Of these,</w:t>
      </w:r>
      <w:r w:rsidR="00C13E13">
        <w:t xml:space="preserve"> monocyte-secreted</w:t>
      </w:r>
      <w:r w:rsidR="006A2CA5">
        <w:t xml:space="preserve"> </w:t>
      </w:r>
      <w:r w:rsidR="006A2CA5" w:rsidRPr="00D42E56">
        <w:rPr>
          <w:i/>
        </w:rPr>
        <w:t>CXCL10</w:t>
      </w:r>
      <w:r w:rsidR="006A2CA5">
        <w:t xml:space="preserve"> and</w:t>
      </w:r>
      <w:r w:rsidR="001C6F93">
        <w:t xml:space="preserve"> monocyte chemoattrac</w:t>
      </w:r>
      <w:r w:rsidR="000D3B92">
        <w:t>t</w:t>
      </w:r>
      <w:r w:rsidR="001C6F93">
        <w:t>ant</w:t>
      </w:r>
      <w:r w:rsidR="006A2CA5">
        <w:t xml:space="preserve"> </w:t>
      </w:r>
      <w:r w:rsidR="006A2CA5" w:rsidRPr="00D42E56">
        <w:rPr>
          <w:i/>
        </w:rPr>
        <w:t>CCL2</w:t>
      </w:r>
      <w:r w:rsidR="00FA7B07">
        <w:t xml:space="preserve"> concur </w:t>
      </w:r>
      <w:r w:rsidR="006A2CA5">
        <w:t xml:space="preserve">with </w:t>
      </w:r>
      <w:r w:rsidR="00BD6C48">
        <w:t>the</w:t>
      </w:r>
      <w:r w:rsidR="00D940B0">
        <w:t xml:space="preserve"> </w:t>
      </w:r>
      <w:r w:rsidR="006A2CA5">
        <w:t>changes in serum cytokine concentration</w:t>
      </w:r>
      <w:r w:rsidR="004E3BE6">
        <w:t>s</w:t>
      </w:r>
      <w:r w:rsidR="00105B92">
        <w:t xml:space="preserve"> </w:t>
      </w:r>
      <w:r w:rsidR="001E4AF8">
        <w:t>described above</w:t>
      </w:r>
      <w:r w:rsidR="009E0CC3">
        <w:t xml:space="preserve"> </w:t>
      </w:r>
      <w:r w:rsidR="00105B92">
        <w:t xml:space="preserve">(Fig 5A-B), and </w:t>
      </w:r>
      <w:r w:rsidR="00105B92" w:rsidRPr="00D42E56">
        <w:rPr>
          <w:i/>
        </w:rPr>
        <w:t>CCL8</w:t>
      </w:r>
      <w:r w:rsidR="00105B92">
        <w:t xml:space="preserve"> </w:t>
      </w:r>
      <w:r w:rsidR="00A1348E">
        <w:t>(</w:t>
      </w:r>
      <w:r w:rsidR="009B31E1">
        <w:t>whose gene product</w:t>
      </w:r>
      <w:r w:rsidR="00A1348E">
        <w:t xml:space="preserve"> was not measured </w:t>
      </w:r>
      <w:r w:rsidR="00CC7790">
        <w:t>with Luminex</w:t>
      </w:r>
      <w:r w:rsidR="00A1348E">
        <w:t xml:space="preserve">) </w:t>
      </w:r>
      <w:r w:rsidR="00105B92">
        <w:t>is</w:t>
      </w:r>
      <w:r w:rsidR="0088268D">
        <w:t xml:space="preserve"> </w:t>
      </w:r>
      <w:r w:rsidR="00105B92">
        <w:t>notable for being a</w:t>
      </w:r>
      <w:r w:rsidR="00E07CC9">
        <w:t>nother</w:t>
      </w:r>
      <w:r w:rsidR="00105B92">
        <w:t xml:space="preserve"> monocyte chemoattractant (MCP-2).</w:t>
      </w:r>
      <w:r w:rsidR="00171937">
        <w:t xml:space="preserve"> Interestingly, although serum IFN-α levels were significantly </w:t>
      </w:r>
      <w:r w:rsidR="00F3722F">
        <w:t>elevated</w:t>
      </w:r>
      <w:r w:rsidR="00171937">
        <w:t xml:space="preserve"> during acute infection</w:t>
      </w:r>
      <w:r w:rsidR="00B62F3A">
        <w:t xml:space="preserve"> (Fig 5C)</w:t>
      </w:r>
      <w:r w:rsidR="00171937">
        <w:t xml:space="preserve">, </w:t>
      </w:r>
      <w:r w:rsidR="00742805">
        <w:t>none of the</w:t>
      </w:r>
      <w:r w:rsidR="00171937">
        <w:t xml:space="preserve"> interferon family genes </w:t>
      </w:r>
      <w:r w:rsidR="00E326EF">
        <w:t>were</w:t>
      </w:r>
      <w:r w:rsidR="00171937">
        <w:t xml:space="preserve"> differentially expressed</w:t>
      </w:r>
      <w:r w:rsidR="004257EC">
        <w:t xml:space="preserve"> (Fig S17)</w:t>
      </w:r>
      <w:r w:rsidR="008E251D">
        <w:t>.</w:t>
      </w:r>
      <w:r w:rsidR="000C13A2">
        <w:t xml:space="preserve"> </w:t>
      </w:r>
      <w:r w:rsidR="00E53A87">
        <w:t xml:space="preserve">Upregulation of the </w:t>
      </w:r>
      <w:r w:rsidR="00E53A87" w:rsidRPr="00D42E56">
        <w:rPr>
          <w:i/>
        </w:rPr>
        <w:t>TNF</w:t>
      </w:r>
      <w:r w:rsidR="00E53A87">
        <w:t xml:space="preserve"> gene is concordant with the significant increase in serum TNF</w:t>
      </w:r>
      <w:r w:rsidR="00D42E56">
        <w:t>-</w:t>
      </w:r>
      <w:r w:rsidR="00E53A87">
        <w:t>α concentration (Fig</w:t>
      </w:r>
      <w:r w:rsidR="003B47AE">
        <w:t xml:space="preserve"> S17, Fig</w:t>
      </w:r>
      <w:r w:rsidR="00E53A87">
        <w:t xml:space="preserve"> 5D), and other significantly upregulated TNF superfamily genes </w:t>
      </w:r>
      <w:r w:rsidR="006115EF">
        <w:t>included</w:t>
      </w:r>
      <w:r w:rsidR="00E53A87">
        <w:t xml:space="preserve"> </w:t>
      </w:r>
      <w:r w:rsidR="00E53A87" w:rsidRPr="00F67F02">
        <w:rPr>
          <w:i/>
        </w:rPr>
        <w:t>TNFSF15</w:t>
      </w:r>
      <w:r w:rsidR="00E53A87">
        <w:t xml:space="preserve">, </w:t>
      </w:r>
      <w:r w:rsidR="00E53A87" w:rsidRPr="00F67F02">
        <w:rPr>
          <w:i/>
        </w:rPr>
        <w:t>TNFSF10</w:t>
      </w:r>
      <w:r w:rsidR="00E53A87">
        <w:t xml:space="preserve">, and </w:t>
      </w:r>
      <w:r w:rsidR="00E53A87" w:rsidRPr="00F67F02">
        <w:rPr>
          <w:i/>
        </w:rPr>
        <w:t>TNFSF13B</w:t>
      </w:r>
      <w:r w:rsidR="00B372C5">
        <w:t xml:space="preserve"> (Fig S17)</w:t>
      </w:r>
      <w:r w:rsidR="00E53A87">
        <w:t xml:space="preserve">. </w:t>
      </w:r>
      <w:r w:rsidR="00B62F3A">
        <w:t>While u</w:t>
      </w:r>
      <w:r w:rsidR="000C13A2">
        <w:t xml:space="preserve">pregulation of </w:t>
      </w:r>
      <w:r w:rsidR="00AE174C">
        <w:rPr>
          <w:i/>
        </w:rPr>
        <w:t>IL</w:t>
      </w:r>
      <w:r w:rsidR="000C13A2" w:rsidRPr="00F67F02">
        <w:rPr>
          <w:i/>
        </w:rPr>
        <w:t>10</w:t>
      </w:r>
      <w:r w:rsidR="000C13A2">
        <w:t xml:space="preserve"> gene expression</w:t>
      </w:r>
      <w:r w:rsidR="00B62F3A">
        <w:t xml:space="preserve"> </w:t>
      </w:r>
      <w:r w:rsidR="002F4FC9">
        <w:t>was</w:t>
      </w:r>
      <w:r w:rsidR="00B62F3A">
        <w:t xml:space="preserve"> concordant with </w:t>
      </w:r>
      <w:r w:rsidR="00FD6A0D">
        <w:t>the s</w:t>
      </w:r>
      <w:r w:rsidR="00E25A68">
        <w:t>erum cytokine measurements</w:t>
      </w:r>
      <w:r w:rsidR="00442D66">
        <w:t>,</w:t>
      </w:r>
      <w:r w:rsidR="00784E68">
        <w:t xml:space="preserve"> </w:t>
      </w:r>
      <w:r w:rsidR="00ED0CAD">
        <w:t xml:space="preserve">in contrast </w:t>
      </w:r>
      <w:r w:rsidR="00D438E8">
        <w:t xml:space="preserve">to </w:t>
      </w:r>
      <w:r w:rsidR="00C0048D">
        <w:t xml:space="preserve">those </w:t>
      </w:r>
      <w:r w:rsidR="00ED0CAD">
        <w:t xml:space="preserve">data, </w:t>
      </w:r>
      <w:r w:rsidR="00784E68">
        <w:t xml:space="preserve">we did not observe </w:t>
      </w:r>
      <w:r w:rsidR="00442D66">
        <w:t>different</w:t>
      </w:r>
      <w:r w:rsidR="00784E68">
        <w:t xml:space="preserve">ial expression of </w:t>
      </w:r>
      <w:r w:rsidR="00AE174C">
        <w:rPr>
          <w:i/>
        </w:rPr>
        <w:t>IL</w:t>
      </w:r>
      <w:r w:rsidR="00784E68" w:rsidRPr="00F67F02">
        <w:rPr>
          <w:i/>
        </w:rPr>
        <w:t>8</w:t>
      </w:r>
      <w:r w:rsidR="00E25A68">
        <w:t xml:space="preserve"> (Fig S17, Fig 5E)</w:t>
      </w:r>
      <w:r w:rsidR="00442D66">
        <w:t>.</w:t>
      </w:r>
      <w:r w:rsidR="00E53A87">
        <w:t xml:space="preserve"> </w:t>
      </w:r>
    </w:p>
    <w:p w14:paraId="06BE520B" w14:textId="0205DDE8" w:rsidR="00C87931" w:rsidRDefault="006F5E9F" w:rsidP="001C0B54">
      <w:pPr>
        <w:ind w:firstLine="720"/>
      </w:pPr>
      <w:r>
        <w:t xml:space="preserve">We also examined </w:t>
      </w:r>
      <w:r w:rsidR="00E20395">
        <w:t>differential</w:t>
      </w:r>
      <w:r w:rsidR="005C09FE">
        <w:t xml:space="preserve"> expression of</w:t>
      </w:r>
      <w:r w:rsidR="0075283C">
        <w:t xml:space="preserve"> genes</w:t>
      </w:r>
      <w:r w:rsidR="00191553">
        <w:t xml:space="preserve"> </w:t>
      </w:r>
      <w:r w:rsidR="0006021B">
        <w:t>during acute</w:t>
      </w:r>
      <w:r w:rsidR="002C2816">
        <w:t xml:space="preserve"> infection</w:t>
      </w:r>
      <w:r w:rsidR="0006021B">
        <w:t xml:space="preserve"> </w:t>
      </w:r>
      <w:r>
        <w:t>for</w:t>
      </w:r>
      <w:r w:rsidR="00A912C4">
        <w:t xml:space="preserve"> </w:t>
      </w:r>
      <w:r w:rsidR="0075283C">
        <w:t xml:space="preserve">known </w:t>
      </w:r>
      <w:r w:rsidR="00A912C4">
        <w:t>components of</w:t>
      </w:r>
      <w:r>
        <w:t xml:space="preserve"> innate immunity pathways </w:t>
      </w:r>
      <w:r w:rsidR="006D4446">
        <w:t xml:space="preserve">annotated </w:t>
      </w:r>
      <w:r w:rsidR="005B5B1A">
        <w:t>in</w:t>
      </w:r>
      <w:r w:rsidR="00A6039E">
        <w:t xml:space="preserve"> KEGG</w:t>
      </w:r>
      <w:r w:rsidR="004F6485">
        <w:fldChar w:fldCharType="begin" w:fldLock="1"/>
      </w:r>
      <w:r w:rsidR="00C737AB">
        <w:instrText>ADDIN CSL_CITATION { "citationItems" : [ { "id" : "ITEM-1", "itemData" : { "DOI" : "10.1093/nar/27.1.29", "ISSN" : "0305-1048", "author" : [ { "dropping-particle" : "", "family" : "Ogata", "given" : "H.", "non-dropping-particle" : "", "parse-names" : false, "suffix" : "" }, { "dropping-particle" : "", "family" : "Goto", "given" : "S.", "non-dropping-particle" : "", "parse-names" : false, "suffix" : "" }, { "dropping-particle" : "", "family" : "Sato", "given" : "K.", "non-dropping-particle" : "", "parse-names" : false, "suffix" : "" }, { "dropping-particle" : "", "family" : "Fujibuchi", "given" : "W.", "non-dropping-particle" : "", "parse-names" : false, "suffix" : "" }, { "dropping-particle" : "", "family" : "Bono", "given" : "H.", "non-dropping-particle" : "", "parse-names" : false, "suffix" : "" }, { "dropping-particle" : "", "family" : "Kanehisa", "given" : "M.", "non-dropping-particle" : "", "parse-names" : false, "suffix" : "" } ], "container-title" : "Nucleic Acids Research", "id" : "ITEM-1", "issue" : "1", "issued" : { "date-parts" : [ [ "1999", "1", "1" ] ] }, "page" : "29-34", "title" : "KEGG: Kyoto Encyclopedia of Genes and Genomes", "type" : "article-journal", "volume" : "27" }, "uris" : [ "http://www.mendeley.com/documents/?uuid=d0d781e6-cc08-4c9c-8a1b-81256c726357" ] } ], "mendeley" : { "formattedCitation" : "&lt;sup&gt;46&lt;/sup&gt;", "plainTextFormattedCitation" : "46", "previouslyFormattedCitation" : "&lt;sup&gt;46&lt;/sup&gt;" }, "properties" : { "noteIndex" : 0 }, "schema" : "https://github.com/citation-style-language/schema/raw/master/csl-citation.json" }</w:instrText>
      </w:r>
      <w:r w:rsidR="004F6485">
        <w:fldChar w:fldCharType="separate"/>
      </w:r>
      <w:r w:rsidR="00C737AB" w:rsidRPr="00C737AB">
        <w:rPr>
          <w:noProof/>
          <w:vertAlign w:val="superscript"/>
        </w:rPr>
        <w:t>46</w:t>
      </w:r>
      <w:r w:rsidR="004F6485">
        <w:fldChar w:fldCharType="end"/>
      </w:r>
      <w:r w:rsidR="00191553">
        <w:t xml:space="preserve"> </w:t>
      </w:r>
      <w:r w:rsidR="009B7BC0">
        <w:t>(Fig S18-S</w:t>
      </w:r>
      <w:r w:rsidR="00F540B9">
        <w:t>23).</w:t>
      </w:r>
      <w:r w:rsidR="00CA7198">
        <w:t xml:space="preserve"> Of these pathways, </w:t>
      </w:r>
      <w:r w:rsidR="00932FF4">
        <w:t>JAK-</w:t>
      </w:r>
      <w:r w:rsidR="00CA7198" w:rsidRPr="00F12A91">
        <w:t xml:space="preserve">STAT </w:t>
      </w:r>
      <w:r w:rsidR="00CA7198">
        <w:t>signaling</w:t>
      </w:r>
      <w:r w:rsidR="00CC3CA5">
        <w:t xml:space="preserve"> genes</w:t>
      </w:r>
      <w:r w:rsidR="00CA7198">
        <w:t xml:space="preserve"> </w:t>
      </w:r>
      <w:r w:rsidR="00A62B41">
        <w:t>were</w:t>
      </w:r>
      <w:r w:rsidR="00CA7198">
        <w:t xml:space="preserve"> </w:t>
      </w:r>
      <w:r w:rsidR="00A01CAC">
        <w:t>significantly</w:t>
      </w:r>
      <w:r w:rsidR="00CA7198">
        <w:t xml:space="preserve"> </w:t>
      </w:r>
      <w:r w:rsidR="004C3AB0">
        <w:t xml:space="preserve">transcriptionally </w:t>
      </w:r>
      <w:r w:rsidR="00CA7198">
        <w:t>upregulated</w:t>
      </w:r>
      <w:r w:rsidR="00A651FF">
        <w:t xml:space="preserve">, with </w:t>
      </w:r>
      <w:r w:rsidR="00596D3B">
        <w:t>smaller</w:t>
      </w:r>
      <w:r w:rsidR="00A651FF">
        <w:t xml:space="preserve"> </w:t>
      </w:r>
      <w:r w:rsidR="0092306C">
        <w:t xml:space="preserve">but significant </w:t>
      </w:r>
      <w:r w:rsidR="00A651FF">
        <w:t xml:space="preserve">upregulation of </w:t>
      </w:r>
      <w:r w:rsidR="00A651FF" w:rsidRPr="00AE695F">
        <w:t>NF</w:t>
      </w:r>
      <w:r w:rsidR="00AE695F">
        <w:t>-</w:t>
      </w:r>
      <w:r w:rsidR="00A651FF" w:rsidRPr="00AE695F">
        <w:t>κB</w:t>
      </w:r>
      <w:r w:rsidR="00AE695F">
        <w:t xml:space="preserve"> genes</w:t>
      </w:r>
      <w:r w:rsidR="00B62FB5">
        <w:t xml:space="preserve"> (Fig S18</w:t>
      </w:r>
      <w:r w:rsidR="002F626D">
        <w:t>, Fig S21</w:t>
      </w:r>
      <w:r w:rsidR="00B62FB5">
        <w:t>)</w:t>
      </w:r>
      <w:r w:rsidR="00A651FF">
        <w:t>.</w:t>
      </w:r>
      <w:r w:rsidR="001C69BC">
        <w:t xml:space="preserve"> Among toll-like receptor</w:t>
      </w:r>
      <w:r w:rsidR="00243F2A">
        <w:t xml:space="preserve"> (TLR)</w:t>
      </w:r>
      <w:r w:rsidR="001C69BC">
        <w:t xml:space="preserve"> genes, </w:t>
      </w:r>
      <w:r w:rsidR="001C69BC" w:rsidRPr="00DB42D1">
        <w:rPr>
          <w:i/>
        </w:rPr>
        <w:t>TLR5</w:t>
      </w:r>
      <w:r w:rsidR="001C69BC">
        <w:t xml:space="preserve"> and </w:t>
      </w:r>
      <w:r w:rsidR="001C69BC" w:rsidRPr="00DB42D1">
        <w:rPr>
          <w:i/>
        </w:rPr>
        <w:t>TLR3</w:t>
      </w:r>
      <w:r w:rsidR="001C69BC">
        <w:t xml:space="preserve"> (</w:t>
      </w:r>
      <w:r w:rsidR="00DB42D1">
        <w:t>whose gene product</w:t>
      </w:r>
      <w:r w:rsidR="001C69BC">
        <w:t xml:space="preserve"> </w:t>
      </w:r>
      <w:r w:rsidR="00862E68">
        <w:t>is a</w:t>
      </w:r>
      <w:r w:rsidR="001C69BC">
        <w:t xml:space="preserve"> dsRNA</w:t>
      </w:r>
      <w:r w:rsidR="00862E68">
        <w:t xml:space="preserve"> receptor</w:t>
      </w:r>
      <w:r w:rsidR="001C69BC">
        <w:t>) were</w:t>
      </w:r>
      <w:r w:rsidR="008C68B7">
        <w:t xml:space="preserve"> significantly</w:t>
      </w:r>
      <w:r w:rsidR="001C69BC">
        <w:t xml:space="preserve"> up</w:t>
      </w:r>
      <w:r w:rsidR="0056415B">
        <w:t>regulated (Fig S19).</w:t>
      </w:r>
      <w:r w:rsidR="00F71980">
        <w:t xml:space="preserve"> Both </w:t>
      </w:r>
      <w:r w:rsidR="00F71980" w:rsidRPr="000B03C8">
        <w:rPr>
          <w:i/>
        </w:rPr>
        <w:t>RIG-I</w:t>
      </w:r>
      <w:r w:rsidR="00F71980">
        <w:t xml:space="preserve"> and </w:t>
      </w:r>
      <w:r w:rsidR="00F71980" w:rsidRPr="000B03C8">
        <w:rPr>
          <w:i/>
        </w:rPr>
        <w:t>MDA5</w:t>
      </w:r>
      <w:r w:rsidR="00F740F9">
        <w:t xml:space="preserve">, which are cellular sensors for viral RNA, </w:t>
      </w:r>
      <w:r w:rsidR="002E2307">
        <w:t>were significantly upregulated</w:t>
      </w:r>
      <w:r w:rsidR="007C48BF">
        <w:t xml:space="preserve"> (Fig S20).</w:t>
      </w:r>
      <w:r w:rsidR="00243F2A">
        <w:t xml:space="preserve"> Of the TNF superfamily receptors, </w:t>
      </w:r>
      <w:r w:rsidR="00243F2A" w:rsidRPr="0067407B">
        <w:rPr>
          <w:i/>
        </w:rPr>
        <w:t>TNFR1</w:t>
      </w:r>
      <w:r w:rsidR="00243F2A">
        <w:t xml:space="preserve"> was upregulated but </w:t>
      </w:r>
      <w:r w:rsidR="00243F2A" w:rsidRPr="0067407B">
        <w:rPr>
          <w:i/>
        </w:rPr>
        <w:t>TNFR2</w:t>
      </w:r>
      <w:r w:rsidR="00243F2A">
        <w:t xml:space="preserve"> was not</w:t>
      </w:r>
      <w:r w:rsidR="005405DB">
        <w:t xml:space="preserve"> (Fig S22)</w:t>
      </w:r>
      <w:r w:rsidR="00243F2A">
        <w:t xml:space="preserve">. Of the </w:t>
      </w:r>
      <w:r w:rsidR="007C0BE8">
        <w:t>interferon regulatory factor (IRF) genes</w:t>
      </w:r>
      <w:r w:rsidR="009C21D1">
        <w:t xml:space="preserve"> annotated in KEGG</w:t>
      </w:r>
      <w:r w:rsidR="007C0BE8">
        <w:t>,</w:t>
      </w:r>
      <w:r w:rsidR="009C21D1">
        <w:t xml:space="preserve"> </w:t>
      </w:r>
      <w:r w:rsidR="006B0341">
        <w:t xml:space="preserve">expression of </w:t>
      </w:r>
      <w:r w:rsidR="009C21D1" w:rsidRPr="0067407B">
        <w:rPr>
          <w:i/>
        </w:rPr>
        <w:t>IRF7</w:t>
      </w:r>
      <w:r w:rsidR="009C21D1">
        <w:t xml:space="preserve"> and </w:t>
      </w:r>
      <w:r w:rsidR="009C21D1" w:rsidRPr="0067407B">
        <w:rPr>
          <w:i/>
        </w:rPr>
        <w:t>IRF9</w:t>
      </w:r>
      <w:r w:rsidR="009C21D1">
        <w:t xml:space="preserve"> were significantly upregulated</w:t>
      </w:r>
      <w:r w:rsidR="00395368">
        <w:t xml:space="preserve">, and interestingly, all downstream transcriptional targets of </w:t>
      </w:r>
      <w:r w:rsidR="00395368" w:rsidRPr="0067407B">
        <w:rPr>
          <w:i/>
        </w:rPr>
        <w:t>IRF9</w:t>
      </w:r>
      <w:r w:rsidR="00395368">
        <w:t xml:space="preserve"> annotated in KEGG</w:t>
      </w:r>
      <w:r w:rsidR="00417C73">
        <w:t xml:space="preserve"> (</w:t>
      </w:r>
      <w:r w:rsidR="00417C73" w:rsidRPr="0067407B">
        <w:rPr>
          <w:i/>
        </w:rPr>
        <w:t>M</w:t>
      </w:r>
      <w:r w:rsidR="0043334F">
        <w:rPr>
          <w:i/>
        </w:rPr>
        <w:t>X1</w:t>
      </w:r>
      <w:r w:rsidR="00417C73">
        <w:t xml:space="preserve">, </w:t>
      </w:r>
      <w:r w:rsidR="00417C73" w:rsidRPr="00051842">
        <w:t>OAS</w:t>
      </w:r>
      <w:r w:rsidR="00051842">
        <w:t xml:space="preserve"> genes</w:t>
      </w:r>
      <w:r w:rsidR="00417C73">
        <w:t xml:space="preserve">, </w:t>
      </w:r>
      <w:r w:rsidR="00417C73" w:rsidRPr="0067407B">
        <w:rPr>
          <w:i/>
        </w:rPr>
        <w:t>ADAR</w:t>
      </w:r>
      <w:r w:rsidR="00417C73">
        <w:t xml:space="preserve">, and </w:t>
      </w:r>
      <w:r w:rsidR="00417C73" w:rsidRPr="0067407B">
        <w:rPr>
          <w:i/>
        </w:rPr>
        <w:t>PML</w:t>
      </w:r>
      <w:r w:rsidR="00417C73">
        <w:t>)</w:t>
      </w:r>
      <w:r w:rsidR="00395368">
        <w:t xml:space="preserve"> </w:t>
      </w:r>
      <w:r w:rsidR="00122D2D">
        <w:t>were consistently</w:t>
      </w:r>
      <w:r w:rsidR="00395368">
        <w:t xml:space="preserve"> upregulated </w:t>
      </w:r>
      <w:r w:rsidR="001761AD">
        <w:t xml:space="preserve">during acute infection </w:t>
      </w:r>
      <w:r w:rsidR="00395368">
        <w:t>(Fig S23).</w:t>
      </w:r>
      <w:r w:rsidR="001C0B54">
        <w:t xml:space="preserve"> </w:t>
      </w:r>
      <w:r w:rsidR="002E1A6D">
        <w:t>(</w:t>
      </w:r>
      <w:r w:rsidR="00885841">
        <w:t>F</w:t>
      </w:r>
      <w:r w:rsidR="004711D9">
        <w:t>old change values for all</w:t>
      </w:r>
      <w:r w:rsidR="00885841">
        <w:t xml:space="preserve"> quantified</w:t>
      </w:r>
      <w:r w:rsidR="004711D9">
        <w:t xml:space="preserve"> </w:t>
      </w:r>
      <w:r w:rsidR="00E70045">
        <w:t xml:space="preserve">genes and </w:t>
      </w:r>
      <w:r w:rsidR="00C34E0C">
        <w:rPr>
          <w:i/>
        </w:rPr>
        <w:t>q</w:t>
      </w:r>
      <w:r w:rsidR="00C34E0C">
        <w:t xml:space="preserve"> values</w:t>
      </w:r>
      <w:r w:rsidR="001C0B54">
        <w:t xml:space="preserve"> are provided in Table S1.</w:t>
      </w:r>
      <w:r w:rsidR="002E1A6D">
        <w:t>)</w:t>
      </w:r>
      <w:r w:rsidR="009B5B20">
        <w:t xml:space="preserve"> </w:t>
      </w:r>
      <w:r w:rsidR="00EB244E">
        <w:t>In general, o</w:t>
      </w:r>
      <w:r w:rsidR="000E3E7A">
        <w:t>ur observed</w:t>
      </w:r>
      <w:r w:rsidR="00151D02">
        <w:t xml:space="preserve"> modulations of human innate immunity pathways</w:t>
      </w:r>
      <w:r w:rsidR="009B5B20">
        <w:t xml:space="preserve"> were comparable to</w:t>
      </w:r>
      <w:r w:rsidR="00D2005F">
        <w:t xml:space="preserve"> gene-level</w:t>
      </w:r>
      <w:r w:rsidR="009B5B20">
        <w:t xml:space="preserve"> transcriptomic effects</w:t>
      </w:r>
      <w:r w:rsidR="00F71EED">
        <w:t xml:space="preserve"> </w:t>
      </w:r>
      <w:r w:rsidR="00464BC3">
        <w:t>reported for</w:t>
      </w:r>
      <w:r w:rsidR="009B5B20">
        <w:t xml:space="preserve"> </w:t>
      </w:r>
      <w:r w:rsidR="00496342">
        <w:t xml:space="preserve">a mouse model </w:t>
      </w:r>
      <w:r w:rsidR="009B5B20">
        <w:t>in a recent study</w:t>
      </w:r>
      <w:r w:rsidR="009B5B20">
        <w:fldChar w:fldCharType="begin" w:fldLock="1"/>
      </w:r>
      <w:r w:rsidR="00136CBE">
        <w:instrText>ADDIN CSL_CITATION { "citationItems" : [ { "id" : "ITEM-1", "itemData" : { "DOI" : "10.1371/journal.ppat.1006155", "ISBN" : "1111111111", "ISSN" : "1553-7374", "author" : [ { "dropping-particle" : "", "family" : "Wilson", "given" : "Jane A. C.", "non-dropping-particle" : "", "parse-names" : false, "suffix" : "" }, { "dropping-particle" : "", "family" : "Prow", "given" : "Natalie A.", "non-dropping-particle" : "", "parse-names" : false, "suffix" : "" }, { "dropping-particle" : "", "family" : "Schroder", "given" : "Wayne A.", "non-dropping-particle" : "", "parse-names" : false, "suffix" : "" }, { "dropping-particle" : "", "family" : "Ellis", "given" : "Jonathan J.", "non-dropping-particle" : "", "parse-names" : false, "suffix" : "" }, { "dropping-particle" : "", "family" : "Cumming", "given" : "Helen E.", "non-dropping-particle" : "", "parse-names" : false, "suffix" : "" }, { "dropping-particle" : "", "family" : "Gearing", "given" : "Linden J.", "non-dropping-particle" : "", "parse-names" : false, "suffix" : "" }, { "dropping-particle" : "", "family" : "Poo", "given" : "Yee Suan", "non-dropping-particle" : "", "parse-names" : false, "suffix" : "" }, { "dropping-particle" : "", "family" : "Taylor", "given" : "Adam", "non-dropping-particle" : "", "parse-names" : false, "suffix" : "" }, { "dropping-particle" : "", "family" : "Hertzog", "given" : "Paul J.", "non-dropping-particle" : "", "parse-names" : false, "suffix" : "" }, { "dropping-particle" : "", "family" : "Giallonardo", "given" : "Francesca", "non-dropping-particle" : "Di", "parse-names" : false, "suffix" : "" }, { "dropping-particle" : "", "family" : "Hueston", "given" : "Linda", "non-dropping-particle" : "", "parse-names" : false, "suffix" : "" }, { "dropping-particle" : "", "family" : "Grand", "given" : "Roger", "non-dropping-particle" : "Le", "parse-names" : false, "suffix" : "" }, { "dropping-particle" : "", "family" : "Tang", "given" : "Bing", "non-dropping-particle" : "", "parse-names" : false, "suffix" : "" }, { "dropping-particle" : "", "family" : "Le", "given" : "Thuy T.", "non-dropping-particle" : "", "parse-names" : false, "suffix" : "" }, { "dropping-particle" : "", "family" : "Gardner", "given" : "Joy", "non-dropping-particle" : "", "parse-names" : false, "suffix" : "" }, { "dropping-particle" : "", "family" : "Mahalingam", "given" : "Suresh", "non-dropping-particle" : "", "parse-names" : false, "suffix" : "" }, { "dropping-particle" : "", "family" : "Roques", "given" : "Pierre", "non-dropping-particle" : "", "parse-names" : false, "suffix" : "" }, { "dropping-particle" : "", "family" : "Bird", "given" : "Phillip I.", "non-dropping-particle" : "", "parse-names" : false, "suffix" : "" }, { "dropping-particle" : "", "family" : "Suhrbier", "given" : "Andreas", "non-dropping-particle" : "", "parse-names" : false, "suffix" : "" } ], "container-title" : "PLOS Pathogens", "id" : "ITEM-1", "issue" : "2", "issued" : { "date-parts" : [ [ "2017" ] ] }, "note" : "NULL", "number-of-pages" : "e1006155", "title" : "RNA-Seq analysis of chikungunya virus infection and identification of granzyme A as a major promoter of arthritic inflammation", "type" : "book", "volume" : "13" }, "uris" : [ "http://www.mendeley.com/documents/?uuid=77dee28d-64bd-4949-8a2a-b458ea1c0441" ] } ], "mendeley" : { "formattedCitation" : "&lt;sup&gt;47&lt;/sup&gt;", "plainTextFormattedCitation" : "47", "previouslyFormattedCitation" : "&lt;sup&gt;47&lt;/sup&gt;" }, "properties" : { "noteIndex" : 0 }, "schema" : "https://github.com/citation-style-language/schema/raw/master/csl-citation.json" }</w:instrText>
      </w:r>
      <w:r w:rsidR="009B5B20">
        <w:fldChar w:fldCharType="separate"/>
      </w:r>
      <w:r w:rsidR="009B5B20" w:rsidRPr="009B5B20">
        <w:rPr>
          <w:noProof/>
          <w:vertAlign w:val="superscript"/>
        </w:rPr>
        <w:t>47</w:t>
      </w:r>
      <w:r w:rsidR="009B5B20">
        <w:fldChar w:fldCharType="end"/>
      </w:r>
      <w:r w:rsidR="009B5B20">
        <w:t xml:space="preserve"> (see Discussion). </w:t>
      </w:r>
    </w:p>
    <w:p w14:paraId="555832E2" w14:textId="071D46EB" w:rsidR="00AC6073" w:rsidRDefault="009444BF" w:rsidP="003B3694">
      <w:pPr>
        <w:pStyle w:val="Heading2"/>
      </w:pPr>
      <w:r>
        <w:t>Transcriptomic</w:t>
      </w:r>
      <w:r w:rsidR="00642390">
        <w:t xml:space="preserve"> signatures for acute infection, severity,</w:t>
      </w:r>
      <w:r w:rsidR="0085754F">
        <w:t xml:space="preserve"> viral titer, and immunogenicity</w:t>
      </w:r>
    </w:p>
    <w:p w14:paraId="7C6C6271" w14:textId="67E307A2" w:rsidR="00CE7D1C" w:rsidRDefault="00BB7C02" w:rsidP="00495723">
      <w:pPr>
        <w:pStyle w:val="Normal2"/>
      </w:pPr>
      <w:r>
        <w:t xml:space="preserve">RNA-seq </w:t>
      </w:r>
      <w:r w:rsidR="00DF5790">
        <w:t>enables</w:t>
      </w:r>
      <w:r>
        <w:t xml:space="preserve"> the estimation of transcript abundances</w:t>
      </w:r>
      <w:r w:rsidR="00CF2661">
        <w:t xml:space="preserve"> and </w:t>
      </w:r>
      <w:r w:rsidR="002332B9">
        <w:t>transcript-level</w:t>
      </w:r>
      <w:r w:rsidR="000C63E3">
        <w:t xml:space="preserve"> differential expression analyse</w:t>
      </w:r>
      <w:r w:rsidR="002332B9">
        <w:t xml:space="preserve">s </w:t>
      </w:r>
      <w:r w:rsidR="00E75F15">
        <w:t>that</w:t>
      </w:r>
      <w:r w:rsidR="00AB1099">
        <w:t xml:space="preserve"> </w:t>
      </w:r>
      <w:r w:rsidR="0005299C">
        <w:t>may offer insight</w:t>
      </w:r>
      <w:r w:rsidR="0058588E">
        <w:t>s</w:t>
      </w:r>
      <w:r w:rsidR="0005299C">
        <w:t xml:space="preserve"> not available </w:t>
      </w:r>
      <w:r w:rsidR="0052130A">
        <w:t>from</w:t>
      </w:r>
      <w:r w:rsidR="00544A9B">
        <w:t xml:space="preserve"> gene-level</w:t>
      </w:r>
      <w:r w:rsidR="000B69A3">
        <w:t xml:space="preserve"> quantification</w:t>
      </w:r>
      <w:r w:rsidR="00544A9B">
        <w:t>.</w:t>
      </w:r>
      <w:r w:rsidR="000B69A3">
        <w:fldChar w:fldCharType="begin" w:fldLock="1"/>
      </w:r>
      <w:r w:rsidR="00136CBE">
        <w:instrText>ADDIN CSL_CITATION { "citationItems" : [ { "id" : "ITEM-1", "itemData" : { "DOI" : "10.1038/nbt.2450", "ISBN" : "1750279917502799", "ISSN" : "1546-1696", "PMID" : "23222703", "abstract" : "Differential analysis of gene and transcript expression using high-throughput RNA sequencing (RNA-seq) is complicated by several sources of measurement variability and poses numerous statistical challenges. We present Cuffdiff 2, an algorithm that estimates expression at transcript-level resolution and controls for variability evident across replicate libraries. Cuffdiff 2 robustly identifies differentially expressed transcripts and genes and reveals differential splicing and promoter-preference changes. We demonstrate the accuracy of our approach through differential analysis of lung fibroblasts in response to loss of the developmental transcription factor HOXA1, which we show is required for lung fibroblast and HeLa cell cycle progression. Loss of HOXA1 results in significant expression level changes in thousands of individual transcripts, along with isoform switching events in key regulators of the cell cycle. Cuffdiff 2 performs robust differential analysis in RNA-seq experiments at transcript resolution, revealing a layer of regulation not readily observable with other high-throughput technologies.", "author" : [ { "dropping-particle" : "", "family" : "Trapnell", "given" : "Cole", "non-dropping-particle" : "", "parse-names" : false, "suffix" : "" }, { "dropping-particle" : "", "family" : "Hendrickson", "given" : "David G", "non-dropping-particle" : "", "parse-names" : false, "suffix" : "" }, { "dropping-particle" : "", "family" : "Sauvageau", "given" : "Martin", "non-dropping-particle" : "", "parse-names" : false, "suffix" : "" }, { "dropping-particle" : "", "family" : "Goff", "given" : "Loyal", "non-dropping-particle" : "", "parse-names" : false, "suffix" : "" }, { "dropping-particle" : "", "family" : "Rinn", "given" : "John L", "non-dropping-particle" : "", "parse-names" : false, "suffix" : "" }, { "dropping-particle" : "", "family" : "Pachter", "given" : "Lior", "non-dropping-particle" : "", "parse-names" : false, "suffix" : "" } ], "container-title" : "Nature biotechnology", "id" : "ITEM-1", "issue" : "1", "issued" : { "date-parts" : [ [ "2013" ] ] }, "note" : "NULL", "page" : "46-53", "publisher" : "Nature Publishing Group", "title" : "Differential analysis of gene regulation at transcript resolution with RNA-seq.", "type" : "article-journal", "volume" : "31" }, "uris" : [ "http://www.mendeley.com/documents/?uuid=b02e81c4-ac9c-4a81-acf0-f72ad16cec4d" ] }, { "id" : "ITEM-2", "itemData" : { "DOI" : "10.1101/gr.133744.111", "ISBN" : "1088905115495469", "ISSN" : "1549-5469", "PMID" : "22722343", "abstract" : "RNA-seq is a powerful tool for the study of alternative splicing and other forms of alternative isoform expression. Understanding the regulation of these processes requires sensitive and specific detection of differential isoform abundance in comparisons between conditions, cell types, or tissues. We present DEXSeq, a statistical method to test for differential exon usage in RNA-seq data. DEXSeq uses generalized linear models and offers reliable control of false discoveries by taking biological variation into account. DEXSeq detects with high sensitivity genes, and in many cases exons, that are subject to differential exon usage. We demonstrate the versatility of DEXSeq by applying it to several data sets. The method facilitates the study of regulation and function of alternative exon usage on a genome-wide scale. An implementation of DEXSeq is available as an R/Bioconductor package.", "author" : [ { "dropping-particle" : "", "family" : "Anders", "given" : "Simon", "non-dropping-particle" : "", "parse-names" : false, "suffix" : "" }, { "dropping-particle" : "", "family" : "Reyes", "given" : "Alejandro", "non-dropping-particle" : "", "parse-names" : false, "suffix" : "" }, { "dropping-particle" : "", "family" : "Huber", "given" : "Wolfgang", "non-dropping-particle" : "", "parse-names" : false, "suffix" : "" } ], "container-title" : "Genome research", "id" : "ITEM-2", "issue" : "10", "issued" : { "date-parts" : [ [ "2012", "10", "1" ] ] }, "note" : "NULL", "page" : "2008-17", "title" : "Detecting differential usage of exons from RNA-seq data.", "type" : "article-journal", "volume" : "22" }, "uris" : [ "http://www.mendeley.com/documents/?uuid=ecb5dd58-a4ac-4687-9942-e7bca1e14d4e" ] } ], "mendeley" : { "formattedCitation" : "&lt;sup&gt;48,49&lt;/sup&gt;", "plainTextFormattedCitation" : "48,49", "previouslyFormattedCitation" : "&lt;sup&gt;48,49&lt;/sup&gt;" }, "properties" : { "noteIndex" : 0 }, "schema" : "https://github.com/citation-style-language/schema/raw/master/csl-citation.json" }</w:instrText>
      </w:r>
      <w:r w:rsidR="000B69A3">
        <w:fldChar w:fldCharType="separate"/>
      </w:r>
      <w:r w:rsidR="009B5B20" w:rsidRPr="009B5B20">
        <w:rPr>
          <w:noProof/>
          <w:vertAlign w:val="superscript"/>
        </w:rPr>
        <w:t>48,49</w:t>
      </w:r>
      <w:r w:rsidR="000B69A3">
        <w:fldChar w:fldCharType="end"/>
      </w:r>
      <w:r w:rsidR="000B69A3">
        <w:t xml:space="preserve"> </w:t>
      </w:r>
      <w:r w:rsidR="00F153C7">
        <w:t>We used kallisto</w:t>
      </w:r>
      <w:r w:rsidR="00F153C7">
        <w:fldChar w:fldCharType="begin" w:fldLock="1"/>
      </w:r>
      <w:r w:rsidR="00136CBE">
        <w:instrText>ADDIN CSL_CITATION { "citationItems" : [ { "id" : "ITEM-1", "itemData" : { "DOI" : "10.1038/nbt.3519", "ISBN" : "1546-1696 (Electronic)\r1087-0156 (Linking)", "ISSN" : "1087-0156", "PMID" : "27043002",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 ] }, "page" : "525-527", "title" : "Near-optimal probabilistic RNA-seq quantification", "type" : "article-journal", "volume" : "34" }, "uris" : [ "http://www.mendeley.com/documents/?uuid=393272af-695a-481f-b87c-31342d0e8584" ] } ], "mendeley" : { "formattedCitation" : "&lt;sup&gt;50&lt;/sup&gt;", "plainTextFormattedCitation" : "50", "previouslyFormattedCitation" : "&lt;sup&gt;50&lt;/sup&gt;" }, "properties" : { "noteIndex" : 0 }, "schema" : "https://github.com/citation-style-language/schema/raw/master/csl-citation.json" }</w:instrText>
      </w:r>
      <w:r w:rsidR="00F153C7">
        <w:fldChar w:fldCharType="separate"/>
      </w:r>
      <w:r w:rsidR="009B5B20" w:rsidRPr="009B5B20">
        <w:rPr>
          <w:noProof/>
          <w:vertAlign w:val="superscript"/>
        </w:rPr>
        <w:t>50</w:t>
      </w:r>
      <w:r w:rsidR="00F153C7">
        <w:fldChar w:fldCharType="end"/>
      </w:r>
      <w:r w:rsidR="00F153C7">
        <w:t xml:space="preserve"> for </w:t>
      </w:r>
      <w:r w:rsidR="00957E36">
        <w:t>pseudo</w:t>
      </w:r>
      <w:r w:rsidR="000E461F">
        <w:t>alignment-</w:t>
      </w:r>
      <w:r w:rsidR="00CC5688">
        <w:t>based</w:t>
      </w:r>
      <w:r w:rsidR="0081208F">
        <w:t xml:space="preserve"> </w:t>
      </w:r>
      <w:r w:rsidR="00F153C7">
        <w:t>quantificat</w:t>
      </w:r>
      <w:r w:rsidR="0065343F">
        <w:t>ion of transcript abundances</w:t>
      </w:r>
      <w:r w:rsidR="002261DC">
        <w:t xml:space="preserve"> in units of transcripts per million (TPM)</w:t>
      </w:r>
      <w:r w:rsidR="00F153C7">
        <w:t>, followed by differential expression analysis with sleuth.</w:t>
      </w:r>
      <w:r w:rsidR="00F153C7">
        <w:fldChar w:fldCharType="begin" w:fldLock="1"/>
      </w:r>
      <w:r w:rsidR="00136CBE">
        <w:instrText>ADDIN CSL_CITATION { "citationItems" : [ { "id" : "ITEM-1", "itemData" : { "DOI" : "10.1101/058164", "abstract" : "We describe a novel method for the differential analysis of RNA-Seq data that utilizes bootstrapping in conjunction with response error linear modeling to decouple biological variance from inferential variance. The method is implemented in an interactive shiny app called sleuth that utilizes kallisto quantifications and bootstraps for fast and accurate analysis of RNA-Seq experiments.", "author" : [ { "dropping-particle" : "", "family" : "Pimentel", "given" : "Harold J", "non-dropping-particle" : "", "parse-names" : false, "suffix" : "" }, { "dropping-particle" : "", "family" : "Bray", "given" : "Nicolas", "non-dropping-particle" : "", "parse-names" : false, "suffix" : "" }, { "dropping-particle" : "", "family" : "Puente", "given" : "Suzette", "non-dropping-particle" : "", "parse-names" : false, "suffix" : "" }, { "dropping-particle" : "", "family" : "Melsted", "given" : "P\u00e1ll", "non-dropping-particle" : "", "parse-names" : false, "suffix" : "" }, { "dropping-particle" : "", "family" : "Pachter", "given" : "Lior", "non-dropping-particle" : "", "parse-names" : false, "suffix" : "" } ], "container-title" : "bioRxiv", "id" : "ITEM-1", "issued" : { "date-parts" : [ [ "2016" ] ] }, "note" : "NULL", "page" : "058164", "title" : "Differential analysis of RNA-Seq incorporating quantification uncertainty", "type" : "article-journal" }, "uris" : [ "http://www.mendeley.com/documents/?uuid=bf513424-69c9-498b-9f21-9577c7608572" ] } ], "mendeley" : { "formattedCitation" : "&lt;sup&gt;51&lt;/sup&gt;", "plainTextFormattedCitation" : "51", "previouslyFormattedCitation" : "&lt;sup&gt;51&lt;/sup&gt;" }, "properties" : { "noteIndex" : 0 }, "schema" : "https://github.com/citation-style-language/schema/raw/master/csl-citation.json" }</w:instrText>
      </w:r>
      <w:r w:rsidR="00F153C7">
        <w:fldChar w:fldCharType="separate"/>
      </w:r>
      <w:r w:rsidR="009B5B20" w:rsidRPr="009B5B20">
        <w:rPr>
          <w:noProof/>
          <w:vertAlign w:val="superscript"/>
        </w:rPr>
        <w:t>51</w:t>
      </w:r>
      <w:r w:rsidR="00F153C7">
        <w:fldChar w:fldCharType="end"/>
      </w:r>
      <w:r w:rsidR="00C3263A">
        <w:t xml:space="preserve"> </w:t>
      </w:r>
      <w:r w:rsidR="00700BFB">
        <w:t>A</w:t>
      </w:r>
      <w:r w:rsidR="005D026D">
        <w:t>fter a</w:t>
      </w:r>
      <w:r w:rsidR="00700BFB">
        <w:t xml:space="preserve">djusting for </w:t>
      </w:r>
      <w:r w:rsidR="00500AD9">
        <w:t>age and gender</w:t>
      </w:r>
      <w:r w:rsidR="005D026D">
        <w:t xml:space="preserve"> covariates, a strong transcriptional signature for timepoint (acute vs. convalescent) </w:t>
      </w:r>
      <w:r w:rsidR="00C95D1D">
        <w:t xml:space="preserve">emerged </w:t>
      </w:r>
      <w:r w:rsidR="00F72CD0">
        <w:t>(Fig 6A)</w:t>
      </w:r>
      <w:r w:rsidR="0081408B">
        <w:t>, with 28,015 transcripts differentially expressed at FDR &lt; 0.05.</w:t>
      </w:r>
      <w:r w:rsidR="0034220A">
        <w:t xml:space="preserve"> T</w:t>
      </w:r>
      <w:r w:rsidR="00AA44A5">
        <w:t>he t</w:t>
      </w:r>
      <w:r w:rsidR="007A2452">
        <w:t xml:space="preserve">op differentially expressed </w:t>
      </w:r>
      <w:r w:rsidR="00E62B6E">
        <w:t>transcript</w:t>
      </w:r>
      <w:r w:rsidR="003C49AE">
        <w:t>s</w:t>
      </w:r>
      <w:r w:rsidR="00C11292">
        <w:t xml:space="preserve"> (DETs)</w:t>
      </w:r>
      <w:r w:rsidR="002B1D9E">
        <w:t>, ordered</w:t>
      </w:r>
      <w:r w:rsidR="00C11292">
        <w:t xml:space="preserve"> </w:t>
      </w:r>
      <w:r w:rsidR="000A2B35">
        <w:t xml:space="preserve">by </w:t>
      </w:r>
      <w:r w:rsidR="000A2B35">
        <w:rPr>
          <w:i/>
        </w:rPr>
        <w:t>P</w:t>
      </w:r>
      <w:r w:rsidR="002B1D9E">
        <w:t xml:space="preserve"> value</w:t>
      </w:r>
      <w:r w:rsidR="007D3954">
        <w:t>,</w:t>
      </w:r>
      <w:r w:rsidR="00E62B6E">
        <w:t xml:space="preserve"> </w:t>
      </w:r>
      <w:r w:rsidR="0019602B">
        <w:t>were products of</w:t>
      </w:r>
      <w:r w:rsidR="002D5336">
        <w:t xml:space="preserve"> </w:t>
      </w:r>
      <w:r w:rsidR="00643C5F">
        <w:t xml:space="preserve">the </w:t>
      </w:r>
      <w:r w:rsidR="00E62B6E">
        <w:rPr>
          <w:i/>
        </w:rPr>
        <w:t>SPATS2L</w:t>
      </w:r>
      <w:r w:rsidR="003C49AE">
        <w:t xml:space="preserve">, </w:t>
      </w:r>
      <w:r w:rsidR="003C49AE" w:rsidRPr="00DA5B6B">
        <w:rPr>
          <w:i/>
        </w:rPr>
        <w:t>IL1RN</w:t>
      </w:r>
      <w:r w:rsidR="003C49AE">
        <w:t xml:space="preserve">, </w:t>
      </w:r>
      <w:r w:rsidR="003C49AE" w:rsidRPr="00DA5B6B">
        <w:rPr>
          <w:i/>
        </w:rPr>
        <w:t>EIF4B</w:t>
      </w:r>
      <w:r w:rsidR="003C49AE">
        <w:t xml:space="preserve">, </w:t>
      </w:r>
      <w:r w:rsidR="003C49AE" w:rsidRPr="00DA5B6B">
        <w:rPr>
          <w:i/>
        </w:rPr>
        <w:t>ABCA1</w:t>
      </w:r>
      <w:r w:rsidR="003C49AE">
        <w:t xml:space="preserve">, </w:t>
      </w:r>
      <w:r w:rsidR="003C49AE" w:rsidRPr="00DA5B6B">
        <w:rPr>
          <w:i/>
        </w:rPr>
        <w:t>XAF1</w:t>
      </w:r>
      <w:r w:rsidR="003C49AE">
        <w:t xml:space="preserve">, and </w:t>
      </w:r>
      <w:r w:rsidR="00DA5B6B" w:rsidRPr="00DA5B6B">
        <w:rPr>
          <w:i/>
        </w:rPr>
        <w:t>CASP1P2</w:t>
      </w:r>
      <w:r w:rsidR="00DA5B6B">
        <w:t xml:space="preserve"> genes</w:t>
      </w:r>
      <w:r w:rsidR="003C49AE">
        <w:t>.</w:t>
      </w:r>
      <w:r w:rsidR="00FC2B77">
        <w:t xml:space="preserve"> Hierarchical clustering of the samples by </w:t>
      </w:r>
      <w:r w:rsidR="008B2C5F">
        <w:t>quantification</w:t>
      </w:r>
      <w:r w:rsidR="00FC2B77">
        <w:t xml:space="preserve"> of the top 50 differ</w:t>
      </w:r>
      <w:r w:rsidR="000E1DB1">
        <w:t xml:space="preserve">entially expressed transcripts </w:t>
      </w:r>
      <w:r w:rsidR="00153977">
        <w:t xml:space="preserve">readily </w:t>
      </w:r>
      <w:r w:rsidR="0037199E">
        <w:t>separated samples by timepoint</w:t>
      </w:r>
      <w:r w:rsidR="00153977">
        <w:t>, with only 8/160 (5%) of samples misclassified between the two major clusters</w:t>
      </w:r>
      <w:r w:rsidR="001347F5">
        <w:t xml:space="preserve"> (Fig 6</w:t>
      </w:r>
      <w:r w:rsidR="00840C02">
        <w:t>B)</w:t>
      </w:r>
      <w:r w:rsidR="000F1EC3">
        <w:t>. A</w:t>
      </w:r>
      <w:r w:rsidR="004F5DE8">
        <w:t>ll paired</w:t>
      </w:r>
      <w:r w:rsidR="00D0153A">
        <w:t xml:space="preserve"> technical replicates</w:t>
      </w:r>
      <w:r w:rsidR="00216561">
        <w:t xml:space="preserve"> cluster</w:t>
      </w:r>
      <w:r w:rsidR="0031164F">
        <w:t>ed</w:t>
      </w:r>
      <w:r w:rsidR="0071206A">
        <w:t xml:space="preserve"> together.</w:t>
      </w:r>
      <w:r w:rsidR="00DA2EB0">
        <w:t xml:space="preserve"> The top 50</w:t>
      </w:r>
      <w:r w:rsidR="0063616C">
        <w:t xml:space="preserve"> DETs</w:t>
      </w:r>
      <w:r w:rsidR="00DA2EB0">
        <w:t xml:space="preserve"> notably contain</w:t>
      </w:r>
      <w:r w:rsidR="006917CD">
        <w:t>ed</w:t>
      </w:r>
      <w:r w:rsidR="00DA2EB0">
        <w:t xml:space="preserve"> many interferon-induced (IFI</w:t>
      </w:r>
      <w:r w:rsidR="00A27FF5">
        <w:t xml:space="preserve"> prefix</w:t>
      </w:r>
      <w:r w:rsidR="00DA2EB0">
        <w:t>)</w:t>
      </w:r>
      <w:r w:rsidR="00D16CF9">
        <w:t xml:space="preserve"> gene products </w:t>
      </w:r>
      <w:r w:rsidR="00E4756D">
        <w:t xml:space="preserve">that cluster </w:t>
      </w:r>
      <w:r w:rsidR="005E4715">
        <w:t>along the vertical axis</w:t>
      </w:r>
      <w:r w:rsidR="00833F0B">
        <w:t xml:space="preserve"> (Fig 6B)</w:t>
      </w:r>
      <w:r w:rsidR="00D16CF9">
        <w:t>.</w:t>
      </w:r>
      <w:r w:rsidR="00FE453D">
        <w:t xml:space="preserve"> </w:t>
      </w:r>
      <w:r w:rsidR="001049BE">
        <w:t>Adding the log-</w:t>
      </w:r>
      <w:r w:rsidR="002C3710">
        <w:t>scaled acute phase CHIK</w:t>
      </w:r>
      <w:r w:rsidR="00942B46">
        <w:t xml:space="preserve"> viral titer </w:t>
      </w:r>
      <w:r w:rsidR="003D2E1D">
        <w:t xml:space="preserve">as a variable </w:t>
      </w:r>
      <w:r w:rsidR="00942B46">
        <w:t xml:space="preserve">to </w:t>
      </w:r>
      <w:r w:rsidR="007C1BF0">
        <w:t>the</w:t>
      </w:r>
      <w:r w:rsidR="00002E7A">
        <w:t xml:space="preserve"> </w:t>
      </w:r>
      <w:r w:rsidR="002C3710">
        <w:t>model of transcript expression produced a</w:t>
      </w:r>
      <w:r w:rsidR="00381B94">
        <w:t xml:space="preserve"> </w:t>
      </w:r>
      <w:r w:rsidR="00662815">
        <w:t>separate and</w:t>
      </w:r>
      <w:r w:rsidR="004F6494">
        <w:t xml:space="preserve"> substantial</w:t>
      </w:r>
      <w:r w:rsidR="001632A5">
        <w:t xml:space="preserve"> </w:t>
      </w:r>
      <w:r w:rsidR="00381B94">
        <w:t xml:space="preserve">signature for </w:t>
      </w:r>
      <w:r w:rsidR="00CB4220">
        <w:t>transcription</w:t>
      </w:r>
      <w:r w:rsidR="00716CA8">
        <w:t xml:space="preserve"> correlating with</w:t>
      </w:r>
      <w:r w:rsidR="00010099">
        <w:t xml:space="preserve"> </w:t>
      </w:r>
      <w:r w:rsidR="00381B94">
        <w:t>viral titer</w:t>
      </w:r>
      <w:r w:rsidR="00293DA3">
        <w:t xml:space="preserve"> (Fig 6C)</w:t>
      </w:r>
      <w:r w:rsidR="006E265F">
        <w:t xml:space="preserve">, with 3,326 </w:t>
      </w:r>
      <w:r w:rsidR="00443144">
        <w:t>DETs</w:t>
      </w:r>
      <w:r w:rsidR="006E265F">
        <w:t xml:space="preserve"> at FDR &lt; 0.05.</w:t>
      </w:r>
      <w:r w:rsidR="00036530">
        <w:t xml:space="preserve"> </w:t>
      </w:r>
      <w:r w:rsidR="00890384">
        <w:t>In Fig 6C</w:t>
      </w:r>
      <w:r w:rsidR="00B65F96">
        <w:t>,</w:t>
      </w:r>
      <w:r w:rsidR="00890384">
        <w:t xml:space="preserve"> </w:t>
      </w:r>
      <w:r w:rsidR="00C775FD">
        <w:t xml:space="preserve">an increase in transcription corresponding to </w:t>
      </w:r>
      <w:r w:rsidR="001D0A0B" w:rsidRPr="00002EF1">
        <w:t>h</w:t>
      </w:r>
      <w:r w:rsidR="00036530" w:rsidRPr="00002EF1">
        <w:t>igher</w:t>
      </w:r>
      <w:r w:rsidR="00036530">
        <w:t xml:space="preserve"> viral titers </w:t>
      </w:r>
      <w:r w:rsidR="009F0063">
        <w:t>were</w:t>
      </w:r>
      <w:r w:rsidR="00BF68DC">
        <w:t xml:space="preserve"> </w:t>
      </w:r>
      <w:r w:rsidR="00036530">
        <w:t xml:space="preserve">modeled </w:t>
      </w:r>
      <w:r w:rsidR="00687739">
        <w:t>a</w:t>
      </w:r>
      <w:r w:rsidR="008477CB">
        <w:t>s</w:t>
      </w:r>
      <w:r w:rsidR="00B85F75">
        <w:t xml:space="preserve"> a</w:t>
      </w:r>
      <w:r w:rsidR="00BF68DC">
        <w:t xml:space="preserve"> positive</w:t>
      </w:r>
      <w:r w:rsidR="00BF68DC" w:rsidRPr="00002EF1">
        <w:t xml:space="preserve"> </w:t>
      </w:r>
      <w:r w:rsidR="004946C8">
        <w:t>fixed effect coefficient</w:t>
      </w:r>
      <w:r w:rsidR="009F0063" w:rsidRPr="009F0063">
        <w:rPr>
          <w:i/>
        </w:rPr>
        <w:t xml:space="preserve"> </w:t>
      </w:r>
      <w:r w:rsidR="009F0063" w:rsidRPr="00C17933">
        <w:rPr>
          <w:i/>
        </w:rPr>
        <w:t>β</w:t>
      </w:r>
      <w:r w:rsidR="00036530">
        <w:t>.</w:t>
      </w:r>
      <w:r w:rsidR="00216524">
        <w:t xml:space="preserve"> Top </w:t>
      </w:r>
      <w:r w:rsidR="00F35D64">
        <w:t>DETs</w:t>
      </w:r>
      <w:r w:rsidR="00914054">
        <w:t xml:space="preserve"> for viral titer</w:t>
      </w:r>
      <w:r w:rsidR="00216524">
        <w:t xml:space="preserve"> (by </w:t>
      </w:r>
      <w:r w:rsidR="00216524">
        <w:rPr>
          <w:i/>
        </w:rPr>
        <w:t>P</w:t>
      </w:r>
      <w:r w:rsidR="00216524">
        <w:t xml:space="preserve"> value) </w:t>
      </w:r>
      <w:r w:rsidR="00063ACD">
        <w:t>were products of</w:t>
      </w:r>
      <w:r w:rsidR="00216524">
        <w:t xml:space="preserve"> the </w:t>
      </w:r>
      <w:r w:rsidR="00AB1254">
        <w:rPr>
          <w:i/>
        </w:rPr>
        <w:t>PPT1</w:t>
      </w:r>
      <w:r w:rsidR="00216524">
        <w:t xml:space="preserve">, </w:t>
      </w:r>
      <w:r w:rsidR="00AB1254">
        <w:rPr>
          <w:i/>
        </w:rPr>
        <w:t>DDX52</w:t>
      </w:r>
      <w:r w:rsidR="00AB1254">
        <w:t xml:space="preserve">, </w:t>
      </w:r>
      <w:r w:rsidR="00AB1254" w:rsidRPr="00AB1254">
        <w:rPr>
          <w:i/>
        </w:rPr>
        <w:t>LILRB3</w:t>
      </w:r>
      <w:r w:rsidR="00AB1254">
        <w:t xml:space="preserve">, </w:t>
      </w:r>
      <w:r w:rsidR="00AB1254" w:rsidRPr="00AB1254">
        <w:rPr>
          <w:i/>
        </w:rPr>
        <w:t>CDS2</w:t>
      </w:r>
      <w:r w:rsidR="00AB1254">
        <w:t xml:space="preserve">, and </w:t>
      </w:r>
      <w:r w:rsidR="00AB1254" w:rsidRPr="00AB1254">
        <w:rPr>
          <w:i/>
        </w:rPr>
        <w:t>FBXO7</w:t>
      </w:r>
      <w:r w:rsidR="002C164F">
        <w:t xml:space="preserve"> genes, with all but the </w:t>
      </w:r>
      <w:r w:rsidR="00627D0F">
        <w:t xml:space="preserve">last </w:t>
      </w:r>
      <w:r w:rsidR="002C164F">
        <w:t xml:space="preserve">upregulated </w:t>
      </w:r>
      <w:r w:rsidR="00C935C0">
        <w:t>in</w:t>
      </w:r>
      <w:r w:rsidR="002C164F">
        <w:t xml:space="preserve"> </w:t>
      </w:r>
      <w:r w:rsidR="007B35F5">
        <w:t xml:space="preserve">cases with </w:t>
      </w:r>
      <w:r w:rsidR="002C164F">
        <w:t>higher viremia.</w:t>
      </w:r>
    </w:p>
    <w:p w14:paraId="493CD782" w14:textId="41A85E97" w:rsidR="0055336F" w:rsidRDefault="0055336F" w:rsidP="0055336F">
      <w:pPr>
        <w:pStyle w:val="Normal2"/>
        <w:ind w:firstLine="720"/>
      </w:pPr>
      <w:r>
        <w:t xml:space="preserve">We assessed the composition of these two large signatures </w:t>
      </w:r>
      <w:r w:rsidR="00EA45EF">
        <w:t>with</w:t>
      </w:r>
      <w:r>
        <w:t xml:space="preserve"> </w:t>
      </w:r>
      <w:r w:rsidR="00126131">
        <w:t>Enrichr,</w:t>
      </w:r>
      <w:r w:rsidR="00DD684D">
        <w:fldChar w:fldCharType="begin" w:fldLock="1"/>
      </w:r>
      <w:r w:rsidR="00136CBE">
        <w:instrText>ADDIN CSL_CITATION { "citationItems" : [ { "id" : "ITEM-1", "itemData" : { "DOI" : "10.1093/nar/gkw377", "ISBN" : "13624962 (Electronic)", "ISSN" : "1362-4962", "PMID" : "27141961", "abstract" : "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 "author" : [ { "dropping-particle" : "V", "family" : "Kuleshov", "given" : "Maxim", "non-dropping-particle" : "", "parse-names" : false, "suffix" : "" }, { "dropping-particle" : "", "family" : "Jones", "given" : "Matthew R", "non-dropping-particle" : "", "parse-names" : false, "suffix" : "" }, { "dropping-particle" : "", "family" : "Rouillard", "given" : "Andrew D", "non-dropping-particle" : "", "parse-names" : false, "suffix" : "" }, { "dropping-particle" : "", "family" : "Fernandez", "given" : "Nicolas F", "non-dropping-particle" : "", "parse-names" : false, "suffix" : "" }, { "dropping-particle" : "", "family" : "Duan", "given" : "Qiaonan", "non-dropping-particle" : "", "parse-names" : false, "suffix" : "" }, { "dropping-particle" : "", "family" : "Wang", "given" : "Zichen", "non-dropping-particle" : "", "parse-names" : false, "suffix" : "" }, { "dropping-particle" : "", "family" : "Koplev", "given" : "Simon", "non-dropping-particle" : "", "parse-names" : false, "suffix" : "" }, { "dropping-particle" : "", "family" : "Jenkins", "given" : "Sherry L", "non-dropping-particle" : "", "parse-names" : false, "suffix" : "" }, { "dropping-particle" : "", "family" : "Jagodnik", "given" : "Kathleen M", "non-dropping-particle" : "", "parse-names" : false, "suffix" : "" }, { "dropping-particle" : "", "family" : "Lachmann", "given" : "Alexander", "non-dropping-particle" : "", "parse-names" : false, "suffix" : "" }, { "dropping-particle" : "", "family" : "McDermott", "given" : "Michael G", "non-dropping-particle" : "", "parse-names" : false, "suffix" : "" }, { "dropping-particle" : "", "family" : "Monteiro", "given" : "Caroline D", "non-dropping-particle" : "", "parse-names" : false, "suffix" : "" }, { "dropping-particle" : "", "family" : "Gundersen", "given" : "Gregory W", "non-dropping-particle" : "", "parse-names" : false, "suffix" : "" }, { "dropping-particle" : "", "family" : "Ma'ayan", "given" : "Avi", "non-dropping-particle" : "", "parse-names" : false, "suffix" : "" } ], "container-title" : "Nucleic acids research", "id" : "ITEM-1", "issue" : "W1", "issued" : { "date-parts" : [ [ "2016" ] ] }, "page" : "W90-7", "title" : "Enrichr: a comprehensive gene set enrichment analysis web server 2016 update.", "type" : "article-journal", "volume" : "44" }, "uris" : [ "http://www.mendeley.com/documents/?uuid=6da85255-1767-4bad-83de-f07b17cc26b8" ] } ], "mendeley" : { "formattedCitation" : "&lt;sup&gt;52&lt;/sup&gt;", "plainTextFormattedCitation" : "52", "previouslyFormattedCitation" : "&lt;sup&gt;52&lt;/sup&gt;" }, "properties" : { "noteIndex" : 0 }, "schema" : "https://github.com/citation-style-language/schema/raw/master/csl-citation.json" }</w:instrText>
      </w:r>
      <w:r w:rsidR="00DD684D">
        <w:fldChar w:fldCharType="separate"/>
      </w:r>
      <w:r w:rsidR="009B5B20" w:rsidRPr="009B5B20">
        <w:rPr>
          <w:noProof/>
          <w:vertAlign w:val="superscript"/>
        </w:rPr>
        <w:t>52</w:t>
      </w:r>
      <w:r w:rsidR="00DD684D">
        <w:fldChar w:fldCharType="end"/>
      </w:r>
      <w:r w:rsidR="00126131">
        <w:t xml:space="preserve"> which performs </w:t>
      </w:r>
      <w:r>
        <w:t>standard</w:t>
      </w:r>
      <w:r w:rsidR="00C046F8">
        <w:t xml:space="preserve"> gene set</w:t>
      </w:r>
      <w:r>
        <w:t xml:space="preserve"> </w:t>
      </w:r>
      <w:r w:rsidR="00D46F43">
        <w:t>enrichment analyse</w:t>
      </w:r>
      <w:r>
        <w:t>s</w:t>
      </w:r>
      <w:r w:rsidR="00126131">
        <w:t xml:space="preserve"> </w:t>
      </w:r>
      <w:r w:rsidR="007D6273">
        <w:t>for</w:t>
      </w:r>
      <w:r w:rsidR="00126131">
        <w:t xml:space="preserve"> </w:t>
      </w:r>
      <w:r w:rsidR="00075EE3">
        <w:t>many</w:t>
      </w:r>
      <w:r w:rsidR="008C71C0">
        <w:t xml:space="preserve"> functional</w:t>
      </w:r>
      <w:r w:rsidR="00126131">
        <w:t xml:space="preserve"> annotation libraries</w:t>
      </w:r>
      <w:r w:rsidR="0023039D">
        <w:t>.</w:t>
      </w:r>
      <w:r w:rsidR="00EA45EF">
        <w:t xml:space="preserve"> </w:t>
      </w:r>
      <w:r w:rsidR="00C4485B">
        <w:t>The</w:t>
      </w:r>
      <w:r w:rsidR="00945C34">
        <w:t xml:space="preserve"> top 1,000 genes</w:t>
      </w:r>
      <w:r w:rsidR="00D8519C">
        <w:t xml:space="preserve"> in the</w:t>
      </w:r>
      <w:r w:rsidR="00C4485B">
        <w:t xml:space="preserve"> timepoint</w:t>
      </w:r>
      <w:r w:rsidR="00B97C79">
        <w:t xml:space="preserve"> DET</w:t>
      </w:r>
      <w:r w:rsidR="00C4485B">
        <w:t xml:space="preserve"> signature </w:t>
      </w:r>
      <w:r w:rsidR="00712583">
        <w:t>were</w:t>
      </w:r>
      <w:r w:rsidR="00C4485B">
        <w:t xml:space="preserve"> </w:t>
      </w:r>
      <w:r w:rsidR="0041204C">
        <w:t xml:space="preserve">most </w:t>
      </w:r>
      <w:r w:rsidR="00CF78D6">
        <w:t>significantly</w:t>
      </w:r>
      <w:r w:rsidR="00C4485B">
        <w:t xml:space="preserve"> enrich</w:t>
      </w:r>
      <w:r w:rsidR="003D200A">
        <w:t xml:space="preserve">ed for gene ontology (GO), </w:t>
      </w:r>
      <w:r w:rsidR="00C4485B">
        <w:t>Panther</w:t>
      </w:r>
      <w:r w:rsidR="003D200A">
        <w:t>,</w:t>
      </w:r>
      <w:r w:rsidR="00C4485B">
        <w:t xml:space="preserve"> and Reactome annotations related to defense against viral infection, TLR signaling, and interferon signaling </w:t>
      </w:r>
      <w:r w:rsidR="00EA3FA8">
        <w:t>(</w:t>
      </w:r>
      <w:commentRangeStart w:id="10"/>
      <w:r w:rsidR="00EA3FA8">
        <w:t>Table 2</w:t>
      </w:r>
      <w:r w:rsidR="00C4485B">
        <w:t>).</w:t>
      </w:r>
      <w:r w:rsidR="006E1B84">
        <w:t xml:space="preserve"> </w:t>
      </w:r>
      <w:commentRangeEnd w:id="10"/>
      <w:r w:rsidR="006D3181">
        <w:rPr>
          <w:rStyle w:val="CommentReference"/>
        </w:rPr>
        <w:commentReference w:id="10"/>
      </w:r>
      <w:commentRangeStart w:id="11"/>
      <w:r w:rsidR="006E1B84">
        <w:t>T</w:t>
      </w:r>
      <w:commentRangeEnd w:id="11"/>
      <w:r w:rsidR="00C553D2">
        <w:rPr>
          <w:rStyle w:val="CommentReference"/>
        </w:rPr>
        <w:commentReference w:id="11"/>
      </w:r>
      <w:r w:rsidR="006E1B84">
        <w:t xml:space="preserve">he </w:t>
      </w:r>
      <w:r w:rsidR="00160CD7">
        <w:t xml:space="preserve">top 1,000 genes in the </w:t>
      </w:r>
      <w:r w:rsidR="006E1B84">
        <w:t>viral titer</w:t>
      </w:r>
      <w:r w:rsidR="006C6554">
        <w:t xml:space="preserve"> DET</w:t>
      </w:r>
      <w:r w:rsidR="006E1B84">
        <w:t xml:space="preserve"> signature </w:t>
      </w:r>
      <w:r w:rsidR="006C6554">
        <w:t>were</w:t>
      </w:r>
      <w:r w:rsidR="008662E8">
        <w:t xml:space="preserve"> </w:t>
      </w:r>
      <w:r w:rsidR="00230228">
        <w:t xml:space="preserve">most </w:t>
      </w:r>
      <w:r w:rsidR="008662E8">
        <w:t>significantly</w:t>
      </w:r>
      <w:r w:rsidR="007731BD">
        <w:t xml:space="preserve"> enriched for terms </w:t>
      </w:r>
      <w:r w:rsidR="00BE4643">
        <w:t>related to</w:t>
      </w:r>
      <w:r w:rsidR="00A25F07">
        <w:t xml:space="preserve"> leukocyte activation, chemokine and cytokine signaling, and interferon signaling (Table 2).</w:t>
      </w:r>
      <w:r w:rsidR="00440ACD">
        <w:t xml:space="preserve"> These enrichments suggest that </w:t>
      </w:r>
      <w:r w:rsidR="005B01C3">
        <w:t xml:space="preserve">the timepoint of infection sensibly corresponds </w:t>
      </w:r>
      <w:r w:rsidR="00B17111">
        <w:t xml:space="preserve">to a </w:t>
      </w:r>
      <w:r w:rsidR="0016479D">
        <w:t>maximal</w:t>
      </w:r>
      <w:r w:rsidR="00B17111">
        <w:t xml:space="preserve"> contrast in transcription of</w:t>
      </w:r>
      <w:r w:rsidR="007B7F21">
        <w:t xml:space="preserve"> innate </w:t>
      </w:r>
      <w:r w:rsidR="00D25B03">
        <w:t xml:space="preserve">antiviral </w:t>
      </w:r>
      <w:r w:rsidR="007B7F21">
        <w:t>immunity genes, while</w:t>
      </w:r>
      <w:r w:rsidR="0016479D">
        <w:t xml:space="preserve"> the level of viremia correlates with increased </w:t>
      </w:r>
      <w:r w:rsidR="00BD2D2E">
        <w:t xml:space="preserve">transcription of </w:t>
      </w:r>
      <w:r w:rsidR="00AE368F">
        <w:t>immune cell activation and recruitment signals</w:t>
      </w:r>
      <w:r w:rsidR="0030796B">
        <w:t>.</w:t>
      </w:r>
    </w:p>
    <w:p w14:paraId="1FD96463" w14:textId="09600C3A" w:rsidR="00110F19" w:rsidRDefault="00F977E5" w:rsidP="00FE453D">
      <w:pPr>
        <w:pStyle w:val="Normal2"/>
        <w:ind w:firstLine="720"/>
      </w:pPr>
      <w:r>
        <w:t xml:space="preserve">Although the </w:t>
      </w:r>
      <w:r w:rsidR="00E72C91">
        <w:t>phase</w:t>
      </w:r>
      <w:r>
        <w:t xml:space="preserve"> of infection and the level of viremia were expected to produce strong transcriptional signatures, we </w:t>
      </w:r>
      <w:r w:rsidR="00F81829">
        <w:t>sought</w:t>
      </w:r>
      <w:r w:rsidR="00AD4280">
        <w:t xml:space="preserve"> </w:t>
      </w:r>
      <w:r w:rsidR="00331BB3">
        <w:t>potential</w:t>
      </w:r>
      <w:r w:rsidR="00AD4280">
        <w:t xml:space="preserve"> </w:t>
      </w:r>
      <w:r w:rsidR="00547A41">
        <w:t xml:space="preserve">signatures for </w:t>
      </w:r>
      <w:r w:rsidR="00824087">
        <w:t xml:space="preserve">downstream </w:t>
      </w:r>
      <w:r w:rsidR="00F10960">
        <w:t>clinical outcomes</w:t>
      </w:r>
      <w:r w:rsidR="004D2536">
        <w:t>,</w:t>
      </w:r>
      <w:r w:rsidR="00777AA4">
        <w:t xml:space="preserve"> such as the severity of acute phase symp</w:t>
      </w:r>
      <w:r w:rsidR="00055E1E">
        <w:t xml:space="preserve">toms or the </w:t>
      </w:r>
      <w:r w:rsidR="003831F1">
        <w:t>CHIKV IgG titer</w:t>
      </w:r>
      <w:r w:rsidR="00055E1E">
        <w:t xml:space="preserve"> measured at 15d p.s.o.</w:t>
      </w:r>
      <w:r w:rsidR="00B60ABA">
        <w:t xml:space="preserve">, </w:t>
      </w:r>
      <w:r w:rsidR="00A44084">
        <w:t>a</w:t>
      </w:r>
      <w:r w:rsidR="003831F1">
        <w:t xml:space="preserve"> correlate for</w:t>
      </w:r>
      <w:r w:rsidR="00FA2DF3">
        <w:t xml:space="preserve"> </w:t>
      </w:r>
      <w:r w:rsidR="003831F1">
        <w:t xml:space="preserve">humoral </w:t>
      </w:r>
      <w:r w:rsidR="00AC046B">
        <w:t>immunogenicity</w:t>
      </w:r>
      <w:r w:rsidR="00A06CB4">
        <w:t>.</w:t>
      </w:r>
      <w:r w:rsidR="00D305DD">
        <w:t xml:space="preserve"> For symptom severity, </w:t>
      </w:r>
      <w:r w:rsidR="00701FC8">
        <w:t>adding the</w:t>
      </w:r>
      <w:r w:rsidR="00D305DD">
        <w:t xml:space="preserve"> severe vs. non-severe </w:t>
      </w:r>
      <w:r w:rsidR="00FD69AC">
        <w:t>categorization of cases to the model</w:t>
      </w:r>
      <w:r w:rsidR="00D305DD">
        <w:t xml:space="preserve"> produced a </w:t>
      </w:r>
      <w:r w:rsidR="00F72908">
        <w:t xml:space="preserve">small </w:t>
      </w:r>
      <w:r w:rsidR="00D305DD">
        <w:t xml:space="preserve">differential expression signature of 56 </w:t>
      </w:r>
      <w:r w:rsidR="003171CC">
        <w:t>transcripts</w:t>
      </w:r>
      <w:r w:rsidR="00D305DD">
        <w:t xml:space="preserve"> at FDR &lt; 0.</w:t>
      </w:r>
      <w:r w:rsidR="00BE65F8">
        <w:t xml:space="preserve">05 (Fig 6D), with </w:t>
      </w:r>
      <w:r w:rsidR="00BE65F8">
        <w:rPr>
          <w:i/>
        </w:rPr>
        <w:t>P</w:t>
      </w:r>
      <w:r w:rsidR="00BE65F8">
        <w:t xml:space="preserve"> values for</w:t>
      </w:r>
      <w:r w:rsidR="00D12E5A">
        <w:t xml:space="preserve"> the</w:t>
      </w:r>
      <w:r w:rsidR="00BE65F8">
        <w:t xml:space="preserve"> top three transcripts </w:t>
      </w:r>
      <w:r w:rsidR="00D81969">
        <w:t xml:space="preserve">displaying </w:t>
      </w:r>
      <w:r w:rsidR="00FE2A66">
        <w:t>diverg</w:t>
      </w:r>
      <w:r w:rsidR="00D81969">
        <w:t>ence</w:t>
      </w:r>
      <w:r w:rsidR="00FE2A66">
        <w:t xml:space="preserve"> from the </w:t>
      </w:r>
      <w:r w:rsidR="00EC3371">
        <w:t>remaining distri</w:t>
      </w:r>
      <w:r w:rsidR="00C61AC4">
        <w:t>b</w:t>
      </w:r>
      <w:r w:rsidR="00EC3371">
        <w:t>u</w:t>
      </w:r>
      <w:r w:rsidR="00C61AC4">
        <w:t>tion</w:t>
      </w:r>
      <w:r w:rsidR="0099265D">
        <w:t xml:space="preserve"> </w:t>
      </w:r>
      <w:r w:rsidR="00BE65F8">
        <w:t>(Fig S24</w:t>
      </w:r>
      <w:r w:rsidR="006D3181">
        <w:t xml:space="preserve"> and Fig 6D</w:t>
      </w:r>
      <w:r w:rsidR="00BE65F8">
        <w:t>).</w:t>
      </w:r>
      <w:r w:rsidR="005A506F">
        <w:t xml:space="preserve"> Two of these transcripts were from </w:t>
      </w:r>
      <w:r w:rsidR="005A506F">
        <w:rPr>
          <w:i/>
        </w:rPr>
        <w:t>HLA-B</w:t>
      </w:r>
      <w:r w:rsidR="005A506F">
        <w:t xml:space="preserve">, one of which is </w:t>
      </w:r>
      <w:r w:rsidR="00624961">
        <w:t>its</w:t>
      </w:r>
      <w:r w:rsidR="005A506F">
        <w:t xml:space="preserve"> canonical protein-coding transcript, and the other of which is a retained intron; the </w:t>
      </w:r>
      <w:r w:rsidR="009731F3">
        <w:t>third</w:t>
      </w:r>
      <w:r w:rsidR="00723DAA">
        <w:t xml:space="preserve"> is </w:t>
      </w:r>
      <w:commentRangeStart w:id="12"/>
      <w:r w:rsidR="00723DAA">
        <w:t xml:space="preserve">the canonical </w:t>
      </w:r>
      <w:r w:rsidR="005A506F">
        <w:t xml:space="preserve">transcript of </w:t>
      </w:r>
      <w:r w:rsidR="005A506F">
        <w:rPr>
          <w:i/>
        </w:rPr>
        <w:t>MXRA7</w:t>
      </w:r>
      <w:commentRangeEnd w:id="12"/>
      <w:r w:rsidR="006D3181">
        <w:rPr>
          <w:rStyle w:val="CommentReference"/>
        </w:rPr>
        <w:commentReference w:id="12"/>
      </w:r>
      <w:r w:rsidR="005A506F">
        <w:t xml:space="preserve">, </w:t>
      </w:r>
      <w:r w:rsidR="00716677">
        <w:t xml:space="preserve">which encodes </w:t>
      </w:r>
      <w:r w:rsidR="00AE6F85">
        <w:t xml:space="preserve">a </w:t>
      </w:r>
      <w:r w:rsidR="00581E8E">
        <w:t xml:space="preserve">poorly characterized </w:t>
      </w:r>
      <w:r w:rsidR="00AE6F85">
        <w:t>s</w:t>
      </w:r>
      <w:r w:rsidR="00581E8E">
        <w:t>ingle-pass membrane protein</w:t>
      </w:r>
      <w:r w:rsidR="00AE6F85">
        <w:t>.</w:t>
      </w:r>
      <w:r w:rsidR="00F557B6">
        <w:t xml:space="preserve"> </w:t>
      </w:r>
      <w:commentRangeStart w:id="13"/>
      <w:r w:rsidR="00F557B6">
        <w:t>Hierarchical clustering of samples by</w:t>
      </w:r>
      <w:r w:rsidR="00567C13">
        <w:t xml:space="preserve"> TPM for the top 10 differentially expressed transcripts revealed </w:t>
      </w:r>
      <w:r w:rsidR="00381D89">
        <w:t xml:space="preserve">that </w:t>
      </w:r>
      <w:r w:rsidR="00567C13">
        <w:t>on</w:t>
      </w:r>
      <w:r w:rsidR="003E7DC2">
        <w:t xml:space="preserve">e of the four major clusters </w:t>
      </w:r>
      <w:r w:rsidR="00567C13">
        <w:t>associate</w:t>
      </w:r>
      <w:r w:rsidR="003E7DC2">
        <w:t>s</w:t>
      </w:r>
      <w:r w:rsidR="00567C13">
        <w:t xml:space="preserve"> with 63/80 (79%) of</w:t>
      </w:r>
      <w:r w:rsidR="005E5E65">
        <w:t xml:space="preserve"> samples from severe cases, and the </w:t>
      </w:r>
      <w:r w:rsidR="005E5E65">
        <w:rPr>
          <w:i/>
        </w:rPr>
        <w:t>HLA-B</w:t>
      </w:r>
      <w:r w:rsidR="005E5E65">
        <w:t xml:space="preserve"> transcripts strongly associate with</w:t>
      </w:r>
      <w:r w:rsidR="006A4060">
        <w:t xml:space="preserve"> exactly</w:t>
      </w:r>
      <w:r w:rsidR="005E5E65">
        <w:t xml:space="preserve"> two of the three</w:t>
      </w:r>
      <w:r w:rsidR="00FE4DAF">
        <w:t xml:space="preserve"> remaining</w:t>
      </w:r>
      <w:r w:rsidR="005E5E65">
        <w:t xml:space="preserve"> clusters (Fig 6E).</w:t>
      </w:r>
      <w:r w:rsidR="00B2796F">
        <w:t xml:space="preserve"> </w:t>
      </w:r>
      <w:commentRangeEnd w:id="13"/>
      <w:r w:rsidR="00E81F5C">
        <w:rPr>
          <w:rStyle w:val="CommentReference"/>
        </w:rPr>
        <w:commentReference w:id="13"/>
      </w:r>
      <w:r w:rsidR="00B2796F">
        <w:t>Overexpression of these three transcripts in non-severe cases was consistent across</w:t>
      </w:r>
      <w:r w:rsidR="00021FD0">
        <w:t xml:space="preserve"> </w:t>
      </w:r>
      <w:r w:rsidR="004C713C">
        <w:t>both</w:t>
      </w:r>
      <w:r w:rsidR="00021FD0">
        <w:t xml:space="preserve"> timepoints</w:t>
      </w:r>
      <w:r w:rsidR="00F87C45">
        <w:t xml:space="preserve"> </w:t>
      </w:r>
      <w:r w:rsidR="00E07277">
        <w:t>(Fig 6F)</w:t>
      </w:r>
      <w:r w:rsidR="00DB5AE7">
        <w:t xml:space="preserve">, and of the three next </w:t>
      </w:r>
      <w:r w:rsidR="00021FD0">
        <w:t>highly ranked transcripts, two were associated with severe cases</w:t>
      </w:r>
      <w:r w:rsidR="00761311">
        <w:t xml:space="preserve"> (</w:t>
      </w:r>
      <w:r w:rsidR="00761311">
        <w:rPr>
          <w:i/>
        </w:rPr>
        <w:t>CCDC144A</w:t>
      </w:r>
      <w:r w:rsidR="00761311">
        <w:t xml:space="preserve">, </w:t>
      </w:r>
      <w:r w:rsidR="00761311">
        <w:rPr>
          <w:i/>
        </w:rPr>
        <w:t>NRG1</w:t>
      </w:r>
      <w:r w:rsidR="00761311">
        <w:t>)</w:t>
      </w:r>
      <w:r w:rsidR="00021FD0">
        <w:t xml:space="preserve"> while one was associated with non-severe cases</w:t>
      </w:r>
      <w:r w:rsidR="00761311">
        <w:t xml:space="preserve"> (</w:t>
      </w:r>
      <w:r w:rsidR="00761311">
        <w:rPr>
          <w:i/>
        </w:rPr>
        <w:t>FAM69A</w:t>
      </w:r>
      <w:r w:rsidR="00761311">
        <w:t>)</w:t>
      </w:r>
      <w:r w:rsidR="00296896">
        <w:t>.</w:t>
      </w:r>
      <w:r w:rsidR="00B112DF">
        <w:t xml:space="preserve"> We found a similarly sized signature for </w:t>
      </w:r>
      <w:r w:rsidR="007B7133">
        <w:t xml:space="preserve">the </w:t>
      </w:r>
      <w:r w:rsidR="00B112DF">
        <w:t>15d p.s.o. CHIKV IgG titer, with 63 differentially expressed transcripts at FDR &lt; 0.05</w:t>
      </w:r>
      <w:r w:rsidR="004147C3">
        <w:t xml:space="preserve"> (Fig 6</w:t>
      </w:r>
      <w:r w:rsidR="00476701">
        <w:t>G</w:t>
      </w:r>
      <w:r w:rsidR="004147C3">
        <w:t>)</w:t>
      </w:r>
      <w:r w:rsidR="00B112DF">
        <w:t>.</w:t>
      </w:r>
      <w:r w:rsidR="00EA5F6A">
        <w:t xml:space="preserve"> Top-ranked transcripts by </w:t>
      </w:r>
      <w:r w:rsidR="00EA5F6A">
        <w:rPr>
          <w:i/>
        </w:rPr>
        <w:t>P</w:t>
      </w:r>
      <w:r w:rsidR="00EA5F6A">
        <w:t xml:space="preserve"> value were again notable for </w:t>
      </w:r>
      <w:r w:rsidR="00C72CA3">
        <w:t>including</w:t>
      </w:r>
      <w:r w:rsidR="00EA5F6A">
        <w:t xml:space="preserve"> HLA genes, </w:t>
      </w:r>
      <w:r w:rsidR="00C162EB">
        <w:t>such as</w:t>
      </w:r>
      <w:r w:rsidR="008216AA">
        <w:t xml:space="preserve"> two transcripts of</w:t>
      </w:r>
      <w:r w:rsidR="00EA5F6A">
        <w:t xml:space="preserve"> </w:t>
      </w:r>
      <w:r w:rsidR="00EA5F6A">
        <w:rPr>
          <w:i/>
        </w:rPr>
        <w:t>HLA-A</w:t>
      </w:r>
      <w:r w:rsidR="00EA5F6A">
        <w:t xml:space="preserve"> and</w:t>
      </w:r>
      <w:r w:rsidR="008216AA">
        <w:t xml:space="preserve"> two transcripts of</w:t>
      </w:r>
      <w:r w:rsidR="00EA5F6A">
        <w:t xml:space="preserve"> </w:t>
      </w:r>
      <w:r w:rsidR="00EA5F6A">
        <w:rPr>
          <w:i/>
        </w:rPr>
        <w:t>HLA-DOB</w:t>
      </w:r>
      <w:r w:rsidR="00F24936">
        <w:t xml:space="preserve"> </w:t>
      </w:r>
      <w:r w:rsidR="00666162">
        <w:t>among</w:t>
      </w:r>
      <w:r w:rsidR="00F24936">
        <w:t xml:space="preserve"> the top eight transcripts.</w:t>
      </w:r>
    </w:p>
    <w:p w14:paraId="074B6F7F" w14:textId="3B4E7AFB" w:rsidR="00625BCF" w:rsidRDefault="005B1C31" w:rsidP="00625BCF">
      <w:pPr>
        <w:pStyle w:val="Heading2"/>
      </w:pPr>
      <w:r>
        <w:t>Multiscale</w:t>
      </w:r>
      <w:r w:rsidR="005C5272">
        <w:t xml:space="preserve"> network</w:t>
      </w:r>
      <w:r>
        <w:t xml:space="preserve"> analysis</w:t>
      </w:r>
    </w:p>
    <w:p w14:paraId="5A96967A" w14:textId="7D3BE533" w:rsidR="00625BCF" w:rsidRPr="00D1549E" w:rsidRDefault="00195571" w:rsidP="00625BCF">
      <w:pPr>
        <w:pStyle w:val="Normal2"/>
      </w:pPr>
      <w:r>
        <w:t xml:space="preserve">To </w:t>
      </w:r>
      <w:r w:rsidR="007C0C5B">
        <w:t>relate</w:t>
      </w:r>
      <w:r>
        <w:t xml:space="preserve"> CHIKV-associated transcriptomic changes </w:t>
      </w:r>
      <w:r w:rsidR="00D10AFB">
        <w:t>to</w:t>
      </w:r>
      <w:r>
        <w:t xml:space="preserve"> changes in cell </w:t>
      </w:r>
      <w:r w:rsidR="002839A1">
        <w:t>sub</w:t>
      </w:r>
      <w:r w:rsidR="00FC15BA">
        <w:t>-community frequencies</w:t>
      </w:r>
      <w:r w:rsidR="002839A1">
        <w:t>,</w:t>
      </w:r>
      <w:r w:rsidR="00FC15BA">
        <w:t xml:space="preserve"> serum</w:t>
      </w:r>
      <w:r w:rsidR="002839A1">
        <w:t xml:space="preserve"> </w:t>
      </w:r>
      <w:r>
        <w:t>cytokine</w:t>
      </w:r>
      <w:r w:rsidR="00FC15BA">
        <w:t xml:space="preserve"> concentrations</w:t>
      </w:r>
      <w:r w:rsidR="00602512">
        <w:t>,</w:t>
      </w:r>
      <w:r w:rsidR="002839A1">
        <w:t xml:space="preserve"> and clinical variables,</w:t>
      </w:r>
      <w:r w:rsidR="00602512">
        <w:t xml:space="preserve"> </w:t>
      </w:r>
      <w:r w:rsidR="001A0A5E">
        <w:t>we identified</w:t>
      </w:r>
      <w:r w:rsidR="00A2426B">
        <w:t xml:space="preserve"> coexpression patterns </w:t>
      </w:r>
      <w:r w:rsidR="00C65AFF">
        <w:t>among</w:t>
      </w:r>
      <w:r w:rsidR="00A2426B">
        <w:t xml:space="preserve"> </w:t>
      </w:r>
      <w:r w:rsidR="00C65AFF">
        <w:t>sets of</w:t>
      </w:r>
      <w:r w:rsidR="003E07DF">
        <w:t xml:space="preserve"> </w:t>
      </w:r>
      <w:r w:rsidR="00A2426B">
        <w:t xml:space="preserve">genes to </w:t>
      </w:r>
      <w:r w:rsidR="00A94207">
        <w:t>create coexpression network modules (coEM</w:t>
      </w:r>
      <w:r w:rsidR="008915FC">
        <w:t>s</w:t>
      </w:r>
      <w:r w:rsidR="00A94207">
        <w:t>)</w:t>
      </w:r>
      <w:r w:rsidR="00127544">
        <w:t xml:space="preserve"> using whole genome coexpression network analysis (WGCNA)</w:t>
      </w:r>
      <w:r w:rsidR="00A94207">
        <w:t>.</w:t>
      </w:r>
      <w:r w:rsidR="0052084A">
        <w:fldChar w:fldCharType="begin" w:fldLock="1"/>
      </w:r>
      <w:r w:rsidR="00136CBE">
        <w:instrText>ADDIN CSL_CITATION { "citationItems" : [ { "id" : "ITEM-1", "itemData" : { "DOI" : "10.2202/1544-6115.1128", "ISSN" : "1544-6115", "PMID" : "16646834", "abstract" : "Gene co-expression networks are increasingly used to explore the system-level functionality of genes. The network construction is conceptually straightforward: nodes represent genes and nodes are connected if the corresponding genes are significantly co-expressed across appropriately chosen tissue samples. In reality, it is tricky to define the connections between the nodes in such networks. An important question is whether it is biologically meaningful to encode gene co-expression using binary information (connected=1, unconnected=0). We describe a general framework for ;soft' thresholding that assigns a connection weight to each gene pair. This leads us to define the notion of a weighted gene co-expression network. For soft thresholding we propose several adjacency functions that convert the co-expression measure to a connection weight. For determining the parameters of the adjacency function, we propose a biologically motivated criterion (referred to as the scale-free topology criterion). We generalize the following important network concepts to the case of weighted networks. First, we introduce several node connectivity measures and provide empirical evidence that they can be important for predicting the biological significance of a gene. Second, we provide theoretical and empirical evidence that the ;weighted' topological overlap measure (used to define gene modules) leads to more cohesive modules than its ;unweighted' counterpart. Third, we generalize the clustering coefficient to weighted networks. Unlike the unweighted clustering coefficient, the weighted clustering coefficient is not inversely related to the connectivity. We provide a model that shows how an inverse relationship between clustering coefficient and connectivity arises from hard thresholding. We apply our methods to simulated data, a cancer microarray data set, and a yeast microarray data set.", "author" : [ { "dropping-particle" : "", "family" : "Zhang", "given" : "Bin", "non-dropping-particle" : "", "parse-names" : false, "suffix" : "" }, { "dropping-particle" : "", "family" : "Horvath", "given" : "Steve", "non-dropping-particle" : "", "parse-names" : false, "suffix" : "" } ], "container-title" : "Statistical applications in genetics and molecular biology", "id" : "ITEM-1", "issue" : "1", "issued" : { "date-parts" : [ [ "2005", "1" ] ] }, "page" : "Article17", "title" : "A general framework for weighted gene co-expression network analysis.", "type" : "article-journal", "volume" : "4" }, "uris" : [ "http://www.mendeley.com/documents/?uuid=dce2c2b7-3650-4c43-834a-a7f95961f128" ] } ], "mendeley" : { "formattedCitation" : "&lt;sup&gt;53&lt;/sup&gt;", "plainTextFormattedCitation" : "53", "previouslyFormattedCitation" : "&lt;sup&gt;53&lt;/sup&gt;" }, "properties" : { "noteIndex" : 0 }, "schema" : "https://github.com/citation-style-language/schema/raw/master/csl-citation.json" }</w:instrText>
      </w:r>
      <w:r w:rsidR="0052084A">
        <w:fldChar w:fldCharType="separate"/>
      </w:r>
      <w:r w:rsidR="009B5B20" w:rsidRPr="009B5B20">
        <w:rPr>
          <w:noProof/>
          <w:vertAlign w:val="superscript"/>
        </w:rPr>
        <w:t>53</w:t>
      </w:r>
      <w:r w:rsidR="0052084A">
        <w:fldChar w:fldCharType="end"/>
      </w:r>
      <w:r w:rsidR="00510453">
        <w:t xml:space="preserve"> </w:t>
      </w:r>
      <w:r w:rsidR="002839A1">
        <w:t>The coEMs could t</w:t>
      </w:r>
      <w:r w:rsidR="00D335CF">
        <w:t>hen be correlated with other variables to capture the genomic coregulatory struct</w:t>
      </w:r>
      <w:r w:rsidR="004207C6">
        <w:t xml:space="preserve">ure </w:t>
      </w:r>
      <w:r w:rsidR="00BF6593">
        <w:t xml:space="preserve">from </w:t>
      </w:r>
      <w:r w:rsidR="005802B8">
        <w:t>biological</w:t>
      </w:r>
      <w:r w:rsidR="00D6742C">
        <w:t xml:space="preserve"> variability </w:t>
      </w:r>
      <w:r w:rsidR="00776126">
        <w:t xml:space="preserve">present </w:t>
      </w:r>
      <w:r w:rsidR="00D6742C">
        <w:t>across and within the timepoints.</w:t>
      </w:r>
      <w:r w:rsidR="00490BDC">
        <w:t xml:space="preserve"> We identified </w:t>
      </w:r>
      <w:r w:rsidR="007F4837">
        <w:t>92 coEMs</w:t>
      </w:r>
      <w:r w:rsidR="00EE39D5">
        <w:t xml:space="preserve">, which </w:t>
      </w:r>
      <w:r w:rsidR="000A6B5F">
        <w:t>were</w:t>
      </w:r>
      <w:r w:rsidR="00EE39D5">
        <w:t xml:space="preserve"> named after arbitrary colors</w:t>
      </w:r>
      <w:r w:rsidR="007F4837">
        <w:t xml:space="preserve"> </w:t>
      </w:r>
      <w:r w:rsidR="00094CFC">
        <w:t xml:space="preserve">(Fig </w:t>
      </w:r>
      <w:r w:rsidR="00CF2BD1">
        <w:t>7</w:t>
      </w:r>
      <w:r w:rsidR="00094CFC">
        <w:t>A-B).</w:t>
      </w:r>
      <w:r w:rsidR="0039422F">
        <w:t xml:space="preserve"> </w:t>
      </w:r>
      <w:r w:rsidR="005852ED">
        <w:t>At a threshold of FDR &lt; 0.05, f</w:t>
      </w:r>
      <w:r w:rsidR="006A3B68">
        <w:t xml:space="preserve">our of these coEMs were significantly enriched for </w:t>
      </w:r>
      <w:r w:rsidR="00186967">
        <w:t xml:space="preserve">at least one of </w:t>
      </w:r>
      <w:r w:rsidR="006B3B17">
        <w:t xml:space="preserve">five </w:t>
      </w:r>
      <w:r w:rsidR="006A3B68">
        <w:t>gene</w:t>
      </w:r>
      <w:r w:rsidR="006B3B17">
        <w:t xml:space="preserve"> </w:t>
      </w:r>
      <w:r w:rsidR="006A3B68">
        <w:t>s</w:t>
      </w:r>
      <w:r w:rsidR="006B3B17">
        <w:t>ets</w:t>
      </w:r>
      <w:r w:rsidR="006A3B68">
        <w:t xml:space="preserve"> derived from the </w:t>
      </w:r>
      <w:r w:rsidR="003E0409">
        <w:t xml:space="preserve">previously acquired </w:t>
      </w:r>
      <w:r w:rsidR="00C617C2">
        <w:t>DET signatures for timepoint</w:t>
      </w:r>
      <w:r w:rsidR="005852ED">
        <w:t xml:space="preserve"> and viral titer </w:t>
      </w:r>
      <w:r w:rsidR="009473E6">
        <w:t xml:space="preserve">(Fig </w:t>
      </w:r>
      <w:r w:rsidR="00CF2BD1">
        <w:t>7</w:t>
      </w:r>
      <w:r w:rsidR="00F33E4E">
        <w:t>B). O</w:t>
      </w:r>
      <w:r w:rsidR="00087903">
        <w:t>f these enrichments, the most consist</w:t>
      </w:r>
      <w:r w:rsidR="00A707E2">
        <w:t>ent</w:t>
      </w:r>
      <w:r w:rsidR="00087903">
        <w:t xml:space="preserve"> and significant were </w:t>
      </w:r>
      <w:r w:rsidR="00DA2DC2">
        <w:t>turquoise</w:t>
      </w:r>
      <w:r w:rsidR="007318B0">
        <w:t xml:space="preserve"> (5/5 sets; max BF </w:t>
      </w:r>
      <w:r w:rsidR="007318B0">
        <w:rPr>
          <w:i/>
        </w:rPr>
        <w:t>P</w:t>
      </w:r>
      <w:r w:rsidR="007318B0">
        <w:t xml:space="preserve"> = 8.0e-07)</w:t>
      </w:r>
      <w:r w:rsidR="00DA2DC2">
        <w:t xml:space="preserve"> and sienna</w:t>
      </w:r>
      <w:r w:rsidR="007318B0">
        <w:t xml:space="preserve"> (3/5 sets; max BF </w:t>
      </w:r>
      <w:r w:rsidR="007318B0">
        <w:rPr>
          <w:i/>
        </w:rPr>
        <w:t>P</w:t>
      </w:r>
      <w:r w:rsidR="007318B0">
        <w:t xml:space="preserve"> = 1.8e-08)</w:t>
      </w:r>
      <w:r w:rsidR="000F4A7B">
        <w:t>.</w:t>
      </w:r>
      <w:r w:rsidR="002F4FCB">
        <w:t xml:space="preserve"> </w:t>
      </w:r>
      <w:r w:rsidR="00F95382">
        <w:t>DET e</w:t>
      </w:r>
      <w:r w:rsidR="002F4FCB">
        <w:t xml:space="preserve">nrichment </w:t>
      </w:r>
      <w:r w:rsidR="002F4FCB">
        <w:rPr>
          <w:i/>
        </w:rPr>
        <w:t>q</w:t>
      </w:r>
      <w:r w:rsidR="002F4FCB">
        <w:t xml:space="preserve"> values are depicted in Fig S25</w:t>
      </w:r>
      <w:r w:rsidR="00064663">
        <w:t>.</w:t>
      </w:r>
    </w:p>
    <w:p w14:paraId="2E428620" w14:textId="1810A657" w:rsidR="00F2604E" w:rsidRDefault="00E82101" w:rsidP="006A3B68">
      <w:pPr>
        <w:pStyle w:val="Normal2"/>
        <w:ind w:firstLine="720"/>
      </w:pPr>
      <w:r>
        <w:t xml:space="preserve">To explore the coregulatory structure between coEMs and clinical variables, we correlated </w:t>
      </w:r>
      <w:r w:rsidR="005063B7">
        <w:t>each</w:t>
      </w:r>
      <w:r>
        <w:t xml:space="preserve"> </w:t>
      </w:r>
      <w:r w:rsidR="003D5C2E">
        <w:t xml:space="preserve">coEM </w:t>
      </w:r>
      <w:r>
        <w:t>eigengene (which is the first pri</w:t>
      </w:r>
      <w:r w:rsidR="00067F2B">
        <w:t>ncipal component</w:t>
      </w:r>
      <w:r w:rsidR="00F5439C">
        <w:t xml:space="preserve"> of the</w:t>
      </w:r>
      <w:r w:rsidR="00D179BA">
        <w:t xml:space="preserve"> expression of genes in the module</w:t>
      </w:r>
      <w:r w:rsidR="00B65FC6">
        <w:t>)</w:t>
      </w:r>
      <w:r w:rsidR="00911B0A">
        <w:t xml:space="preserve"> against all other coEM eigengenes and the clinical variables</w:t>
      </w:r>
      <w:r w:rsidR="00A64AB9">
        <w:t xml:space="preserve"> (Fig 7C)</w:t>
      </w:r>
      <w:r w:rsidR="00911B0A">
        <w:t>.</w:t>
      </w:r>
      <w:r w:rsidR="00E92FE2">
        <w:t xml:space="preserve"> This revealed that the turquoise module was strongly positively correlated with the convalescent </w:t>
      </w:r>
      <w:r w:rsidR="00E46163">
        <w:t>phase (Pearson</w:t>
      </w:r>
      <w:r w:rsidR="00525251">
        <w:t>’s</w:t>
      </w:r>
      <w:r w:rsidR="00E46163">
        <w:t xml:space="preserve"> </w:t>
      </w:r>
      <w:r w:rsidR="00E46163">
        <w:rPr>
          <w:i/>
        </w:rPr>
        <w:t>r</w:t>
      </w:r>
      <w:r w:rsidR="00E46163">
        <w:t xml:space="preserve"> = 0.82), while the </w:t>
      </w:r>
      <w:r w:rsidR="0081172E">
        <w:t>sienna module was strongly positively correlated with the greenyellow module (</w:t>
      </w:r>
      <w:r w:rsidR="0081172E">
        <w:rPr>
          <w:i/>
        </w:rPr>
        <w:t>r</w:t>
      </w:r>
      <w:r w:rsidR="0081172E">
        <w:t xml:space="preserve"> = 0.97) and negatively correlated with the convalescent phase (</w:t>
      </w:r>
      <w:r w:rsidR="0081172E">
        <w:rPr>
          <w:i/>
        </w:rPr>
        <w:t>r</w:t>
      </w:r>
      <w:r w:rsidR="0081172E">
        <w:t xml:space="preserve"> = -0.39) and turquoise module (</w:t>
      </w:r>
      <w:r w:rsidR="0081172E">
        <w:rPr>
          <w:i/>
        </w:rPr>
        <w:t>r</w:t>
      </w:r>
      <w:r w:rsidR="0081172E">
        <w:t xml:space="preserve"> = -0.40).</w:t>
      </w:r>
      <w:r w:rsidR="001A50D5">
        <w:t xml:space="preserve"> The blue module was</w:t>
      </w:r>
      <w:r w:rsidR="002D3537">
        <w:t xml:space="preserve"> only</w:t>
      </w:r>
      <w:r w:rsidR="001A50D5">
        <w:t xml:space="preserve"> weakly positively correlated with the turquoise module (</w:t>
      </w:r>
      <w:r w:rsidR="001A50D5">
        <w:rPr>
          <w:i/>
        </w:rPr>
        <w:t>r</w:t>
      </w:r>
      <w:r w:rsidR="001A50D5">
        <w:t xml:space="preserve"> = 0.37) and the convalescent phase</w:t>
      </w:r>
      <w:r w:rsidR="001A50D5">
        <w:rPr>
          <w:i/>
        </w:rPr>
        <w:t xml:space="preserve"> </w:t>
      </w:r>
      <w:r w:rsidR="001A50D5">
        <w:t>(</w:t>
      </w:r>
      <w:r w:rsidR="001A50D5">
        <w:rPr>
          <w:i/>
        </w:rPr>
        <w:t>r</w:t>
      </w:r>
      <w:r w:rsidR="001A50D5">
        <w:t xml:space="preserve"> = 0.26).</w:t>
      </w:r>
      <w:r w:rsidR="005B1257">
        <w:t xml:space="preserve"> This suggests that in our study,</w:t>
      </w:r>
      <w:r w:rsidR="00433D51">
        <w:t xml:space="preserve"> the sienna module is most representative of </w:t>
      </w:r>
      <w:r w:rsidR="00DF4837">
        <w:t>acute-associated</w:t>
      </w:r>
      <w:r w:rsidR="00433D51">
        <w:t xml:space="preserve"> genes, while the turquoise module is most representative of convalescent</w:t>
      </w:r>
      <w:r w:rsidR="00A32AD0">
        <w:t>-associated</w:t>
      </w:r>
      <w:r w:rsidR="00910367">
        <w:t xml:space="preserve"> </w:t>
      </w:r>
      <w:r w:rsidR="00EF2CE8">
        <w:t>genes.</w:t>
      </w:r>
    </w:p>
    <w:p w14:paraId="0F197640" w14:textId="4728BF9A" w:rsidR="006A3B68" w:rsidRDefault="00B3121E" w:rsidP="006A3B68">
      <w:pPr>
        <w:pStyle w:val="Normal2"/>
        <w:ind w:firstLine="720"/>
      </w:pPr>
      <w:r>
        <w:t xml:space="preserve">We again </w:t>
      </w:r>
      <w:r w:rsidR="00565BE1">
        <w:t>utilized</w:t>
      </w:r>
      <w:r w:rsidR="00B04768">
        <w:t xml:space="preserve"> </w:t>
      </w:r>
      <w:r w:rsidR="00051AE3">
        <w:t xml:space="preserve">gene set </w:t>
      </w:r>
      <w:r w:rsidR="00565BE1">
        <w:t>enrichment analysis</w:t>
      </w:r>
      <w:r w:rsidR="00B04768">
        <w:t xml:space="preserve"> to explore th</w:t>
      </w:r>
      <w:r w:rsidR="00216770">
        <w:t>e composition of these modules. T</w:t>
      </w:r>
      <w:r w:rsidR="00AA34B8">
        <w:t xml:space="preserve">he sienna module was most significantly enriched for GO, Reactome, and WikiPathways terms </w:t>
      </w:r>
      <w:r w:rsidR="006216E9">
        <w:t>regarding the</w:t>
      </w:r>
      <w:r w:rsidR="00AA34B8">
        <w:t xml:space="preserve"> regulation of cytokine production, immune system signaling, and </w:t>
      </w:r>
      <w:r w:rsidR="00AA4A8F">
        <w:t>type II interferon signaling</w:t>
      </w:r>
      <w:r w:rsidR="000F00D2">
        <w:t xml:space="preserve"> (Table 3)</w:t>
      </w:r>
      <w:r w:rsidR="00AA4A8F">
        <w:t>.</w:t>
      </w:r>
      <w:r w:rsidR="006706A1">
        <w:t xml:space="preserve"> The blue module was significantly enriched</w:t>
      </w:r>
      <w:r w:rsidR="00514A5B">
        <w:t xml:space="preserve"> for</w:t>
      </w:r>
      <w:r w:rsidR="006706A1">
        <w:t xml:space="preserve"> </w:t>
      </w:r>
      <w:r w:rsidR="00D90DCB">
        <w:t>broader</w:t>
      </w:r>
      <w:r w:rsidR="006706A1">
        <w:t xml:space="preserve"> terms </w:t>
      </w:r>
      <w:r w:rsidR="00AA6366">
        <w:t>regarding</w:t>
      </w:r>
      <w:r w:rsidR="006706A1">
        <w:t xml:space="preserve"> gene expression, infectio</w:t>
      </w:r>
      <w:r w:rsidR="00500610">
        <w:t>us disease, and proteasome degradation.</w:t>
      </w:r>
      <w:r w:rsidR="00850399">
        <w:t xml:space="preserve"> </w:t>
      </w:r>
      <w:r w:rsidR="00784C47">
        <w:t>On the other hand, t</w:t>
      </w:r>
      <w:r w:rsidR="00850399">
        <w:t xml:space="preserve">he greenyellow module did not achieve any significant enrichments </w:t>
      </w:r>
      <w:r w:rsidR="00062265">
        <w:t>among</w:t>
      </w:r>
      <w:r w:rsidR="00850399">
        <w:t xml:space="preserve"> these annotation libraries at FDR &lt; 0.1, </w:t>
      </w:r>
      <w:r w:rsidR="003A7C6D">
        <w:t>and the size of the turquoise module (10,589</w:t>
      </w:r>
      <w:r w:rsidR="00CB1CA7">
        <w:t xml:space="preserve"> genes</w:t>
      </w:r>
      <w:r w:rsidR="003A7C6D">
        <w:t xml:space="preserve">) </w:t>
      </w:r>
      <w:r w:rsidR="00790D18">
        <w:t>precluded meaningful</w:t>
      </w:r>
      <w:r w:rsidR="003A7C6D">
        <w:t xml:space="preserve"> enrichment analysis.</w:t>
      </w:r>
    </w:p>
    <w:p w14:paraId="11B7954F" w14:textId="09E12A8F" w:rsidR="00BA5C66" w:rsidRDefault="00AB5BD7" w:rsidP="006A3B68">
      <w:pPr>
        <w:pStyle w:val="Normal2"/>
        <w:ind w:firstLine="720"/>
      </w:pPr>
      <w:r>
        <w:t>To create a m</w:t>
      </w:r>
      <w:r w:rsidR="00115D59">
        <w:t>ultiscale model spanning all experimental measurements</w:t>
      </w:r>
      <w:r w:rsidR="00380512">
        <w:t xml:space="preserve">, we expanded the interaction network </w:t>
      </w:r>
      <w:r w:rsidR="00805EF3">
        <w:t xml:space="preserve">to include correlations with </w:t>
      </w:r>
      <w:r w:rsidR="000A3D18">
        <w:t xml:space="preserve">cell </w:t>
      </w:r>
      <w:r w:rsidR="00805EF3">
        <w:t>sub</w:t>
      </w:r>
      <w:r w:rsidR="00FC15BA">
        <w:t>-community</w:t>
      </w:r>
      <w:r w:rsidR="00805EF3">
        <w:t xml:space="preserve"> frequencies</w:t>
      </w:r>
      <w:r w:rsidR="00407977">
        <w:t xml:space="preserve"> (</w:t>
      </w:r>
      <w:r w:rsidR="00CE33C4">
        <w:t xml:space="preserve">from </w:t>
      </w:r>
      <w:r w:rsidR="00407977">
        <w:t>CyTOF)</w:t>
      </w:r>
      <w:r w:rsidR="00805EF3">
        <w:t xml:space="preserve"> and </w:t>
      </w:r>
      <w:r w:rsidR="00337467">
        <w:t xml:space="preserve">serum </w:t>
      </w:r>
      <w:r w:rsidR="00805EF3">
        <w:t>cytokine concentrations</w:t>
      </w:r>
      <w:r w:rsidR="00384718">
        <w:t xml:space="preserve"> (from Luminex)</w:t>
      </w:r>
      <w:r w:rsidR="00805EF3">
        <w:t>.</w:t>
      </w:r>
      <w:r w:rsidR="00BE58E3">
        <w:t xml:space="preserve"> When </w:t>
      </w:r>
      <w:r w:rsidR="000759B0">
        <w:t>adding</w:t>
      </w:r>
      <w:r w:rsidR="00BE58E3">
        <w:t xml:space="preserve"> the latter dataset</w:t>
      </w:r>
      <w:r w:rsidR="00323C6D">
        <w:t xml:space="preserve">, the large positive </w:t>
      </w:r>
      <w:r w:rsidR="00466C34">
        <w:t>correlation</w:t>
      </w:r>
      <w:r w:rsidR="00AA106C">
        <w:t>s</w:t>
      </w:r>
      <w:r w:rsidR="00BF5F11">
        <w:t xml:space="preserve"> between</w:t>
      </w:r>
      <w:r w:rsidR="00313E27">
        <w:t xml:space="preserve"> nearly</w:t>
      </w:r>
      <w:r w:rsidR="00CC2249">
        <w:t xml:space="preserve"> all</w:t>
      </w:r>
      <w:r w:rsidR="00F104A8">
        <w:t xml:space="preserve"> cytokine concentrations</w:t>
      </w:r>
      <w:r w:rsidR="00BF5F11">
        <w:t xml:space="preserve"> </w:t>
      </w:r>
      <w:r w:rsidR="00073E86">
        <w:t xml:space="preserve">mentioned </w:t>
      </w:r>
      <w:r w:rsidR="0032751B">
        <w:t xml:space="preserve">previously </w:t>
      </w:r>
      <w:r w:rsidR="00BF5F11">
        <w:t>(Fig S11-S13)</w:t>
      </w:r>
      <w:r w:rsidR="00572A80">
        <w:t xml:space="preserve"> create</w:t>
      </w:r>
      <w:r w:rsidR="008D2615">
        <w:t>d</w:t>
      </w:r>
      <w:r w:rsidR="00680BB2">
        <w:t xml:space="preserve"> a large connected component</w:t>
      </w:r>
      <w:r w:rsidR="00DC6D2F">
        <w:t xml:space="preserve"> </w:t>
      </w:r>
      <w:r w:rsidR="003805A0">
        <w:t>dominating</w:t>
      </w:r>
      <w:r w:rsidR="00DC6D2F">
        <w:t xml:space="preserve"> the network</w:t>
      </w:r>
      <w:r w:rsidR="003805A0">
        <w:t xml:space="preserve"> structure</w:t>
      </w:r>
      <w:r w:rsidR="00DC6D2F">
        <w:t xml:space="preserve"> (Fig S26).</w:t>
      </w:r>
      <w:r w:rsidR="00407977">
        <w:t xml:space="preserve"> Focusing on </w:t>
      </w:r>
      <w:r w:rsidR="000A3D18">
        <w:t xml:space="preserve">the transcriptomic and </w:t>
      </w:r>
      <w:r w:rsidR="00504823">
        <w:t>cell sub</w:t>
      </w:r>
      <w:r w:rsidR="00FC15BA">
        <w:t>-community</w:t>
      </w:r>
      <w:r w:rsidR="00504823">
        <w:t xml:space="preserve"> data</w:t>
      </w:r>
      <w:r w:rsidR="00285404">
        <w:t xml:space="preserve"> and restricting to </w:t>
      </w:r>
      <w:r w:rsidR="008242D9">
        <w:t xml:space="preserve">correlations significant at </w:t>
      </w:r>
      <w:r w:rsidR="008242D9">
        <w:rPr>
          <w:i/>
        </w:rPr>
        <w:t>P</w:t>
      </w:r>
      <w:r w:rsidR="008242D9">
        <w:t xml:space="preserve"> &lt; 0.001</w:t>
      </w:r>
      <w:r w:rsidR="00504823">
        <w:t>,</w:t>
      </w:r>
      <w:r w:rsidR="00A40CC4">
        <w:t xml:space="preserve"> a</w:t>
      </w:r>
      <w:r w:rsidR="00F323BB">
        <w:t xml:space="preserve"> </w:t>
      </w:r>
      <w:r w:rsidR="0056090F">
        <w:t>well-</w:t>
      </w:r>
      <w:r w:rsidR="00F323BB">
        <w:t>organized network form</w:t>
      </w:r>
      <w:r w:rsidR="00720860">
        <w:t>ed</w:t>
      </w:r>
      <w:r w:rsidR="00F323BB">
        <w:t xml:space="preserve"> around the primary contrast in our dataset, </w:t>
      </w:r>
      <w:r w:rsidR="00474499">
        <w:t xml:space="preserve">the </w:t>
      </w:r>
      <w:r w:rsidR="00F323BB">
        <w:t>acute vs. convalescent timepoint</w:t>
      </w:r>
      <w:r w:rsidR="00DF6EAE">
        <w:t>s</w:t>
      </w:r>
      <w:r w:rsidR="00F323BB">
        <w:t xml:space="preserve"> (Fig 7D).</w:t>
      </w:r>
      <w:r w:rsidR="00A30F84">
        <w:t xml:space="preserve"> </w:t>
      </w:r>
      <w:r w:rsidR="00620024">
        <w:t>Under a force-directed layout, c</w:t>
      </w:r>
      <w:r w:rsidR="00A30F84">
        <w:t>ell sub</w:t>
      </w:r>
      <w:r w:rsidR="00FC15BA">
        <w:t>-communities</w:t>
      </w:r>
      <w:r w:rsidR="00A30F84">
        <w:t xml:space="preserve"> and gene modules </w:t>
      </w:r>
      <w:r w:rsidR="00E438E4">
        <w:t xml:space="preserve">that </w:t>
      </w:r>
      <w:r w:rsidR="00A30F84">
        <w:t>positively correlate with the convalescent timepoint</w:t>
      </w:r>
      <w:r w:rsidR="00620024">
        <w:t xml:space="preserve"> cluster</w:t>
      </w:r>
      <w:r w:rsidR="00962C11">
        <w:t>ed</w:t>
      </w:r>
      <w:r w:rsidR="00620024">
        <w:t xml:space="preserve"> together</w:t>
      </w:r>
      <w:r w:rsidR="00A30F84">
        <w:t xml:space="preserve"> (solid black box</w:t>
      </w:r>
      <w:r w:rsidR="00834B3E">
        <w:t>, Fig 7D</w:t>
      </w:r>
      <w:r w:rsidR="00A30F84">
        <w:t>)</w:t>
      </w:r>
      <w:r w:rsidR="00373A61">
        <w:t>, while</w:t>
      </w:r>
      <w:r w:rsidR="00076EDF">
        <w:t xml:space="preserve"> cell su</w:t>
      </w:r>
      <w:r w:rsidR="00FC15BA">
        <w:t>b-communities</w:t>
      </w:r>
      <w:r w:rsidR="00076EDF">
        <w:t xml:space="preserve"> and gene modules </w:t>
      </w:r>
      <w:r w:rsidR="00D258A6">
        <w:t xml:space="preserve">that </w:t>
      </w:r>
      <w:r w:rsidR="00076EDF">
        <w:t>negatively correlate with convalescence (and therefore associate with acute infection) also cluster</w:t>
      </w:r>
      <w:r w:rsidR="007912FF">
        <w:t>ed</w:t>
      </w:r>
      <w:r w:rsidR="00076EDF">
        <w:t xml:space="preserve"> together (dashed gray box</w:t>
      </w:r>
      <w:r w:rsidR="00834B3E">
        <w:t>, Fig 7D</w:t>
      </w:r>
      <w:r w:rsidR="00076EDF">
        <w:t>).</w:t>
      </w:r>
      <w:r w:rsidR="00516DC8">
        <w:t xml:space="preserve"> Weaker correlations between other gene modules, cell sub</w:t>
      </w:r>
      <w:r w:rsidR="00FC15BA">
        <w:t>-communities</w:t>
      </w:r>
      <w:r w:rsidR="00516DC8">
        <w:t xml:space="preserve">, and the other clinical variables </w:t>
      </w:r>
      <w:r w:rsidR="00C7229B">
        <w:t>remained</w:t>
      </w:r>
      <w:r w:rsidR="00516DC8">
        <w:t xml:space="preserve"> on the periphery of the network.</w:t>
      </w:r>
      <w:r w:rsidR="00E473A1">
        <w:t xml:space="preserve"> For instance, the </w:t>
      </w:r>
      <w:r w:rsidR="00DD36BB">
        <w:t xml:space="preserve">previously </w:t>
      </w:r>
      <w:r w:rsidR="008B6D0A">
        <w:t>described</w:t>
      </w:r>
      <w:r w:rsidR="00425772">
        <w:t xml:space="preserve"> significantly</w:t>
      </w:r>
      <w:r w:rsidR="008968F7">
        <w:t xml:space="preserve"> </w:t>
      </w:r>
      <w:r w:rsidR="00DD36BB">
        <w:t xml:space="preserve">positive </w:t>
      </w:r>
      <w:r w:rsidR="008968F7">
        <w:t>correlation between acute phase “nonclassical” CD14</w:t>
      </w:r>
      <w:r w:rsidR="008968F7">
        <w:rPr>
          <w:vertAlign w:val="superscript"/>
        </w:rPr>
        <w:t>+</w:t>
      </w:r>
      <w:r w:rsidR="008968F7">
        <w:t>CD16</w:t>
      </w:r>
      <w:r w:rsidR="008968F7">
        <w:rPr>
          <w:vertAlign w:val="superscript"/>
        </w:rPr>
        <w:t>++</w:t>
      </w:r>
      <w:r w:rsidR="008968F7">
        <w:t xml:space="preserve"> monocytes </w:t>
      </w:r>
      <w:r w:rsidR="00DD36BB">
        <w:t>(sub</w:t>
      </w:r>
      <w:r w:rsidR="000C2C8C">
        <w:t xml:space="preserve">-community </w:t>
      </w:r>
      <w:r w:rsidR="00DD36BB">
        <w:t>1) and CHIKV IgG</w:t>
      </w:r>
      <w:r w:rsidR="008968F7">
        <w:t xml:space="preserve"> </w:t>
      </w:r>
      <w:r w:rsidR="00DD36BB">
        <w:t>titer reappears as a weaker positive</w:t>
      </w:r>
      <w:r w:rsidR="003165C2">
        <w:t xml:space="preserve"> </w:t>
      </w:r>
      <w:r w:rsidR="00272227">
        <w:t>correlation</w:t>
      </w:r>
      <w:r w:rsidR="00626D1B">
        <w:t xml:space="preserve"> (asterisk</w:t>
      </w:r>
      <w:r w:rsidR="008A0881">
        <w:t xml:space="preserve"> with arrow</w:t>
      </w:r>
      <w:r w:rsidR="00626D1B">
        <w:t>, Fig 7D)</w:t>
      </w:r>
      <w:r w:rsidR="000A071A">
        <w:t xml:space="preserve">, since </w:t>
      </w:r>
      <w:r w:rsidR="005137F7">
        <w:t>the</w:t>
      </w:r>
      <w:r w:rsidR="000A071A">
        <w:t xml:space="preserve"> network</w:t>
      </w:r>
      <w:r w:rsidR="00617235">
        <w:t xml:space="preserve"> analysis</w:t>
      </w:r>
      <w:r w:rsidR="000A071A">
        <w:t xml:space="preserve"> includes both timepoints</w:t>
      </w:r>
      <w:r w:rsidR="0032120E">
        <w:t>.</w:t>
      </w:r>
    </w:p>
    <w:p w14:paraId="6138EA57" w14:textId="17F67CC8" w:rsidR="00676B83" w:rsidRDefault="00CC2D44" w:rsidP="00676B83">
      <w:pPr>
        <w:pStyle w:val="Normal2"/>
        <w:ind w:firstLine="720"/>
      </w:pPr>
      <w:r>
        <w:t xml:space="preserve">To test whether </w:t>
      </w:r>
      <w:r w:rsidR="008910D3">
        <w:t xml:space="preserve">the </w:t>
      </w:r>
      <w:r w:rsidR="00611343">
        <w:t xml:space="preserve">severe </w:t>
      </w:r>
      <w:r w:rsidR="009627E1">
        <w:t>dimensionality reduction</w:t>
      </w:r>
      <w:r w:rsidR="00706FE7">
        <w:t xml:space="preserve"> of the</w:t>
      </w:r>
      <w:r w:rsidR="008910D3">
        <w:t xml:space="preserve"> three datasets</w:t>
      </w:r>
      <w:r>
        <w:t xml:space="preserve"> </w:t>
      </w:r>
      <w:r w:rsidR="00630330">
        <w:t xml:space="preserve">to the </w:t>
      </w:r>
      <w:r w:rsidR="00795B9D">
        <w:t xml:space="preserve">relatively </w:t>
      </w:r>
      <w:r w:rsidR="00346C47">
        <w:t>small</w:t>
      </w:r>
      <w:r w:rsidR="00795B9D">
        <w:t xml:space="preserve"> </w:t>
      </w:r>
      <w:r w:rsidR="00630330">
        <w:t xml:space="preserve">network model presented in Fig 7D </w:t>
      </w:r>
      <w:r w:rsidR="00AB4E21">
        <w:t>retained</w:t>
      </w:r>
      <w:r w:rsidR="00A0534D">
        <w:t xml:space="preserve"> </w:t>
      </w:r>
      <w:r w:rsidR="00630330">
        <w:t>predictive value</w:t>
      </w:r>
      <w:r w:rsidR="00641B58">
        <w:t xml:space="preserve"> for the acute-convalescent contrast</w:t>
      </w:r>
      <w:r w:rsidR="009627E1">
        <w:t xml:space="preserve">, we </w:t>
      </w:r>
      <w:r w:rsidR="004671E1">
        <w:t>fit elastic net regularized logi</w:t>
      </w:r>
      <w:r w:rsidR="002B0656">
        <w:t xml:space="preserve">stic regression models to three versions of the </w:t>
      </w:r>
      <w:r w:rsidR="002113F0">
        <w:t>merged</w:t>
      </w:r>
      <w:r w:rsidR="002B0656">
        <w:t xml:space="preserve"> data: </w:t>
      </w:r>
      <w:r w:rsidR="00CB3E20" w:rsidRPr="00684B2C">
        <w:rPr>
          <w:i/>
        </w:rPr>
        <w:t>A</w:t>
      </w:r>
      <w:r w:rsidR="001166C9">
        <w:t>,</w:t>
      </w:r>
      <w:r w:rsidR="004E4065">
        <w:t xml:space="preserve"> </w:t>
      </w:r>
      <w:r w:rsidR="002B0656">
        <w:t xml:space="preserve">complete </w:t>
      </w:r>
      <w:r w:rsidR="009C5192">
        <w:t>per-</w:t>
      </w:r>
      <w:r w:rsidR="002B0656">
        <w:t xml:space="preserve">transcript </w:t>
      </w:r>
      <w:r w:rsidR="00302B5E">
        <w:t xml:space="preserve">quantification, </w:t>
      </w:r>
      <w:r w:rsidR="002B0656">
        <w:t>sub</w:t>
      </w:r>
      <w:r w:rsidR="00FC15BA">
        <w:t>-community</w:t>
      </w:r>
      <w:r w:rsidR="002B0656">
        <w:t xml:space="preserve"> frequencies</w:t>
      </w:r>
      <w:r w:rsidR="00302B5E">
        <w:t>,</w:t>
      </w:r>
      <w:r w:rsidR="002B0656">
        <w:t xml:space="preserve"> and serum cytokine concentrations</w:t>
      </w:r>
      <w:r w:rsidR="009E6B90">
        <w:t xml:space="preserve">; </w:t>
      </w:r>
      <w:r w:rsidR="00CB3E20" w:rsidRPr="00684B2C">
        <w:rPr>
          <w:i/>
        </w:rPr>
        <w:t>B</w:t>
      </w:r>
      <w:r w:rsidR="00684B2C">
        <w:t>,</w:t>
      </w:r>
      <w:r w:rsidR="00447751">
        <w:t xml:space="preserve"> same as </w:t>
      </w:r>
      <w:r w:rsidR="00CB3E20" w:rsidRPr="00684B2C">
        <w:rPr>
          <w:i/>
        </w:rPr>
        <w:t>A</w:t>
      </w:r>
      <w:r w:rsidR="00447751">
        <w:t xml:space="preserve"> but with</w:t>
      </w:r>
      <w:r w:rsidR="002113F0">
        <w:t xml:space="preserve"> coEM eigengenes instead o</w:t>
      </w:r>
      <w:r w:rsidR="00463FB7">
        <w:t>f per-transcript quantification;</w:t>
      </w:r>
      <w:r w:rsidR="00684B2C">
        <w:t xml:space="preserve"> and </w:t>
      </w:r>
      <w:r w:rsidR="00CB3E20" w:rsidRPr="00684B2C">
        <w:rPr>
          <w:i/>
        </w:rPr>
        <w:t>C</w:t>
      </w:r>
      <w:r w:rsidR="00684B2C">
        <w:t>,</w:t>
      </w:r>
      <w:r w:rsidR="009B6D03">
        <w:t xml:space="preserve"> same </w:t>
      </w:r>
      <w:r w:rsidR="00684B2C">
        <w:t xml:space="preserve">as </w:t>
      </w:r>
      <w:r w:rsidR="00684B2C">
        <w:rPr>
          <w:i/>
        </w:rPr>
        <w:t>B</w:t>
      </w:r>
      <w:r w:rsidR="00DF66BD">
        <w:t xml:space="preserve"> but with serum </w:t>
      </w:r>
      <w:r w:rsidR="008B0C45">
        <w:t>cytokine concentrations removed</w:t>
      </w:r>
      <w:r w:rsidR="00307E8F">
        <w:t>,</w:t>
      </w:r>
      <w:r w:rsidR="00DF66BD">
        <w:t xml:space="preserve"> </w:t>
      </w:r>
      <w:r w:rsidR="00CE61A8">
        <w:t>as in the final network model</w:t>
      </w:r>
      <w:r w:rsidR="00DF66BD">
        <w:t>.</w:t>
      </w:r>
      <w:r w:rsidR="001E6D6F">
        <w:t xml:space="preserve"> As expected</w:t>
      </w:r>
      <w:r w:rsidR="00ED119F">
        <w:t>,</w:t>
      </w:r>
      <w:r w:rsidR="00434F83">
        <w:t xml:space="preserve"> </w:t>
      </w:r>
      <w:r w:rsidR="00E9414B">
        <w:t xml:space="preserve">given the strong transcriptomic signature for </w:t>
      </w:r>
      <w:r w:rsidR="006B408D">
        <w:t>timepoint</w:t>
      </w:r>
      <w:r w:rsidR="001E6D6F">
        <w:t xml:space="preserve">, </w:t>
      </w:r>
      <w:r w:rsidR="00D9787C">
        <w:t>the model that had access to</w:t>
      </w:r>
      <w:r w:rsidR="001E6D6F">
        <w:t xml:space="preserve"> </w:t>
      </w:r>
      <w:r w:rsidR="00AF29B7">
        <w:t xml:space="preserve">complete </w:t>
      </w:r>
      <w:r w:rsidR="001E6D6F">
        <w:t>per-transcript quantification</w:t>
      </w:r>
      <w:r w:rsidR="007A148F">
        <w:t xml:space="preserve"> </w:t>
      </w:r>
      <w:r w:rsidR="00522848">
        <w:t xml:space="preserve">achieved </w:t>
      </w:r>
      <w:r w:rsidR="007A148F">
        <w:t>nearly perfect performance</w:t>
      </w:r>
      <w:r w:rsidR="009A0D47">
        <w:t xml:space="preserve"> under five-fold cross validation </w:t>
      </w:r>
      <w:r w:rsidR="002B5DCA">
        <w:t>(area under the receiver operating characteristic [</w:t>
      </w:r>
      <w:r w:rsidR="009A0D47">
        <w:t>AUC</w:t>
      </w:r>
      <w:r w:rsidR="002B5DCA">
        <w:t>]</w:t>
      </w:r>
      <w:r w:rsidR="009A0D47">
        <w:t>=0.97, 95% confidence interval [CI] 0.93–1.00</w:t>
      </w:r>
      <w:r w:rsidR="00C52682">
        <w:t>; Fig S27A</w:t>
      </w:r>
      <w:r w:rsidR="009A0D47">
        <w:t>).</w:t>
      </w:r>
      <w:r w:rsidR="003A589A">
        <w:t xml:space="preserve"> </w:t>
      </w:r>
      <w:r w:rsidR="00840A13">
        <w:t>R</w:t>
      </w:r>
      <w:r w:rsidR="003A589A">
        <w:t xml:space="preserve">eplacing per-transcript quantification with </w:t>
      </w:r>
      <w:r w:rsidR="00207003">
        <w:t xml:space="preserve">the 92 </w:t>
      </w:r>
      <w:r w:rsidR="003A589A">
        <w:t>coEM eigengenes</w:t>
      </w:r>
      <w:r w:rsidR="00446330">
        <w:t xml:space="preserve"> decreased </w:t>
      </w:r>
      <w:r w:rsidR="000029F8">
        <w:t xml:space="preserve">predictive </w:t>
      </w:r>
      <w:r w:rsidR="00446330">
        <w:t xml:space="preserve">performance </w:t>
      </w:r>
      <w:r w:rsidR="00006215">
        <w:t xml:space="preserve">only slightly </w:t>
      </w:r>
      <w:r w:rsidR="00446330">
        <w:t>(AUC=0.94, 95% CI 0.89–0.98</w:t>
      </w:r>
      <w:r w:rsidR="00967123">
        <w:t>; Fig S27B</w:t>
      </w:r>
      <w:r w:rsidR="00446330">
        <w:t>).</w:t>
      </w:r>
      <w:r w:rsidR="00B82D22">
        <w:t xml:space="preserve"> Removing the serum cytokine data, leaving only the</w:t>
      </w:r>
      <w:r w:rsidR="00747697">
        <w:t xml:space="preserve"> dimensi</w:t>
      </w:r>
      <w:r w:rsidR="00C67D7D">
        <w:t>onality-reduced</w:t>
      </w:r>
      <w:r w:rsidR="00B82D22">
        <w:t xml:space="preserve"> </w:t>
      </w:r>
      <w:r w:rsidR="006B3696">
        <w:t>d</w:t>
      </w:r>
      <w:r w:rsidR="00087B0E">
        <w:t xml:space="preserve">ata </w:t>
      </w:r>
      <w:r w:rsidR="00F1127A">
        <w:t>used</w:t>
      </w:r>
      <w:r w:rsidR="00DD4EF7">
        <w:t xml:space="preserve"> to generate</w:t>
      </w:r>
      <w:r w:rsidR="00B82D22">
        <w:t xml:space="preserve"> Fig 7D, did not </w:t>
      </w:r>
      <w:r w:rsidR="003E1E86">
        <w:t xml:space="preserve">further </w:t>
      </w:r>
      <w:r w:rsidR="00285094">
        <w:t>detract from model performance</w:t>
      </w:r>
      <w:r w:rsidR="00B03A05">
        <w:t xml:space="preserve"> </w:t>
      </w:r>
      <w:r w:rsidR="00B82D22">
        <w:t>(AUC=0.94, 95% CI 0.89–0.98</w:t>
      </w:r>
      <w:r w:rsidR="00E516CB">
        <w:t>; Fig S27C</w:t>
      </w:r>
      <w:r w:rsidR="00B82D22">
        <w:t>)</w:t>
      </w:r>
      <w:r w:rsidR="00CC50EB">
        <w:t>.</w:t>
      </w:r>
      <w:r w:rsidR="0016621D">
        <w:t xml:space="preserve"> </w:t>
      </w:r>
      <w:r w:rsidR="004D4FC1">
        <w:t>This suggests that</w:t>
      </w:r>
      <w:r w:rsidR="00065353">
        <w:t xml:space="preserve"> the</w:t>
      </w:r>
      <w:r w:rsidR="0016621D">
        <w:t xml:space="preserve"> </w:t>
      </w:r>
      <w:r w:rsidR="0038797C">
        <w:t>compact</w:t>
      </w:r>
      <w:r w:rsidR="002E7C3E">
        <w:t>,</w:t>
      </w:r>
      <w:r w:rsidR="005119E2">
        <w:t xml:space="preserve"> multiscale </w:t>
      </w:r>
      <w:r w:rsidR="0016621D">
        <w:t>net</w:t>
      </w:r>
      <w:r w:rsidR="00555706">
        <w:t xml:space="preserve">work model presented in Fig 7D </w:t>
      </w:r>
      <w:r w:rsidR="00737BF6">
        <w:t>preserve</w:t>
      </w:r>
      <w:r w:rsidR="00FD6015">
        <w:t>s</w:t>
      </w:r>
      <w:r w:rsidR="00555706">
        <w:t xml:space="preserve"> the majority of the contrast </w:t>
      </w:r>
      <w:r w:rsidR="00DD65D9">
        <w:t xml:space="preserve">between </w:t>
      </w:r>
      <w:r w:rsidR="0038797C">
        <w:t>the two phases of infection</w:t>
      </w:r>
      <w:r w:rsidR="00626872">
        <w:t xml:space="preserve"> </w:t>
      </w:r>
      <w:r w:rsidR="004E5BDC">
        <w:t xml:space="preserve">profiled </w:t>
      </w:r>
      <w:r w:rsidR="00555706">
        <w:t>by our stud</w:t>
      </w:r>
      <w:r w:rsidR="008332F4">
        <w:t>y.</w:t>
      </w:r>
    </w:p>
    <w:p w14:paraId="0D6DAD98" w14:textId="66FB5667" w:rsidR="00C94616" w:rsidRDefault="00C94616" w:rsidP="00676B83">
      <w:pPr>
        <w:pStyle w:val="Heading1"/>
      </w:pPr>
      <w:commentRangeStart w:id="14"/>
      <w:r>
        <w:t>Discussion</w:t>
      </w:r>
      <w:commentRangeEnd w:id="14"/>
      <w:r w:rsidR="003D45AF">
        <w:rPr>
          <w:rStyle w:val="CommentReference"/>
          <w:rFonts w:eastAsia="Arial" w:cs="Arial"/>
        </w:rPr>
        <w:commentReference w:id="14"/>
      </w:r>
    </w:p>
    <w:p w14:paraId="1CFDC73C" w14:textId="6F72A9ED" w:rsidR="00982305" w:rsidRDefault="007B0640" w:rsidP="00992A2E">
      <w:r>
        <w:t>We present in this study the</w:t>
      </w:r>
      <w:r w:rsidR="00CA138D">
        <w:t xml:space="preserve"> most comprehensive immune profi</w:t>
      </w:r>
      <w:r w:rsidR="00AB3C00">
        <w:t>l</w:t>
      </w:r>
      <w:r w:rsidR="00476144">
        <w:t>es available for</w:t>
      </w:r>
      <w:r w:rsidR="00A57213">
        <w:t xml:space="preserve"> </w:t>
      </w:r>
      <w:r w:rsidR="00D44595">
        <w:t>natural human infection</w:t>
      </w:r>
      <w:r w:rsidR="005B57F6">
        <w:t>s</w:t>
      </w:r>
      <w:r w:rsidR="00D44595">
        <w:t xml:space="preserve"> by </w:t>
      </w:r>
      <w:r w:rsidR="00B7421B">
        <w:t>CHIKV.</w:t>
      </w:r>
      <w:r w:rsidR="00FC2BA0">
        <w:t xml:space="preserve"> By employing</w:t>
      </w:r>
      <w:r w:rsidR="00B7643A">
        <w:t xml:space="preserve"> a </w:t>
      </w:r>
      <w:r w:rsidR="0088053B">
        <w:t>diverse</w:t>
      </w:r>
      <w:r w:rsidR="00097700">
        <w:t xml:space="preserve"> </w:t>
      </w:r>
      <w:r w:rsidR="002116A1">
        <w:t xml:space="preserve">CyTOF </w:t>
      </w:r>
      <w:r w:rsidR="004B779A">
        <w:t xml:space="preserve">antibody </w:t>
      </w:r>
      <w:r w:rsidR="00B7643A">
        <w:t>panel</w:t>
      </w:r>
      <w:r w:rsidR="00FC2BA0">
        <w:t xml:space="preserve"> and </w:t>
      </w:r>
      <w:r w:rsidR="005634D8">
        <w:t xml:space="preserve">novel clustering techniques to systematically </w:t>
      </w:r>
      <w:r w:rsidR="00AA7ADF">
        <w:t>discover sub</w:t>
      </w:r>
      <w:r w:rsidR="00FC15BA">
        <w:t>-communit</w:t>
      </w:r>
      <w:r w:rsidR="00D41C6A">
        <w:t>ies</w:t>
      </w:r>
      <w:r w:rsidR="00AA7ADF">
        <w:t xml:space="preserve"> </w:t>
      </w:r>
      <w:r w:rsidR="0023799A">
        <w:t xml:space="preserve">and their frequencies </w:t>
      </w:r>
      <w:r w:rsidR="00B32BC1">
        <w:t>in these data</w:t>
      </w:r>
      <w:r w:rsidR="005634D8">
        <w:t>,</w:t>
      </w:r>
      <w:r w:rsidR="00C90313">
        <w:t xml:space="preserve"> we </w:t>
      </w:r>
      <w:r w:rsidR="00417AFB">
        <w:t>discover</w:t>
      </w:r>
      <w:r w:rsidR="00493DE9">
        <w:t>ed</w:t>
      </w:r>
      <w:r w:rsidR="00C90313">
        <w:t xml:space="preserve"> more heterogeneity within PBMC pop</w:t>
      </w:r>
      <w:r w:rsidR="00F55E56">
        <w:t>ulations than</w:t>
      </w:r>
      <w:r w:rsidR="00F67741">
        <w:t xml:space="preserve"> previously recognized in</w:t>
      </w:r>
      <w:r w:rsidR="00F55E56">
        <w:t xml:space="preserve"> previous studies </w:t>
      </w:r>
      <w:r w:rsidR="00F67741">
        <w:t>of viral infection</w:t>
      </w:r>
      <w:r w:rsidR="00C90313">
        <w:t>. Considering the</w:t>
      </w:r>
      <w:r w:rsidR="00B7643A">
        <w:t xml:space="preserve"> </w:t>
      </w:r>
      <w:r w:rsidR="00B83826">
        <w:t>scarcity of</w:t>
      </w:r>
      <w:r w:rsidR="00681D03">
        <w:t xml:space="preserve"> </w:t>
      </w:r>
      <w:r w:rsidR="00702A9B">
        <w:t>any</w:t>
      </w:r>
      <w:r w:rsidR="006F2495">
        <w:t xml:space="preserve"> </w:t>
      </w:r>
      <w:r w:rsidR="00B83826">
        <w:t xml:space="preserve">CyTOF data </w:t>
      </w:r>
      <w:r w:rsidR="0070223A">
        <w:t xml:space="preserve">from </w:t>
      </w:r>
      <w:r w:rsidR="00B83826">
        <w:t>viral infections,</w:t>
      </w:r>
      <w:r w:rsidR="002C07B1">
        <w:fldChar w:fldCharType="begin" w:fldLock="1"/>
      </w:r>
      <w:r w:rsidR="00136CBE">
        <w:instrText>ADDIN CSL_CITATION { "citationItems" : [ { "id" : "ITEM-1", "itemData" : { "DOI" : "10.1016/j.ymeth.2015.07.008", "ISBN" : "1046-2023", "ISSN" : "10959130", "abstract" : "The recent application of mass cytometry (CyTOF) to biology provides a 'systems' approach to monitor concurrent changes in multiple host cell factors at the single cell level. We used CyTOF to evaluate T cells infected with varicella zoster virus (VZV) infection, documenting virus-mediated phenotypic and functional changes caused by this T cell tropic human herpesvirus. Here we summarize our findings using two complementary panels of antibodies against surface and intracellular signaling proteins to elucidate the consequences of VZV-mediated perturbations on the surface and in signaling networks of infected T cells. CyTOF data was analyzed by several statistical, analytical and visualization tools including hierarchical clustering, orthogonal scaling, SPADE, viSNE, and SLIDE. Data from the mass cytometry studies demonstrated that VZV infection led to 'remodeling' of the surface architecture of T cells, promoting skin trafficking phenotypes and associated with concomitant activation of T-cell receptor and PI3-kinase pathways. This method offers a novel approach for understanding viral interactions with differentiated host cells important for pathogenesis.", "author" : [ { "dropping-particle" : "", "family" : "Sen", "given" : "Nandini", "non-dropping-particle" : "", "parse-names" : false, "suffix" : "" }, { "dropping-particle" : "", "family" : "Mukherjee", "given" : "Gourab", "non-dropping-particle" : "", "parse-names" : false, "suffix" : "" }, { "dropping-particle" : "", "family" : "Arvin", "given" : "Ann M.", "non-dropping-particle" : "", "parse-names" : false, "suffix" : "" } ], "container-title" : "Methods", "id" : "ITEM-1", "issued" : { "date-parts" : [ [ "2015" ] ] }, "page" : "85-94", "publisher" : "Elsevier Inc.", "title" : "Single cell mass cytometry reveals remodeling of human T cell phenotypes by varicella zoster virus", "type" : "article-journal", "volume" : "90" }, "uris" : [ "http://www.mendeley.com/documents/?uuid=20c727af-fb4d-4d3a-9cb5-803d135a0f42" ] }, { "id" : "ITEM-2", "itemData" : { "DOI" : "10.1002/art.39027", "ISBN" : "8133815541", "ISSN" : "23265205", "PMID" : "25605621", "abstract" : "OBJECTIVE: Chikungunya virus (CHIKV) is an arthritogenic mosquito-transmitted alphavirus that spread to the Caribbean in 2013 and to the US in 2014. CHIKV-infected patients develop inflammatory arthritis that can persist for months or years, but little is known about the rheumatologic and immunologic features of CHIKV-related arthritis in humans, particularly as compared to rheumatoid arthritis (RA). The purpose of this study was to describe these features in a group of 10 American travelers who were nearly simultaneously infected while visiting Haiti in June 2014.\\n\\nMETHODS: Patient history was obtained and physical examination and laboratory tests were performed. All patients with CHIKV-related arthritis had detectable levels of anti-CHIKV IgG. Using cytometry by time-of-flight (CyTOF), we analyzed peripheral blood mononuclear cells in CHIKV-infected patients, healthy controls, and patients with untreated, active RA.\\n\\nRESULTS: Among 10 CHIKV-infected individuals, 8 developed persistent symmetric polyarthritis that met the American College of Rheumatology/European League Against Rheumatism 2010 criteria for (seronegative) RA. CyTOF analysis revealed that RA and CHIKV-infected patients had greater percentages of activated and effector CD4+ and CD8+ T cells than healthy controls.\\n\\nCONCLUSION: In addition to similar clinical features, patients with CHIKV infection and patients with RA develop very similar peripheral T cell phenotypes. These overlapping clinical and immunologic features highlight a need for rheumatologists to consider CHIKV infection when evaluating patients with new, symmetric polyarthritis.", "author" : [ { "dropping-particle" : "", "family" : "Miner", "given" : "Jonathan J.", "non-dropping-particle" : "", "parse-names" : false, "suffix" : "" }, { "dropping-particle" : "", "family" : "Yeang", "given" : "Han Xian Aw", "non-dropping-particle" : "", "parse-names" : false, "suffix" : "" }, { "dropping-particle" : "", "family" : "Fox", "given" : "Julie M.", "non-dropping-particle" : "", "parse-names" : false, "suffix" : "" }, { "dropping-particle" : "", "family" : "Taffner", "given" : "Samantha", "non-dropping-particle" : "", "parse-names" : false, "suffix" : "" }, { "dropping-particle" : "", "family" : "Malkova", "given" : "Olga N.", "non-dropping-particle" : "", "parse-names" : false, "suffix" : "" }, { "dropping-particle" : "", "family" : "Oh", "given" : "Stephen T.", "non-dropping-particle" : "", "parse-names" : false, "suffix" : "" }, { "dropping-particle" : "", "family" : "Kim", "given" : "Alfred H J", "non-dropping-particle" : "", "parse-names" : false, "suffix" : "" }, { "dropping-particle" : "", "family" : "Diamond", "given" : "Michael S.", "non-dropping-particle" : "", "parse-names" : false, "suffix" : "" }, { "dropping-particle" : "", "family" : "Lenschow", "given" : "Deborah J.", "non-dropping-particle" : "", "parse-names" : false, "suffix" : "" }, { "dropping-particle" : "", "family" : "Yokoyama", "given" : "Wayne M.", "non-dropping-particle" : "", "parse-names" : false, "suffix" : "" } ], "container-title" : "Arthritis and Rheumatology", "id" : "ITEM-2", "issue" : "5", "issued" : { "date-parts" : [ [ "2015" ] ] }, "page" : "1214-1220", "title" : "Brief report: Chikungunya viral arthritis in the United States: A mimic of seronegative rheumatoid arthritis", "type" : "article-journal", "volume" : "67" }, "uris" : [ "http://www.mendeley.com/documents/?uuid=d5dd45d5-86a7-4e35-80d4-55a063ebf517" ] } ], "mendeley" : { "formattedCitation" : "&lt;sup&gt;6,54&lt;/sup&gt;", "plainTextFormattedCitation" : "6,54", "previouslyFormattedCitation" : "&lt;sup&gt;6,54&lt;/sup&gt;" }, "properties" : { "noteIndex" : 0 }, "schema" : "https://github.com/citation-style-language/schema/raw/master/csl-citation.json" }</w:instrText>
      </w:r>
      <w:r w:rsidR="002C07B1">
        <w:fldChar w:fldCharType="separate"/>
      </w:r>
      <w:r w:rsidR="009B5B20" w:rsidRPr="009B5B20">
        <w:rPr>
          <w:noProof/>
          <w:vertAlign w:val="superscript"/>
        </w:rPr>
        <w:t>6,54</w:t>
      </w:r>
      <w:r w:rsidR="002C07B1">
        <w:fldChar w:fldCharType="end"/>
      </w:r>
      <w:r w:rsidR="009F0276">
        <w:t xml:space="preserve"> </w:t>
      </w:r>
      <w:r w:rsidR="006461EC">
        <w:t>these data</w:t>
      </w:r>
      <w:r w:rsidR="00CE3EF7">
        <w:t xml:space="preserve"> may represent the</w:t>
      </w:r>
      <w:r w:rsidR="00EE21A3">
        <w:t xml:space="preserve"> most comprehensive</w:t>
      </w:r>
      <w:r w:rsidR="00AB5563">
        <w:t xml:space="preserve"> immune</w:t>
      </w:r>
      <w:r w:rsidR="00EE21A3">
        <w:t xml:space="preserve"> profile</w:t>
      </w:r>
      <w:r w:rsidR="006461EC">
        <w:t>s</w:t>
      </w:r>
      <w:r w:rsidR="00EE21A3">
        <w:t xml:space="preserve"> </w:t>
      </w:r>
      <w:r w:rsidR="00AB5563">
        <w:t>for</w:t>
      </w:r>
      <w:r w:rsidR="00061E8A">
        <w:t xml:space="preserve"> any human viral disease</w:t>
      </w:r>
      <w:r w:rsidR="000F3E46">
        <w:t>.</w:t>
      </w:r>
      <w:r w:rsidR="00C70F21">
        <w:t xml:space="preserve"> By taking</w:t>
      </w:r>
      <w:r w:rsidR="00B7643A">
        <w:t xml:space="preserve"> an unbiased approach </w:t>
      </w:r>
      <w:r w:rsidR="00C70F21">
        <w:t xml:space="preserve">in measuring global </w:t>
      </w:r>
      <w:r w:rsidR="00B7643A">
        <w:t xml:space="preserve">changes across three scales (cell subpopulations, gene expression, and serum cytokines), we </w:t>
      </w:r>
      <w:r w:rsidR="008721A1">
        <w:t xml:space="preserve">provide </w:t>
      </w:r>
      <w:r w:rsidR="00BF17F7">
        <w:t xml:space="preserve">unprecedented </w:t>
      </w:r>
      <w:r w:rsidR="008721A1">
        <w:t xml:space="preserve">robustness and detail </w:t>
      </w:r>
      <w:r w:rsidR="00D00790">
        <w:t>on the effects of CHIKV on humans</w:t>
      </w:r>
      <w:r w:rsidR="008906EE">
        <w:t xml:space="preserve"> and a number of </w:t>
      </w:r>
      <w:r w:rsidR="00BD6F80">
        <w:t>novel</w:t>
      </w:r>
      <w:r w:rsidR="008906EE">
        <w:t xml:space="preserve"> findings</w:t>
      </w:r>
      <w:r w:rsidR="00B47322">
        <w:t xml:space="preserve"> that compel</w:t>
      </w:r>
      <w:r w:rsidR="00D00790">
        <w:t xml:space="preserve"> future hypothesis-driven </w:t>
      </w:r>
      <w:r w:rsidR="004D4DC6">
        <w:t>studies</w:t>
      </w:r>
      <w:r w:rsidR="00564575">
        <w:t>.</w:t>
      </w:r>
    </w:p>
    <w:p w14:paraId="08780A50" w14:textId="390A5F2B" w:rsidR="00CE393A" w:rsidRDefault="00D36E9C" w:rsidP="0005373F">
      <w:pPr>
        <w:pStyle w:val="Heading2"/>
      </w:pPr>
      <w:r>
        <w:t>Strong</w:t>
      </w:r>
      <w:r w:rsidR="00B44C6E">
        <w:t xml:space="preserve"> association</w:t>
      </w:r>
      <w:r w:rsidR="00FC41BC">
        <w:t>s</w:t>
      </w:r>
      <w:r w:rsidR="00A47DA4">
        <w:t xml:space="preserve"> between CHIKV and</w:t>
      </w:r>
      <w:r w:rsidR="00B44C6E">
        <w:t xml:space="preserve"> </w:t>
      </w:r>
      <w:r w:rsidR="00FA7709">
        <w:t>monocyte sub-communities</w:t>
      </w:r>
    </w:p>
    <w:p w14:paraId="006AAE06" w14:textId="1CEDE901" w:rsidR="00B90DCC" w:rsidRDefault="000872ED" w:rsidP="00992A2E">
      <w:r>
        <w:t>On the cell population level, our findings</w:t>
      </w:r>
      <w:r w:rsidR="005B601D">
        <w:t xml:space="preserve"> </w:t>
      </w:r>
      <w:r w:rsidR="007F0BF5">
        <w:t>indicate</w:t>
      </w:r>
      <w:r w:rsidR="00D9422E">
        <w:t xml:space="preserve"> </w:t>
      </w:r>
      <w:r w:rsidR="005B601D">
        <w:t xml:space="preserve">a prominent role </w:t>
      </w:r>
      <w:r w:rsidR="008F5A44">
        <w:t>for</w:t>
      </w:r>
      <w:r w:rsidR="005B601D">
        <w:t xml:space="preserve"> </w:t>
      </w:r>
      <w:r w:rsidR="00AA7EE3">
        <w:t>CD14</w:t>
      </w:r>
      <w:r w:rsidR="00AA7EE3" w:rsidRPr="00E37C56">
        <w:rPr>
          <w:vertAlign w:val="superscript"/>
        </w:rPr>
        <w:t>+</w:t>
      </w:r>
      <w:r w:rsidR="00AA7EE3" w:rsidRPr="00AA7EE3">
        <w:t xml:space="preserve"> and </w:t>
      </w:r>
      <w:r w:rsidR="00AA7EE3">
        <w:t>CD14</w:t>
      </w:r>
      <w:r w:rsidR="00AA7EE3" w:rsidRPr="00E37C56">
        <w:rPr>
          <w:vertAlign w:val="superscript"/>
        </w:rPr>
        <w:t>+</w:t>
      </w:r>
      <w:r w:rsidR="00AA7EE3">
        <w:t>CD16</w:t>
      </w:r>
      <w:r w:rsidR="00AA7EE3" w:rsidRPr="00E37C56">
        <w:rPr>
          <w:vertAlign w:val="superscript"/>
        </w:rPr>
        <w:t>+</w:t>
      </w:r>
      <w:r w:rsidR="00AA7EE3">
        <w:t xml:space="preserve"> </w:t>
      </w:r>
      <w:r w:rsidR="005B601D">
        <w:t>monocytes</w:t>
      </w:r>
      <w:r>
        <w:t>—</w:t>
      </w:r>
      <w:r w:rsidR="00ED2FD1">
        <w:t>including s</w:t>
      </w:r>
      <w:r w:rsidR="0099593C">
        <w:t>everal novel phenotypes therein</w:t>
      </w:r>
      <w:r>
        <w:t>—</w:t>
      </w:r>
      <w:r w:rsidR="006B2564">
        <w:t>during</w:t>
      </w:r>
      <w:r w:rsidR="005B601D">
        <w:t xml:space="preserve"> the </w:t>
      </w:r>
      <w:r w:rsidR="0023205B">
        <w:t>acute</w:t>
      </w:r>
      <w:r w:rsidR="00ED2FD1">
        <w:t xml:space="preserve"> immune response to CHIKV.</w:t>
      </w:r>
      <w:r w:rsidR="00E37C56">
        <w:t xml:space="preserve"> T</w:t>
      </w:r>
      <w:r w:rsidR="0075153C">
        <w:t xml:space="preserve">wo </w:t>
      </w:r>
      <w:r w:rsidR="0059126B">
        <w:t xml:space="preserve">cell </w:t>
      </w:r>
      <w:r w:rsidR="00E84D15">
        <w:t>sub</w:t>
      </w:r>
      <w:r w:rsidR="000F57FB">
        <w:t>-</w:t>
      </w:r>
      <w:r w:rsidR="00E84D15">
        <w:t xml:space="preserve">communities </w:t>
      </w:r>
      <w:r w:rsidR="00E37C56">
        <w:t>were more strongly associated with acute infection than all other sub-communities by two orders of magnitude:</w:t>
      </w:r>
      <w:r w:rsidR="0075153C">
        <w:t xml:space="preserve"> “intermediate” CD14</w:t>
      </w:r>
      <w:r w:rsidR="0075153C" w:rsidRPr="00E37C56">
        <w:rPr>
          <w:vertAlign w:val="superscript"/>
        </w:rPr>
        <w:t>++</w:t>
      </w:r>
      <w:r w:rsidR="0075153C">
        <w:t>CD16</w:t>
      </w:r>
      <w:r w:rsidR="0075153C" w:rsidRPr="00E37C56">
        <w:rPr>
          <w:vertAlign w:val="superscript"/>
        </w:rPr>
        <w:t>+</w:t>
      </w:r>
      <w:r w:rsidR="0075153C">
        <w:t xml:space="preserve"> monocytes </w:t>
      </w:r>
      <w:r w:rsidR="00C341FC">
        <w:t xml:space="preserve">and a </w:t>
      </w:r>
      <w:r w:rsidR="006C611A">
        <w:t>CD123</w:t>
      </w:r>
      <w:r w:rsidR="006C611A" w:rsidRPr="00E37C56">
        <w:rPr>
          <w:vertAlign w:val="superscript"/>
        </w:rPr>
        <w:t>+</w:t>
      </w:r>
      <w:r w:rsidR="006C611A">
        <w:t>, CX3CR1</w:t>
      </w:r>
      <w:r w:rsidR="006C611A" w:rsidRPr="00E37C56">
        <w:rPr>
          <w:vertAlign w:val="superscript"/>
        </w:rPr>
        <w:t>+</w:t>
      </w:r>
      <w:r w:rsidR="006C611A">
        <w:t xml:space="preserve"> and CD141</w:t>
      </w:r>
      <w:r w:rsidR="006C611A" w:rsidRPr="00E37C56">
        <w:rPr>
          <w:vertAlign w:val="superscript"/>
        </w:rPr>
        <w:t>+</w:t>
      </w:r>
      <w:r w:rsidR="006C611A">
        <w:t xml:space="preserve"> </w:t>
      </w:r>
      <w:r w:rsidR="00C341FC">
        <w:t>subpopulation of CD14</w:t>
      </w:r>
      <w:r w:rsidR="00C341FC" w:rsidRPr="00E37C56">
        <w:rPr>
          <w:vertAlign w:val="superscript"/>
        </w:rPr>
        <w:t>+</w:t>
      </w:r>
      <w:r w:rsidR="00190EE1">
        <w:t xml:space="preserve"> monocytes.</w:t>
      </w:r>
      <w:r w:rsidR="00B90DCC">
        <w:tab/>
      </w:r>
    </w:p>
    <w:p w14:paraId="178A886B" w14:textId="7AC8DA10" w:rsidR="00691A12" w:rsidRDefault="001114C2" w:rsidP="00992A2E">
      <w:pPr>
        <w:ind w:firstLine="720"/>
      </w:pPr>
      <w:r>
        <w:t>“Intermediate” CD14</w:t>
      </w:r>
      <w:r w:rsidRPr="00071F2C">
        <w:rPr>
          <w:vertAlign w:val="superscript"/>
        </w:rPr>
        <w:t>++</w:t>
      </w:r>
      <w:r>
        <w:t>CD16</w:t>
      </w:r>
      <w:r w:rsidRPr="00071F2C">
        <w:rPr>
          <w:vertAlign w:val="superscript"/>
        </w:rPr>
        <w:t>+</w:t>
      </w:r>
      <w:r>
        <w:t xml:space="preserve"> monocytes are a recently described population</w:t>
      </w:r>
      <w:r w:rsidR="00806321">
        <w:fldChar w:fldCharType="begin" w:fldLock="1"/>
      </w:r>
      <w:r w:rsidR="00C737AB">
        <w:instrText>ADDIN CSL_CITATION { "citationItems" : [ { "id" : "ITEM-1", "itemData" : { "DOI" : "10.1182/blood-2010-12-326355", "ISBN" : "2010123263", "ISSN" : "1528-0020", "PMID" : "21653326", "abstract" : "New official nomenclature subdivides human monocytes into 3 subsets: the classical (CD14(++)CD16(-)), intermediate (CD14(++)CD16(+)), and nonclassical (CD14(+)CD16(++)) monocytes. This introduces new challenges, as monocyte heterogeneity is mostly understood based on 2 subsets, the CD16(-) and CD16(+) monocytes. Here, we comprehensively defined the 3 circulating human monocyte subsets using microarray, flow cytometry, and cytokine production analysis. We find that intermediate monocytes expressed a large majority (87%) of genes and surface proteins at levels between classical and nonclassical monocytes. This establishes their intermediary nature at the molecular level. We unveil the close relationship between the intermediate and nonclassic monocytes, along with features that separate them. Intermediate monocytes expressed highest levels of major histocompatibility complex class II, GFR\u03b12 and CLEC10A, whereas nonclassic monocytes were distinguished by cytoskeleton rearrangement genes, inflammatory cytokine production, and CD294 and Siglec10 surface expression. In addition, we identify new features for classic monocytes, including AP-1 transcription factor genes, CLEC4D and IL-13R\u03b11 surface expression. We also find circumstantial evidence supporting the developmental relationship between the 3 subsets, including gradual changes in maturation genes and surface markers. By comprehensively defining the 3 monocyte subsets during healthy conditions, we facilitate target identification and detailed analyses of aberrations that may occur to monocyte subsets during diseases.", "author" : [ { "dropping-particle" : "", "family" : "Wong", "given" : "Kok Loon", "non-dropping-particle" : "", "parse-names" : false, "suffix" : "" }, { "dropping-particle" : "", "family" : "Tai", "given" : "June Jing-Yi", "non-dropping-particle" : "", "parse-names" : false, "suffix" : "" }, { "dropping-particle" : "", "family" : "Wong", "given" : "Wing-Cheong", "non-dropping-particle" : "", "parse-names" : false, "suffix" : "" }, { "dropping-particle" : "", "family" : "Han", "given" : "Hao", "non-dropping-particle" : "", "parse-names" : false, "suffix" : "" }, { "dropping-particle" : "", "family" : "Sem", "given" : "Xiaohui", "non-dropping-particle" : "", "parse-names" : false, "suffix" : "" }, { "dropping-particle" : "", "family" : "Yeap", "given" : "Wei-Hseun", "non-dropping-particle" : "", "parse-names" : false, "suffix" : "" }, { "dropping-particle" : "", "family" : "Kourilsky", "given" : "Philippe", "non-dropping-particle" : "", "parse-names" : false, "suffix" : "" }, { "dropping-particle" : "", "family" : "Wong", "given" : "Siew-Cheng", "non-dropping-particle" : "", "parse-names" : false, "suffix" : "" } ], "container-title" : "Blood", "id" : "ITEM-1", "issue" : "5", "issued" : { "date-parts" : [ [ "2011" ] ] }, "page" : "e16-31", "title" : "Gene expression profiling reveals the defining features of the classical, intermediate, and nonclassical human monocyte subsets.", "type" : "article-journal", "volume" : "118" }, "uris" : [ "http://www.mendeley.com/documents/?uuid=2e6a31ad-d269-46d4-a32e-16f0b44ea5a5" ] }, { "id" : "ITEM-2", "itemData" : { "DOI" : "10.1182/blood-2010-02-258558", "ISSN" : "0006-4971", "author" : [ { "dropping-particle" : "", "family" : "Ziegler-Heitbrock", "given" : "L.", "non-dropping-particle" : "", "parse-names" : false, "suffix" : "" }, { "dropping-particle" : "", "family" : "Ancuta", "given" : "Petronela", "non-dropping-particle" : "", "parse-names" : false, "suffix" : "" }, { "dropping-particle" : "", "family" : "Crowe", "given" : "Suzanne", "non-dropping-particle" : "", "parse-names" : false, "suffix" : "" }, { "dropping-particle" : "", "family" : "Dalod", "given" : "Marc", "non-dropping-particle" : "", "parse-names" : false, "suffix" : "" }, { "dropping-particle" : "", "family" : "Grau", "given" : "Veronika", "non-dropping-particle" : "", "parse-names" : false, "suffix" : "" }, { "dropping-particle" : "", "family" : "Hart", "given" : "Derek N", "non-dropping-particle" : "", "parse-names" : false, "suffix" : "" }, { "dropping-particle" : "", "family" : "Leenen", "given" : "Pieter J M", "non-dropping-particle" : "", "parse-names" : false, "suffix" : "" }, { "dropping-particle" : "", "family" : "Liu", "given" : "Y.-J.", "non-dropping-particle" : "", "parse-names" : false, "suffix" : "" }, { "dropping-particle" : "", "family" : "MacPherson", "given" : "G.", "non-dropping-particle" : "", "parse-names" : false, "suffix" : "" }, { "dropping-particle" : "", "family" : "Randolph", "given" : "Gwendalyn J", "non-dropping-particle" : "", "parse-names" : false, "suffix" : "" }, { "dropping-particle" : "", "family" : "Scherberich", "given" : "J.", "non-dropping-particle" : "", "parse-names" : false, "suffix" : "" }, { "dropping-particle" : "", "family" : "Schmitz", "given" : "Juergen", "non-dropping-particle" : "", "parse-names" : false, "suffix" : "" }, { "dropping-particle" : "", "family" : "Shortman", "given" : "Ken", "non-dropping-particle" : "", "parse-names" : false, "suffix" : "" }, { "dropping-particle" : "", "family" : "Sozzani", "given" : "Silvano", "non-dropping-particle" : "", "parse-names" : false, "suffix" : "" }, { "dropping-particle" : "", "family" : "Strobl", "given" : "Herbert", "non-dropping-particle" : "", "parse-names" : false, "suffix" : "" }, { "dropping-particle" : "", "family" : "Zembala", "given" : "Marek", "non-dropping-particle" : "", "parse-names" : false, "suffix" : "" }, { "dropping-particle" : "", "family" : "Austyn", "given" : "Jonathan M", "non-dropping-particle" : "", "parse-names" : false, "suffix" : "" }, { "dropping-particle" : "", "family" : "Lutz", "given" : "Manfred B", "non-dropping-particle" : "", "parse-names" : false, "suffix" : "" } ], "container-title" : "Blood", "id" : "ITEM-2", "issue" : "16", "issued" : { "date-parts" : [ [ "2010", "10", "21" ] ] }, "page" : "e74-e80", "title" : "Nomenclature of monocytes and dendritic cells in blood", "type" : "article-journal", "volume" : "116" }, "uris" : [ "http://www.mendeley.com/documents/?uuid=42e43f54-b419-42a6-97d8-0ff9e8466d44" ] } ], "mendeley" : { "formattedCitation" : "&lt;sup&gt;42,43&lt;/sup&gt;", "plainTextFormattedCitation" : "42,43", "previouslyFormattedCitation" : "&lt;sup&gt;42,43&lt;/sup&gt;" }, "properties" : { "noteIndex" : 0 }, "schema" : "https://github.com/citation-style-language/schema/raw/master/csl-citation.json" }</w:instrText>
      </w:r>
      <w:r w:rsidR="00806321">
        <w:fldChar w:fldCharType="separate"/>
      </w:r>
      <w:r w:rsidR="00C737AB" w:rsidRPr="00071F2C">
        <w:rPr>
          <w:noProof/>
          <w:vertAlign w:val="superscript"/>
        </w:rPr>
        <w:t>42,43</w:t>
      </w:r>
      <w:r w:rsidR="00806321">
        <w:fldChar w:fldCharType="end"/>
      </w:r>
      <w:r w:rsidR="007E7698">
        <w:t xml:space="preserve"> </w:t>
      </w:r>
      <w:r w:rsidR="00806321">
        <w:t xml:space="preserve">that </w:t>
      </w:r>
      <w:r w:rsidR="00B90DCC">
        <w:t xml:space="preserve">received initial </w:t>
      </w:r>
      <w:r w:rsidR="008B100B">
        <w:t>attention</w:t>
      </w:r>
      <w:r w:rsidR="007D173C">
        <w:t xml:space="preserve"> </w:t>
      </w:r>
      <w:r w:rsidR="00F93358">
        <w:t xml:space="preserve">for </w:t>
      </w:r>
      <w:r w:rsidR="007C489B">
        <w:t>showing</w:t>
      </w:r>
      <w:r w:rsidR="00F93358">
        <w:t xml:space="preserve"> independent predictive value for </w:t>
      </w:r>
      <w:r w:rsidR="003C6FA8">
        <w:t>cardiovascular event risk</w:t>
      </w:r>
      <w:r w:rsidR="004310B5">
        <w:t>,</w:t>
      </w:r>
      <w:r w:rsidR="00F93358">
        <w:fldChar w:fldCharType="begin" w:fldLock="1"/>
      </w:r>
      <w:r w:rsidR="00136CBE">
        <w:instrText>ADDIN CSL_CITATION { "citationItems" : [ { "id" : "ITEM-1", "itemData" : { "DOI" : "10.1016/j.jacc.2012.07.019", "ISBN" : "1558-3597 (Electronic)\\r0735-1097 (Linking)", "ISSN" : "07351097", "PMID" : "22999728", "abstract" : "Objectives: The aim of this study was to analyze the yet ill-defined relationship of distinct human monocyte subsets with cardiovascular outcomes in a broad patient population at cardiovascular risk. Background: Monocytes, the most abundant immune cell type found in atherosclerotic plaques, are crucial promoters of atherogenesis. Three distinct human monocyte subsets exist: classical CD14++CD16-, intermediate CD14++CD16+, and nonclassical CD14+CD16++ monocytes. Immunomodulation of distinct monocyte subsets has recently been discussed as a new therapeutic avenue in atherosclerosis. Methods: Cardiovascular events in 951 subjects referred for elective coronary angiography were prospectively analyzed. Monocyte subset analysis was performed using flow cytometry, blinded to patients' clinical characteristics, and patients were categorized according to quartiles of total monocyte and monocyte subset counts. The primary endpoint was defined a priori as the first occurrence of cardiovascular death, acute myocardial infarction, or nonhemorrhagic stroke. Endpoint adjudication was done blinded to monocyte subset distribution. Results: During a mean follow-up period of 2.6 \u00b1 1.0 years, 93 patients experienced the primary endpoint. In univariate Kaplan-Meier analysis, counts of total (p = 0.010), classical CD14++CD16- (p = 0.024), and intermediate CD14++CD16+ (p &lt; 0.001) monocytes predicted the primary endpoint, whereas nonclassical monocytes did not (p = 0.158). After full adjustment for confounders, CD14++CD16+ monocytes remained the only monocyte subset independently related to cardiovascular events (fourth vs. first quartile: hazard ratio: 3.019; 95% confidence interval: 1.315 to 6.928; p = 0.009). Conclusions: CD14++CD16+ monocytes independently predicted cardiovascular events in subjects referred for elective coronary angiography. Future studies will be needed to elucidate whether CD14++CD16+ monocytes may become a target cell population for new therapeutic strategies in atherosclerosis. \u00a9 2012 American College of Cardiology Foundation.", "author" : [ { "dropping-particle" : "", "family" : "Rogacev", "given" : "Kyrill S.", "non-dropping-particle" : "", "parse-names" : false, "suffix" : "" }, { "dropping-particle" : "", "family" : "Cremers", "given" : "Bodo", "non-dropping-particle" : "", "parse-names" : false, "suffix" : "" }, { "dropping-particle" : "", "family" : "Zawada", "given" : "Adam M.", "non-dropping-particle" : "", "parse-names" : false, "suffix" : "" }, { "dropping-particle" : "", "family" : "Seiler", "given" : "Sarah", "non-dropping-particle" : "", "parse-names" : false, "suffix" : "" }, { "dropping-particle" : "", "family" : "Binder", "given" : "Nadine", "non-dropping-particle" : "", "parse-names" : false, "suffix" : "" }, { "dropping-particle" : "", "family" : "Ege", "given" : "Philipp", "non-dropping-particle" : "", "parse-names" : false, "suffix" : "" }, { "dropping-particle" : "", "family" : "Gro\u00dfe-Dunker", "given" : "Gunnar", "non-dropping-particle" : "", "parse-names" : false, "suffix" : "" }, { "dropping-particle" : "", "family" : "Heisel", "given" : "Isabel", "non-dropping-particle" : "", "parse-names" : false, "suffix" : "" }, { "dropping-particle" : "", "family" : "Hornof", "given" : "Florian", "non-dropping-particle" : "", "parse-names" : false, "suffix" : "" }, { "dropping-particle" : "", "family" : "Jeken", "given" : "Jana", "non-dropping-particle" : "", "parse-names" : false, "suffix" : "" }, { "dropping-particle" : "", "family" : "Rebling", "given" : "Niko M.", "non-dropping-particle" : "", "parse-names" : false, "suffix" : "" }, { "dropping-particle" : "", "family" : "Ulrich", "given" : "Christof", "non-dropping-particle" : "", "parse-names" : false, "suffix" : "" }, { "dropping-particle" : "", "family" : "Scheller", "given" : "Bruno", "non-dropping-particle" : "", "parse-names" : false, "suffix" : "" }, { "dropping-particle" : "", "family" : "B\u00f6hm", "given" : "Michael", "non-dropping-particle" : "", "parse-names" : false, "suffix" : "" }, { "dropping-particle" : "", "family" : "Fliser", "given" : "Danilo", "non-dropping-particle" : "", "parse-names" : false, "suffix" : "" }, { "dropping-particle" : "", "family" : "Heine", "given" : "Gunnar H.", "non-dropping-particle" : "", "parse-names" : false, "suffix" : "" } ], "container-title" : "Journal of the American College of Cardiology", "id" : "ITEM-1", "issue" : "16", "issued" : { "date-parts" : [ [ "2012" ] ] }, "page" : "1512-1520", "publisher" : "Elsevier Inc.", "title" : "CD14++CD16+ monocytes independently predict cardiovascular events: A cohort study of 951 patients referred for elective coronary angiography", "type" : "article-journal", "volume" : "60" }, "uris" : [ "http://www.mendeley.com/documents/?uuid=cb3862a3-b636-46ff-afe9-d7bec9dbdede" ] } ], "mendeley" : { "formattedCitation" : "&lt;sup&gt;55&lt;/sup&gt;", "plainTextFormattedCitation" : "55", "previouslyFormattedCitation" : "&lt;sup&gt;55&lt;/sup&gt;" }, "properties" : { "noteIndex" : 0 }, "schema" : "https://github.com/citation-style-language/schema/raw/master/csl-citation.json" }</w:instrText>
      </w:r>
      <w:r w:rsidR="00F93358">
        <w:fldChar w:fldCharType="separate"/>
      </w:r>
      <w:r w:rsidR="009B5B20" w:rsidRPr="00071F2C">
        <w:rPr>
          <w:noProof/>
          <w:vertAlign w:val="superscript"/>
        </w:rPr>
        <w:t>55</w:t>
      </w:r>
      <w:r w:rsidR="00F93358">
        <w:fldChar w:fldCharType="end"/>
      </w:r>
      <w:r w:rsidR="004310B5">
        <w:t xml:space="preserve"> </w:t>
      </w:r>
      <w:r w:rsidR="0090499E">
        <w:t xml:space="preserve">which </w:t>
      </w:r>
      <w:r w:rsidR="00071F2C">
        <w:t xml:space="preserve">hinted at </w:t>
      </w:r>
      <w:r w:rsidR="004310B5">
        <w:t>a role in vascular inflammation or athe</w:t>
      </w:r>
      <w:r w:rsidR="00135FE9">
        <w:t xml:space="preserve">rosclerosis. They </w:t>
      </w:r>
      <w:r w:rsidR="00AB3DEA">
        <w:t xml:space="preserve">were also found to </w:t>
      </w:r>
      <w:r w:rsidR="00135FE9">
        <w:t>selectively express</w:t>
      </w:r>
      <w:r w:rsidR="000E7D53">
        <w:t xml:space="preserve"> CCR5, the coreceptor for HIV</w:t>
      </w:r>
      <w:r w:rsidR="00F93358">
        <w:t>.</w:t>
      </w:r>
      <w:r w:rsidR="000E7D53">
        <w:fldChar w:fldCharType="begin" w:fldLock="1"/>
      </w:r>
      <w:r w:rsidR="00136CBE">
        <w:instrText>ADDIN CSL_CITATION { "citationItems" : [ { "id" : "ITEM-1", "itemData" : { "DOI" : "10.4049/jimmunol.178.10.6581", "ISBN" : "0022-1767", "ISSN" : "0022-1767", "PMID" : "17475889", "abstract" : "HIV-1 persists in peripheral blood monocytes in individuals receiving highly active antiretroviral therapy (HAART) with viral suppression, despite these cells being poorly susceptible to infection in vitro. Because very few monocytes harbor HIV-1 in vivo, we considered whether a subset of monocytes might be more permissive to infection. We show that a minor CD16+ monocyte subset preferentially harbors HIV-1 in infected individuals on HAART when compared with the majority of monocytes (CD14highCD16-). We confirmed this by in vitro experiments showing that CD16+ monocytes were more susceptible to CCR5-using strains of HIV-1, a finding that is associated with higher CCR5 expression on these cells. CD16+ monocytes were also more permissive to infection with a vesicular stomatitis virus G protein-pseudotyped reporter strain of HIV-1 than the majority of monocytes, suggesting that they are better able to support HIV-1 replication after entry. Consistent with this observation, high molecular mass complexes of apolipoprotein B mRNA-editing enzyme, catalytic polypeptide-like 3G (APOBEC3G) were observed in CD16+ monocytes that were similar to those observed in highly permissive T cells. In contrast, CD14highCD16- monocytes contained low molecular mass active APOBEC3G, suggesting this is a mechanism of resistance to HIV-1 infection in these cells. Collectively, these data show that CD16+ monocytes are preferentially susceptible to HIV-1 entry, more permissive for replication, and constitute a continuing source of viral persistence during HAART.", "author" : [ { "dropping-particle" : "", "family" : "Ellery", "given" : "P. J.", "non-dropping-particle" : "", "parse-names" : false, "suffix" : "" }, { "dropping-particle" : "", "family" : "Tippett", "given" : "E.", "non-dropping-particle" : "", "parse-names" : false, "suffix" : "" }, { "dropping-particle" : "", "family" : "Chiu", "given" : "Y.-L.", "non-dropping-particle" : "", "parse-names" : false, "suffix" : "" }, { "dropping-particle" : "", "family" : "Paukovics", "given" : "G.", "non-dropping-particle" : "", "parse-names" : false, "suffix" : "" }, { "dropping-particle" : "", "family" : "Cameron", "given" : "P. U.", "non-dropping-particle" : "", "parse-names" : false, "suffix" : "" }, { "dropping-particle" : "", "family" : "Solomon", "given" : "a.", "non-dropping-particle" : "", "parse-names" : false, "suffix" : "" }, { "dropping-particle" : "", "family" : "Lewin", "given" : "S. R.", "non-dropping-particle" : "", "parse-names" : false, "suffix" : "" }, { "dropping-particle" : "", "family" : "Gorry", "given" : "P. R.", "non-dropping-particle" : "", "parse-names" : false, "suffix" : "" }, { "dropping-particle" : "", "family" : "Jaworowski", "given" : "a.", "non-dropping-particle" : "", "parse-names" : false, "suffix" : "" }, { "dropping-particle" : "", "family" : "Greene", "given" : "W. C.", "non-dropping-particle" : "", "parse-names" : false, "suffix" : "" }, { "dropping-particle" : "", "family" : "Sonza", "given" : "S.", "non-dropping-particle" : "", "parse-names" : false, "suffix" : "" }, { "dropping-particle" : "", "family" : "Crowe", "given" : "S. M.", "non-dropping-particle" : "", "parse-names" : false, "suffix" : "" } ], "container-title" : "The Journal of Immunology", "id" : "ITEM-1", "issue" : "10", "issued" : { "date-parts" : [ [ "2007" ] ] }, "page" : "6581-6589", "title" : "The CD16+ Monocyte Subset Is More Permissive to Infection and Preferentially Harbors HIV-1 In Vivo", "type" : "article-journal", "volume" : "178" }, "uris" : [ "http://www.mendeley.com/documents/?uuid=bf675f01-44df-4fb2-9a4a-2eb7e37fda3d" ] } ], "mendeley" : { "formattedCitation" : "&lt;sup&gt;56&lt;/sup&gt;", "plainTextFormattedCitation" : "56", "previouslyFormattedCitation" : "&lt;sup&gt;56&lt;/sup&gt;" }, "properties" : { "noteIndex" : 0 }, "schema" : "https://github.com/citation-style-language/schema/raw/master/csl-citation.json" }</w:instrText>
      </w:r>
      <w:r w:rsidR="000E7D53">
        <w:fldChar w:fldCharType="separate"/>
      </w:r>
      <w:r w:rsidR="009B5B20" w:rsidRPr="00071F2C">
        <w:rPr>
          <w:noProof/>
          <w:vertAlign w:val="superscript"/>
        </w:rPr>
        <w:t>56</w:t>
      </w:r>
      <w:r w:rsidR="000E7D53">
        <w:fldChar w:fldCharType="end"/>
      </w:r>
      <w:r w:rsidR="00F93358">
        <w:t xml:space="preserve"> </w:t>
      </w:r>
      <w:r w:rsidR="00C053FD">
        <w:t xml:space="preserve">Subsequently, </w:t>
      </w:r>
      <w:r w:rsidR="002538F7">
        <w:t>studies discovered that these cells are</w:t>
      </w:r>
      <w:r w:rsidR="00C053FD">
        <w:t xml:space="preserve"> selectively (i.e., </w:t>
      </w:r>
      <w:r w:rsidR="00505586">
        <w:t>in contrast to</w:t>
      </w:r>
      <w:r w:rsidR="00F17BA6">
        <w:t xml:space="preserve"> </w:t>
      </w:r>
      <w:r w:rsidR="00C053FD">
        <w:t>“nonclassical” CD14</w:t>
      </w:r>
      <w:r w:rsidR="00C053FD" w:rsidRPr="00071F2C">
        <w:rPr>
          <w:vertAlign w:val="superscript"/>
        </w:rPr>
        <w:t>+</w:t>
      </w:r>
      <w:r w:rsidR="00C053FD">
        <w:t>CD16</w:t>
      </w:r>
      <w:r w:rsidR="00C053FD" w:rsidRPr="00071F2C">
        <w:rPr>
          <w:vertAlign w:val="superscript"/>
        </w:rPr>
        <w:t>++</w:t>
      </w:r>
      <w:r w:rsidR="00C053FD">
        <w:t xml:space="preserve"> monocytes)</w:t>
      </w:r>
      <w:r w:rsidR="00E43D0B">
        <w:t xml:space="preserve"> expanded</w:t>
      </w:r>
      <w:r w:rsidR="00C053FD">
        <w:t xml:space="preserve"> in </w:t>
      </w:r>
      <w:r w:rsidR="00F33934">
        <w:t xml:space="preserve">bacterial </w:t>
      </w:r>
      <w:r w:rsidR="000B2B62">
        <w:t>sepsis,</w:t>
      </w:r>
      <w:r w:rsidR="001F1AFC">
        <w:t xml:space="preserve"> </w:t>
      </w:r>
      <w:r w:rsidR="000B2B62">
        <w:t>Dengue fever, Crohn’s disease, rheumatoid arthritis, Eale’s disease, and asthma.</w:t>
      </w:r>
      <w:r w:rsidR="000B2B62">
        <w:fldChar w:fldCharType="begin" w:fldLock="1"/>
      </w:r>
      <w:r w:rsidR="00136CBE">
        <w:instrText>ADDIN CSL_CITATION { "citationItems" : [ { "id" : "ITEM-1", "itemData" : { "DOI" : "10.1007/s12026-012-8297-3", "ISBN" : "0257-277x", "ISSN" : "0257277X", "PMID" : "22430559", "abstract" : "Human blood monocytes are heterogeneous and conventionally subdivided into two subsets based on CD16 expression. Recently, the official nomenclature subdivides monocytes into three subsets, the additional subset arising from the segregation of the CD16+ monocytes into two based on relative expression of CD14. Recent whole genome analysis reveal that specialized functions and phenotypes can be attributed to these newly defined monocyte subsets. In this review, we discuss these recent results, and also the description and utility of this new segregation in several disease conditions. We also discuss alternative markers for segregating the monocyte subsets, for example using Tie-2 and slan, which do not necessarily follow the official method of segregating monocyte subsets based on relative CD14 and CD16 expressions.", "author" : [ { "dropping-particle" : "", "family" : "Wong", "given" : "Kok Loon", "non-dropping-particle" : "", "parse-names" : false, "suffix" : "" }, { "dropping-particle" : "", "family" : "Yeap", "given" : "Wei Hseun", "non-dropping-particle" : "", "parse-names" : false, "suffix" : "" }, { "dropping-particle" : "", "family" : "Tai", "given" : "June Jing Yi", "non-dropping-particle" : "", "parse-names" : false, "suffix" : "" }, { "dropping-particle" : "", "family" : "Ong", "given" : "Siew Min", "non-dropping-particle" : "", "parse-names" : false, "suffix" : "" }, { "dropping-particle" : "", "family" : "Dang", "given" : "Truong Minh", "non-dropping-particle" : "", "parse-names" : false, "suffix" : "" }, { "dropping-particle" : "", "family" : "Wong", "given" : "Siew Cheng", "non-dropping-particle" : "", "parse-names" : false, "suffix" : "" } ], "container-title" : "Immunologic Research", "id" : "ITEM-1", "issue" : "1-3", "issued" : { "date-parts" : [ [ "2012" ] ] }, "page" : "41-57", "title" : "The three human monocyte subsets: Implications for health and disease", "type" : "article-journal", "volume" : "53" }, "uris" : [ "http://www.mendeley.com/documents/?uuid=22fa46c6-5d0d-4807-ab5a-aefdb701db0e" ] } ], "mendeley" : { "formattedCitation" : "&lt;sup&gt;57&lt;/sup&gt;", "plainTextFormattedCitation" : "57", "previouslyFormattedCitation" : "&lt;sup&gt;57&lt;/sup&gt;" }, "properties" : { "noteIndex" : 0 }, "schema" : "https://github.com/citation-style-language/schema/raw/master/csl-citation.json" }</w:instrText>
      </w:r>
      <w:r w:rsidR="000B2B62">
        <w:fldChar w:fldCharType="separate"/>
      </w:r>
      <w:r w:rsidR="009B5B20" w:rsidRPr="00071F2C">
        <w:rPr>
          <w:noProof/>
          <w:vertAlign w:val="superscript"/>
        </w:rPr>
        <w:t>57</w:t>
      </w:r>
      <w:r w:rsidR="000B2B62">
        <w:fldChar w:fldCharType="end"/>
      </w:r>
      <w:r w:rsidR="00C053FD">
        <w:t xml:space="preserve"> </w:t>
      </w:r>
      <w:r w:rsidR="002D3617">
        <w:t xml:space="preserve">Compared </w:t>
      </w:r>
      <w:r w:rsidR="00F52B7D">
        <w:t>to</w:t>
      </w:r>
      <w:r w:rsidR="002D3617">
        <w:t xml:space="preserve"> </w:t>
      </w:r>
      <w:r w:rsidR="001154BB">
        <w:t>our</w:t>
      </w:r>
      <w:r w:rsidR="002D3617">
        <w:t xml:space="preserve"> </w:t>
      </w:r>
      <w:r w:rsidR="001154BB">
        <w:t xml:space="preserve">putative cluster </w:t>
      </w:r>
      <w:r w:rsidR="00EB66A8">
        <w:t>of</w:t>
      </w:r>
      <w:r w:rsidR="001154BB">
        <w:t xml:space="preserve"> </w:t>
      </w:r>
      <w:r w:rsidR="002D3617">
        <w:t>“nonclassical” CD14</w:t>
      </w:r>
      <w:r w:rsidR="002D3617" w:rsidRPr="00071F2C">
        <w:rPr>
          <w:vertAlign w:val="superscript"/>
        </w:rPr>
        <w:t>+</w:t>
      </w:r>
      <w:r w:rsidR="002D3617">
        <w:t>CD16</w:t>
      </w:r>
      <w:r w:rsidR="002D3617" w:rsidRPr="00071F2C">
        <w:rPr>
          <w:vertAlign w:val="superscript"/>
        </w:rPr>
        <w:t>++</w:t>
      </w:r>
      <w:r w:rsidR="002D3617">
        <w:t xml:space="preserve"> monocytes, w</w:t>
      </w:r>
      <w:r w:rsidR="009B5A79">
        <w:t xml:space="preserve">e </w:t>
      </w:r>
      <w:r w:rsidR="00C3775A">
        <w:t>too</w:t>
      </w:r>
      <w:r w:rsidR="002E24FC">
        <w:t xml:space="preserve"> </w:t>
      </w:r>
      <w:r w:rsidR="009B5A79">
        <w:t xml:space="preserve">saw </w:t>
      </w:r>
      <w:r w:rsidR="00221051">
        <w:t>higher</w:t>
      </w:r>
      <w:r w:rsidR="009B5A79">
        <w:t xml:space="preserve"> expression of CCR5 in </w:t>
      </w:r>
      <w:r w:rsidR="00362E6B">
        <w:t>the “intermediate”</w:t>
      </w:r>
      <w:r w:rsidR="009B5A79">
        <w:t xml:space="preserve"> subpopulation</w:t>
      </w:r>
      <w:r w:rsidR="00BC5AB6">
        <w:t>,</w:t>
      </w:r>
      <w:r w:rsidR="00804A2B">
        <w:t xml:space="preserve"> </w:t>
      </w:r>
      <w:r w:rsidR="00F260CA">
        <w:t>as well as</w:t>
      </w:r>
      <w:r w:rsidR="00A3555E">
        <w:t xml:space="preserve"> </w:t>
      </w:r>
      <w:r w:rsidR="00C57FE6">
        <w:t xml:space="preserve">higher </w:t>
      </w:r>
      <w:r w:rsidR="00A3555E">
        <w:t xml:space="preserve">expression of HLA-DR, another </w:t>
      </w:r>
      <w:r w:rsidR="00A26D5F">
        <w:t>selective</w:t>
      </w:r>
      <w:r w:rsidR="00A3555E">
        <w:t xml:space="preserve"> </w:t>
      </w:r>
      <w:r w:rsidR="00B31877">
        <w:t xml:space="preserve">marker </w:t>
      </w:r>
      <w:r w:rsidR="00A3555E">
        <w:t>(Fig S3)</w:t>
      </w:r>
      <w:r w:rsidR="00DE626B">
        <w:t>, providing strong evidence that this population is the same “intermediate” phenotype described in previous studies</w:t>
      </w:r>
      <w:r w:rsidR="00A3555E">
        <w:t>.</w:t>
      </w:r>
      <w:r w:rsidR="003466F4">
        <w:fldChar w:fldCharType="begin" w:fldLock="1"/>
      </w:r>
      <w:r w:rsidR="00136CBE">
        <w:instrText>ADDIN CSL_CITATION { "citationItems" : [ { "id" : "ITEM-1", "itemData" : { "DOI" : "10.1182/blood-2011-01-326827", "ISBN" : "4968411623545", "ISSN" : "00064971", "PMID" : "21803849", "abstract" : "Monocytes are a heterogeneous cell population with subset-specific functions and phenotypes. The differential expression of CD14 and CD16 distinguishes classical CD14(++)CD16(-), intermediate CD14(++)CD16(+), and nonclassical CD14(+)CD16(++) monocytes. Current knowledge on human monocyte heterogeneity is still incomplete: while it is increasingly acknowledged that CD14(++)CD16(+) monocytes are of outstanding significance in 2 global health issues, namely HIV-1 infection and atherosclerosis, CD14(++)CD16(+) monocytes remain the most poorly characterized subset so far. We therefore developed a method to purify the 3 monocyte subsets from human blood and analyzed their transcriptomes using SuperSAGE in combination with high-throughput sequencing. Analysis of 5 487 603 tags revealed unique identifiers of CD14(++)CD16(+) monocytes, delineating these cells from the 2 other monocyte subsets. Gene Ontology (GO) enrichment analysis suggests diverse immunologic functions, linking CD14(++)CD16(+) monocytes to Ag processing and presentation (eg, CD74, HLA-DR, IFI30, CTSB), to inflammation and monocyte activation (eg, TGFB1, AIF1, PTPN6), and to angiogenesis (eg, TIE2, CD105). In conclusion, we provide genetic evidence for a distinct role of CD14(++)CD16(+) monocytes in human immunity. After CD14(++)CD16(+) monocytes have earlier been discussed as a potential therapeutic target in inflammatory diseases, we are hopeful that our data will spur further research in the field of monocyte heterogeneity.;", "author" : [ { "dropping-particle" : "", "family" : "Zawada", "given" : "Adam M.", "non-dropping-particle" : "", "parse-names" : false, "suffix" : "" }, { "dropping-particle" : "", "family" : "Rogacev", "given" : "Kyrill S.", "non-dropping-particle" : "", "parse-names" : false, "suffix" : "" }, { "dropping-particle" : "", "family" : "Rotter", "given" : "Bj\u00f6rn", "non-dropping-particle" : "", "parse-names" : false, "suffix" : "" }, { "dropping-particle" : "", "family" : "Winter", "given" : "Peter", "non-dropping-particle" : "", "parse-names" : false, "suffix" : "" }, { "dropping-particle" : "", "family" : "Marell", "given" : "Rolf R.", "non-dropping-particle" : "", "parse-names" : false, "suffix" : "" }, { "dropping-particle" : "", "family" : "Fliser", "given" : "Danilo", "non-dropping-particle" : "", "parse-names" : false, "suffix" : "" }, { "dropping-particle" : "", "family" : "Heine", "given" : "Gunnar H.", "non-dropping-particle" : "", "parse-names" : false, "suffix" : "" } ], "container-title" : "Blood", "id" : "ITEM-1", "issue" : "12", "issued" : { "date-parts" : [ [ "2011" ] ] }, "page" : "50-62", "title" : "SuperSAGE evidence for CD14 ++CD16 + monocytes as a third monocyte subset", "type" : "article-journal", "volume" : "118" }, "uris" : [ "http://www.mendeley.com/documents/?uuid=32637916-6e21-47c2-bd66-72e50d596a3a" ] } ], "mendeley" : { "formattedCitation" : "&lt;sup&gt;58&lt;/sup&gt;", "plainTextFormattedCitation" : "58", "previouslyFormattedCitation" : "&lt;sup&gt;58&lt;/sup&gt;" }, "properties" : { "noteIndex" : 0 }, "schema" : "https://github.com/citation-style-language/schema/raw/master/csl-citation.json" }</w:instrText>
      </w:r>
      <w:r w:rsidR="003466F4">
        <w:fldChar w:fldCharType="separate"/>
      </w:r>
      <w:r w:rsidR="009B5B20" w:rsidRPr="00071F2C">
        <w:rPr>
          <w:noProof/>
          <w:vertAlign w:val="superscript"/>
        </w:rPr>
        <w:t>58</w:t>
      </w:r>
      <w:r w:rsidR="003466F4">
        <w:fldChar w:fldCharType="end"/>
      </w:r>
      <w:r w:rsidR="009A11B8">
        <w:t xml:space="preserve"> </w:t>
      </w:r>
      <w:r w:rsidR="00975F84">
        <w:t xml:space="preserve">Very recently, in vitro studies were able to induce </w:t>
      </w:r>
      <w:r w:rsidR="009B2BC0">
        <w:t xml:space="preserve">the </w:t>
      </w:r>
      <w:r w:rsidR="00975F84">
        <w:t xml:space="preserve">“intermediate” phenotype </w:t>
      </w:r>
      <w:r w:rsidR="009A11B8">
        <w:t>from CD14</w:t>
      </w:r>
      <w:r w:rsidR="009A11B8" w:rsidRPr="00071F2C">
        <w:rPr>
          <w:vertAlign w:val="superscript"/>
        </w:rPr>
        <w:t>+</w:t>
      </w:r>
      <w:r w:rsidR="009A11B8">
        <w:t>CD16</w:t>
      </w:r>
      <w:r w:rsidR="00FB4F97" w:rsidRPr="00071F2C">
        <w:rPr>
          <w:vertAlign w:val="superscript"/>
        </w:rPr>
        <w:t>–</w:t>
      </w:r>
      <w:r w:rsidR="009A11B8">
        <w:t xml:space="preserve"> monocytes </w:t>
      </w:r>
      <w:r w:rsidR="00ED53E6">
        <w:t xml:space="preserve">by </w:t>
      </w:r>
      <w:r w:rsidR="00EA1CD8">
        <w:t>treatment</w:t>
      </w:r>
      <w:r w:rsidR="009A11B8">
        <w:t xml:space="preserve"> with IL-10,</w:t>
      </w:r>
      <w:r w:rsidR="00B10659">
        <w:fldChar w:fldCharType="begin" w:fldLock="1"/>
      </w:r>
      <w:r w:rsidR="00136CBE">
        <w:instrText>ADDIN CSL_CITATION { "citationItems" : [ { "id" : "ITEM-1", "itemData" : { "DOI" : "10.1186/s13075-016-1216-6", "ISSN" : "1478-6362", "PMID" : "28183329", "abstract" : "BACKGROUND Three different subsets of circulating human monocytes, CD14(bright)CD16- (classical), CD14(bright)CD16+ (intermediate), and CD14(dim)CD16+ (non-classical) have been recently identified. It has been reported that CD14(bright)CD16+ monocytes are increased in rheumatoid arthritis (RA). However, the role of each monocyte subset in the pathogenesis of RA is still unclear. The purpose of this study was to investigate the association of CD14(bright)CD16+ monocytes with RA. METHODS The study enrolled 35 patients with RA and 14 healthy volunteers. The three subsets of peripheral blood monocytes were analyzed by flow cytometry. Serum cytokines were measured at baseline in patients with RA and in healthy volunteers. CD14(bright)CD16- monocytes were isolated and cultured in vitro with different cytokines for 14 hours, and CD16 induction was assessed. RESULTS The proportion of CD14(bright)CD16+ monocytes, and serum interleukin (IL)-6, IL-8, and IL-10 were increased in patients with RA compared to healthy controls. The proportion of CD14brightCD16+ monocytes correlated with the disease activity of RA positively, whereas the proportion of CD14(bright)CD16- monocytes correlated negatively. When isolated CD14(bright)CD16- monocytes were stimulated with IL-6, IL-8, and IL-10, the only cytokine that significantly induced CD16 expression on the cells was IL-10. CONCLUSIONS The proportion of CD16(bright)CD14+ monocytes was positively correlated with RA disease activity. The expression of CD16 in monocytes was induced by IL-10 but not IL-6, and IL-8 was enhanced in the sera of patients with RA. Our results suggest that CD16(bright)CD14+ monocytes are involved in the pathogenesis of RA and that IL-10 is a key cytokine that regulates CD16 expression in monocytes.", "author" : [ { "dropping-particle" : "", "family" : "Tsukamoto", "given" : "Masako", "non-dropping-particle" : "", "parse-names" : false, "suffix" : "" }, { "dropping-particle" : "", "family" : "Seta", "given" : "Noriyuki", "non-dropping-particle" : "", "parse-names" : false, "suffix" : "" }, { "dropping-particle" : "", "family" : "Yoshimoto", "given" : "Keiko", "non-dropping-particle" : "", "parse-names" : false, "suffix" : "" }, { "dropping-particle" : "", "family" : "Suzuki", "given" : "Katsuya", "non-dropping-particle" : "", "parse-names" : false, "suffix" : "" }, { "dropping-particle" : "", "family" : "Yamaoka", "given" : "Kunihiro", "non-dropping-particle" : "", "parse-names" : false, "suffix" : "" }, { "dropping-particle" : "", "family" : "Takeuchi", "given" : "Tsutomu", "non-dropping-particle" : "", "parse-names" : false, "suffix" : "" } ], "container-title" : "Arthritis research &amp; therapy", "id" : "ITEM-1", "issue" : "1", "issued" : { "date-parts" : [ [ "2017", "2", "10" ] ] }, "page" : "28", "publisher" : "Arthritis Research &amp; Therapy", "title" : "CD14(bright)CD16+ intermediate monocytes are induced by interleukin-10 and positively correlate with disease activity in rheumatoid arthritis.", "type" : "article-journal", "volume" : "19" }, "uris" : [ "http://www.mendeley.com/documents/?uuid=429b15cf-f9c4-4064-9a35-1a585f9601e1" ] } ], "mendeley" : { "formattedCitation" : "&lt;sup&gt;59&lt;/sup&gt;", "plainTextFormattedCitation" : "59", "previouslyFormattedCitation" : "&lt;sup&gt;59&lt;/sup&gt;" }, "properties" : { "noteIndex" : 0 }, "schema" : "https://github.com/citation-style-language/schema/raw/master/csl-citation.json" }</w:instrText>
      </w:r>
      <w:r w:rsidR="00B10659">
        <w:fldChar w:fldCharType="separate"/>
      </w:r>
      <w:r w:rsidR="009B5B20" w:rsidRPr="00071F2C">
        <w:rPr>
          <w:noProof/>
          <w:vertAlign w:val="superscript"/>
        </w:rPr>
        <w:t>59</w:t>
      </w:r>
      <w:r w:rsidR="00B10659">
        <w:fldChar w:fldCharType="end"/>
      </w:r>
      <w:r w:rsidR="009A11B8">
        <w:t xml:space="preserve"> a cytokine that </w:t>
      </w:r>
      <w:r w:rsidR="006A35B5">
        <w:t xml:space="preserve">we </w:t>
      </w:r>
      <w:r w:rsidR="00B17D2C">
        <w:t xml:space="preserve">also </w:t>
      </w:r>
      <w:r w:rsidR="004D4DFB">
        <w:t>found wa</w:t>
      </w:r>
      <w:r w:rsidR="003C7FC8">
        <w:t>s</w:t>
      </w:r>
      <w:r w:rsidR="00E017F1">
        <w:t xml:space="preserve"> elevated</w:t>
      </w:r>
      <w:r w:rsidR="009A11B8">
        <w:t xml:space="preserve"> during acute infection</w:t>
      </w:r>
      <w:r w:rsidR="00595230">
        <w:t xml:space="preserve"> (Fig 5</w:t>
      </w:r>
      <w:r w:rsidR="00880DC9">
        <w:t>E</w:t>
      </w:r>
      <w:r w:rsidR="00595230">
        <w:t>)</w:t>
      </w:r>
      <w:r w:rsidR="009A11B8">
        <w:t>.</w:t>
      </w:r>
      <w:r w:rsidR="00B10659">
        <w:t xml:space="preserve"> Since </w:t>
      </w:r>
      <w:r w:rsidR="00171CED">
        <w:t xml:space="preserve">“intermediate” monocytes are </w:t>
      </w:r>
      <w:r w:rsidR="006C18B2">
        <w:t>known to be</w:t>
      </w:r>
      <w:r w:rsidR="00171CED">
        <w:t xml:space="preserve"> potent secretors of IL-10,</w:t>
      </w:r>
      <w:r w:rsidR="00171CED">
        <w:fldChar w:fldCharType="begin" w:fldLock="1"/>
      </w:r>
      <w:r w:rsidR="00136CBE">
        <w:instrText>ADDIN CSL_CITATION { "citationItems" : [ { "id" : "ITEM-1", "itemData" : { "DOI" : "10.1111/j.1365-3083.2007.02051.x", "ISBN" : "1365-3083 (Electronic)\\r0300-9475 (Linking)", "ISSN" : "03009475", "PMID" : "18201370", "abstract" : "Based on CD14 and CD16 expression, human peripheral blood monocytes (MO) can be divided into a major CD14(high) CD16(-) population and two minor CD14(high) CD16(+) and CD14(dim) CD16(+) subpopulations. CD14(dim) CD16(+) MO are well characterized and regarded as pro-inflammatory because upon stimulation produce TNF-alpha but little, if any, IL-10. By contrast, little is known about CD14(high) CD16(+) MO. We investigated the surface expression of selected determinants by CD16(+) MO subpopulations, cytokine production, phagocytosis and antigen presentation. We found that both CD16(+) subpopulations had a higher expression of HLA-DR, CD86, CD54 and a lower expression of CD64 than CD14(high) CD16(-) population. In addition, CD14(high) CD16(+) MO showed a higher expression of CD11b and TLR4 than CD14(dim) CD16(+) and CD14(high) CD16(-) subpopulations. CD14(high) CD16(+) MO exhibited an increased phagocytic activity and a decreased antigen presentation in comparison with CD14(dim) CD16(+). As expected, lipopolysaccharide (LPS)-stimulated CD14(dim) CD16(+) MO produced TNF-alpha but little IL-10. By contrast, LPS-stimulated CD14(high) CD16(+) subpopulation produced significantly more IL-10 than CD14(dim) CD16(+) and CD14(high) CD16(-) MO. In conclusion, our data show that human peripheral blood CD16(+) MO are heterogeneous in function and consist of two subpopulations: CD14(dim) CD16(+) pro-inflammatory and CD14(high) CD16(+) with anti-inflammatory potential.", "author" : [ { "dropping-particle" : "", "family" : "Skrzeczy\u0144ska-Moncznik", "given" : "J.", "non-dropping-particle" : "", "parse-names" : false, "suffix" : "" }, { "dropping-particle" : "", "family" : "Bzowska", "given" : "M.", "non-dropping-particle" : "", "parse-names" : false, "suffix" : "" }, { "dropping-particle" : "", "family" : "Loseke", "given" : "S.", "non-dropping-particle" : "", "parse-names" : false, "suffix" : "" }, { "dropping-particle" : "", "family" : "Grage-Griebenow", "given" : "E.", "non-dropping-particle" : "", "parse-names" : false, "suffix" : "" }, { "dropping-particle" : "", "family" : "Zembala", "given" : "M.", "non-dropping-particle" : "", "parse-names" : false, "suffix" : "" }, { "dropping-particle" : "", "family" : "Pryjma", "given" : "J.", "non-dropping-particle" : "", "parse-names" : false, "suffix" : "" } ], "container-title" : "Scandinavian Journal of Immunology", "id" : "ITEM-1", "issue" : "2", "issued" : { "date-parts" : [ [ "2008" ] ] }, "page" : "152-159", "title" : "Peripheral blood CD14high CD16+ monocytes are main producers of IL-10", "type" : "article-journal", "volume" : "67" }, "uris" : [ "http://www.mendeley.com/documents/?uuid=eb1554e4-4768-4961-84cd-5f10fc68938b" ] } ], "mendeley" : { "formattedCitation" : "&lt;sup&gt;60&lt;/sup&gt;", "plainTextFormattedCitation" : "60", "previouslyFormattedCitation" : "&lt;sup&gt;60&lt;/sup&gt;" }, "properties" : { "noteIndex" : 0 }, "schema" : "https://github.com/citation-style-language/schema/raw/master/csl-citation.json" }</w:instrText>
      </w:r>
      <w:r w:rsidR="00171CED">
        <w:fldChar w:fldCharType="separate"/>
      </w:r>
      <w:r w:rsidR="009B5B20" w:rsidRPr="00071F2C">
        <w:rPr>
          <w:noProof/>
          <w:vertAlign w:val="superscript"/>
        </w:rPr>
        <w:t>60</w:t>
      </w:r>
      <w:r w:rsidR="00171CED">
        <w:fldChar w:fldCharType="end"/>
      </w:r>
      <w:r w:rsidR="00171CED">
        <w:t xml:space="preserve"> </w:t>
      </w:r>
      <w:r w:rsidR="00C804D6">
        <w:t>a</w:t>
      </w:r>
      <w:r w:rsidR="00171CED">
        <w:t xml:space="preserve"> positive feedback loop </w:t>
      </w:r>
      <w:r w:rsidR="00154BAF">
        <w:t xml:space="preserve">involving IL-10 </w:t>
      </w:r>
      <w:r w:rsidR="00145B83">
        <w:t>could</w:t>
      </w:r>
      <w:r w:rsidR="005F009C">
        <w:t xml:space="preserve"> contribute to </w:t>
      </w:r>
      <w:r w:rsidR="00171CED">
        <w:t>the</w:t>
      </w:r>
      <w:r w:rsidR="00D76B41">
        <w:t xml:space="preserve"> strong,</w:t>
      </w:r>
      <w:r w:rsidR="00171CED">
        <w:t xml:space="preserve"> </w:t>
      </w:r>
      <w:r w:rsidR="0070252C">
        <w:t xml:space="preserve">selective </w:t>
      </w:r>
      <w:r w:rsidR="00BC247D">
        <w:t>expansion in “intermediate” monocytes</w:t>
      </w:r>
      <w:r w:rsidR="00E63DD8">
        <w:t xml:space="preserve"> that </w:t>
      </w:r>
      <w:r w:rsidR="00FA1BA0">
        <w:t>w</w:t>
      </w:r>
      <w:r w:rsidR="00D07A12">
        <w:t>as</w:t>
      </w:r>
      <w:r w:rsidR="00E63DD8">
        <w:t xml:space="preserve"> observed during the acute phase.</w:t>
      </w:r>
      <w:r w:rsidR="00225253">
        <w:t xml:space="preserve"> Given how much remains </w:t>
      </w:r>
      <w:r w:rsidR="00F5364E">
        <w:t xml:space="preserve">to be </w:t>
      </w:r>
      <w:r w:rsidR="00234FC2">
        <w:t>characterized</w:t>
      </w:r>
      <w:r w:rsidR="00F5364E">
        <w:t xml:space="preserve"> about </w:t>
      </w:r>
      <w:r w:rsidR="008E2D1C">
        <w:t>“intermediate” monocytes</w:t>
      </w:r>
      <w:r w:rsidR="00D16238">
        <w:t>,</w:t>
      </w:r>
      <w:r w:rsidR="003C4FF8">
        <w:t xml:space="preserve"> and </w:t>
      </w:r>
      <w:r w:rsidR="001078CF">
        <w:t xml:space="preserve">since </w:t>
      </w:r>
      <w:r w:rsidR="00D16238">
        <w:t>they associate</w:t>
      </w:r>
      <w:r w:rsidR="003C4FF8">
        <w:t xml:space="preserve"> with inflammatory and autoimmune</w:t>
      </w:r>
      <w:r w:rsidR="0097642A">
        <w:t xml:space="preserve"> joint</w:t>
      </w:r>
      <w:r w:rsidR="003C4FF8">
        <w:t xml:space="preserve"> diseases</w:t>
      </w:r>
      <w:r w:rsidR="001C1738">
        <w:t xml:space="preserve"> </w:t>
      </w:r>
      <w:r w:rsidR="00EE501D">
        <w:t xml:space="preserve">that </w:t>
      </w:r>
      <w:r w:rsidR="00F51E6D">
        <w:t>resemble</w:t>
      </w:r>
      <w:r w:rsidR="009D728A">
        <w:t xml:space="preserve"> chronic </w:t>
      </w:r>
      <w:r w:rsidR="001C1738">
        <w:t>CHIK</w:t>
      </w:r>
      <w:r w:rsidR="009D728A">
        <w:t>V arthropathy</w:t>
      </w:r>
      <w:r w:rsidR="008051B3">
        <w:t xml:space="preserve"> (like</w:t>
      </w:r>
      <w:r w:rsidR="00716DC4">
        <w:t xml:space="preserve"> rheumatoid arthritis</w:t>
      </w:r>
      <w:r w:rsidR="008051B3">
        <w:t>),</w:t>
      </w:r>
      <w:r w:rsidR="003C4FF8">
        <w:t xml:space="preserve"> this is an exciting avenue for further inquiry.</w:t>
      </w:r>
      <w:r w:rsidR="001C1738">
        <w:fldChar w:fldCharType="begin" w:fldLock="1"/>
      </w:r>
      <w:r w:rsidR="00136CBE">
        <w:instrText>ADDIN CSL_CITATION { "citationItems" : [ { "id" : "ITEM-1", "itemData" : { "DOI" : "10.1089/vim.2010.0123", "ISSN" : "1557-8976", "PMID" : "21830898", "abstract" : "Chikungunya virus (CHIKV) has caused large outbreaks worldwide in recent years. Acute-phase CHIKV infection has been reported to cause mild to severe febrile illness, and in some patients, this may be followed by long-lasting polyarthritis. The mainstay of treatment includes nonsteroidal anti-inflammatory drugs and other disease-modifying agents, the use of which is based on the assumption of an immunological interference mechanism in the pathogenesis. The present study has been designed to generate preliminary evidence to test this hypothesis. The levels of 30 cytokines were estimated in serum samples of acute CHIKV-infected patients, fully-recovered patients, patients with chronic CHIKV arthritis, and controls, using a quantitative multiplex bead ELISA. The levels of the proinflammatory cytokines IL-1 and IL-6 were elevated in acute patients, but IFN-\u03b3/\u03b2 and TNF-\u03b1 levels remained stable. IL-10, which might have an anti-inflammatory effect, was also elevated, indicating a predominantly anti-inflammatory response in the acute phase of infection. Elevation of MCP-1, IL-6, IL-8, MIP-1\u03b1, and MIP-1\u03b2 was most prominent in the chronic phase. These cytokines and chemokines have been shown to play important roles in other arthritides, including epidemic polyarthritis (EPA) caused by Ross River virus (RRV) and rheumatoid arthritis (RA).The immunopathogenesis of chronic CHIKV arthritis might have similarities to these arthritides. The novel intervention strategies being developed for EPA and RA, such as IL-6 and IL-8 signaling blockade, may also be considered for chronic CHIKV arthritis.", "author" : [ { "dropping-particle" : "", "family" : "Chaaitanya", "given" : "Itta Krishna", "non-dropping-particle" : "", "parse-names" : false, "suffix" : "" }, { "dropping-particle" : "", "family" : "Muruganandam", "given" : "Nagarajan", "non-dropping-particle" : "", "parse-names" : false, "suffix" : "" }, { "dropping-particle" : "", "family" : "Sundaram", "given" : "Senthil G", "non-dropping-particle" : "", "parse-names" : false, "suffix" : "" }, { "dropping-particle" : "", "family" : "Kawalekar", "given" : "Omkar", "non-dropping-particle" : "", "parse-names" : false, "suffix" : "" }, { "dropping-particle" : "", "family" : "Sugunan", "given" : "Attayur P", "non-dropping-particle" : "", "parse-names" : false, "suffix" : "" }, { "dropping-particle" : "", "family" : "Manimunda", "given" : "Sathya P", "non-dropping-particle" : "", "parse-names" : false, "suffix" : "" }, { "dropping-particle" : "", "family" : "Ghosal", "given" : "Sruti R", "non-dropping-particle" : "", "parse-names" : false, "suffix" : "" }, { "dropping-particle" : "", "family" : "Muthumani", "given" : "Karuppiah", "non-dropping-particle" : "", "parse-names" : false, "suffix" : "" }, { "dropping-particle" : "", "family" : "Vijayachari", "given" : "Paluru", "non-dropping-particle" : "", "parse-names" : false, "suffix" : "" } ], "container-title" : "Viral immunology", "id" : "ITEM-1", "issue" : "4", "issued" : { "date-parts" : [ [ "2011", "8" ] ] }, "page" : "265-71", "title" : "Role of proinflammatory cytokines and chemokines in chronic arthropathy in CHIKV infection.", "type" : "article-journal", "volume" : "24" }, "uris" : [ "http://www.mendeley.com/documents/?uuid=65d4afa0-8c24-4148-bcf4-fa9734c32486" ] }, { "id" : "ITEM-2", "itemData" : { "DOI" : "10.1002/art.39027", "ISBN" : "8133815541", "ISSN" : "23265205", "PMID" : "25605621", "abstract" : "OBJECTIVE: Chikungunya virus (CHIKV) is an arthritogenic mosquito-transmitted alphavirus that spread to the Caribbean in 2013 and to the US in 2014. CHIKV-infected patients develop inflammatory arthritis that can persist for months or years, but little is known about the rheumatologic and immunologic features of CHIKV-related arthritis in humans, particularly as compared to rheumatoid arthritis (RA). The purpose of this study was to describe these features in a group of 10 American travelers who were nearly simultaneously infected while visiting Haiti in June 2014.\\n\\nMETHODS: Patient history was obtained and physical examination and laboratory tests were performed. All patients with CHIKV-related arthritis had detectable levels of anti-CHIKV IgG. Using cytometry by time-of-flight (CyTOF), we analyzed peripheral blood mononuclear cells in CHIKV-infected patients, healthy controls, and patients with untreated, active RA.\\n\\nRESULTS: Among 10 CHIKV-infected individuals, 8 developed persistent symmetric polyarthritis that met the American College of Rheumatology/European League Against Rheumatism 2010 criteria for (seronegative) RA. CyTOF analysis revealed that RA and CHIKV-infected patients had greater percentages of activated and effector CD4+ and CD8+ T cells than healthy controls.\\n\\nCONCLUSION: In addition to similar clinical features, patients with CHIKV infection and patients with RA develop very similar peripheral T cell phenotypes. These overlapping clinical and immunologic features highlight a need for rheumatologists to consider CHIKV infection when evaluating patients with new, symmetric polyarthritis.", "author" : [ { "dropping-particle" : "", "family" : "Miner", "given" : "Jonathan J.", "non-dropping-particle" : "", "parse-names" : false, "suffix" : "" }, { "dropping-particle" : "", "family" : "Yeang", "given" : "Han Xian Aw", "non-dropping-particle" : "", "parse-names" : false, "suffix" : "" }, { "dropping-particle" : "", "family" : "Fox", "given" : "Julie M.", "non-dropping-particle" : "", "parse-names" : false, "suffix" : "" }, { "dropping-particle" : "", "family" : "Taffner", "given" : "Samantha", "non-dropping-particle" : "", "parse-names" : false, "suffix" : "" }, { "dropping-particle" : "", "family" : "Malkova", "given" : "Olga N.", "non-dropping-particle" : "", "parse-names" : false, "suffix" : "" }, { "dropping-particle" : "", "family" : "Oh", "given" : "Stephen T.", "non-dropping-particle" : "", "parse-names" : false, "suffix" : "" }, { "dropping-particle" : "", "family" : "Kim", "given" : "Alfred H J", "non-dropping-particle" : "", "parse-names" : false, "suffix" : "" }, { "dropping-particle" : "", "family" : "Diamond", "given" : "Michael S.", "non-dropping-particle" : "", "parse-names" : false, "suffix" : "" }, { "dropping-particle" : "", "family" : "Lenschow", "given" : "Deborah J.", "non-dropping-particle" : "", "parse-names" : false, "suffix" : "" }, { "dropping-particle" : "", "family" : "Yokoyama", "given" : "Wayne M.", "non-dropping-particle" : "", "parse-names" : false, "suffix" : "" } ], "container-title" : "Arthritis and Rheumatology", "id" : "ITEM-2", "issue" : "5", "issued" : { "date-parts" : [ [ "2015" ] ] }, "page" : "1214-1220", "title" : "Brief report: Chikungunya viral arthritis in the United States: A mimic of seronegative rheumatoid arthritis", "type" : "article-journal", "volume" : "67" }, "uris" : [ "http://www.mendeley.com/documents/?uuid=d5dd45d5-86a7-4e35-80d4-55a063ebf517" ] }, { "id" : "ITEM-3", "itemData" : { "DOI" : "10.1002/art.34631", "ISBN" : "1529-0131", "ISSN" : "00043591", "PMID" : "22833339", "abstract" : "OBJECTIVE: Chikungunya virus (CHIKV) is a mosquito-borne alphavirus that causes a chronic debilitating polyarthralgia/polyarthritis, for which current treatments are often inadequate. To assess whether new drugs being developed for rheumatoid arthritis (RA) might find utility in the treatment of alphaviral arthritides, we sought to determine whether the inflammatory gene expression signature of CHIKV arthritis shows any similarities with RA or collagen-induced arthritis (CIA), a mouse model of RA.\\n\\nMETHODS: Using a recently developed animal model of CHIKV arthritis in adult wild-type mice, we generated a consensus CHIKV arthritis gene expression signature, which was used to interrogate publicly available microarray studies of RA and CIA. Pathway analyses were then performed using the overlapping gene signatures.\\n\\nRESULTS: Gene set enrichment analysis showed that there was a highly significant overlap in the differentially expressed genes in the CHIKV arthritis model and in RA. This concordance also increased with the severity of RA, as measured by the inflammation score. A highly significant overlap was also seen between CHIKV arthritis and CIA. Pathway analysis revealed that the overlap between these arthritides was spread over a range of different inflammatory processes. Involvement of T cells and interferon-\u03b3 (IFN\u03b3) in CHIKV arthritis was confirmed in studies of MHCII-deficient mice and IFN\u03b3-deficient mice, respectively.\\n\\nCONCLUSION: These results suggest that RA, a chronic autoimmune arthritis, and CHIKV disease, usually a self-limiting viral arthropathy, share multiple inflammatory processes. New drugs and biologic therapies being developed for RA may thus find application in the treatment of alphaviral arthritides.", "author" : [ { "dropping-particle" : "", "family" : "Nakaya", "given" : "Helder I.", "non-dropping-particle" : "", "parse-names" : false, "suffix" : "" }, { "dropping-particle" : "", "family" : "Gardner", "given" : "Joy", "non-dropping-particle" : "", "parse-names" : false, "suffix" : "" }, { "dropping-particle" : "", "family" : "Poo", "given" : "Yee Suan", "non-dropping-particle" : "", "parse-names" : false, "suffix" : "" }, { "dropping-particle" : "", "family" : "Major", "given" : "Lee", "non-dropping-particle" : "", "parse-names" : false, "suffix" : "" }, { "dropping-particle" : "", "family" : "Pulendran", "given" : "Bali", "non-dropping-particle" : "", "parse-names" : false, "suffix" : "" }, { "dropping-particle" : "", "family" : "Suhrbier", "given" : "Andreas", "non-dropping-particle" : "", "parse-names" : false, "suffix" : "" } ], "container-title" : "Arthritis and Rheumatism", "id" : "ITEM-3", "issue" : "11", "issued" : { "date-parts" : [ [ "2012" ] ] }, "note" : "{:PMCID:PMC3836361}", "page" : "3553-3563", "title" : "Gene profiling of chikungunya virus arthritis in a mouse model reveals significant overlap with rheumatoid arthritis", "type" : "article-journal", "volume" : "64" }, "uris" : [ "http://www.mendeley.com/documents/?uuid=ca632f9e-863a-471d-8804-ad32c14bc48c" ] } ], "mendeley" : { "formattedCitation" : "&lt;sup&gt;6,35,61&lt;/sup&gt;", "plainTextFormattedCitation" : "6,35,61", "previouslyFormattedCitation" : "&lt;sup&gt;6,35,61&lt;/sup&gt;" }, "properties" : { "noteIndex" : 0 }, "schema" : "https://github.com/citation-style-language/schema/raw/master/csl-citation.json" }</w:instrText>
      </w:r>
      <w:r w:rsidR="001C1738">
        <w:fldChar w:fldCharType="separate"/>
      </w:r>
      <w:r w:rsidR="009B5B20" w:rsidRPr="00071F2C">
        <w:rPr>
          <w:noProof/>
          <w:vertAlign w:val="superscript"/>
        </w:rPr>
        <w:t>6,35,61</w:t>
      </w:r>
      <w:r w:rsidR="001C1738">
        <w:fldChar w:fldCharType="end"/>
      </w:r>
    </w:p>
    <w:p w14:paraId="60826A5B" w14:textId="066288D0" w:rsidR="00691A12" w:rsidRDefault="008278EF" w:rsidP="00992A2E">
      <w:pPr>
        <w:ind w:firstLine="720"/>
      </w:pPr>
      <w:r>
        <w:t xml:space="preserve">Additionally, </w:t>
      </w:r>
      <w:r w:rsidR="00CE2AE4">
        <w:t xml:space="preserve">we discovered </w:t>
      </w:r>
      <w:r>
        <w:t>a</w:t>
      </w:r>
      <w:r w:rsidR="003125DA">
        <w:t xml:space="preserve"> </w:t>
      </w:r>
      <w:r w:rsidR="001D2966">
        <w:t>novel</w:t>
      </w:r>
      <w:r w:rsidR="003125DA">
        <w:t xml:space="preserve"> subpopulation of CD14</w:t>
      </w:r>
      <w:r w:rsidR="003125DA" w:rsidRPr="00691A12">
        <w:rPr>
          <w:vertAlign w:val="superscript"/>
        </w:rPr>
        <w:t>+</w:t>
      </w:r>
      <w:r w:rsidR="003125DA">
        <w:t xml:space="preserve"> monocytes associating with the </w:t>
      </w:r>
      <w:r w:rsidR="00EB5284">
        <w:t>acute</w:t>
      </w:r>
      <w:r w:rsidR="00CE2AE4">
        <w:t xml:space="preserve"> phase</w:t>
      </w:r>
      <w:r w:rsidR="00A56D5B">
        <w:t xml:space="preserve"> of infection that</w:t>
      </w:r>
      <w:r w:rsidR="001D2966">
        <w:t xml:space="preserve"> express</w:t>
      </w:r>
      <w:r w:rsidR="00A56D5B">
        <w:t>ed</w:t>
      </w:r>
      <w:r w:rsidR="00F60D2C">
        <w:t xml:space="preserve"> high levels of</w:t>
      </w:r>
      <w:r w:rsidR="001D2966">
        <w:t xml:space="preserve"> </w:t>
      </w:r>
      <w:r w:rsidR="00EB5284">
        <w:t xml:space="preserve">CCR4, </w:t>
      </w:r>
      <w:r w:rsidR="007B1F9A">
        <w:t>CXCR3</w:t>
      </w:r>
      <w:r w:rsidR="00EB5284">
        <w:t xml:space="preserve"> and</w:t>
      </w:r>
      <w:r w:rsidR="007B1F9A">
        <w:t xml:space="preserve"> CCR6</w:t>
      </w:r>
      <w:r w:rsidR="00EB5284">
        <w:t>,</w:t>
      </w:r>
      <w:r w:rsidR="007F53E3">
        <w:t xml:space="preserve"> among other markers</w:t>
      </w:r>
      <w:r w:rsidR="004C7879">
        <w:t xml:space="preserve"> (Fig S6)</w:t>
      </w:r>
      <w:r w:rsidR="009419BF">
        <w:t xml:space="preserve">. </w:t>
      </w:r>
      <w:r w:rsidR="003A6F53">
        <w:t xml:space="preserve">These markers have </w:t>
      </w:r>
      <w:r w:rsidR="00484E27">
        <w:t>never</w:t>
      </w:r>
      <w:r w:rsidR="003A6F53">
        <w:t xml:space="preserve"> been described </w:t>
      </w:r>
      <w:r w:rsidR="005052F3">
        <w:t>in association</w:t>
      </w:r>
      <w:r w:rsidR="001F3C01">
        <w:t xml:space="preserve"> with </w:t>
      </w:r>
      <w:r w:rsidR="00BB1EFC">
        <w:t xml:space="preserve">a distinct </w:t>
      </w:r>
      <w:r w:rsidR="0080230A">
        <w:t>sub</w:t>
      </w:r>
      <w:r w:rsidR="00BB1EFC">
        <w:t xml:space="preserve">population of </w:t>
      </w:r>
      <w:r w:rsidR="001F3C01">
        <w:t>monocytes.</w:t>
      </w:r>
      <w:r w:rsidR="00C02D5A">
        <w:t xml:space="preserve"> This </w:t>
      </w:r>
      <w:r w:rsidR="001F3117">
        <w:t>demonstrates that</w:t>
      </w:r>
      <w:r w:rsidR="00386521">
        <w:t xml:space="preserve"> </w:t>
      </w:r>
      <w:r w:rsidR="007B2C01">
        <w:t xml:space="preserve">the </w:t>
      </w:r>
      <w:r w:rsidR="00C02D5A">
        <w:t>hetero</w:t>
      </w:r>
      <w:r w:rsidR="0076315C">
        <w:t>geneity of monocytes may extend</w:t>
      </w:r>
      <w:r w:rsidR="004A3F39">
        <w:t xml:space="preserve"> </w:t>
      </w:r>
      <w:r w:rsidR="00C02D5A">
        <w:t>beyond</w:t>
      </w:r>
      <w:r w:rsidR="004A3F39">
        <w:t xml:space="preserve"> the </w:t>
      </w:r>
      <w:r w:rsidR="00C02D5A">
        <w:t>“nonclassical”, “intermediate”, and “classical” divisions</w:t>
      </w:r>
      <w:r w:rsidR="00EF67DD">
        <w:t>,</w:t>
      </w:r>
      <w:r w:rsidR="00B47CDC">
        <w:fldChar w:fldCharType="begin" w:fldLock="1"/>
      </w:r>
      <w:r w:rsidR="00136CBE">
        <w:instrText>ADDIN CSL_CITATION { "citationItems" : [ { "id" : "ITEM-1", "itemData" : { "DOI" : "10.1016/j.imlet.2013.03.004", "ISBN" : "1879-0542 (Electronic)\\r0165-2478 (Linking)", "ISSN" : "01652478", "PMID" : "23557598", "abstract" : "Human monocytes are commonly defined and discriminated by the extent of their cell surface expression of CD14 and CD16, with associated differences in function and phenotype related to the intensity of expression of these markers. With increasing interest into the function and behaviour of monocytes, it is important to have a clear understanding of how differing strategies of analysis can affect results and how different protocols and population backgrounds can affect this highly morphogenic cell type.Using PBMCs from populations with differing ethnicities and histories of parasite exposure we have characterized monocyte phenotype based on intensity of CD14 and CD16 expression. Using the surface markers HLA-DR, CCR2 and CX3CR1, we compared monocyte phenotype between populations and further assessed changes in monocytes with freezing and thawing of PBMCs.Our results reveal that there is a progression of surface marker expression based on intensity of CD14 or CD16 expression, stressing the importance of careful gating of monocyte subtypes. Freezing and thawing of the PBMCs has no effect generally on the monocytes, although it does lead to a decrease in CD16 and CX3CR1 expression. We show that there are differences in the monocyte populations based on ethnicity and history of exposure to the common parasites Plasmodium falciparum and Schistosoma haematobium.This study highlights that blood monocytes consist of a continuous population of cells, within which the dominant phenotype may vary dependent on the background of the study population. Comparing results from monocyte studies therefore needs to be done with great care, as ethnic background of donor population, gating strategy and processing of PBMCs may all have an effect on outcome of monocyte phenotype. \u00a9 2013 Elsevier B.V.", "author" : [ { "dropping-particle" : "", "family" : "Appleby", "given" : "Laura J.", "non-dropping-particle" : "", "parse-names" : false, "suffix" : "" }, { "dropping-particle" : "", "family" : "Nausch", "given" : "Norman", "non-dropping-particle" : "", "parse-names" : false, "suffix" : "" }, { "dropping-particle" : "", "family" : "Midzi", "given" : "Nicholas", "non-dropping-particle" : "", "parse-names" : false, "suffix" : "" }, { "dropping-particle" : "", "family" : "Mduluza", "given" : "Takafira", "non-dropping-particle" : "", "parse-names" : false, "suffix" : "" }, { "dropping-particle" : "", "family" : "Allen", "given" : "Judith E.", "non-dropping-particle" : "", "parse-names" : false, "suffix" : "" }, { "dropping-particle" : "", "family" : "Mutapi", "given" : "Francisca", "non-dropping-particle" : "", "parse-names" : false, "suffix" : "" } ], "container-title" : "Immunology Letters", "id" : "ITEM-1", "issue" : "1", "issued" : { "date-parts" : [ [ "2013" ] ] }, "page" : "32-41", "publisher" : "Elsevier B.V.", "title" : "Sources of heterogeneity in human monocyte subsets", "type" : "article-journal", "volume" : "152" }, "uris" : [ "http://www.mendeley.com/documents/?uuid=94685f43-44ce-4fca-80a4-f32ae6bd50b2" ] } ], "mendeley" : { "formattedCitation" : "&lt;sup&gt;62&lt;/sup&gt;", "plainTextFormattedCitation" : "62", "previouslyFormattedCitation" : "&lt;sup&gt;62&lt;/sup&gt;" }, "properties" : { "noteIndex" : 0 }, "schema" : "https://github.com/citation-style-language/schema/raw/master/csl-citation.json" }</w:instrText>
      </w:r>
      <w:r w:rsidR="00B47CDC">
        <w:fldChar w:fldCharType="separate"/>
      </w:r>
      <w:r w:rsidR="009B5B20" w:rsidRPr="00691A12">
        <w:rPr>
          <w:noProof/>
          <w:vertAlign w:val="superscript"/>
        </w:rPr>
        <w:t>62</w:t>
      </w:r>
      <w:r w:rsidR="00B47CDC">
        <w:fldChar w:fldCharType="end"/>
      </w:r>
      <w:r w:rsidR="0024582F">
        <w:t xml:space="preserve"> and that more careful identification of specific subpopulations </w:t>
      </w:r>
      <w:r w:rsidR="00ED3F0F">
        <w:t>will be</w:t>
      </w:r>
      <w:r w:rsidR="00C54531">
        <w:t xml:space="preserve"> needed to fully </w:t>
      </w:r>
      <w:r w:rsidR="00ED339B">
        <w:t>understand</w:t>
      </w:r>
      <w:r w:rsidR="00CD4062">
        <w:t xml:space="preserve"> monocyte</w:t>
      </w:r>
      <w:r w:rsidR="0024582F">
        <w:t xml:space="preserve"> function</w:t>
      </w:r>
      <w:r w:rsidR="00CD4062">
        <w:t>ality</w:t>
      </w:r>
      <w:r w:rsidR="0024582F">
        <w:t>.</w:t>
      </w:r>
      <w:r w:rsidR="00452299">
        <w:fldChar w:fldCharType="begin" w:fldLock="1"/>
      </w:r>
      <w:r w:rsidR="00136CBE">
        <w:instrText>ADDIN CSL_CITATION { "citationItems" : [ { "id" : "ITEM-1", "itemData" : { "DOI" : "10.1186/s40169-014-0040-3", "ISBN" : "2001-1326 (Electronic)", "ISSN" : "2001-1326", "PMID" : "25852821", "abstract" : "Monocytes are primitive hematopoietic cells that primarily arise from the bone marrow, circulate in the peripheral blood and give rise to differentiated macrophages. Over the past two decades, considerable attention to monocyte diversity and macrophage polarization has provided contextual clues into the role of myelomonocytic derivatives in human disease. Until recently, human monocytes were subdivided based on expression of the surface marker CD16. \"Classical\" monocytes express surface markers denoted as CD14(++)CD16(-) and account for greater than 70% of total monocyte count, while \"non-classical\" monocytes express the CD16 antigen with low CD14 expression (CD14(+)CD16(++)). However, recognition of an intermediate population identified as CD14(++)CD16(+) supports the new paradigm that monocytes are a true heterogeneous population and careful identification of specific subpopulations is necessary for understanding monocyte function in human disease. Comparative studies of monocytes in mice have yielded more dichotomous results based on expression of the Ly6C antigen. In this review, we will discuss the use of monocyte subpopulations as biomarkers of human disease and summarize correlative studies in mice that may yield significant insight into the contribution of each subset to disease pathogenesis.", "author" : [ { "dropping-particle" : "", "family" : "Stansfield", "given" : "Brian K", "non-dropping-particle" : "", "parse-names" : false, "suffix" : "" }, { "dropping-particle" : "", "family" : "Ingram", "given" : "David A", "non-dropping-particle" : "", "parse-names" : false, "suffix" : "" } ], "container-title" : "Clinical and translational medicine", "id" : "ITEM-1", "issued" : { "date-parts" : [ [ "2015" ] ] }, "page" : "5", "title" : "Clinical significance of monocyte heterogeneity.", "type" : "article-journal", "volume" : "4" }, "uris" : [ "http://www.mendeley.com/documents/?uuid=fc870e7b-469b-4e99-a778-0e6153c4f6cf" ] } ], "mendeley" : { "formattedCitation" : "&lt;sup&gt;63&lt;/sup&gt;", "plainTextFormattedCitation" : "63", "previouslyFormattedCitation" : "&lt;sup&gt;63&lt;/sup&gt;" }, "properties" : { "noteIndex" : 0 }, "schema" : "https://github.com/citation-style-language/schema/raw/master/csl-citation.json" }</w:instrText>
      </w:r>
      <w:r w:rsidR="00452299">
        <w:fldChar w:fldCharType="separate"/>
      </w:r>
      <w:r w:rsidR="009B5B20" w:rsidRPr="00691A12">
        <w:rPr>
          <w:noProof/>
          <w:vertAlign w:val="superscript"/>
        </w:rPr>
        <w:t>63</w:t>
      </w:r>
      <w:r w:rsidR="00452299">
        <w:fldChar w:fldCharType="end"/>
      </w:r>
    </w:p>
    <w:p w14:paraId="721B272A" w14:textId="075D20D8" w:rsidR="002E2C8C" w:rsidRDefault="002E2C8C" w:rsidP="00992A2E">
      <w:pPr>
        <w:ind w:firstLine="720"/>
      </w:pPr>
      <w:r>
        <w:t>A globally significant correlation was found between “nonclassical” CD14</w:t>
      </w:r>
      <w:r w:rsidRPr="00C31C86">
        <w:rPr>
          <w:vertAlign w:val="superscript"/>
        </w:rPr>
        <w:t>+</w:t>
      </w:r>
      <w:r>
        <w:t>CD16</w:t>
      </w:r>
      <w:r w:rsidRPr="00C31C86">
        <w:rPr>
          <w:vertAlign w:val="superscript"/>
        </w:rPr>
        <w:t>++</w:t>
      </w:r>
      <w:r>
        <w:t xml:space="preserve"> monocyte frequency at the acute phase and the CHIKV IgG titer </w:t>
      </w:r>
      <w:r w:rsidR="00BD359E">
        <w:t>two weeks</w:t>
      </w:r>
      <w:r>
        <w:t xml:space="preserve"> later</w:t>
      </w:r>
      <w:r w:rsidR="007E0A44">
        <w:t xml:space="preserve"> (Fig S2)</w:t>
      </w:r>
      <w:r w:rsidR="00066976">
        <w:t xml:space="preserve">. This suggests that this </w:t>
      </w:r>
      <w:r w:rsidR="00011E61">
        <w:t xml:space="preserve">subpopulation </w:t>
      </w:r>
      <w:r w:rsidR="00111DB4">
        <w:t>could</w:t>
      </w:r>
      <w:r w:rsidR="00362178">
        <w:t xml:space="preserve"> </w:t>
      </w:r>
      <w:r w:rsidR="00F37A7B">
        <w:t>contribute to the development of a</w:t>
      </w:r>
      <w:r w:rsidR="003B2215">
        <w:t xml:space="preserve"> strong</w:t>
      </w:r>
      <w:r w:rsidR="00FF4734">
        <w:t>er</w:t>
      </w:r>
      <w:r w:rsidR="00023412">
        <w:t xml:space="preserve"> </w:t>
      </w:r>
      <w:r w:rsidR="008441FA">
        <w:t>hum</w:t>
      </w:r>
      <w:r w:rsidR="0022055C">
        <w:t>oral response</w:t>
      </w:r>
      <w:r w:rsidR="00AA0118">
        <w:t xml:space="preserve">, </w:t>
      </w:r>
      <w:r w:rsidR="00957A60">
        <w:t>with potentially long-term implications</w:t>
      </w:r>
      <w:r w:rsidR="00974C14">
        <w:t xml:space="preserve">, given an </w:t>
      </w:r>
      <w:r w:rsidR="00AA0118">
        <w:t xml:space="preserve">association </w:t>
      </w:r>
      <w:r w:rsidR="00974C14">
        <w:t xml:space="preserve">discovered </w:t>
      </w:r>
      <w:r w:rsidR="00AA0118">
        <w:t xml:space="preserve">between </w:t>
      </w:r>
      <w:r w:rsidR="005D45F0">
        <w:t xml:space="preserve">the </w:t>
      </w:r>
      <w:r w:rsidR="00AA0118">
        <w:t xml:space="preserve">early IgG response and </w:t>
      </w:r>
      <w:r w:rsidR="00495A81">
        <w:t xml:space="preserve">decreased likelihood of </w:t>
      </w:r>
      <w:r w:rsidR="00AA0118">
        <w:t xml:space="preserve">chronic </w:t>
      </w:r>
      <w:r w:rsidR="0018214D">
        <w:t>arthralgia</w:t>
      </w:r>
      <w:r w:rsidR="0022055C">
        <w:t>.</w:t>
      </w:r>
      <w:r w:rsidR="00974C14">
        <w:fldChar w:fldCharType="begin" w:fldLock="1"/>
      </w:r>
      <w:r w:rsidR="00136CBE">
        <w:instrText>ADDIN CSL_CITATION { "citationItems" : [ { "id" : "ITEM-1", "itemData" : { "DOI" : "10.1093/infdis/jis033", "ISBN" : "1537-6613", "ISSN" : "00221899", "PMID" : "22389226", "abstract" : "BACKGROUND: Chikungunya virus (CHIKV) and related arboviruses have been responsible for large epidemic outbreaks with serious economic and social impact. Although infected individuals clear the virus from the blood, some develop debilitating and prolonged arthralgia.\\n\\nMETHODS: We investigated specificity and strength of antibody responses in a longitudinal study on CHIKV-infected patients and analyzed their association with viral load, cytokine profile, and severity.\\n\\nRESULTS: We found that CHIKV-specific response is dominated by immunoglobulin G3 (IgG3) antibodies. The antibodies were neutralizing, and patients with high viremia rapidly developed high levels of anti-CHIKV antibodies of this specific isotype. Although these patients endured a more severe disease progression during the acute viremic phase, they cleared the virus faster and did not experience persistent arthralgia. However, significant persistent arthralgia was observed in patients with low viremia who developed IgG3 at a later stage.\\n\\nCONCLUSIONS: Absence of early CHIKV-specific IgG3 may therefore serve as a specific marker of patients with increased risk of disease.", "author" : [ { "dropping-particle" : "", "family" : "Kam", "given" : "Yiu Wing", "non-dropping-particle" : "", "parse-names" : false, "suffix" : "" }, { "dropping-particle" : "", "family" : "Simarmata", "given" : "Diane", "non-dropping-particle" : "", "parse-names" : false, "suffix" : "" }, { "dropping-particle" : "", "family" : "Chow", "given" : "Angela", "non-dropping-particle" : "", "parse-names" : false, "suffix" : "" }, { "dropping-particle" : "", "family" : "Her", "given" : "Zhisheng", "non-dropping-particle" : "", "parse-names" : false, "suffix" : "" }, { "dropping-particle" : "", "family" : "Teng", "given" : "Terk Shin", "non-dropping-particle" : "", "parse-names" : false, "suffix" : "" }, { "dropping-particle" : "", "family" : "Ong", "given" : "Edward K S", "non-dropping-particle" : "", "parse-names" : false, "suffix" : "" }, { "dropping-particle" : "", "family" : "R\u00e9nia", "given" : "Laurent", "non-dropping-particle" : "", "parse-names" : false, "suffix" : "" }, { "dropping-particle" : "", "family" : "Leo", "given" : "Yee Sin", "non-dropping-particle" : "", "parse-names" : false, "suffix" : "" }, { "dropping-particle" : "", "family" : "Ng", "given" : "Lisa F P", "non-dropping-particle" : "", "parse-names" : false, "suffix" : "" } ], "container-title" : "Journal of Infectious Diseases", "id" : "ITEM-1", "issue" : "7", "issued" : { "date-parts" : [ [ "2012" ] ] }, "note" : "{:PMCID:PMC3295607}", "page" : "1147-1154", "title" : "Early appearance of neutralizing immunoglobulin G3 antibodies is associated with chikungunya virus clearance and long-term clinical protection", "type" : "article-journal", "volume" : "205" }, "uris" : [ "http://www.mendeley.com/documents/?uuid=9b24c374-6600-4ecb-9778-817549dbcc97" ] } ], "mendeley" : { "formattedCitation" : "&lt;sup&gt;64&lt;/sup&gt;", "plainTextFormattedCitation" : "64", "previouslyFormattedCitation" : "&lt;sup&gt;64&lt;/sup&gt;" }, "properties" : { "noteIndex" : 0 }, "schema" : "https://github.com/citation-style-language/schema/raw/master/csl-citation.json" }</w:instrText>
      </w:r>
      <w:r w:rsidR="00974C14">
        <w:fldChar w:fldCharType="separate"/>
      </w:r>
      <w:r w:rsidR="009B5B20" w:rsidRPr="00C31C86">
        <w:rPr>
          <w:noProof/>
          <w:vertAlign w:val="superscript"/>
        </w:rPr>
        <w:t>64</w:t>
      </w:r>
      <w:r w:rsidR="00974C14">
        <w:fldChar w:fldCharType="end"/>
      </w:r>
      <w:r w:rsidR="0028728C">
        <w:t xml:space="preserve"> Recent studies have suggested that monocytes</w:t>
      </w:r>
      <w:r w:rsidR="007F11DE">
        <w:t xml:space="preserve"> </w:t>
      </w:r>
      <w:r w:rsidR="00841821">
        <w:t>can</w:t>
      </w:r>
      <w:r w:rsidR="0028728C">
        <w:t xml:space="preserve"> have a role in modulating activation of certain T cells,</w:t>
      </w:r>
      <w:r w:rsidR="0028728C">
        <w:fldChar w:fldCharType="begin" w:fldLock="1"/>
      </w:r>
      <w:r w:rsidR="00136CBE">
        <w:instrText>ADDIN CSL_CITATION { "citationItems" : [ { "id" : "ITEM-1", "itemData" : { "DOI" : "10.1038/icb.2015.42", "ISSN" : "0818-9641", "PMID" : "25787182", "author" : [ { "dropping-particle" : "", "family" : "Charron", "given" : "Lauren", "non-dropping-particle" : "", "parse-names" : false, "suffix" : "" }, { "dropping-particle" : "", "family" : "Doctrinal", "given" : "Axelle", "non-dropping-particle" : "", "parse-names" : false, "suffix" : "" }, { "dropping-particle" : "", "family" : "Choileain", "given" : "Siobhan Ni", "non-dropping-particle" : "", "parse-names" : false, "suffix" : "" }, { "dropping-particle" : "", "family" : "Astier", "given" : "Anne L", "non-dropping-particle" : "", "parse-names" : false, "suffix" : "" } ], "container-title" : "Immunology and Cell Biology", "id" : "ITEM-1", "issue" : "9", "issued" : { "date-parts" : [ [ "2015" ] ] }, "page" : "796-803", "publisher" : "Nature Publishing Group", "title" : "Monocyte : T-cell interaction regulates human T-cell activation through a CD28 / CD46 crosstalk", "type" : "article-journal", "volume" : "93" }, "uris" : [ "http://www.mendeley.com/documents/?uuid=d3b3e055-9c03-4981-9d31-00c66ca4f8cc" ] }, { "id" : "ITEM-2", "itemData" : { "DOI" : "10.1371/journal.ppat.1000308", "ISBN" : "1553-7374 (Electronic)\\r1553-7366 (Linking)", "ISSN" : "15537366", "PMID" : "19229322", "abstract" : "Vgamma9/Vdelta2 T cells are a minor subset of T cells in human blood and differ from other T cells by their immediate responsiveness to microbes. We previously demonstrated that the primary target for Vgamma9/Vdelta2 T cells is (E)-4-hydroxy-3-methyl-but-2-enyl pyrophosphate (HMB-PP), an essential metabolite produced by a large range of pathogens. Here we wished to study the consequence of this unique responsiveness in microbial infection. The majority of peripheral Vgamma9/Vdelta2 T cells shares migration properties with circulating monocytes, which explains the presence of these two distinct blood cell types in the inflammatory infiltrate at sites of infection and suggests that they synergize in anti-microbial immune responses. Our present findings demonstrate a rapid and HMB-PP-dependent crosstalk between Vgamma9/Vdelta2 T cells and autologous monocytes that results in the immediate production of inflammatory mediators including the cytokines interleukin (IL)-6, interferon (IFN)-gamma, tumor necrosis factor (TNF)-alpha, and oncostatin M (OSM); the chemokines CCL2, CXCL8, and CXCL10; and TNF-related apoptosis-inducing ligand (TRAIL). Moreover, under these co-culture conditions monocytes differentiate within 18 hours into inflammatory dendritic cells (DCs) with antigen-presenting functions. Addition of further microbial stimuli (lipopolysaccharide, peptidoglycan) induces CCR7 and enables these inflammatory DCs to trigger the generation of CD4(+) effector alphabeta T cells expressing IFN-gamma and/or IL-17. Importantly, our in vitro model replicates the responsiveness to microbes of effluent cells from peritoneal dialysis (PD) patients and translates directly to episodes of acute PD-associated bacterial peritonitis, where Vgamma9/Vdelta2 T cell numbers and soluble inflammatory mediators are elevated in patients infected with HMB-PP-producing pathogens. Collectively, these findings suggest a direct link between invading pathogens, microbe-responsive gammadelta T cells, and monocytes in the inflammatory infiltrate, which plays a crucial role in the early response and the generation of microbe-specific immunity.", "author" : [ { "dropping-particle" : "", "family" : "Eberl", "given" : "Matthias", "non-dropping-particle" : "", "parse-names" : false, "suffix" : "" }, { "dropping-particle" : "", "family" : "Roberts", "given" : "Gareth W.", "non-dropping-particle" : "", "parse-names" : false, "suffix" : "" }, { "dropping-particle" : "", "family" : "Meuter", "given" : "Simone", "non-dropping-particle" : "", "parse-names" : false, "suffix" : "" }, { "dropping-particle" : "", "family" : "Williams", "given" : "John D.", "non-dropping-particle" : "", "parse-names" : false, "suffix" : "" }, { "dropping-particle" : "", "family" : "Topley", "given" : "Nicholas", "non-dropping-particle" : "", "parse-names" : false, "suffix" : "" }, { "dropping-particle" : "", "family" : "Moser", "given" : "Bernhard", "non-dropping-particle" : "", "parse-names" : false, "suffix" : "" } ], "container-title" : "PLoS Pathogens", "id" : "ITEM-2", "issue" : "2", "issued" : { "date-parts" : [ [ "2009" ] ] }, "title" : "A rapid crosstalk of human gammadelta T cells and monocytes drives the acute inflammation in bacterial infections", "type" : "article-journal", "volume" : "5" }, "uris" : [ "http://www.mendeley.com/documents/?uuid=5458b6f4-cb74-4675-b60e-8673886731f7" ] } ], "mendeley" : { "formattedCitation" : "&lt;sup&gt;65,66&lt;/sup&gt;", "plainTextFormattedCitation" : "65,66", "previouslyFormattedCitation" : "&lt;sup&gt;65,66&lt;/sup&gt;" }, "properties" : { "noteIndex" : 0 }, "schema" : "https://github.com/citation-style-language/schema/raw/master/csl-citation.json" }</w:instrText>
      </w:r>
      <w:r w:rsidR="0028728C">
        <w:fldChar w:fldCharType="separate"/>
      </w:r>
      <w:r w:rsidR="009B5B20" w:rsidRPr="00C31C86">
        <w:rPr>
          <w:noProof/>
          <w:vertAlign w:val="superscript"/>
        </w:rPr>
        <w:t>65,66</w:t>
      </w:r>
      <w:r w:rsidR="0028728C">
        <w:fldChar w:fldCharType="end"/>
      </w:r>
      <w:r w:rsidR="0028728C">
        <w:t xml:space="preserve"> </w:t>
      </w:r>
      <w:r w:rsidR="00BE070A">
        <w:t>which implies that monocyte</w:t>
      </w:r>
      <w:r w:rsidR="001E0039">
        <w:t xml:space="preserve"> subpopulation</w:t>
      </w:r>
      <w:r w:rsidR="00BE070A">
        <w:t xml:space="preserve">s </w:t>
      </w:r>
      <w:r w:rsidR="00506A13">
        <w:t>may</w:t>
      </w:r>
      <w:r w:rsidR="00BE070A">
        <w:t xml:space="preserve"> </w:t>
      </w:r>
      <w:r w:rsidR="004A4E3A">
        <w:t>contribute to</w:t>
      </w:r>
      <w:r w:rsidR="006642E6">
        <w:t xml:space="preserve"> the success </w:t>
      </w:r>
      <w:r w:rsidR="00EB1A85">
        <w:t xml:space="preserve">of </w:t>
      </w:r>
      <w:r w:rsidR="00D541D1">
        <w:t>the</w:t>
      </w:r>
      <w:r w:rsidR="00EB1A85">
        <w:t xml:space="preserve"> adaptive immune response for certain pathogens.</w:t>
      </w:r>
      <w:r w:rsidR="00322CF9">
        <w:t xml:space="preserve"> </w:t>
      </w:r>
      <w:r w:rsidR="001C7D82">
        <w:t>O</w:t>
      </w:r>
      <w:r w:rsidR="00D971B0">
        <w:t>ne study</w:t>
      </w:r>
      <w:r w:rsidR="003C79FB">
        <w:t xml:space="preserve"> of </w:t>
      </w:r>
      <w:r w:rsidR="00D92CAC">
        <w:t xml:space="preserve">this crosstalk </w:t>
      </w:r>
      <w:r w:rsidR="00D971B0">
        <w:t xml:space="preserve">reported </w:t>
      </w:r>
      <w:r w:rsidR="00182879">
        <w:t>induction</w:t>
      </w:r>
      <w:r w:rsidR="00D971B0">
        <w:t xml:space="preserve"> of</w:t>
      </w:r>
      <w:r w:rsidR="00946EA3">
        <w:t xml:space="preserve"> </w:t>
      </w:r>
      <w:r w:rsidR="00D971B0">
        <w:t>cytokines</w:t>
      </w:r>
      <w:r w:rsidR="00D92CAC">
        <w:t xml:space="preserve"> in </w:t>
      </w:r>
      <w:r w:rsidR="00CF1849">
        <w:t>δγ T cell–monocyte co-culture</w:t>
      </w:r>
      <w:r w:rsidR="00D971B0">
        <w:t xml:space="preserve"> </w:t>
      </w:r>
      <w:r w:rsidR="00DA2F3E">
        <w:t>that</w:t>
      </w:r>
      <w:r w:rsidR="000443D3">
        <w:t xml:space="preserve"> closely</w:t>
      </w:r>
      <w:r w:rsidR="00DA2F3E">
        <w:t xml:space="preserve"> </w:t>
      </w:r>
      <w:r w:rsidR="00917831">
        <w:t>matched</w:t>
      </w:r>
      <w:r w:rsidR="00CD25E0">
        <w:t xml:space="preserve"> the pattern of </w:t>
      </w:r>
      <w:r w:rsidR="00EE0164">
        <w:t>upregulation</w:t>
      </w:r>
      <w:r w:rsidR="00917831">
        <w:t xml:space="preserve"> seen in our study</w:t>
      </w:r>
      <w:r w:rsidR="00640ACE">
        <w:t xml:space="preserve">, </w:t>
      </w:r>
      <w:r w:rsidR="006A02CC">
        <w:t>including</w:t>
      </w:r>
      <w:r w:rsidR="00D971B0">
        <w:t xml:space="preserve"> IFNγ, TNFα, CCL2, IL-8, and CXCL10.</w:t>
      </w:r>
      <w:r w:rsidR="00250329">
        <w:fldChar w:fldCharType="begin" w:fldLock="1"/>
      </w:r>
      <w:r w:rsidR="00136CBE">
        <w:instrText>ADDIN CSL_CITATION { "citationItems" : [ { "id" : "ITEM-1", "itemData" : { "DOI" : "10.1371/journal.ppat.1000308", "ISBN" : "1553-7374 (Electronic)\\r1553-7366 (Linking)", "ISSN" : "15537366", "PMID" : "19229322", "abstract" : "Vgamma9/Vdelta2 T cells are a minor subset of T cells in human blood and differ from other T cells by their immediate responsiveness to microbes. We previously demonstrated that the primary target for Vgamma9/Vdelta2 T cells is (E)-4-hydroxy-3-methyl-but-2-enyl pyrophosphate (HMB-PP), an essential metabolite produced by a large range of pathogens. Here we wished to study the consequence of this unique responsiveness in microbial infection. The majority of peripheral Vgamma9/Vdelta2 T cells shares migration properties with circulating monocytes, which explains the presence of these two distinct blood cell types in the inflammatory infiltrate at sites of infection and suggests that they synergize in anti-microbial immune responses. Our present findings demonstrate a rapid and HMB-PP-dependent crosstalk between Vgamma9/Vdelta2 T cells and autologous monocytes that results in the immediate production of inflammatory mediators including the cytokines interleukin (IL)-6, interferon (IFN)-gamma, tumor necrosis factor (TNF)-alpha, and oncostatin M (OSM); the chemokines CCL2, CXCL8, and CXCL10; and TNF-related apoptosis-inducing ligand (TRAIL). Moreover, under these co-culture conditions monocytes differentiate within 18 hours into inflammatory dendritic cells (DCs) with antigen-presenting functions. Addition of further microbial stimuli (lipopolysaccharide, peptidoglycan) induces CCR7 and enables these inflammatory DCs to trigger the generation of CD4(+) effector alphabeta T cells expressing IFN-gamma and/or IL-17. Importantly, our in vitro model replicates the responsiveness to microbes of effluent cells from peritoneal dialysis (PD) patients and translates directly to episodes of acute PD-associated bacterial peritonitis, where Vgamma9/Vdelta2 T cell numbers and soluble inflammatory mediators are elevated in patients infected with HMB-PP-producing pathogens. Collectively, these findings suggest a direct link between invading pathogens, microbe-responsive gammadelta T cells, and monocytes in the inflammatory infiltrate, which plays a crucial role in the early response and the generation of microbe-specific immunity.", "author" : [ { "dropping-particle" : "", "family" : "Eberl", "given" : "Matthias", "non-dropping-particle" : "", "parse-names" : false, "suffix" : "" }, { "dropping-particle" : "", "family" : "Roberts", "given" : "Gareth W.", "non-dropping-particle" : "", "parse-names" : false, "suffix" : "" }, { "dropping-particle" : "", "family" : "Meuter", "given" : "Simone", "non-dropping-particle" : "", "parse-names" : false, "suffix" : "" }, { "dropping-particle" : "", "family" : "Williams", "given" : "John D.", "non-dropping-particle" : "", "parse-names" : false, "suffix" : "" }, { "dropping-particle" : "", "family" : "Topley", "given" : "Nicholas", "non-dropping-particle" : "", "parse-names" : false, "suffix" : "" }, { "dropping-particle" : "", "family" : "Moser", "given" : "Bernhard", "non-dropping-particle" : "", "parse-names" : false, "suffix" : "" } ], "container-title" : "PLoS Pathogens", "id" : "ITEM-1", "issue" : "2", "issued" : { "date-parts" : [ [ "2009" ] ] }, "title" : "A rapid crosstalk of human gammadelta T cells and monocytes drives the acute inflammation in bacterial infections", "type" : "article-journal", "volume" : "5" }, "uris" : [ "http://www.mendeley.com/documents/?uuid=5458b6f4-cb74-4675-b60e-8673886731f7" ] } ], "mendeley" : { "formattedCitation" : "&lt;sup&gt;66&lt;/sup&gt;", "plainTextFormattedCitation" : "66", "previouslyFormattedCitation" : "&lt;sup&gt;66&lt;/sup&gt;" }, "properties" : { "noteIndex" : 0 }, "schema" : "https://github.com/citation-style-language/schema/raw/master/csl-citation.json" }</w:instrText>
      </w:r>
      <w:r w:rsidR="00250329">
        <w:fldChar w:fldCharType="separate"/>
      </w:r>
      <w:r w:rsidR="009B5B20" w:rsidRPr="00C31C86">
        <w:rPr>
          <w:noProof/>
          <w:vertAlign w:val="superscript"/>
        </w:rPr>
        <w:t>66</w:t>
      </w:r>
      <w:r w:rsidR="00250329">
        <w:fldChar w:fldCharType="end"/>
      </w:r>
      <w:r w:rsidR="009A5526">
        <w:t xml:space="preserve"> </w:t>
      </w:r>
      <w:r w:rsidR="00D67BBF">
        <w:t>Even more</w:t>
      </w:r>
      <w:r w:rsidR="005204B0">
        <w:t xml:space="preserve"> relevant is a recent study </w:t>
      </w:r>
      <w:r w:rsidR="00852B73">
        <w:t>of</w:t>
      </w:r>
      <w:r w:rsidR="00D90B0A">
        <w:t xml:space="preserve"> </w:t>
      </w:r>
      <w:r w:rsidR="00464396" w:rsidRPr="00255857">
        <w:t>in vitro</w:t>
      </w:r>
      <w:r w:rsidR="00464396">
        <w:t xml:space="preserve"> </w:t>
      </w:r>
      <w:r w:rsidR="009A5526">
        <w:t>infection of CD14</w:t>
      </w:r>
      <w:r w:rsidR="009A5526" w:rsidRPr="00C31C86">
        <w:rPr>
          <w:vertAlign w:val="superscript"/>
        </w:rPr>
        <w:t>+</w:t>
      </w:r>
      <w:r w:rsidR="009A5526">
        <w:t xml:space="preserve"> </w:t>
      </w:r>
      <w:r w:rsidR="00673C26">
        <w:t>monocytes</w:t>
      </w:r>
      <w:r w:rsidR="00464396">
        <w:t xml:space="preserve"> by DENV</w:t>
      </w:r>
      <w:r w:rsidR="00E61DC7">
        <w:t>, which</w:t>
      </w:r>
      <w:r w:rsidR="00464396">
        <w:t xml:space="preserve"> </w:t>
      </w:r>
      <w:r w:rsidR="009A5526">
        <w:t>upregulate</w:t>
      </w:r>
      <w:r w:rsidR="00E61DC7">
        <w:t>d</w:t>
      </w:r>
      <w:r w:rsidR="009A5526">
        <w:t xml:space="preserve"> CD16</w:t>
      </w:r>
      <w:r w:rsidR="00C83302">
        <w:t xml:space="preserve"> expression</w:t>
      </w:r>
      <w:r w:rsidR="009A5526">
        <w:t xml:space="preserve"> and induce</w:t>
      </w:r>
      <w:r w:rsidR="00FE4A9D">
        <w:t>d</w:t>
      </w:r>
      <w:r w:rsidR="009A5526">
        <w:t xml:space="preserve"> </w:t>
      </w:r>
      <w:r w:rsidR="00D14E90">
        <w:t>differentiation of</w:t>
      </w:r>
      <w:r w:rsidR="00702647">
        <w:t xml:space="preserve"> B cells into</w:t>
      </w:r>
      <w:r w:rsidR="00D14E90">
        <w:t xml:space="preserve"> plasmablasts</w:t>
      </w:r>
      <w:r w:rsidR="00850010">
        <w:t>, ultimately</w:t>
      </w:r>
      <w:r w:rsidR="001D0277">
        <w:t xml:space="preserve"> </w:t>
      </w:r>
      <w:r w:rsidR="00850010">
        <w:t>increasing</w:t>
      </w:r>
      <w:r w:rsidR="00F40507">
        <w:t xml:space="preserve"> </w:t>
      </w:r>
      <w:r w:rsidR="000744F7">
        <w:t>IgG secretion.</w:t>
      </w:r>
      <w:r w:rsidR="000744F7">
        <w:fldChar w:fldCharType="begin" w:fldLock="1"/>
      </w:r>
      <w:r w:rsidR="00136CBE">
        <w:instrText>ADDIN CSL_CITATION { "citationItems" : [ { "id" : "ITEM-1", "itemData" : { "abstract" : "Cell Host and Microbe, 16 (2014) 115-127. doi:10.1016/j.chom.2014.06.001", "author" : [ { "dropping-particle" : "", "family" : "Kwissa", "given" : "Marcin", "non-dropping-particle" : "", "parse-names" : false, "suffix" : "" }, { "dropping-particle" : "", "family" : "Nakaya", "given" : "Helder I", "non-dropping-particle" : "", "parse-names" : false, "suffix" : "" }, { "dropping-particle" : "", "family" : "Onlamoon", "given" : "Nattawat", "non-dropping-particle" : "", "parse-names" : false, "suffix" : "" }, { "dropping-particle" : "", "family" : "Wrammert", "given" : "Jens", "non-dropping-particle" : "", "parse-names" : false, "suffix" : "" }, { "dropping-particle" : "", "family" : "Villinger", "given" : "Francois", "non-dropping-particle" : "", "parse-names" : false, "suffix" : "" }, { "dropping-particle" : "", "family" : "Perng", "given" : "Guey Chuen", "non-dropping-particle" : "", "parse-names" : false, "suffix" : "" }, { "dropping-particle" : "", "family" : "Yoksan", "given" : "Sutee", "non-dropping-particle" : "", "parse-names" : false, "suffix" : "" }, { "dropping-particle" : "", "family" : "Pattanapanyasat", "given" : "Kovit", "non-dropping-particle" : "", "parse-names" : false, "suffix" : "" }, { "dropping-particle" : "", "family" : "Chokephaibulkit", "given" : "Kulkanya", "non-dropping-particle" : "", "parse-names" : false, "suffix" : "" }, { "dropping-particle" : "", "family" : "Ahmed", "given" : "Rafi", "non-dropping-particle" : "", "parse-names" : false, "suffix" : "" }, { "dropping-particle" : "", "family" : "Pulendran", "given" : "Bali", "non-dropping-particle" : "", "parse-names" : false, "suffix" : "" } ], "container-title" : "Cell Host and Microbe", "id" : "ITEM-1", "issue" : "1", "issued" : { "date-parts" : [ [ "2014" ] ] }, "note" : "{:PMCID:PMC4116428}", "page" : "115-127", "publisher" : "Elsevier Inc.", "title" : "Dengue Virus Infection Induces Expansion of a CD14+CD16+ Monocyte Population that Stimulates Plasmablast Differentiation", "type" : "article-journal", "volume" : "16" }, "uris" : [ "http://www.mendeley.com/documents/?uuid=3ae8a27a-e1cd-4735-9676-a127e657becd" ] } ], "mendeley" : { "formattedCitation" : "&lt;sup&gt;67&lt;/sup&gt;", "plainTextFormattedCitation" : "67", "previouslyFormattedCitation" : "&lt;sup&gt;67&lt;/sup&gt;" }, "properties" : { "noteIndex" : 0 }, "schema" : "https://github.com/citation-style-language/schema/raw/master/csl-citation.json" }</w:instrText>
      </w:r>
      <w:r w:rsidR="000744F7">
        <w:fldChar w:fldCharType="separate"/>
      </w:r>
      <w:r w:rsidR="009B5B20" w:rsidRPr="00C31C86">
        <w:rPr>
          <w:noProof/>
          <w:vertAlign w:val="superscript"/>
        </w:rPr>
        <w:t>67</w:t>
      </w:r>
      <w:r w:rsidR="000744F7">
        <w:fldChar w:fldCharType="end"/>
      </w:r>
      <w:r w:rsidR="000A3FED">
        <w:t xml:space="preserve"> </w:t>
      </w:r>
      <w:r w:rsidR="002C02AC">
        <w:t xml:space="preserve">Considering that </w:t>
      </w:r>
      <w:r w:rsidR="00EA5656">
        <w:t xml:space="preserve">this sequence of events closely </w:t>
      </w:r>
      <w:r w:rsidR="00C31C86">
        <w:t xml:space="preserve">mirrors </w:t>
      </w:r>
      <w:r w:rsidR="001B459F">
        <w:t xml:space="preserve">the </w:t>
      </w:r>
      <w:r w:rsidR="00EA5656">
        <w:t>finding</w:t>
      </w:r>
      <w:r w:rsidR="001B459F">
        <w:t>s</w:t>
      </w:r>
      <w:r w:rsidR="00EA5656">
        <w:t xml:space="preserve"> </w:t>
      </w:r>
      <w:r w:rsidR="00C3704F">
        <w:t xml:space="preserve">of </w:t>
      </w:r>
      <w:r w:rsidR="00EA5656">
        <w:t xml:space="preserve">our study, such as the </w:t>
      </w:r>
      <w:r w:rsidR="00BE4D7B">
        <w:t xml:space="preserve">high </w:t>
      </w:r>
      <w:r w:rsidR="00524B7A">
        <w:t xml:space="preserve">expression of </w:t>
      </w:r>
      <w:r w:rsidR="002C02AC">
        <w:t xml:space="preserve">CHIKV surface protein </w:t>
      </w:r>
      <w:r w:rsidR="00AD2AB2">
        <w:t xml:space="preserve">in </w:t>
      </w:r>
      <w:r w:rsidR="002C02AC">
        <w:t>monocytes, upregulation of CD14</w:t>
      </w:r>
      <w:r w:rsidR="002C02AC" w:rsidRPr="00C31C86">
        <w:rPr>
          <w:vertAlign w:val="superscript"/>
        </w:rPr>
        <w:t>+</w:t>
      </w:r>
      <w:r w:rsidR="002C02AC">
        <w:t>CD16</w:t>
      </w:r>
      <w:r w:rsidR="002C02AC" w:rsidRPr="00C31C86">
        <w:rPr>
          <w:vertAlign w:val="superscript"/>
        </w:rPr>
        <w:t>+</w:t>
      </w:r>
      <w:r w:rsidR="002C02AC">
        <w:t xml:space="preserve"> monocytes</w:t>
      </w:r>
      <w:r w:rsidR="00144A36">
        <w:t xml:space="preserve"> during</w:t>
      </w:r>
      <w:r w:rsidR="00284EE2">
        <w:t xml:space="preserve"> acute</w:t>
      </w:r>
      <w:r w:rsidR="00144A36">
        <w:t xml:space="preserve"> infection</w:t>
      </w:r>
      <w:r w:rsidR="008E38A2">
        <w:t xml:space="preserve">, and </w:t>
      </w:r>
      <w:r w:rsidR="0006406E">
        <w:t>the correlation with</w:t>
      </w:r>
      <w:r w:rsidR="00D74AF4">
        <w:t xml:space="preserve"> convalescent phase</w:t>
      </w:r>
      <w:r w:rsidR="0006406E">
        <w:t xml:space="preserve"> IgG titers</w:t>
      </w:r>
      <w:r w:rsidR="00724BFE">
        <w:t xml:space="preserve">, a similar mechanism may </w:t>
      </w:r>
      <w:r w:rsidR="00506F1C">
        <w:t xml:space="preserve">apply </w:t>
      </w:r>
      <w:r w:rsidR="00E02465">
        <w:t xml:space="preserve">equally </w:t>
      </w:r>
      <w:r w:rsidR="00804143">
        <w:t>to</w:t>
      </w:r>
      <w:r w:rsidR="00506F1C">
        <w:t xml:space="preserve"> </w:t>
      </w:r>
      <w:r w:rsidR="005369D3">
        <w:t>CHIKV pathogenesis</w:t>
      </w:r>
      <w:r w:rsidR="000E5C35">
        <w:t>.</w:t>
      </w:r>
    </w:p>
    <w:p w14:paraId="3426D28E" w14:textId="3315A3CE" w:rsidR="00512C49" w:rsidRDefault="00512C49" w:rsidP="0005373F">
      <w:pPr>
        <w:pStyle w:val="Heading2"/>
      </w:pPr>
      <w:r>
        <w:t xml:space="preserve">Serum cytokines </w:t>
      </w:r>
      <w:r w:rsidR="00393648">
        <w:t>support</w:t>
      </w:r>
      <w:r w:rsidR="00EF6109">
        <w:t xml:space="preserve"> a monocyte</w:t>
      </w:r>
      <w:r w:rsidR="00934B3A">
        <w:t>-</w:t>
      </w:r>
      <w:r w:rsidR="00180C14">
        <w:t>centric</w:t>
      </w:r>
      <w:r w:rsidR="00934B3A">
        <w:t xml:space="preserve"> response to CHIKV</w:t>
      </w:r>
    </w:p>
    <w:p w14:paraId="0E1AA24E" w14:textId="121947B1" w:rsidR="001D39EA" w:rsidRDefault="003C743C" w:rsidP="00992A2E">
      <w:r>
        <w:t xml:space="preserve">In our study, </w:t>
      </w:r>
      <w:r w:rsidR="005851D4">
        <w:t xml:space="preserve">most </w:t>
      </w:r>
      <w:r w:rsidR="00B24CF9">
        <w:t xml:space="preserve">of the cytokines that were </w:t>
      </w:r>
      <w:r w:rsidR="00381CFA">
        <w:t xml:space="preserve">increased during </w:t>
      </w:r>
      <w:r w:rsidR="00B24CF9">
        <w:t>acute infection were likely secreted</w:t>
      </w:r>
      <w:r w:rsidR="004C41F3">
        <w:t xml:space="preserve"> by</w:t>
      </w:r>
      <w:r w:rsidR="0055686F">
        <w:t xml:space="preserve"> monocytes </w:t>
      </w:r>
      <w:r w:rsidR="004C41F3">
        <w:t xml:space="preserve">or </w:t>
      </w:r>
      <w:r w:rsidR="0055686F">
        <w:t xml:space="preserve">contributed </w:t>
      </w:r>
      <w:r w:rsidR="004C41F3">
        <w:t>to the</w:t>
      </w:r>
      <w:r w:rsidR="005851D4">
        <w:t xml:space="preserve"> observed</w:t>
      </w:r>
      <w:r w:rsidR="004C41F3">
        <w:t xml:space="preserve"> </w:t>
      </w:r>
      <w:r w:rsidR="0055686F">
        <w:t>expansion</w:t>
      </w:r>
      <w:r w:rsidR="005851D4">
        <w:t>s of</w:t>
      </w:r>
      <w:r w:rsidR="0055686F">
        <w:t xml:space="preserve"> </w:t>
      </w:r>
      <w:r w:rsidR="00B24CF9">
        <w:t>monocyte subpopulations</w:t>
      </w:r>
      <w:r w:rsidR="00CF4774">
        <w:t xml:space="preserve"> (Fig 5)</w:t>
      </w:r>
      <w:r w:rsidR="00B24CF9">
        <w:t>.</w:t>
      </w:r>
      <w:r w:rsidR="00BC2E5B">
        <w:t xml:space="preserve"> </w:t>
      </w:r>
      <w:r w:rsidR="003E5A00">
        <w:t>The</w:t>
      </w:r>
      <w:r w:rsidR="00B5766F">
        <w:t xml:space="preserve"> </w:t>
      </w:r>
      <w:r w:rsidR="00BF2DC7">
        <w:t>pronounced</w:t>
      </w:r>
      <w:r w:rsidR="000D2056">
        <w:t xml:space="preserve"> acute-phase increase in </w:t>
      </w:r>
      <w:r w:rsidR="00D63BC0">
        <w:t>CXCL10</w:t>
      </w:r>
      <w:r w:rsidR="00BC2E5B">
        <w:t>, the most upregulated cytokine observed in our study,</w:t>
      </w:r>
      <w:r w:rsidR="00664223">
        <w:t xml:space="preserve"> </w:t>
      </w:r>
      <w:r w:rsidR="0037552A">
        <w:t xml:space="preserve">is likely linked to secretion by </w:t>
      </w:r>
      <w:r w:rsidR="00B02406">
        <w:t>monocyte populations</w:t>
      </w:r>
      <w:r w:rsidR="00664223">
        <w:t xml:space="preserve"> that expanded during the acute phase, since monocytes </w:t>
      </w:r>
      <w:r w:rsidR="002658A9">
        <w:t xml:space="preserve">and T cells </w:t>
      </w:r>
      <w:r w:rsidR="00F27111">
        <w:t>secrete</w:t>
      </w:r>
      <w:r w:rsidR="00664223">
        <w:t xml:space="preserve"> CXCL10</w:t>
      </w:r>
      <w:r w:rsidR="00B02406">
        <w:t xml:space="preserve"> in response to IFNγ</w:t>
      </w:r>
      <w:r w:rsidR="002658A9">
        <w:t>.</w:t>
      </w:r>
      <w:r w:rsidR="00B02406">
        <w:fldChar w:fldCharType="begin" w:fldLock="1"/>
      </w:r>
      <w:r w:rsidR="00136CBE">
        <w:instrText>ADDIN CSL_CITATION { "citationItems" : [ { "id" : "ITEM-1", "itemData" : { "DOI" : "10.1084/jem.166.4.1084", "ISBN" : "0022-1007 (Print)\\r0022-1007 (Linking)", "ISSN" : "0022-1007", "PMID" : "2443596", "abstract" : "An IFN-gamma-inducible protein, IP-10, has previously been described to belong to a gene family of chemotactic and mitogenic proteins, associated with inflammation and proliferation. Biochemical characterization of this predicted protein has been pursued through the development of polyclonal monospecific antisera to recombinant protein and synthetic peptides. These reagents establish that the IP-10 protein is secreted from a variety of cells (endothelial, monocyte, fibroblast, and keratinocyte) in response to IFN-gamma. Posttranslational processing occurs in the biosynthesis of this protein, resulting in a 6-7-kD species, which may reflect COOH-terminal cleavage. Pulse-chase studies indicate that this processing is a rapid event in the primary cell lines studied, completed in the 30-min labeling period. A model is presented for the processing and secondary structure of this protein. In an accompanying study, Kaplan, et al. using these antisera, demonstrate that the IP-10 protein is associated, in vivo, with a delayed-type hypersensitivity response.", "author" : [ { "dropping-particle" : "", "family" : "Luster", "given" : "A. D.", "non-dropping-particle" : "", "parse-names" : false, "suffix" : "" }, { "dropping-particle" : "V", "family" : "Ravetch", "given" : "Jeffrey", "non-dropping-particle" : "", "parse-names" : false, "suffix" : "" } ], "container-title" : "J Exp Med.", "id" : "ITEM-1", "issue" : "4", "issued" : { "date-parts" : [ [ "1987", "10", "1" ] ] }, "page" : "1084-97", "title" : "Biochemical characterization of a gamma interferon-inducible cytokine (IP-10).", "type" : "article-journal", "volume" : "166" }, "uris" : [ "http://www.mendeley.com/documents/?uuid=17733baa-a8b8-49bd-9e3c-588c050433d9" ] } ], "mendeley" : { "formattedCitation" : "&lt;sup&gt;68&lt;/sup&gt;", "plainTextFormattedCitation" : "68", "previouslyFormattedCitation" : "&lt;sup&gt;68&lt;/sup&gt;" }, "properties" : { "noteIndex" : 0 }, "schema" : "https://github.com/citation-style-language/schema/raw/master/csl-citation.json" }</w:instrText>
      </w:r>
      <w:r w:rsidR="00B02406">
        <w:fldChar w:fldCharType="separate"/>
      </w:r>
      <w:r w:rsidR="009B5B20" w:rsidRPr="00BC2E5B">
        <w:rPr>
          <w:noProof/>
          <w:vertAlign w:val="superscript"/>
        </w:rPr>
        <w:t>68</w:t>
      </w:r>
      <w:r w:rsidR="00B02406">
        <w:fldChar w:fldCharType="end"/>
      </w:r>
      <w:r w:rsidR="00E45AD2">
        <w:t xml:space="preserve"> </w:t>
      </w:r>
      <w:r w:rsidR="00326861">
        <w:t xml:space="preserve">CXCL10, which induces chemotaxis in monocytes, monocyte-derived cells, and T cells, </w:t>
      </w:r>
      <w:r w:rsidR="001A71FD">
        <w:t>can also be induced by IFNα and TNFα</w:t>
      </w:r>
      <w:r w:rsidR="00FC4DD3">
        <w:t>,</w:t>
      </w:r>
      <w:r w:rsidR="001A71FD">
        <w:t xml:space="preserve"> which were</w:t>
      </w:r>
      <w:r w:rsidR="009D23BC">
        <w:t xml:space="preserve"> </w:t>
      </w:r>
      <w:r w:rsidR="001A71FD">
        <w:t>upr</w:t>
      </w:r>
      <w:r w:rsidR="00326861">
        <w:t>egulated</w:t>
      </w:r>
      <w:r w:rsidR="00473656">
        <w:t xml:space="preserve"> in our study</w:t>
      </w:r>
      <w:r w:rsidR="00326861">
        <w:t xml:space="preserve"> during the acute phase</w:t>
      </w:r>
      <w:r w:rsidR="00095E88">
        <w:t xml:space="preserve"> of infection</w:t>
      </w:r>
      <w:r w:rsidR="00FC4DD3">
        <w:t>.</w:t>
      </w:r>
      <w:r w:rsidR="00FC4DD3">
        <w:fldChar w:fldCharType="begin" w:fldLock="1"/>
      </w:r>
      <w:r w:rsidR="00136CBE">
        <w:instrText>ADDIN CSL_CITATION { "citationItems" : [ { "id" : "ITEM-1", "itemData" : { "DOI" : "10.1016/j.cytogfr.2011.06.001", "ISBN" : "1359-6101", "ISSN" : "13596101", "PMID" : "21802343", "abstract" : "C-X-C motif chemokine 10 (CXCL10) also known as interferon ??-induced protein 10. kDa (IP-10) or small-inducible cytokine B10 is a cytokine belonging to the CXC chemokine family. CXCL10 binds CXCR3 receptor to induce chemotaxis, apoptosis, cell growth and angiostasis. Alterations in CXCL10 expression levels have been associated with inflammatory diseases including infectious diseases, immune dysfunction and tumor development. CXCL10 is also recognized as a biomarker that predicts severity of various diseases. A review of the emerging role of CXCL10 in pathogenesis of infectious diseases revealed diverse roles of CXCL10 in disease initiation and progression. The potential utilization of CXCL10 as a therapeutic target for infectious diseases is discussed. ?? 2011.", "author" : [ { "dropping-particle" : "", "family" : "Liu", "given" : "Mingli", "non-dropping-particle" : "", "parse-names" : false, "suffix" : "" }, { "dropping-particle" : "", "family" : "Guo", "given" : "Shanchun", "non-dropping-particle" : "", "parse-names" : false, "suffix" : "" }, { "dropping-particle" : "", "family" : "Hibbert", "given" : "Jacqueline M.", "non-dropping-particle" : "", "parse-names" : false, "suffix" : "" }, { "dropping-particle" : "", "family" : "Jain", "given" : "Vidhan", "non-dropping-particle" : "", "parse-names" : false, "suffix" : "" }, { "dropping-particle" : "", "family" : "Singh", "given" : "Neeru", "non-dropping-particle" : "", "parse-names" : false, "suffix" : "" }, { "dropping-particle" : "", "family" : "Wilson", "given" : "Nana O.", "non-dropping-particle" : "", "parse-names" : false, "suffix" : "" }, { "dropping-particle" : "", "family" : "Stiles", "given" : "Jonathan K.", "non-dropping-particle" : "", "parse-names" : false, "suffix" : "" } ], "container-title" : "Cytokine and Growth Factor Reviews", "id" : "ITEM-1", "issue" : "3", "issued" : { "date-parts" : [ [ "2011" ] ] }, "page" : "121-130", "publisher" : "Elsevier Ltd", "title" : "CXCL10/IP-10 in infectious diseases pathogenesis and potential therapeutic implications", "type" : "article-journal", "volume" : "22" }, "uris" : [ "http://www.mendeley.com/documents/?uuid=90ff5e88-25d6-48f0-9e07-e06e884ec211" ] } ], "mendeley" : { "formattedCitation" : "&lt;sup&gt;69&lt;/sup&gt;", "plainTextFormattedCitation" : "69", "previouslyFormattedCitation" : "&lt;sup&gt;69&lt;/sup&gt;" }, "properties" : { "noteIndex" : 0 }, "schema" : "https://github.com/citation-style-language/schema/raw/master/csl-citation.json" }</w:instrText>
      </w:r>
      <w:r w:rsidR="00FC4DD3">
        <w:fldChar w:fldCharType="separate"/>
      </w:r>
      <w:r w:rsidR="009B5B20" w:rsidRPr="00BC2E5B">
        <w:rPr>
          <w:noProof/>
          <w:vertAlign w:val="superscript"/>
        </w:rPr>
        <w:t>69</w:t>
      </w:r>
      <w:r w:rsidR="00FC4DD3">
        <w:fldChar w:fldCharType="end"/>
      </w:r>
      <w:r w:rsidR="00B341AB">
        <w:t xml:space="preserve"> C</w:t>
      </w:r>
      <w:r w:rsidR="00861001">
        <w:t xml:space="preserve">hanges in </w:t>
      </w:r>
      <w:r w:rsidR="008D7D87">
        <w:t>CXCL10</w:t>
      </w:r>
      <w:r w:rsidR="00861001">
        <w:t xml:space="preserve"> ex</w:t>
      </w:r>
      <w:r w:rsidR="00263E5B">
        <w:t xml:space="preserve">pression </w:t>
      </w:r>
      <w:r w:rsidR="00B341AB">
        <w:t>are well-</w:t>
      </w:r>
      <w:r w:rsidR="002D659B">
        <w:t>correlate</w:t>
      </w:r>
      <w:r w:rsidR="00B341AB">
        <w:t>d</w:t>
      </w:r>
      <w:r w:rsidR="002D659B">
        <w:t xml:space="preserve"> with</w:t>
      </w:r>
      <w:r w:rsidR="00263E5B">
        <w:t xml:space="preserve"> many </w:t>
      </w:r>
      <w:r w:rsidR="00861001">
        <w:t>infectious diseases</w:t>
      </w:r>
      <w:r w:rsidR="00623C01">
        <w:t>,</w:t>
      </w:r>
      <w:r w:rsidR="00861001">
        <w:fldChar w:fldCharType="begin" w:fldLock="1"/>
      </w:r>
      <w:r w:rsidR="00136CBE">
        <w:instrText>ADDIN CSL_CITATION { "citationItems" : [ { "id" : "ITEM-1", "itemData" : { "DOI" : "10.1016/j.cytogfr.2011.06.001", "ISBN" : "1359-6101", "ISSN" : "13596101", "PMID" : "21802343", "abstract" : "C-X-C motif chemokine 10 (CXCL10) also known as interferon ??-induced protein 10. kDa (IP-10) or small-inducible cytokine B10 is a cytokine belonging to the CXC chemokine family. CXCL10 binds CXCR3 receptor to induce chemotaxis, apoptosis, cell growth and angiostasis. Alterations in CXCL10 expression levels have been associated with inflammatory diseases including infectious diseases, immune dysfunction and tumor development. CXCL10 is also recognized as a biomarker that predicts severity of various diseases. A review of the emerging role of CXCL10 in pathogenesis of infectious diseases revealed diverse roles of CXCL10 in disease initiation and progression. The potential utilization of CXCL10 as a therapeutic target for infectious diseases is discussed. ?? 2011.", "author" : [ { "dropping-particle" : "", "family" : "Liu", "given" : "Mingli", "non-dropping-particle" : "", "parse-names" : false, "suffix" : "" }, { "dropping-particle" : "", "family" : "Guo", "given" : "Shanchun", "non-dropping-particle" : "", "parse-names" : false, "suffix" : "" }, { "dropping-particle" : "", "family" : "Hibbert", "given" : "Jacqueline M.", "non-dropping-particle" : "", "parse-names" : false, "suffix" : "" }, { "dropping-particle" : "", "family" : "Jain", "given" : "Vidhan", "non-dropping-particle" : "", "parse-names" : false, "suffix" : "" }, { "dropping-particle" : "", "family" : "Singh", "given" : "Neeru", "non-dropping-particle" : "", "parse-names" : false, "suffix" : "" }, { "dropping-particle" : "", "family" : "Wilson", "given" : "Nana O.", "non-dropping-particle" : "", "parse-names" : false, "suffix" : "" }, { "dropping-particle" : "", "family" : "Stiles", "given" : "Jonathan K.", "non-dropping-particle" : "", "parse-names" : false, "suffix" : "" } ], "container-title" : "Cytokine and Growth Factor Reviews", "id" : "ITEM-1", "issue" : "3", "issued" : { "date-parts" : [ [ "2011" ] ] }, "page" : "121-130", "publisher" : "Elsevier Ltd", "title" : "CXCL10/IP-10 in infectious diseases pathogenesis and potential therapeutic implications", "type" : "article-journal", "volume" : "22" }, "uris" : [ "http://www.mendeley.com/documents/?uuid=90ff5e88-25d6-48f0-9e07-e06e884ec211" ] } ], "mendeley" : { "formattedCitation" : "&lt;sup&gt;69&lt;/sup&gt;", "plainTextFormattedCitation" : "69", "previouslyFormattedCitation" : "&lt;sup&gt;69&lt;/sup&gt;" }, "properties" : { "noteIndex" : 0 }, "schema" : "https://github.com/citation-style-language/schema/raw/master/csl-citation.json" }</w:instrText>
      </w:r>
      <w:r w:rsidR="00861001">
        <w:fldChar w:fldCharType="separate"/>
      </w:r>
      <w:r w:rsidR="009B5B20" w:rsidRPr="00BC2E5B">
        <w:rPr>
          <w:noProof/>
          <w:vertAlign w:val="superscript"/>
        </w:rPr>
        <w:t>69</w:t>
      </w:r>
      <w:r w:rsidR="00861001">
        <w:fldChar w:fldCharType="end"/>
      </w:r>
      <w:r w:rsidR="00B341AB" w:rsidRPr="00B341AB">
        <w:t xml:space="preserve"> </w:t>
      </w:r>
      <w:r w:rsidR="00623C01">
        <w:t>a</w:t>
      </w:r>
      <w:r w:rsidR="00B341AB">
        <w:t xml:space="preserve">lthough the role of CXCL10 in viral pathogenesis and its signalling pathways is still poorly </w:t>
      </w:r>
      <w:r w:rsidR="00623C01">
        <w:t>understood (</w:t>
      </w:r>
      <w:r w:rsidR="00B341AB">
        <w:t>as it seems to alternately promote or protect against infection in different studies</w:t>
      </w:r>
      <w:r w:rsidR="00623C01">
        <w:t>).</w:t>
      </w:r>
      <w:r w:rsidR="001D39EA">
        <w:tab/>
      </w:r>
    </w:p>
    <w:p w14:paraId="7B6E006F" w14:textId="7C0ACEEB" w:rsidR="009561AF" w:rsidRDefault="001D39EA" w:rsidP="00992A2E">
      <w:pPr>
        <w:ind w:firstLine="720"/>
      </w:pPr>
      <w:r>
        <w:t>In the previous section, w</w:t>
      </w:r>
      <w:r w:rsidR="00FE31AF">
        <w:t>e speculated that</w:t>
      </w:r>
      <w:r w:rsidR="005E64A1">
        <w:t xml:space="preserve"> a feed-forward loop between</w:t>
      </w:r>
      <w:r w:rsidR="007730A9">
        <w:t xml:space="preserve"> </w:t>
      </w:r>
      <w:r w:rsidR="005E64A1">
        <w:t xml:space="preserve">production of </w:t>
      </w:r>
      <w:r w:rsidR="00D63BC0">
        <w:t>IL-10</w:t>
      </w:r>
      <w:r w:rsidR="005E64A1">
        <w:t xml:space="preserve"> by “intermediate” CD14</w:t>
      </w:r>
      <w:r w:rsidR="005E64A1" w:rsidRPr="001D39EA">
        <w:rPr>
          <w:vertAlign w:val="superscript"/>
        </w:rPr>
        <w:t>++</w:t>
      </w:r>
      <w:r w:rsidR="005E64A1">
        <w:t>CD16</w:t>
      </w:r>
      <w:r w:rsidR="005E64A1" w:rsidRPr="001D39EA">
        <w:rPr>
          <w:vertAlign w:val="superscript"/>
        </w:rPr>
        <w:t>+</w:t>
      </w:r>
      <w:r w:rsidR="005E64A1">
        <w:t xml:space="preserve"> monocytes</w:t>
      </w:r>
      <w:r w:rsidR="001A03C6">
        <w:fldChar w:fldCharType="begin" w:fldLock="1"/>
      </w:r>
      <w:r w:rsidR="00136CBE">
        <w:instrText>ADDIN CSL_CITATION { "citationItems" : [ { "id" : "ITEM-1", "itemData" : { "DOI" : "10.1111/j.1365-3083.2007.02051.x", "ISBN" : "1365-3083 (Electronic)\\r0300-9475 (Linking)", "ISSN" : "03009475", "PMID" : "18201370", "abstract" : "Based on CD14 and CD16 expression, human peripheral blood monocytes (MO) can be divided into a major CD14(high) CD16(-) population and two minor CD14(high) CD16(+) and CD14(dim) CD16(+) subpopulations. CD14(dim) CD16(+) MO are well characterized and regarded as pro-inflammatory because upon stimulation produce TNF-alpha but little, if any, IL-10. By contrast, little is known about CD14(high) CD16(+) MO. We investigated the surface expression of selected determinants by CD16(+) MO subpopulations, cytokine production, phagocytosis and antigen presentation. We found that both CD16(+) subpopulations had a higher expression of HLA-DR, CD86, CD54 and a lower expression of CD64 than CD14(high) CD16(-) population. In addition, CD14(high) CD16(+) MO showed a higher expression of CD11b and TLR4 than CD14(dim) CD16(+) and CD14(high) CD16(-) subpopulations. CD14(high) CD16(+) MO exhibited an increased phagocytic activity and a decreased antigen presentation in comparison with CD14(dim) CD16(+). As expected, lipopolysaccharide (LPS)-stimulated CD14(dim) CD16(+) MO produced TNF-alpha but little IL-10. By contrast, LPS-stimulated CD14(high) CD16(+) subpopulation produced significantly more IL-10 than CD14(dim) CD16(+) and CD14(high) CD16(-) MO. In conclusion, our data show that human peripheral blood CD16(+) MO are heterogeneous in function and consist of two subpopulations: CD14(dim) CD16(+) pro-inflammatory and CD14(high) CD16(+) with anti-inflammatory potential.", "author" : [ { "dropping-particle" : "", "family" : "Skrzeczy\u0144ska-Moncznik", "given" : "J.", "non-dropping-particle" : "", "parse-names" : false, "suffix" : "" }, { "dropping-particle" : "", "family" : "Bzowska", "given" : "M.", "non-dropping-particle" : "", "parse-names" : false, "suffix" : "" }, { "dropping-particle" : "", "family" : "Loseke", "given" : "S.", "non-dropping-particle" : "", "parse-names" : false, "suffix" : "" }, { "dropping-particle" : "", "family" : "Grage-Griebenow", "given" : "E.", "non-dropping-particle" : "", "parse-names" : false, "suffix" : "" }, { "dropping-particle" : "", "family" : "Zembala", "given" : "M.", "non-dropping-particle" : "", "parse-names" : false, "suffix" : "" }, { "dropping-particle" : "", "family" : "Pryjma", "given" : "J.", "non-dropping-particle" : "", "parse-names" : false, "suffix" : "" } ], "container-title" : "Scandinavian Journal of Immunology", "id" : "ITEM-1", "issue" : "2", "issued" : { "date-parts" : [ [ "2008" ] ] }, "page" : "152-159", "title" : "Peripheral blood CD14high CD16+ monocytes are main producers of IL-10", "type" : "article-journal", "volume" : "67" }, "uris" : [ "http://www.mendeley.com/documents/?uuid=eb1554e4-4768-4961-84cd-5f10fc68938b" ] } ], "mendeley" : { "formattedCitation" : "&lt;sup&gt;60&lt;/sup&gt;", "plainTextFormattedCitation" : "60", "previouslyFormattedCitation" : "&lt;sup&gt;60&lt;/sup&gt;" }, "properties" : { "noteIndex" : 0 }, "schema" : "https://github.com/citation-style-language/schema/raw/master/csl-citation.json" }</w:instrText>
      </w:r>
      <w:r w:rsidR="001A03C6">
        <w:fldChar w:fldCharType="separate"/>
      </w:r>
      <w:r w:rsidR="009B5B20" w:rsidRPr="001D39EA">
        <w:rPr>
          <w:noProof/>
          <w:vertAlign w:val="superscript"/>
        </w:rPr>
        <w:t>60</w:t>
      </w:r>
      <w:r w:rsidR="001A03C6">
        <w:fldChar w:fldCharType="end"/>
      </w:r>
      <w:r w:rsidR="001A03C6">
        <w:t xml:space="preserve"> </w:t>
      </w:r>
      <w:r w:rsidR="005E64A1">
        <w:t xml:space="preserve">and induction of the </w:t>
      </w:r>
      <w:r w:rsidR="00080832">
        <w:t>“intermediate” phenotype</w:t>
      </w:r>
      <w:r w:rsidR="005E64A1">
        <w:t xml:space="preserve"> by IL-10</w:t>
      </w:r>
      <w:r w:rsidR="00080832">
        <w:fldChar w:fldCharType="begin" w:fldLock="1"/>
      </w:r>
      <w:r w:rsidR="00136CBE">
        <w:instrText>ADDIN CSL_CITATION { "citationItems" : [ { "id" : "ITEM-1", "itemData" : { "DOI" : "10.1186/s13075-016-1216-6", "ISSN" : "1478-6362", "PMID" : "28183329", "abstract" : "BACKGROUND Three different subsets of circulating human monocytes, CD14(bright)CD16- (classical), CD14(bright)CD16+ (intermediate), and CD14(dim)CD16+ (non-classical) have been recently identified. It has been reported that CD14(bright)CD16+ monocytes are increased in rheumatoid arthritis (RA). However, the role of each monocyte subset in the pathogenesis of RA is still unclear. The purpose of this study was to investigate the association of CD14(bright)CD16+ monocytes with RA. METHODS The study enrolled 35 patients with RA and 14 healthy volunteers. The three subsets of peripheral blood monocytes were analyzed by flow cytometry. Serum cytokines were measured at baseline in patients with RA and in healthy volunteers. CD14(bright)CD16- monocytes were isolated and cultured in vitro with different cytokines for 14 hours, and CD16 induction was assessed. RESULTS The proportion of CD14(bright)CD16+ monocytes, and serum interleukin (IL)-6, IL-8, and IL-10 were increased in patients with RA compared to healthy controls. The proportion of CD14brightCD16+ monocytes correlated with the disease activity of RA positively, whereas the proportion of CD14(bright)CD16- monocytes correlated negatively. When isolated CD14(bright)CD16- monocytes were stimulated with IL-6, IL-8, and IL-10, the only cytokine that significantly induced CD16 expression on the cells was IL-10. CONCLUSIONS The proportion of CD16(bright)CD14+ monocytes was positively correlated with RA disease activity. The expression of CD16 in monocytes was induced by IL-10 but not IL-6, and IL-8 was enhanced in the sera of patients with RA. Our results suggest that CD16(bright)CD14+ monocytes are involved in the pathogenesis of RA and that IL-10 is a key cytokine that regulates CD16 expression in monocytes.", "author" : [ { "dropping-particle" : "", "family" : "Tsukamoto", "given" : "Masako", "non-dropping-particle" : "", "parse-names" : false, "suffix" : "" }, { "dropping-particle" : "", "family" : "Seta", "given" : "Noriyuki", "non-dropping-particle" : "", "parse-names" : false, "suffix" : "" }, { "dropping-particle" : "", "family" : "Yoshimoto", "given" : "Keiko", "non-dropping-particle" : "", "parse-names" : false, "suffix" : "" }, { "dropping-particle" : "", "family" : "Suzuki", "given" : "Katsuya", "non-dropping-particle" : "", "parse-names" : false, "suffix" : "" }, { "dropping-particle" : "", "family" : "Yamaoka", "given" : "Kunihiro", "non-dropping-particle" : "", "parse-names" : false, "suffix" : "" }, { "dropping-particle" : "", "family" : "Takeuchi", "given" : "Tsutomu", "non-dropping-particle" : "", "parse-names" : false, "suffix" : "" } ], "container-title" : "Arthritis research &amp; therapy", "id" : "ITEM-1", "issue" : "1", "issued" : { "date-parts" : [ [ "2017", "2", "10" ] ] }, "page" : "28", "publisher" : "Arthritis Research &amp; Therapy", "title" : "CD14(bright)CD16+ intermediate monocytes are induced by interleukin-10 and positively correlate with disease activity in rheumatoid arthritis.", "type" : "article-journal", "volume" : "19" }, "uris" : [ "http://www.mendeley.com/documents/?uuid=429b15cf-f9c4-4064-9a35-1a585f9601e1" ] } ], "mendeley" : { "formattedCitation" : "&lt;sup&gt;59&lt;/sup&gt;", "plainTextFormattedCitation" : "59", "previouslyFormattedCitation" : "&lt;sup&gt;59&lt;/sup&gt;" }, "properties" : { "noteIndex" : 0 }, "schema" : "https://github.com/citation-style-language/schema/raw/master/csl-citation.json" }</w:instrText>
      </w:r>
      <w:r w:rsidR="00080832">
        <w:fldChar w:fldCharType="separate"/>
      </w:r>
      <w:r w:rsidR="009B5B20" w:rsidRPr="001D39EA">
        <w:rPr>
          <w:noProof/>
          <w:vertAlign w:val="superscript"/>
        </w:rPr>
        <w:t>59</w:t>
      </w:r>
      <w:r w:rsidR="00080832">
        <w:fldChar w:fldCharType="end"/>
      </w:r>
      <w:r w:rsidR="005E64A1">
        <w:t xml:space="preserve"> </w:t>
      </w:r>
      <w:r w:rsidR="0097269A">
        <w:t>could</w:t>
      </w:r>
      <w:r w:rsidR="005E64A1">
        <w:t xml:space="preserve"> </w:t>
      </w:r>
      <w:r w:rsidR="00BB427F">
        <w:t xml:space="preserve">help </w:t>
      </w:r>
      <w:r w:rsidR="005E64A1">
        <w:t>explain the upregulation of IL-10 during acute CHIKV infection.</w:t>
      </w:r>
      <w:r w:rsidR="00771C30">
        <w:t xml:space="preserve"> </w:t>
      </w:r>
      <w:r w:rsidR="000B17A1">
        <w:t xml:space="preserve">Another contribution </w:t>
      </w:r>
      <w:r w:rsidR="00D13698">
        <w:t>could</w:t>
      </w:r>
      <w:r w:rsidR="000B17A1">
        <w:t xml:space="preserve"> be from T cells, since</w:t>
      </w:r>
      <w:r w:rsidR="00771C30">
        <w:t xml:space="preserve"> </w:t>
      </w:r>
      <w:r w:rsidR="00A60FF7">
        <w:t>monocyte</w:t>
      </w:r>
      <w:r w:rsidR="00515544">
        <w:t xml:space="preserve">–T cell interactions </w:t>
      </w:r>
      <w:r w:rsidR="00E165F2">
        <w:t>are able to</w:t>
      </w:r>
      <w:r w:rsidR="00515544">
        <w:t xml:space="preserve"> activate T cells</w:t>
      </w:r>
      <w:r w:rsidR="00771C30">
        <w:t xml:space="preserve"> to an IL-10 secreting </w:t>
      </w:r>
      <w:r w:rsidR="00463BB7">
        <w:t>state.</w:t>
      </w:r>
      <w:r w:rsidR="00463BB7">
        <w:fldChar w:fldCharType="begin" w:fldLock="1"/>
      </w:r>
      <w:r w:rsidR="00136CBE">
        <w:instrText>ADDIN CSL_CITATION { "citationItems" : [ { "id" : "ITEM-1", "itemData" : { "DOI" : "10.1038/icb.2015.42", "ISSN" : "0818-9641", "PMID" : "25787182", "author" : [ { "dropping-particle" : "", "family" : "Charron", "given" : "Lauren", "non-dropping-particle" : "", "parse-names" : false, "suffix" : "" }, { "dropping-particle" : "", "family" : "Doctrinal", "given" : "Axelle", "non-dropping-particle" : "", "parse-names" : false, "suffix" : "" }, { "dropping-particle" : "", "family" : "Choileain", "given" : "Siobhan Ni", "non-dropping-particle" : "", "parse-names" : false, "suffix" : "" }, { "dropping-particle" : "", "family" : "Astier", "given" : "Anne L", "non-dropping-particle" : "", "parse-names" : false, "suffix" : "" } ], "container-title" : "Immunology and Cell Biology", "id" : "ITEM-1", "issue" : "9", "issued" : { "date-parts" : [ [ "2015" ] ] }, "page" : "796-803", "publisher" : "Nature Publishing Group", "title" : "Monocyte : T-cell interaction regulates human T-cell activation through a CD28 / CD46 crosstalk", "type" : "article-journal", "volume" : "93" }, "uris" : [ "http://www.mendeley.com/documents/?uuid=d3b3e055-9c03-4981-9d31-00c66ca4f8cc" ] } ], "mendeley" : { "formattedCitation" : "&lt;sup&gt;65&lt;/sup&gt;", "plainTextFormattedCitation" : "65", "previouslyFormattedCitation" : "&lt;sup&gt;65&lt;/sup&gt;" }, "properties" : { "noteIndex" : 0 }, "schema" : "https://github.com/citation-style-language/schema/raw/master/csl-citation.json" }</w:instrText>
      </w:r>
      <w:r w:rsidR="00463BB7">
        <w:fldChar w:fldCharType="separate"/>
      </w:r>
      <w:r w:rsidR="009B5B20" w:rsidRPr="001D39EA">
        <w:rPr>
          <w:noProof/>
          <w:vertAlign w:val="superscript"/>
        </w:rPr>
        <w:t>65</w:t>
      </w:r>
      <w:r w:rsidR="00463BB7">
        <w:fldChar w:fldCharType="end"/>
      </w:r>
      <w:r w:rsidR="00ED0B03">
        <w:t xml:space="preserve"> IL-10 secretion is known to be dependent on a number of regulatory </w:t>
      </w:r>
      <w:r w:rsidR="00AE44E6">
        <w:t>factors</w:t>
      </w:r>
      <w:r w:rsidR="00ED0B03">
        <w:t xml:space="preserve"> that </w:t>
      </w:r>
      <w:r w:rsidR="00611D6C">
        <w:t>were</w:t>
      </w:r>
      <w:r w:rsidR="00ED0B03">
        <w:t xml:space="preserve"> transcriptionally upregulated </w:t>
      </w:r>
      <w:r w:rsidR="00D33CC5">
        <w:t>in our study</w:t>
      </w:r>
      <w:r w:rsidR="00ED0B03">
        <w:t xml:space="preserve">, </w:t>
      </w:r>
      <w:r w:rsidR="00D21ABE">
        <w:t xml:space="preserve">such as </w:t>
      </w:r>
      <w:r w:rsidR="00ED0B03">
        <w:t>p38, NF-κΒ, and MyD88</w:t>
      </w:r>
      <w:r w:rsidR="00EB66A1">
        <w:t xml:space="preserve"> (Fig S</w:t>
      </w:r>
      <w:r w:rsidR="004F4925">
        <w:t>19)</w:t>
      </w:r>
      <w:r w:rsidR="00ED0B03">
        <w:t>.</w:t>
      </w:r>
      <w:r w:rsidR="00ED0B03">
        <w:fldChar w:fldCharType="begin" w:fldLock="1"/>
      </w:r>
      <w:r w:rsidR="00136CBE">
        <w:instrText>ADDIN CSL_CITATION { "citationItems" : [ { "id" : "ITEM-1", "itemData" : { "DOI" : "10.1038/nri2711", "ISBN" : "1474-1733", "ISSN" : "1474-1733", "PMID" : "20154735", "abstract" : " Interleukin\u201110 (IL\u201110), a cytokine with anti\u2011inflammatory properties, has a central\\r\\nrole in infection by limiting the immune response to pathogens and thereby preventing\\r\\ndamage to the host. Recently, an increasing interest in how IL10 expression is regulated in\\r\\ndifferent immune cells has revealed some of the molecular mechanisms involved at the\\r\\nlevels of signal transduction, epigenetics, transcription factor binding and gene activation.\\r\\nUnderstanding the specific molecular events that regulate the production of IL\u201110 will\\r\\nhelp to answer the remaining questions that are important for the design of new strategies\\r\\nof immune intervention.", "author" : [ { "dropping-particle" : "", "family" : "Saraiva", "given" : "Margarida", "non-dropping-particle" : "", "parse-names" : false, "suffix" : "" }, { "dropping-particle" : "", "family" : "O'Garra", "given" : "Anne", "non-dropping-particle" : "", "parse-names" : false, "suffix" : "" } ], "container-title" : "Nature Reviews Immunology", "id" : "ITEM-1", "issue" : "3", "issued" : { "date-parts" : [ [ "2010" ] ] }, "page" : "170-181", "publisher" : "Nature Publishing Group", "title" : "The regulation of IL-10 production by immune cells", "type" : "article-journal", "volume" : "10" }, "uris" : [ "http://www.mendeley.com/documents/?uuid=070fb457-2384-46af-91ab-3cf2a872a174" ] } ], "mendeley" : { "formattedCitation" : "&lt;sup&gt;70&lt;/sup&gt;", "plainTextFormattedCitation" : "70", "previouslyFormattedCitation" : "&lt;sup&gt;70&lt;/sup&gt;" }, "properties" : { "noteIndex" : 0 }, "schema" : "https://github.com/citation-style-language/schema/raw/master/csl-citation.json" }</w:instrText>
      </w:r>
      <w:r w:rsidR="00ED0B03">
        <w:fldChar w:fldCharType="separate"/>
      </w:r>
      <w:r w:rsidR="009B5B20" w:rsidRPr="001D39EA">
        <w:rPr>
          <w:noProof/>
          <w:vertAlign w:val="superscript"/>
        </w:rPr>
        <w:t>70</w:t>
      </w:r>
      <w:r w:rsidR="00ED0B03">
        <w:fldChar w:fldCharType="end"/>
      </w:r>
      <w:r w:rsidR="00000A9C">
        <w:t xml:space="preserve"> Another cytokine that likely contributed to the observed expansions in CD14</w:t>
      </w:r>
      <w:r w:rsidR="00000A9C" w:rsidRPr="00E947B6">
        <w:rPr>
          <w:vertAlign w:val="superscript"/>
        </w:rPr>
        <w:t>+</w:t>
      </w:r>
      <w:r w:rsidR="00000A9C" w:rsidRPr="00D97A3C">
        <w:t xml:space="preserve"> and </w:t>
      </w:r>
      <w:r w:rsidR="00000A9C">
        <w:t>CD14</w:t>
      </w:r>
      <w:r w:rsidR="00000A9C" w:rsidRPr="00E947B6">
        <w:rPr>
          <w:vertAlign w:val="superscript"/>
        </w:rPr>
        <w:t>+</w:t>
      </w:r>
      <w:r w:rsidR="00000A9C">
        <w:t>CD16</w:t>
      </w:r>
      <w:r w:rsidR="00000A9C" w:rsidRPr="00E947B6">
        <w:rPr>
          <w:vertAlign w:val="superscript"/>
        </w:rPr>
        <w:t>+</w:t>
      </w:r>
      <w:r w:rsidR="00000A9C">
        <w:t xml:space="preserve"> monocyte subpopulations is </w:t>
      </w:r>
      <w:r w:rsidR="00A16BC9">
        <w:t>CCL2</w:t>
      </w:r>
      <w:r w:rsidR="00000A9C">
        <w:t>,</w:t>
      </w:r>
      <w:r w:rsidR="00E947B6">
        <w:t xml:space="preserve"> a</w:t>
      </w:r>
      <w:r w:rsidR="00000A9C">
        <w:t xml:space="preserve"> known</w:t>
      </w:r>
      <w:r w:rsidR="00E947B6">
        <w:t xml:space="preserve"> </w:t>
      </w:r>
      <w:r w:rsidR="00D97A3C">
        <w:t>CD14</w:t>
      </w:r>
      <w:r w:rsidR="00D97A3C" w:rsidRPr="00000A9C">
        <w:rPr>
          <w:vertAlign w:val="superscript"/>
        </w:rPr>
        <w:t>+</w:t>
      </w:r>
      <w:r w:rsidR="00D97A3C">
        <w:t xml:space="preserve"> </w:t>
      </w:r>
      <w:r w:rsidR="00E947B6">
        <w:t>monocyte chemoattractant,</w:t>
      </w:r>
      <w:r w:rsidR="003A0DC6">
        <w:fldChar w:fldCharType="begin" w:fldLock="1"/>
      </w:r>
      <w:r w:rsidR="00136CBE">
        <w:instrText>ADDIN CSL_CITATION { "citationItems" : [ { "id" : "ITEM-1", "itemData" : { "DOI" : "10.1146/annurev.immunol.26.021607.090326", "ISBN" : "0732-0582 (Print)\\n0732-0582 (Linking)", "ISSN" : "0732-0582", "PMID" : "18303997", "abstract" : "Circulating blood monocytes supply peripheral tissues with macrophage and dendritic cell (DC) precursors and, in the setting of infection, also contribute directly to immune defense against microbial pathogens. In humans and mice, monocytes are divided into two major subsets that either specifically traffic into inflamed tissues or, in the absence of overt inflammation, constitutively maintain tissue macrophage/DC populations. Inflammatory monocytes respond rapidly to microbial stimuli by secreting cytokines and antimicrobial factors, express the CCR2 chemokine receptor, and traffic to sites of microbial infection in response to monocyte chemoattractant protein (MCP)-1 (CCL2) secretion. In murine models, CCR2-mediated monocyte recruitment is essential for defense against Listeria monocytogenes, Mycobacterium tuberculosis, Toxoplasma gondii, and Cryptococcus neoformans infection, implicating inflammatory monocytes in defense against bacterial, protozoal, and fungal pathogens. Recent studies indicate that inflammatory monocyte recruitment to sites of infection is complex, involving CCR2-mediated emigration of monocytes from the bone marrow into the bloodstream, followed by trafficking into infected tissues. The in vivo mechanisms that promote chemokine secretion, monocyte differentiation and trafficking, and finally monocyte-mediated microbial killing remain active and important areas of investigation.", "author" : [ { "dropping-particle" : "V", "family" : "Serbina", "given" : "Natalya", "non-dropping-particle" : "", "parse-names" : false, "suffix" : "" }, { "dropping-particle" : "", "family" : "Jia", "given" : "Ting", "non-dropping-particle" : "", "parse-names" : false, "suffix" : "" }, { "dropping-particle" : "", "family" : "Hohl", "given" : "Tobias M", "non-dropping-particle" : "", "parse-names" : false, "suffix" : "" }, { "dropping-particle" : "", "family" : "Pamer", "given" : "Eric G", "non-dropping-particle" : "", "parse-names" : false, "suffix" : "" } ], "container-title" : "Annual review of immunology", "id" : "ITEM-1", "issued" : { "date-parts" : [ [ "2008" ] ] }, "page" : "421-52", "title" : "Monocyte-mediated defense against microbial pathogens.", "type" : "article-journal", "volume" : "26" }, "uris" : [ "http://www.mendeley.com/documents/?uuid=3baee347-6e57-4d14-8a15-2fd58bc5327a" ] } ], "mendeley" : { "formattedCitation" : "&lt;sup&gt;71&lt;/sup&gt;", "plainTextFormattedCitation" : "71", "previouslyFormattedCitation" : "&lt;sup&gt;71&lt;/sup&gt;" }, "properties" : { "noteIndex" : 0 }, "schema" : "https://github.com/citation-style-language/schema/raw/master/csl-citation.json" }</w:instrText>
      </w:r>
      <w:r w:rsidR="003A0DC6">
        <w:fldChar w:fldCharType="separate"/>
      </w:r>
      <w:r w:rsidR="009B5B20" w:rsidRPr="00000A9C">
        <w:rPr>
          <w:noProof/>
          <w:vertAlign w:val="superscript"/>
        </w:rPr>
        <w:t>71</w:t>
      </w:r>
      <w:r w:rsidR="003A0DC6">
        <w:fldChar w:fldCharType="end"/>
      </w:r>
      <w:r w:rsidR="00E947B6">
        <w:t xml:space="preserve"> </w:t>
      </w:r>
      <w:r w:rsidR="00000A9C">
        <w:t>which we observed to be upregulated during acute infection</w:t>
      </w:r>
      <w:r w:rsidR="00E947B6">
        <w:t xml:space="preserve">. </w:t>
      </w:r>
      <w:r w:rsidR="006F4665">
        <w:t xml:space="preserve">CCL2 is </w:t>
      </w:r>
      <w:r w:rsidR="000B4F8F">
        <w:t>secreted by monocytes and</w:t>
      </w:r>
      <w:r w:rsidR="005C0BCF">
        <w:t xml:space="preserve"> fibroblasts</w:t>
      </w:r>
      <w:r w:rsidR="00BC22B7">
        <w:t xml:space="preserve"> </w:t>
      </w:r>
      <w:r w:rsidR="00CF7003">
        <w:t>among many other cell types,</w:t>
      </w:r>
      <w:r w:rsidR="00A771B7">
        <w:fldChar w:fldCharType="begin" w:fldLock="1"/>
      </w:r>
      <w:r w:rsidR="00136CBE">
        <w:instrText>ADDIN CSL_CITATION { "citationItems" : [ { "id" : "ITEM-1", "itemData" : { "DOI" : "10.4049/jimmunol.1103138", "ISSN" : "0022-1767", "PMID" : "8189067", "abstract" : "Monocyte chemotactic proteins (MCP) belong to a group of structurally and functionally related factors, called chemokines. To facilitate additional characterization of the recently identified MCP-2, the 76-residue protein was chemically synthesized. The synthetic 7-kDa monomeric protein was chemotactic for monocytes at 1 nM and was biochemically similar to natural MCP-2. Sensitive radioimmunoassays for both MCP-1 and MCP-2 were developed. These RIAs were specific in that no cross-reactivity could be observed, and other chemokines or cytokines were not detected. Induction of MCP-1 and MCP-2 in human diploid fibroblasts and peripheral blood leukocytes as well as osteosarcoma, epidermal carcinoma, and melanoma cells by the cytokines IL-1 beta, IFN-beta, and IFN-gamma and cytokine inducers such as dsRNA, virus, endotoxin, mitogen, and phorbol ester was studied. In connective tissue cells, IL-1 beta was the best inducer of MCP-1, but IFN-gamma was a superior inducer of MCP-2. Mononuclear cells also proved to be a source of MCP-1 and MCP-2 when stimulated by most of the inducers tested. Granulocytes, however, were inefficient producers. Measles virus induced MCP-1 and MCP-2 in most cell types. In general, the yields of MCP-2 were at least 10-fold lower than those of MCP-1. It is concluded that, although MCP-2 is often coproduced with MCP-1, regulation of expression of the two chemokines is not identical. It remains to be studied under which pathological conditions MCP-2 is released in vivo and whether MCP-1 and MCP-2 can activate different target cells.", "author" : [ { "dropping-particle" : "", "family" : "Damme", "given" : "J", "non-dropping-particle" : "Van", "parse-names" : false, "suffix" : "" }, { "dropping-particle" : "", "family" : "Proost", "given" : "P", "non-dropping-particle" : "", "parse-names" : false, "suffix" : "" }, { "dropping-particle" : "", "family" : "Put", "given" : "W", "non-dropping-particle" : "", "parse-names" : false, "suffix" : "" }, { "dropping-particle" : "", "family" : "Arens", "given" : "S", "non-dropping-particle" : "", "parse-names" : false, "suffix" : "" }, { "dropping-particle" : "", "family" : "Lenaerts", "given" : "J P", "non-dropping-particle" : "", "parse-names" : false, "suffix" : "" }, { "dropping-particle" : "", "family" : "Conings", "given" : "R", "non-dropping-particle" : "", "parse-names" : false, "suffix" : "" }, { "dropping-particle" : "", "family" : "Opdenakker", "given" : "G", "non-dropping-particle" : "", "parse-names" : false, "suffix" : "" }, { "dropping-particle" : "", "family" : "Heremans", "given" : "H", "non-dropping-particle" : "", "parse-names" : false, "suffix" : "" }, { "dropping-particle" : "", "family" : "Billiau", "given" : "A", "non-dropping-particle" : "", "parse-names" : false, "suffix" : "" } ], "container-title" : "Journal of immunology (Baltimore, Md. : 1950)", "id" : "ITEM-1", "issue" : "11", "issued" : { "date-parts" : [ [ "1994", "6", "1" ] ] }, "page" : "5495-502", "title" : "Induction of monocyte chemotactic proteins MCP-1 and MCP-2 in human fibroblasts and leukocytes by cytokines and cytokine inducers. Chemical synthesis of MCP-2 and development of a specific RIA.", "type" : "article-journal", "volume" : "152" }, "uris" : [ "http://www.mendeley.com/documents/?uuid=242abecd-0420-4c00-bf40-57800d0f8a66" ] } ], "mendeley" : { "formattedCitation" : "&lt;sup&gt;72&lt;/sup&gt;", "plainTextFormattedCitation" : "72", "previouslyFormattedCitation" : "&lt;sup&gt;72&lt;/sup&gt;" }, "properties" : { "noteIndex" : 0 }, "schema" : "https://github.com/citation-style-language/schema/raw/master/csl-citation.json" }</w:instrText>
      </w:r>
      <w:r w:rsidR="00A771B7">
        <w:fldChar w:fldCharType="separate"/>
      </w:r>
      <w:r w:rsidR="009B5B20" w:rsidRPr="00000A9C">
        <w:rPr>
          <w:noProof/>
          <w:vertAlign w:val="superscript"/>
        </w:rPr>
        <w:t>72</w:t>
      </w:r>
      <w:r w:rsidR="00A771B7">
        <w:fldChar w:fldCharType="end"/>
      </w:r>
      <w:r w:rsidR="000B4F8F">
        <w:t xml:space="preserve"> and </w:t>
      </w:r>
      <w:r w:rsidR="001E1816">
        <w:t xml:space="preserve">like IL-10, </w:t>
      </w:r>
      <w:r w:rsidR="000B4F8F">
        <w:t>its secretion from monocytes is</w:t>
      </w:r>
      <w:r w:rsidR="008469CC">
        <w:t xml:space="preserve"> also</w:t>
      </w:r>
      <w:r w:rsidR="002C0842">
        <w:t xml:space="preserve"> </w:t>
      </w:r>
      <w:r w:rsidR="000B4F8F">
        <w:t>p38 and NF-κB dependent.</w:t>
      </w:r>
      <w:r w:rsidR="000B4F8F">
        <w:fldChar w:fldCharType="begin" w:fldLock="1"/>
      </w:r>
      <w:r w:rsidR="00136CBE">
        <w:instrText>ADDIN CSL_CITATION { "citationItems" : [ { "id" : "ITEM-1", "itemData" : { "DOI" : "10.1006/cyto.2002.1968", "ISSN" : "10434666", "author" : [ { "dropping-particle" : "", "family" : "Fietta", "given" : "Anna M", "non-dropping-particle" : "", "parse-names" : false, "suffix" : "" }, { "dropping-particle" : "", "family" : "Morosini", "given" : "Monica", "non-dropping-particle" : "", "parse-names" : false, "suffix" : "" }, { "dropping-particle" : "", "family" : "Meloni", "given" : "Federica", "non-dropping-particle" : "", "parse-names" : false, "suffix" : "" }, { "dropping-particle" : "", "family" : "Bianco", "given" : "Alessia Marone", "non-dropping-particle" : "", "parse-names" : false, "suffix" : "" }, { "dropping-particle" : "", "family" : "Pozzi", "given" : "Ernesto", "non-dropping-particle" : "", "parse-names" : false, "suffix" : "" } ], "container-title" : "Cytokine", "id" : "ITEM-1", "issue" : "5", "issued" : { "date-parts" : [ [ "2002" ] ] }, "page" : "242-249", "title" : "Pharmacological Analysis of Signal Transduction Pathways Required for Mycobacterium Tuberculosis -Induced Il-8 and Mcp-1 Production in Human Peripheral Monocytes", "type" : "article-journal", "volume" : "19" }, "uris" : [ "http://www.mendeley.com/documents/?uuid=cf218245-b58e-4d0b-aa84-a9f935ab5a7a" ] } ], "mendeley" : { "formattedCitation" : "&lt;sup&gt;73&lt;/sup&gt;", "plainTextFormattedCitation" : "73", "previouslyFormattedCitation" : "&lt;sup&gt;73&lt;/sup&gt;" }, "properties" : { "noteIndex" : 0 }, "schema" : "https://github.com/citation-style-language/schema/raw/master/csl-citation.json" }</w:instrText>
      </w:r>
      <w:r w:rsidR="000B4F8F">
        <w:fldChar w:fldCharType="separate"/>
      </w:r>
      <w:r w:rsidR="009B5B20" w:rsidRPr="00000A9C">
        <w:rPr>
          <w:noProof/>
          <w:vertAlign w:val="superscript"/>
        </w:rPr>
        <w:t>73</w:t>
      </w:r>
      <w:r w:rsidR="000B4F8F">
        <w:fldChar w:fldCharType="end"/>
      </w:r>
      <w:r w:rsidR="000B4F8F">
        <w:t xml:space="preserve"> </w:t>
      </w:r>
      <w:r w:rsidR="004C651B">
        <w:t>CCL2 was</w:t>
      </w:r>
      <w:r w:rsidR="00E93798">
        <w:t xml:space="preserve"> </w:t>
      </w:r>
      <w:r w:rsidR="004C651B">
        <w:t>the only cytokine that positively correlated with all monocyte subpopulation frequencies</w:t>
      </w:r>
      <w:r w:rsidR="00CD6828">
        <w:t xml:space="preserve"> during the convalescent timepoint</w:t>
      </w:r>
      <w:r w:rsidR="00274B44">
        <w:t>,</w:t>
      </w:r>
      <w:r w:rsidR="00E93798">
        <w:t xml:space="preserve"> which </w:t>
      </w:r>
      <w:r w:rsidR="007C31EA">
        <w:t xml:space="preserve">significantly differed from the correlations observed </w:t>
      </w:r>
      <w:r w:rsidR="00295C50">
        <w:t xml:space="preserve">for </w:t>
      </w:r>
      <w:r w:rsidR="00E85D5D">
        <w:t xml:space="preserve">all </w:t>
      </w:r>
      <w:r w:rsidR="00295C50">
        <w:t>other</w:t>
      </w:r>
      <w:r w:rsidR="00E93798">
        <w:t xml:space="preserve"> cytokines </w:t>
      </w:r>
      <w:r w:rsidR="00426D8D">
        <w:t>(Fig S14)</w:t>
      </w:r>
      <w:r w:rsidR="00CD6828">
        <w:t>.</w:t>
      </w:r>
      <w:r w:rsidR="00A65A71">
        <w:t xml:space="preserve"> Finally, a</w:t>
      </w:r>
      <w:r w:rsidR="007554F3">
        <w:t xml:space="preserve">lthough we </w:t>
      </w:r>
      <w:r w:rsidR="002C12FD">
        <w:t>did not</w:t>
      </w:r>
      <w:r w:rsidR="007554F3">
        <w:t xml:space="preserve"> see significant upregulation of </w:t>
      </w:r>
      <w:r w:rsidR="00A65A71">
        <w:t xml:space="preserve">serum </w:t>
      </w:r>
      <w:r w:rsidR="007554F3">
        <w:t>CCL7</w:t>
      </w:r>
      <w:r w:rsidR="00A65A71">
        <w:t xml:space="preserve"> levels, </w:t>
      </w:r>
      <w:r w:rsidR="0027204F">
        <w:t xml:space="preserve">and the </w:t>
      </w:r>
      <w:r w:rsidR="00287528">
        <w:t>antibody</w:t>
      </w:r>
      <w:r w:rsidR="00DD26FC">
        <w:t xml:space="preserve"> panel</w:t>
      </w:r>
      <w:r w:rsidR="0027204F">
        <w:t xml:space="preserve"> did no</w:t>
      </w:r>
      <w:r w:rsidR="007554F3">
        <w:t>t include CCL8</w:t>
      </w:r>
      <w:r w:rsidR="00A65A71">
        <w:t>,</w:t>
      </w:r>
      <w:r w:rsidR="007554F3">
        <w:t xml:space="preserve"> RNA-seq </w:t>
      </w:r>
      <w:r w:rsidR="008214EC">
        <w:t>did find</w:t>
      </w:r>
      <w:r w:rsidR="00592BAD">
        <w:t xml:space="preserve"> that</w:t>
      </w:r>
      <w:r w:rsidR="007554F3">
        <w:t xml:space="preserve"> </w:t>
      </w:r>
      <w:r w:rsidR="002959AC">
        <w:t xml:space="preserve">both of these genes were in fact transcriptionally upregulated </w:t>
      </w:r>
      <w:r w:rsidR="007554F3">
        <w:t>during the acute phase (Fig S17). Th</w:t>
      </w:r>
      <w:r w:rsidR="00FC409B">
        <w:t>ese gene prod</w:t>
      </w:r>
      <w:r w:rsidR="00F1048C">
        <w:t xml:space="preserve">ucts </w:t>
      </w:r>
      <w:r w:rsidR="003656EF">
        <w:t>are both CCR2-binding monocy</w:t>
      </w:r>
      <w:r w:rsidR="007554F3">
        <w:t>te chemoattractants</w:t>
      </w:r>
      <w:r w:rsidR="006A1C1E">
        <w:t xml:space="preserve"> </w:t>
      </w:r>
      <w:r w:rsidR="001A47CF">
        <w:t xml:space="preserve">(although less well characterized than CCL2) </w:t>
      </w:r>
      <w:r w:rsidR="006A1C1E">
        <w:t xml:space="preserve">and </w:t>
      </w:r>
      <w:r w:rsidR="00D81173">
        <w:t xml:space="preserve">therefore </w:t>
      </w:r>
      <w:r w:rsidR="00EC710B">
        <w:t>may have also</w:t>
      </w:r>
      <w:r w:rsidR="00D81173">
        <w:t xml:space="preserve"> contribute</w:t>
      </w:r>
      <w:r w:rsidR="00EC710B">
        <w:t>d</w:t>
      </w:r>
      <w:r w:rsidR="00D81173">
        <w:t xml:space="preserve"> to expansions in monocyte populations.</w:t>
      </w:r>
    </w:p>
    <w:p w14:paraId="444F76DA" w14:textId="45B11165" w:rsidR="00D16208" w:rsidRDefault="009561AF" w:rsidP="00992A2E">
      <w:pPr>
        <w:ind w:firstLine="720"/>
      </w:pPr>
      <w:r>
        <w:t>M</w:t>
      </w:r>
      <w:r w:rsidR="00AD341C">
        <w:t xml:space="preserve">ost previous studies </w:t>
      </w:r>
      <w:r w:rsidR="00D030F4">
        <w:t>that profiled</w:t>
      </w:r>
      <w:r w:rsidR="00961A56">
        <w:t xml:space="preserve"> immunological</w:t>
      </w:r>
      <w:r w:rsidR="00D030F4">
        <w:t xml:space="preserve"> changes associated with </w:t>
      </w:r>
      <w:r w:rsidR="00AD341C">
        <w:t xml:space="preserve">CHIKV in </w:t>
      </w:r>
      <w:r w:rsidR="00C23CF8">
        <w:t xml:space="preserve">humans </w:t>
      </w:r>
      <w:r>
        <w:t xml:space="preserve">focused on </w:t>
      </w:r>
      <w:r w:rsidR="002E6259">
        <w:t>serum cytokine levels</w:t>
      </w:r>
      <w:r w:rsidR="00AD341C">
        <w:t>.</w:t>
      </w:r>
      <w:r w:rsidR="00175C90">
        <w:fldChar w:fldCharType="begin" w:fldLock="1"/>
      </w:r>
      <w:r w:rsidR="003038E0">
        <w:instrText>ADDIN CSL_CITATION { "citationItems" : [ { "id" : "ITEM-1", "itemData" : { "DOI" : "10.1093/infdis/jiv049", "ISSN" : "0022-1899", "PMID" : "25635123", "author" : [ { "dropping-particle" : "", "family" : "Teng", "given" : "T.-S.", "non-dropping-particle" : "", "parse-names" : false, "suffix" : "" }, { "dropping-particle" : "", "family" : "Kam", "given" : "Y.-W.", "non-dropping-particle" : "", "parse-names" : false, "suffix" : "" }, { "dropping-particle" : "", "family" : "Lee", "given" : "B.", "non-dropping-particle" : "", "parse-names" : false, "suffix" : "" }, { "dropping-particle" : "", "family" : "Hapuarachchi", "given" : "H. C.", "non-dropping-particle" : "", "parse-names" : false, "suffix" : "" }, { "dropping-particle" : "", "family" : "Wimal", "given" : "A.", "non-dropping-particle" : "", "parse-names" : false, "suffix" : "" }, { "dropping-particle" : "", "family" : "Ng", "given" : "L.-C.", "non-dropping-particle" : "", "parse-names" : false, "suffix" : "" }, { "dropping-particle" : "", "family" : "Ng", "given" : "L. F. P.", "non-dropping-particle" : "", "parse-names" : false, "suffix" : "" } ], "container-title" : "Journal of Infectious Diseases", "id" : "ITEM-1", "issued" : { "date-parts" : [ [ "2015" ] ] }, "note" : "{:PMCID:PMC4442625}", "page" : "1925-1935", "title" : "A Systematic Meta-analysis of Immune Signatures in Patients With Acute Chikungunya Virus Infection", "type" : "article-journal", "volume" : "211" }, "uris" : [ "http://www.mendeley.com/documents/?uuid=bfb9ef02-74ae-4ec4-8222-0939277190bd" ] }, { "id" : "ITEM-2", "itemData" : { "DOI" : "10.1089/vim.2010.0123", "ISSN" : "1557-8976", "PMID" : "21830898", "abstract" : "Chikungunya virus (CHIKV) has caused large outbreaks worldwide in recent years. Acute-phase CHIKV infection has been reported to cause mild to severe febrile illness, and in some patients, this may be followed by long-lasting polyarthritis. The mainstay of treatment includes nonsteroidal anti-inflammatory drugs and other disease-modifying agents, the use of which is based on the assumption of an immunological interference mechanism in the pathogenesis. The present study has been designed to generate preliminary evidence to test this hypothesis. The levels of 30 cytokines were estimated in serum samples of acute CHIKV-infected patients, fully-recovered patients, patients with chronic CHIKV arthritis, and controls, using a quantitative multiplex bead ELISA. The levels of the proinflammatory cytokines IL-1 and IL-6 were elevated in acute patients, but IFN-\u03b3/\u03b2 and TNF-\u03b1 levels remained stable. IL-10, which might have an anti-inflammatory effect, was also elevated, indicating a predominantly anti-inflammatory response in the acute phase of infection. Elevation of MCP-1, IL-6, IL-8, MIP-1\u03b1, and MIP-1\u03b2 was most prominent in the chronic phase. These cytokines and chemokines have been shown to play important roles in other arthritides, including epidemic polyarthritis (EPA) caused by Ross River virus (RRV) and rheumatoid arthritis (RA).The immunopathogenesis of chronic CHIKV arthritis might have similarities to these arthritides. The novel intervention strategies being developed for EPA and RA, such as IL-6 and IL-8 signaling blockade, may also be considered for chronic CHIKV arthritis.", "author" : [ { "dropping-particle" : "", "family" : "Chaaitanya", "given" : "Itta Krishna", "non-dropping-particle" : "", "parse-names" : false, "suffix" : "" }, { "dropping-particle" : "", "family" : "Muruganandam", "given" : "Nagarajan", "non-dropping-particle" : "", "parse-names" : false, "suffix" : "" }, { "dropping-particle" : "", "family" : "Sundaram", "given" : "Senthil G", "non-dropping-particle" : "", "parse-names" : false, "suffix" : "" }, { "dropping-particle" : "", "family" : "Kawalekar", "given" : "Omkar", "non-dropping-particle" : "", "parse-names" : false, "suffix" : "" }, { "dropping-particle" : "", "family" : "Sugunan", "given" : "Attayur P", "non-dropping-particle" : "", "parse-names" : false, "suffix" : "" }, { "dropping-particle" : "", "family" : "Manimunda", "given" : "Sathya P", "non-dropping-particle" : "", "parse-names" : false, "suffix" : "" }, { "dropping-particle" : "", "family" : "Ghosal", "given" : "Sruti R", "non-dropping-particle" : "", "parse-names" : false, "suffix" : "" }, { "dropping-particle" : "", "family" : "Muthumani", "given" : "Karuppiah", "non-dropping-particle" : "", "parse-names" : false, "suffix" : "" }, { "dropping-particle" : "", "family" : "Vijayachari", "given" : "Paluru", "non-dropping-particle" : "", "parse-names" : false, "suffix" : "" } ], "container-title" : "Viral immunology", "id" : "ITEM-2", "issue" : "4", "issued" : { "date-parts" : [ [ "2011", "8" ] ] }, "page" : "265-71", "title" : "Role of proinflammatory cytokines and chemokines in chronic arthropathy in CHIKV infection.", "type" : "article-journal", "volume" : "24" }, "uris" : [ "http://www.mendeley.com/documents/?uuid=65d4afa0-8c24-4148-bcf4-fa9734c32486" ] }, { "id" : "ITEM-3", "itemData" : { "DOI" : "10.1371/journal.pone.0004261", "ISSN" : "1932-6203", "PMID" : "19156204", "abstract" : "BACKGROUND: Little is known about the immunopathogenesis of Chikungunya virus. Circulating levels of immune mediators and growth factors were analyzed from patients infected during the first Singaporean Chikungunya fever outbreak in early 2008 to establish biomarkers associated with infection and/or disease severity.\n\nMETHODS AND FINDINGS: Adult patients with laboratory-confirmed Chikungunya fever infection, who were referred to the Communicable Disease Centre/Tan Tock Seng Hospital during the period from January to February 2008, were included in this retrospective study. Plasma fractions were analyzed using a multiplex-microbead immunoassay. Among the patients, the most common clinical features were fever (100%), arthralgia (90%), rash (50%) and conjunctivitis (40%). Profiles of 30 cytokines, chemokines, and growth factors were able to discriminate the clinical forms of Chikungunya from healthy controls, with patients classified as non-severe and severe disease. Levels of 8 plasma cytokines and 4 growth factors were significantly elevated. Statistical analysis showed that an increase in IL-1beta, IL-6 and a decrease in RANTES were associated with disease severity.\n\nCONCLUSIONS: This is the first comprehensive report on the production of cytokines, chemokines, and growth factors during acute Chikungunya virus infection. Using these biomarkers, we were able to distinguish between mild disease and more severe forms of Chikungunya fever, thus enabling the identification of patients with poor prognosis and monitoring of the disease.", "author" : [ { "dropping-particle" : "", "family" : "Ng", "given" : "Lisa F P", "non-dropping-particle" : "", "parse-names" : false, "suffix" : "" }, { "dropping-particle" : "", "family" : "Chow", "given" : "Angela", "non-dropping-particle" : "", "parse-names" : false, "suffix" : "" }, { "dropping-particle" : "", "family" : "Sun", "given" : "Yong-Jiang", "non-dropping-particle" : "", "parse-names" : false, "suffix" : "" }, { "dropping-particle" : "", "family" : "Kwek", "given" : "Dyan J C", "non-dropping-particle" : "", "parse-names" : false, "suffix" : "" }, { "dropping-particle" : "", "family" : "Lim", "given" : "Poh-Lian", "non-dropping-particle" : "", "parse-names" : false, "suffix" : "" }, { "dropping-particle" : "", "family" : "Dimatatac", "given" : "Frederico", "non-dropping-particle" : "", "parse-names" : false, "suffix" : "" }, { "dropping-particle" : "", "family" : "Ng", "given" : "Lee-Ching", "non-dropping-particle" : "", "parse-names" : false, "suffix" : "" }, { "dropping-particle" : "", "family" : "Ooi", "given" : "Eng-Eong", "non-dropping-particle" : "", "parse-names" : false, "suffix" : "" }, { "dropping-particle" : "", "family" : "Choo", "given" : "Khar-Heng", "non-dropping-particle" : "", "parse-names" : false, "suffix" : "" }, { "dropping-particle" : "", "family" : "Her", "given" : "Zhisheng", "non-dropping-particle" : "", "parse-names" : false, "suffix" : "" }, { "dropping-particle" : "", "family" : "Kourilsky", "given" : "Philippe", "non-dropping-particle" : "", "parse-names" : false, "suffix" : "" }, { "dropping-particle" : "", "family" : "Leo", "given" : "Yee-Sin", "non-dropping-particle" : "", "parse-names" : false, "suffix" : "" } ], "container-title" : "PloS one", "id" : "ITEM-3", "issue" : "1", "issued" : { "date-parts" : [ [ "2009", "1" ] ] }, "note" : "{:PMCID:PMC2625438}", "page" : "e4261", "title" : "IL-1beta, IL-6, and RANTES as biomarkers of Chikungunya severity.", "type" : "article-journal", "volume" : "4" }, "uris" : [ "http://www.mendeley.com/documents/?uuid=4b39021e-919b-4fd1-b72f-4112e152d321" ] }, { "id" : "ITEM-4", "itemData" : { "DOI" : "10.1093/infdis/jiq042", "ISBN" : "1537-6613 (Electronic)\\r0022-1899 (Linking)", "ISSN" : "1537-6613", "PMID" : "21288813", "abstract" : "Chikungunya virus (CHIKV) infection induces arthralgia. The involvement of inflammatory cytokines and chemokines has been suggested, but very little is known about their secretion profile in CHIKV-infected patients.", "author" : [ { "dropping-particle" : "", "family" : "Chow", "given" : "Angela", "non-dropping-particle" : "", "parse-names" : false, "suffix" : "" }, { "dropping-particle" : "", "family" : "Her", "given" : "Zhisheng", "non-dropping-particle" : "", "parse-names" : false, "suffix" : "" }, { "dropping-particle" : "", "family" : "Ong", "given" : "Edward K S", "non-dropping-particle" : "", "parse-names" : false, "suffix" : "" }, { "dropping-particle" : "", "family" : "Chen", "given" : "Jin-miao", "non-dropping-particle" : "", "parse-names" : false, "suffix" : "" }, { "dropping-particle" : "", "family" : "Dimatatac", "given" : "Frederico", "non-dropping-particle" : "", "parse-names" : false, "suffix" : "" }, { "dropping-particle" : "", "family" : "Kwek", "given" : "Dyan J C", "non-dropping-particle" : "", "parse-names" : false, "suffix" : "" }, { "dropping-particle" : "", "family" : "Barkham", "given" : "Timothy", "non-dropping-particle" : "", "parse-names" : false, "suffix" : "" }, { "dropping-particle" : "", "family" : "Yang", "given" : "Henry", "non-dropping-particle" : "", "parse-names" : false, "suffix" : "" }, { "dropping-particle" : "", "family" : "R\u00e9nia", "given" : "Laurent", "non-dropping-particle" : "", "parse-names" : false, "suffix" : "" }, { "dropping-particle" : "", "family" : "Leo", "given" : "Yee-Sin", "non-dropping-particle" : "", "parse-names" : false, "suffix" : "" }, { "dropping-particle" : "", "family" : "Ng", "given" : "Lisa F P", "non-dropping-particle" : "", "parse-names" : false, "suffix" : "" } ], "container-title" : "The Journal of infectious diseases", "id" : "ITEM-4", "issue" : "2", "issued" : { "date-parts" : [ [ "2011" ] ] }, "page" : "149-157", "title" : "Persistent arthralgia induced by Chikungunya virus infection is associated with interleukin-6 and granulocyte macrophage colony-stimulating factor.", "type" : "article-journal", "volume" : "203" }, "uris" : [ "http://www.mendeley.com/documents/?uuid=07e335ce-9501-4c83-a5b9-713a21c16608" ] }, { "id" : "ITEM-5", "itemData" : { "DOI" : "10.1371/journal.pntd.0002137", "ISSN" : "19352727", "PMID" : "23556021", "abstract" : "BACKGROUND: Arthritogenic alphaviruses, including Chikungunya virus (CHIKV), are responsible for acute fever and arthralgia, but can also lead to chronic symptoms. In 2006, a Chikungunya outbreak occurred in La R\u00e9union Island, during which we constituted a prospective cohort of viremic patients (n = 180) and defined the clinical and biological features of acute infection. Individuals were followed as part of a longitudinal study to investigate in details the long-term outcome of Chikungunya.\\n\\nMETHODOLOGY/PRINCIPAL FINDINGS: Patients were submitted to clinical investigations 4, 6, 14 and 36 months after presentation with acute CHIKV infection. At 36 months, 22 patients with arthralgia and 20 patients without arthralgia were randomly selected from the cohort and consented for blood sampling. During the 3 years following acute infection, 60% of patients had experienced symptoms of arthralgia, with most reporting episodic relapse and recovery periods. Long-term arthralgias were typically polyarthralgia (70%), that were usually symmetrical (90%) and highly incapacitating (77%). They were often associated with local swelling (63%), asthenia (77%) or depression (56%). The age over 35 years and the presence of arthralgia 4 months after the disease onset are risk factors of long-term arthralgia. Patients with long-term arthralgia did not display biological markers typically found in autoimmune or rheumatoid diseases. These data helped define the features of CHIKV-associated chronic arthralgia and permitted an estimation of the economic burden associated with arthralgia.\\n\\nCONCLUSIONS/SIGNIFICANCE: This study demonstrates that chronic arthralgia is a frequent complication of acute Chikungunya disease and suggests that it results from a local rather than systemic inflammation.", "author" : [ { "dropping-particle" : "", "family" : "Schilte", "given" : "Cl\u00e9mentine", "non-dropping-particle" : "", "parse-names" : false, "suffix" : "" }, { "dropping-particle" : "", "family" : "Staikovsky", "given" : "Fr\u00e9d\u00e9rik", "non-dropping-particle" : "", "parse-names" : false, "suffix" : "" }, { "dropping-particle" : "", "family" : "Couderc", "given" : "Th\u00e9r\u00e8se", "non-dropping-particle" : "", "parse-names" : false, "suffix" : "" }, { "dropping-particle" : "", "family" : "Madec", "given" : "Yoann", "non-dropping-particle" : "", "parse-names" : false, "suffix" : "" }, { "dropping-particle" : "", "family" : "Carpentier", "given" : "Florence", "non-dropping-particle" : "", "parse-names" : false, "suffix" : "" }, { "dropping-particle" : "", "family" : "Kassab", "given" : "Somar", "non-dropping-particle" : "", "parse-names" : false, "suffix" : "" }, { "dropping-particle" : "", "family" : "Albert", "given" : "Matthew L.", "non-dropping-particle" : "", "parse-names" : false, "suffix" : "" }, { "dropping-particle" : "", "family" : "Lecuit", "given" : "Marc", "non-dropping-particle" : "", "parse-names" : false, "suffix" : "" }, { "dropping-particle" : "", "family" : "Michault", "given" : "Alain", "non-dropping-particle" : "", "parse-names" : false, "suffix" : "" } ], "container-title" : "PLoS Neglected Tropical Diseases", "id" : "ITEM-5", "issue" : "3", "issued" : { "date-parts" : [ [ "2013" ] ] }, "note" : "{:PMCID:PMC3605278}", "title" : "Chikungunya Virus-associated Long-term Arthralgia: A 36-month Prospective Longitudinal Study", "type" : "article-journal", "volume" : "7" }, "uris" : [ "http://www.mendeley.com/documents/?uuid=7ef3bca2-55c2-4a8b-9734-2022b9e34627" ] } ], "mendeley" : { "formattedCitation" : "&lt;sup&gt;16,35,37,38,74&lt;/sup&gt;", "plainTextFormattedCitation" : "16,35,37,38,74", "previouslyFormattedCitation" : "&lt;sup&gt;16,35,37,38,74&lt;/sup&gt;" }, "properties" : { "noteIndex" : 0 }, "schema" : "https://github.com/citation-style-language/schema/raw/master/csl-citation.json" }</w:instrText>
      </w:r>
      <w:r w:rsidR="00175C90">
        <w:fldChar w:fldCharType="separate"/>
      </w:r>
      <w:r w:rsidR="006779D0" w:rsidRPr="006779D0">
        <w:rPr>
          <w:noProof/>
          <w:vertAlign w:val="superscript"/>
        </w:rPr>
        <w:t>16,35,37,38,74</w:t>
      </w:r>
      <w:r w:rsidR="00175C90">
        <w:fldChar w:fldCharType="end"/>
      </w:r>
      <w:r w:rsidR="00FE498C">
        <w:t xml:space="preserve"> </w:t>
      </w:r>
      <w:r w:rsidR="00AD341C">
        <w:t xml:space="preserve">Our results were </w:t>
      </w:r>
      <w:r w:rsidR="003A1634">
        <w:t xml:space="preserve">largely </w:t>
      </w:r>
      <w:r w:rsidR="00AD341C">
        <w:t>co</w:t>
      </w:r>
      <w:r w:rsidR="008F2BF0">
        <w:t xml:space="preserve">ncordant with previous studies, but there were </w:t>
      </w:r>
      <w:r w:rsidR="000B6110">
        <w:t xml:space="preserve">also </w:t>
      </w:r>
      <w:r w:rsidR="00A87D7F">
        <w:t xml:space="preserve">some notable </w:t>
      </w:r>
      <w:r w:rsidR="008F2BF0">
        <w:t>differences.</w:t>
      </w:r>
      <w:r w:rsidR="00D16208">
        <w:t xml:space="preserve"> </w:t>
      </w:r>
      <w:r w:rsidR="00AE7CBF">
        <w:t xml:space="preserve">Of </w:t>
      </w:r>
      <w:r w:rsidR="00DA45C5">
        <w:t>the</w:t>
      </w:r>
      <w:r w:rsidR="00AE7CBF">
        <w:t xml:space="preserve"> significantly elevated cytokines</w:t>
      </w:r>
      <w:r w:rsidR="00DA45C5">
        <w:t xml:space="preserve"> in our data</w:t>
      </w:r>
      <w:r w:rsidR="00AE7CBF">
        <w:t>, CXCL10, CCL2, IFNα, IL-10</w:t>
      </w:r>
      <w:r w:rsidR="007A78A3">
        <w:t>, and IL-1Ra</w:t>
      </w:r>
      <w:r w:rsidR="00746F68">
        <w:t xml:space="preserve"> concur with the changes supported by a</w:t>
      </w:r>
      <w:r w:rsidR="004B0A4C">
        <w:t xml:space="preserve"> recent</w:t>
      </w:r>
      <w:r w:rsidR="00AE7CBF">
        <w:t xml:space="preserve"> systematic meta-analysis of</w:t>
      </w:r>
      <w:r w:rsidR="0082285C">
        <w:t xml:space="preserve"> these studies</w:t>
      </w:r>
      <w:r w:rsidR="00AE7CBF">
        <w:t>.</w:t>
      </w:r>
      <w:r w:rsidR="00AE7CBF">
        <w:fldChar w:fldCharType="begin" w:fldLock="1"/>
      </w:r>
      <w:r w:rsidR="008E30B6">
        <w:instrText>ADDIN CSL_CITATION { "citationItems" : [ { "id" : "ITEM-1", "itemData" : { "DOI" : "10.1093/infdis/jiv049", "ISSN" : "0022-1899", "PMID" : "25635123", "author" : [ { "dropping-particle" : "", "family" : "Teng", "given" : "T.-S.", "non-dropping-particle" : "", "parse-names" : false, "suffix" : "" }, { "dropping-particle" : "", "family" : "Kam", "given" : "Y.-W.", "non-dropping-particle" : "", "parse-names" : false, "suffix" : "" }, { "dropping-particle" : "", "family" : "Lee", "given" : "B.", "non-dropping-particle" : "", "parse-names" : false, "suffix" : "" }, { "dropping-particle" : "", "family" : "Hapuarachchi", "given" : "H. C.", "non-dropping-particle" : "", "parse-names" : false, "suffix" : "" }, { "dropping-particle" : "", "family" : "Wimal", "given" : "A.", "non-dropping-particle" : "", "parse-names" : false, "suffix" : "" }, { "dropping-particle" : "", "family" : "Ng", "given" : "L.-C.", "non-dropping-particle" : "", "parse-names" : false, "suffix" : "" }, { "dropping-particle" : "", "family" : "Ng", "given" : "L. F. P.", "non-dropping-particle" : "", "parse-names" : false, "suffix" : "" } ], "container-title" : "Journal of Infectious Diseases", "id" : "ITEM-1", "issued" : { "date-parts" : [ [ "2015" ] ] }, "note" : "{:PMCID:PMC4442625}", "page" : "1925-1935", "title" : "A Systematic Meta-analysis of Immune Signatures in Patients With Acute Chikungunya Virus Infection", "type" : "article-journal", "volume" : "211" }, "uris" : [ "http://www.mendeley.com/documents/?uuid=bfb9ef02-74ae-4ec4-8222-0939277190bd" ] } ], "mendeley" : { "formattedCitation" : "&lt;sup&gt;16&lt;/sup&gt;", "plainTextFormattedCitation" : "16", "previouslyFormattedCitation" : "&lt;sup&gt;16&lt;/sup&gt;" }, "properties" : { "noteIndex" : 0 }, "schema" : "https://github.com/citation-style-language/schema/raw/master/csl-citation.json" }</w:instrText>
      </w:r>
      <w:r w:rsidR="00AE7CBF">
        <w:fldChar w:fldCharType="separate"/>
      </w:r>
      <w:r w:rsidR="00AB6D52" w:rsidRPr="00D16208">
        <w:rPr>
          <w:noProof/>
          <w:vertAlign w:val="superscript"/>
        </w:rPr>
        <w:t>16</w:t>
      </w:r>
      <w:r w:rsidR="00AE7CBF">
        <w:fldChar w:fldCharType="end"/>
      </w:r>
      <w:r w:rsidR="00786B1C">
        <w:t xml:space="preserve"> </w:t>
      </w:r>
      <w:r w:rsidR="00285CFD">
        <w:t>We observed two chang</w:t>
      </w:r>
      <w:r w:rsidR="00B54D42">
        <w:t xml:space="preserve">es </w:t>
      </w:r>
      <w:r w:rsidR="00D51772">
        <w:t>that were not consistent</w:t>
      </w:r>
      <w:r w:rsidR="001C61E7">
        <w:t>, however</w:t>
      </w:r>
      <w:r w:rsidR="00285CFD">
        <w:t xml:space="preserve">. </w:t>
      </w:r>
      <w:r w:rsidR="007C6E8A">
        <w:t>An</w:t>
      </w:r>
      <w:r w:rsidR="00786B1C">
        <w:t xml:space="preserve"> increase in IL-8</w:t>
      </w:r>
      <w:r w:rsidR="007C6E8A">
        <w:t xml:space="preserve"> was observed</w:t>
      </w:r>
      <w:r w:rsidR="00786B1C">
        <w:t xml:space="preserve"> during the acute phase, although previous studies vary on whether it is upregulated or downregulated in the acute phase, a</w:t>
      </w:r>
      <w:r w:rsidR="00843D9D">
        <w:t xml:space="preserve">nd </w:t>
      </w:r>
      <w:r w:rsidR="002B7413">
        <w:t>it</w:t>
      </w:r>
      <w:r w:rsidR="00843D9D">
        <w:t xml:space="preserve"> </w:t>
      </w:r>
      <w:r w:rsidR="00E4671A">
        <w:t xml:space="preserve">may be </w:t>
      </w:r>
      <w:r w:rsidR="00F4356F">
        <w:t xml:space="preserve">in fact </w:t>
      </w:r>
      <w:r w:rsidR="00E4671A">
        <w:t>due to a dependency</w:t>
      </w:r>
      <w:r w:rsidR="005F1B7E">
        <w:t xml:space="preserve"> of the effect</w:t>
      </w:r>
      <w:r w:rsidR="00786B1C">
        <w:t xml:space="preserve"> on viral load.</w:t>
      </w:r>
      <w:r w:rsidR="00786B1C">
        <w:fldChar w:fldCharType="begin" w:fldLock="1"/>
      </w:r>
      <w:r w:rsidR="008E30B6">
        <w:instrText>ADDIN CSL_CITATION { "citationItems" : [ { "id" : "ITEM-1", "itemData" : { "DOI" : "10.1093/infdis/jiv049", "ISSN" : "0022-1899", "PMID" : "25635123", "author" : [ { "dropping-particle" : "", "family" : "Teng", "given" : "T.-S.", "non-dropping-particle" : "", "parse-names" : false, "suffix" : "" }, { "dropping-particle" : "", "family" : "Kam", "given" : "Y.-W.", "non-dropping-particle" : "", "parse-names" : false, "suffix" : "" }, { "dropping-particle" : "", "family" : "Lee", "given" : "B.", "non-dropping-particle" : "", "parse-names" : false, "suffix" : "" }, { "dropping-particle" : "", "family" : "Hapuarachchi", "given" : "H. C.", "non-dropping-particle" : "", "parse-names" : false, "suffix" : "" }, { "dropping-particle" : "", "family" : "Wimal", "given" : "A.", "non-dropping-particle" : "", "parse-names" : false, "suffix" : "" }, { "dropping-particle" : "", "family" : "Ng", "given" : "L.-C.", "non-dropping-particle" : "", "parse-names" : false, "suffix" : "" }, { "dropping-particle" : "", "family" : "Ng", "given" : "L. F. P.", "non-dropping-particle" : "", "parse-names" : false, "suffix" : "" } ], "container-title" : "Journal of Infectious Diseases", "id" : "ITEM-1", "issued" : { "date-parts" : [ [ "2015" ] ] }, "note" : "{:PMCID:PMC4442625}", "page" : "1925-1935", "title" : "A Systematic Meta-analysis of Immune Signatures in Patients With Acute Chikungunya Virus Infection", "type" : "article-journal", "volume" : "211" }, "uris" : [ "http://www.mendeley.com/documents/?uuid=bfb9ef02-74ae-4ec4-8222-0939277190bd" ] } ], "mendeley" : { "formattedCitation" : "&lt;sup&gt;16&lt;/sup&gt;", "plainTextFormattedCitation" : "16", "previouslyFormattedCitation" : "&lt;sup&gt;16&lt;/sup&gt;" }, "properties" : { "noteIndex" : 0 }, "schema" : "https://github.com/citation-style-language/schema/raw/master/csl-citation.json" }</w:instrText>
      </w:r>
      <w:r w:rsidR="00786B1C">
        <w:fldChar w:fldCharType="separate"/>
      </w:r>
      <w:r w:rsidR="00AB6D52" w:rsidRPr="00D16208">
        <w:rPr>
          <w:noProof/>
          <w:vertAlign w:val="superscript"/>
        </w:rPr>
        <w:t>16</w:t>
      </w:r>
      <w:r w:rsidR="00786B1C">
        <w:fldChar w:fldCharType="end"/>
      </w:r>
      <w:r w:rsidR="00C86D9E">
        <w:t xml:space="preserve"> We </w:t>
      </w:r>
      <w:r w:rsidR="00565DAC">
        <w:t xml:space="preserve">also </w:t>
      </w:r>
      <w:r w:rsidR="00C86D9E">
        <w:t>saw an increase in TNF</w:t>
      </w:r>
      <w:r w:rsidR="0078590E">
        <w:t>-</w:t>
      </w:r>
      <w:r w:rsidR="00C86D9E">
        <w:t xml:space="preserve">α, but </w:t>
      </w:r>
      <w:r w:rsidR="00032EC0">
        <w:t>very few previous studie</w:t>
      </w:r>
      <w:r w:rsidR="00B3144C">
        <w:t>s included this cytokine.</w:t>
      </w:r>
    </w:p>
    <w:p w14:paraId="0BE82209" w14:textId="459F2D79" w:rsidR="00A16BC9" w:rsidRDefault="005F7058" w:rsidP="00992A2E">
      <w:pPr>
        <w:ind w:firstLine="720"/>
      </w:pPr>
      <w:r>
        <w:t>The meta-analysis reports more cytokines</w:t>
      </w:r>
      <w:r w:rsidR="00474BA2">
        <w:t xml:space="preserve"> that</w:t>
      </w:r>
      <w:r w:rsidR="00A30E0E">
        <w:t xml:space="preserve"> </w:t>
      </w:r>
      <w:r w:rsidR="00E424BC">
        <w:t>were upregulated during acute</w:t>
      </w:r>
      <w:r w:rsidR="00A30E0E">
        <w:t xml:space="preserve"> CHIKV</w:t>
      </w:r>
      <w:r w:rsidR="00E424BC">
        <w:t xml:space="preserve"> infection</w:t>
      </w:r>
      <w:r>
        <w:t xml:space="preserve"> than we </w:t>
      </w:r>
      <w:r w:rsidR="009D70CA">
        <w:t>observed</w:t>
      </w:r>
      <w:r>
        <w:t xml:space="preserve">, which </w:t>
      </w:r>
      <w:r w:rsidR="00987995">
        <w:t>might</w:t>
      </w:r>
      <w:r>
        <w:t xml:space="preserve"> be expected given </w:t>
      </w:r>
      <w:r w:rsidR="00CA5FE7">
        <w:t xml:space="preserve">the </w:t>
      </w:r>
      <w:r w:rsidR="005E31FB">
        <w:t>increased</w:t>
      </w:r>
      <w:r>
        <w:t xml:space="preserve"> power of combining</w:t>
      </w:r>
      <w:r w:rsidR="00CD48D7">
        <w:t xml:space="preserve"> several similarly sized previous studies</w:t>
      </w:r>
      <w:r>
        <w:t xml:space="preserve">. We often </w:t>
      </w:r>
      <w:r w:rsidR="00954757">
        <w:t>saw</w:t>
      </w:r>
      <w:r>
        <w:t xml:space="preserve"> slight increases for </w:t>
      </w:r>
      <w:r w:rsidR="00261576">
        <w:t>these</w:t>
      </w:r>
      <w:r w:rsidR="00373C3C">
        <w:t xml:space="preserve"> </w:t>
      </w:r>
      <w:r w:rsidR="00152F7B">
        <w:t>additional</w:t>
      </w:r>
      <w:r w:rsidR="00261576">
        <w:t xml:space="preserve"> reported</w:t>
      </w:r>
      <w:r w:rsidR="00F01D20">
        <w:t xml:space="preserve"> </w:t>
      </w:r>
      <w:r w:rsidR="00373C3C">
        <w:t>cytokines</w:t>
      </w:r>
      <w:r w:rsidR="006D03CD">
        <w:t xml:space="preserve"> in our</w:t>
      </w:r>
      <w:r w:rsidR="00275A42">
        <w:t xml:space="preserve"> own</w:t>
      </w:r>
      <w:r w:rsidR="006D03CD">
        <w:t xml:space="preserve"> data</w:t>
      </w:r>
      <w:r w:rsidR="00373C3C">
        <w:t xml:space="preserve"> (e.g., IFNγ, IL-6, IL-15) but they </w:t>
      </w:r>
      <w:r w:rsidR="00CB65F3">
        <w:t>did</w:t>
      </w:r>
      <w:r w:rsidR="00373C3C">
        <w:t xml:space="preserve"> not reach statistical signficance</w:t>
      </w:r>
      <w:r w:rsidR="00D05C45">
        <w:t xml:space="preserve"> in this study</w:t>
      </w:r>
      <w:r w:rsidR="00373C3C">
        <w:t>.</w:t>
      </w:r>
      <w:r w:rsidR="00D16208">
        <w:t xml:space="preserve"> </w:t>
      </w:r>
      <w:r w:rsidR="00794D4C">
        <w:t xml:space="preserve">One of the changes most consistently reported in </w:t>
      </w:r>
      <w:r w:rsidR="00BB1004">
        <w:t>the literature</w:t>
      </w:r>
      <w:r w:rsidR="00794D4C">
        <w:t xml:space="preserve"> </w:t>
      </w:r>
      <w:r w:rsidR="0061085E">
        <w:t>that</w:t>
      </w:r>
      <w:r w:rsidR="00794D4C">
        <w:t xml:space="preserve"> </w:t>
      </w:r>
      <w:r w:rsidR="00DF04ED">
        <w:t xml:space="preserve">was not replicated </w:t>
      </w:r>
      <w:r w:rsidR="00BB1004">
        <w:t xml:space="preserve">in our study </w:t>
      </w:r>
      <w:r w:rsidR="0083776A">
        <w:t>was an</w:t>
      </w:r>
      <w:r w:rsidR="00DE045F">
        <w:t xml:space="preserve"> upregulation of</w:t>
      </w:r>
      <w:r w:rsidR="00794D4C">
        <w:t xml:space="preserve"> IL-6</w:t>
      </w:r>
      <w:r w:rsidR="000A0FDA">
        <w:t>—w</w:t>
      </w:r>
      <w:r w:rsidR="0075297C">
        <w:t xml:space="preserve">e observed </w:t>
      </w:r>
      <w:r w:rsidR="00616330">
        <w:t xml:space="preserve">an </w:t>
      </w:r>
      <w:r w:rsidR="0058424B">
        <w:t>upward shift</w:t>
      </w:r>
      <w:r w:rsidR="00CF39D7">
        <w:t xml:space="preserve"> that di</w:t>
      </w:r>
      <w:r w:rsidR="00DE045F">
        <w:t xml:space="preserve">d not </w:t>
      </w:r>
      <w:r w:rsidR="006D0DA4">
        <w:t>achieve</w:t>
      </w:r>
      <w:r w:rsidR="00DE045F">
        <w:t xml:space="preserve"> statistical significance</w:t>
      </w:r>
      <w:r w:rsidR="006F4665">
        <w:t>.</w:t>
      </w:r>
      <w:r w:rsidR="00FE498C">
        <w:fldChar w:fldCharType="begin" w:fldLock="1"/>
      </w:r>
      <w:r w:rsidR="00F66746">
        <w:instrText>ADDIN CSL_CITATION { "citationItems" : [ { "id" : "ITEM-1", "itemData" : { "DOI" : "10.1093/infdis/jiq042", "ISSN" : "1537-6613", "PMID" : "21288813", "abstract" : "Chikungunya virus (CHIKV) infection induces arthralgia. The involvement of inflammatory cytokines and chemokines has been suggested, but very little is known about their secretion profile in CHIKV-infected patients.", "author" : [ { "dropping-particle" : "", "family" : "Chow", "given" : "Angela", "non-dropping-particle" : "", "parse-names" : false, "suffix" : "" }, { "dropping-particle" : "", "family" : "Her", "given" : "Zhisheng", "non-dropping-particle" : "", "parse-names" : false, "suffix" : "" }, { "dropping-particle" : "", "family" : "Ong", "given" : "Edward K S", "non-dropping-particle" : "", "parse-names" : false, "suffix" : "" }, { "dropping-particle" : "", "family" : "Chen", "given" : "Jin-miao", "non-dropping-particle" : "", "parse-names" : false, "suffix" : "" }, { "dropping-particle" : "", "family" : "Dimatatac", "given" : "Frederico", "non-dropping-particle" : "", "parse-names" : false, "suffix" : "" }, { "dropping-particle" : "", "family" : "Kwek", "given" : "Dyan J C", "non-dropping-particle" : "", "parse-names" : false, "suffix" : "" }, { "dropping-particle" : "", "family" : "Barkham", "given" : "Timothy", "non-dropping-particle" : "", "parse-names" : false, "suffix" : "" }, { "dropping-particle" : "", "family" : "Yang", "given" : "Henry", "non-dropping-particle" : "", "parse-names" : false, "suffix" : "" }, { "dropping-particle" : "", "family" : "R\u00e9nia", "given" : "Laurent", "non-dropping-particle" : "", "parse-names" : false, "suffix" : "" }, { "dropping-particle" : "", "family" : "Leo", "given" : "Yee-Sin", "non-dropping-particle" : "", "parse-names" : false, "suffix" : "" }, { "dropping-particle" : "", "family" : "Ng", "given" : "Lisa F P", "non-dropping-particle" : "", "parse-names" : false, "suffix" : "" } ], "container-title" : "The Journal of infectious diseases", "id" : "ITEM-1", "issue" : "2", "issued" : { "date-parts" : [ [ "2011" ] ] }, "note" : "{:PMCID:PMC3071069}", "page" : "149-157", "title" : "Persistent arthralgia induced by Chikungunya virus infection is associated with interleukin-6 and granulocyte macrophage colony-stimulating factor.", "type" : "article-journal", "volume" : "203" }, "uris" : [ "http://www.mendeley.com/documents/?uuid=d14bc99a-bf72-43c0-ac72-8dcecdb8d39b" ] }, { "id" : "ITEM-2", "itemData" : { "DOI" : "10.1371/journal.pone.0004261", "ISSN" : "1932-6203", "PMID" : "19156204", "abstract" : "BACKGROUND: Little is known about the immunopathogenesis of Chikungunya virus. Circulating levels of immune mediators and growth factors were analyzed from patients infected during the first Singaporean Chikungunya fever outbreak in early 2008 to establish biomarkers associated with infection and/or disease severity.\n\nMETHODS AND FINDINGS: Adult patients with laboratory-confirmed Chikungunya fever infection, who were referred to the Communicable Disease Centre/Tan Tock Seng Hospital during the period from January to February 2008, were included in this retrospective study. Plasma fractions were analyzed using a multiplex-microbead immunoassay. Among the patients, the most common clinical features were fever (100%), arthralgia (90%), rash (50%) and conjunctivitis (40%). Profiles of 30 cytokines, chemokines, and growth factors were able to discriminate the clinical forms of Chikungunya from healthy controls, with patients classified as non-severe and severe disease. Levels of 8 plasma cytokines and 4 growth factors were significantly elevated. Statistical analysis showed that an increase in IL-1beta, IL-6 and a decrease in RANTES were associated with disease severity.\n\nCONCLUSIONS: This is the first comprehensive report on the production of cytokines, chemokines, and growth factors during acute Chikungunya virus infection. Using these biomarkers, we were able to distinguish between mild disease and more severe forms of Chikungunya fever, thus enabling the identification of patients with poor prognosis and monitoring of the disease.", "author" : [ { "dropping-particle" : "", "family" : "Ng", "given" : "Lisa F P", "non-dropping-particle" : "", "parse-names" : false, "suffix" : "" }, { "dropping-particle" : "", "family" : "Chow", "given" : "Angela", "non-dropping-particle" : "", "parse-names" : false, "suffix" : "" }, { "dropping-particle" : "", "family" : "Sun", "given" : "Yong-Jiang", "non-dropping-particle" : "", "parse-names" : false, "suffix" : "" }, { "dropping-particle" : "", "family" : "Kwek", "given" : "Dyan J C", "non-dropping-particle" : "", "parse-names" : false, "suffix" : "" }, { "dropping-particle" : "", "family" : "Lim", "given" : "Poh-Lian", "non-dropping-particle" : "", "parse-names" : false, "suffix" : "" }, { "dropping-particle" : "", "family" : "Dimatatac", "given" : "Frederico", "non-dropping-particle" : "", "parse-names" : false, "suffix" : "" }, { "dropping-particle" : "", "family" : "Ng", "given" : "Lee-Ching", "non-dropping-particle" : "", "parse-names" : false, "suffix" : "" }, { "dropping-particle" : "", "family" : "Ooi", "given" : "Eng-Eong", "non-dropping-particle" : "", "parse-names" : false, "suffix" : "" }, { "dropping-particle" : "", "family" : "Choo", "given" : "Khar-Heng", "non-dropping-particle" : "", "parse-names" : false, "suffix" : "" }, { "dropping-particle" : "", "family" : "Her", "given" : "Zhisheng", "non-dropping-particle" : "", "parse-names" : false, "suffix" : "" }, { "dropping-particle" : "", "family" : "Kourilsky", "given" : "Philippe", "non-dropping-particle" : "", "parse-names" : false, "suffix" : "" }, { "dropping-particle" : "", "family" : "Leo", "given" : "Yee-Sin", "non-dropping-particle" : "", "parse-names" : false, "suffix" : "" } ], "container-title" : "PloS one", "id" : "ITEM-2", "issue" : "1", "issued" : { "date-parts" : [ [ "2009", "1" ] ] }, "note" : "{:PMCID:PMC2625438}", "page" : "e4261", "title" : "IL-1beta, IL-6, and RANTES as biomarkers of Chikungunya severity.", "type" : "article-journal", "volume" : "4" }, "uris" : [ "http://www.mendeley.com/documents/?uuid=4b39021e-919b-4fd1-b72f-4112e152d321" ] } ], "mendeley" : { "formattedCitation" : "&lt;sup&gt;36,37&lt;/sup&gt;", "plainTextFormattedCitation" : "36,37", "previouslyFormattedCitation" : "&lt;sup&gt;36,37&lt;/sup&gt;" }, "properties" : { "noteIndex" : 0 }, "schema" : "https://github.com/citation-style-language/schema/raw/master/csl-citation.json" }</w:instrText>
      </w:r>
      <w:r w:rsidR="00FE498C">
        <w:fldChar w:fldCharType="separate"/>
      </w:r>
      <w:r w:rsidR="00F66746" w:rsidRPr="00D450A5">
        <w:rPr>
          <w:noProof/>
          <w:vertAlign w:val="superscript"/>
        </w:rPr>
        <w:t>36,37</w:t>
      </w:r>
      <w:r w:rsidR="00FE498C">
        <w:fldChar w:fldCharType="end"/>
      </w:r>
      <w:r w:rsidR="00252B53">
        <w:t xml:space="preserve"> We also did not see</w:t>
      </w:r>
      <w:r w:rsidR="0007016B">
        <w:t xml:space="preserve"> </w:t>
      </w:r>
      <w:r w:rsidR="00252B53">
        <w:t>globally significant associations between any cytokine levels and severity</w:t>
      </w:r>
      <w:r w:rsidR="00B4325A">
        <w:t xml:space="preserve"> of symptoms</w:t>
      </w:r>
      <w:r w:rsidR="00EE44CB">
        <w:t xml:space="preserve">, </w:t>
      </w:r>
      <w:r w:rsidR="001D6FD6">
        <w:t>unlike previous studies</w:t>
      </w:r>
      <w:r w:rsidR="00252B53">
        <w:t>.</w:t>
      </w:r>
      <w:r w:rsidR="00252B53">
        <w:fldChar w:fldCharType="begin" w:fldLock="1"/>
      </w:r>
      <w:r w:rsidR="00F66746">
        <w:instrText>ADDIN CSL_CITATION { "citationItems" : [ { "id" : "ITEM-1", "itemData" : { "DOI" : "10.1093/infdis/jiq042", "ISSN" : "1537-6613", "PMID" : "21288813", "abstract" : "Chikungunya virus (CHIKV) infection induces arthralgia. The involvement of inflammatory cytokines and chemokines has been suggested, but very little is known about their secretion profile in CHIKV-infected patients.", "author" : [ { "dropping-particle" : "", "family" : "Chow", "given" : "Angela", "non-dropping-particle" : "", "parse-names" : false, "suffix" : "" }, { "dropping-particle" : "", "family" : "Her", "given" : "Zhisheng", "non-dropping-particle" : "", "parse-names" : false, "suffix" : "" }, { "dropping-particle" : "", "family" : "Ong", "given" : "Edward K S", "non-dropping-particle" : "", "parse-names" : false, "suffix" : "" }, { "dropping-particle" : "", "family" : "Chen", "given" : "Jin-miao", "non-dropping-particle" : "", "parse-names" : false, "suffix" : "" }, { "dropping-particle" : "", "family" : "Dimatatac", "given" : "Frederico", "non-dropping-particle" : "", "parse-names" : false, "suffix" : "" }, { "dropping-particle" : "", "family" : "Kwek", "given" : "Dyan J C", "non-dropping-particle" : "", "parse-names" : false, "suffix" : "" }, { "dropping-particle" : "", "family" : "Barkham", "given" : "Timothy", "non-dropping-particle" : "", "parse-names" : false, "suffix" : "" }, { "dropping-particle" : "", "family" : "Yang", "given" : "Henry", "non-dropping-particle" : "", "parse-names" : false, "suffix" : "" }, { "dropping-particle" : "", "family" : "R\u00e9nia", "given" : "Laurent", "non-dropping-particle" : "", "parse-names" : false, "suffix" : "" }, { "dropping-particle" : "", "family" : "Leo", "given" : "Yee-Sin", "non-dropping-particle" : "", "parse-names" : false, "suffix" : "" }, { "dropping-particle" : "", "family" : "Ng", "given" : "Lisa F P", "non-dropping-particle" : "", "parse-names" : false, "suffix" : "" } ], "container-title" : "The Journal of infectious diseases", "id" : "ITEM-1", "issue" : "2", "issued" : { "date-parts" : [ [ "2011" ] ] }, "note" : "{:PMCID:PMC3071069}", "page" : "149-157", "title" : "Persistent arthralgia induced by Chikungunya virus infection is associated with interleukin-6 and granulocyte macrophage colony-stimulating factor.", "type" : "article-journal", "volume" : "203" }, "uris" : [ "http://www.mendeley.com/documents/?uuid=d14bc99a-bf72-43c0-ac72-8dcecdb8d39b" ] }, { "id" : "ITEM-2", "itemData" : { "DOI" : "10.1371/journal.pone.0004261", "ISSN" : "1932-6203", "PMID" : "19156204", "abstract" : "BACKGROUND: Little is known about the immunopathogenesis of Chikungunya virus. Circulating levels of immune mediators and growth factors were analyzed from patients infected during the first Singaporean Chikungunya fever outbreak in early 2008 to establish biomarkers associated with infection and/or disease severity.\n\nMETHODS AND FINDINGS: Adult patients with laboratory-confirmed Chikungunya fever infection, who were referred to the Communicable Disease Centre/Tan Tock Seng Hospital during the period from January to February 2008, were included in this retrospective study. Plasma fractions were analyzed using a multiplex-microbead immunoassay. Among the patients, the most common clinical features were fever (100%), arthralgia (90%), rash (50%) and conjunctivitis (40%). Profiles of 30 cytokines, chemokines, and growth factors were able to discriminate the clinical forms of Chikungunya from healthy controls, with patients classified as non-severe and severe disease. Levels of 8 plasma cytokines and 4 growth factors were significantly elevated. Statistical analysis showed that an increase in IL-1beta, IL-6 and a decrease in RANTES were associated with disease severity.\n\nCONCLUSIONS: This is the first comprehensive report on the production of cytokines, chemokines, and growth factors during acute Chikungunya virus infection. Using these biomarkers, we were able to distinguish between mild disease and more severe forms of Chikungunya fever, thus enabling the identification of patients with poor prognosis and monitoring of the disease.", "author" : [ { "dropping-particle" : "", "family" : "Ng", "given" : "Lisa F P", "non-dropping-particle" : "", "parse-names" : false, "suffix" : "" }, { "dropping-particle" : "", "family" : "Chow", "given" : "Angela", "non-dropping-particle" : "", "parse-names" : false, "suffix" : "" }, { "dropping-particle" : "", "family" : "Sun", "given" : "Yong-Jiang", "non-dropping-particle" : "", "parse-names" : false, "suffix" : "" }, { "dropping-particle" : "", "family" : "Kwek", "given" : "Dyan J C", "non-dropping-particle" : "", "parse-names" : false, "suffix" : "" }, { "dropping-particle" : "", "family" : "Lim", "given" : "Poh-Lian", "non-dropping-particle" : "", "parse-names" : false, "suffix" : "" }, { "dropping-particle" : "", "family" : "Dimatatac", "given" : "Frederico", "non-dropping-particle" : "", "parse-names" : false, "suffix" : "" }, { "dropping-particle" : "", "family" : "Ng", "given" : "Lee-Ching", "non-dropping-particle" : "", "parse-names" : false, "suffix" : "" }, { "dropping-particle" : "", "family" : "Ooi", "given" : "Eng-Eong", "non-dropping-particle" : "", "parse-names" : false, "suffix" : "" }, { "dropping-particle" : "", "family" : "Choo", "given" : "Khar-Heng", "non-dropping-particle" : "", "parse-names" : false, "suffix" : "" }, { "dropping-particle" : "", "family" : "Her", "given" : "Zhisheng", "non-dropping-particle" : "", "parse-names" : false, "suffix" : "" }, { "dropping-particle" : "", "family" : "Kourilsky", "given" : "Philippe", "non-dropping-particle" : "", "parse-names" : false, "suffix" : "" }, { "dropping-particle" : "", "family" : "Leo", "given" : "Yee-Sin", "non-dropping-particle" : "", "parse-names" : false, "suffix" : "" } ], "container-title" : "PloS one", "id" : "ITEM-2", "issue" : "1", "issued" : { "date-parts" : [ [ "2009", "1" ] ] }, "note" : "{:PMCID:PMC2625438}", "page" : "e4261", "title" : "IL-1beta, IL-6, and RANTES as biomarkers of Chikungunya severity.", "type" : "article-journal", "volume" : "4" }, "uris" : [ "http://www.mendeley.com/documents/?uuid=4b39021e-919b-4fd1-b72f-4112e152d321" ] } ], "mendeley" : { "formattedCitation" : "&lt;sup&gt;36,37&lt;/sup&gt;", "plainTextFormattedCitation" : "36,37", "previouslyFormattedCitation" : "&lt;sup&gt;36,37&lt;/sup&gt;" }, "properties" : { "noteIndex" : 0 }, "schema" : "https://github.com/citation-style-language/schema/raw/master/csl-citation.json" }</w:instrText>
      </w:r>
      <w:r w:rsidR="00252B53">
        <w:fldChar w:fldCharType="separate"/>
      </w:r>
      <w:r w:rsidR="00F66746" w:rsidRPr="00D450A5">
        <w:rPr>
          <w:noProof/>
          <w:vertAlign w:val="superscript"/>
        </w:rPr>
        <w:t>36,37</w:t>
      </w:r>
      <w:r w:rsidR="00252B53">
        <w:fldChar w:fldCharType="end"/>
      </w:r>
      <w:r w:rsidR="00252B53">
        <w:t xml:space="preserve"> </w:t>
      </w:r>
      <w:r w:rsidR="00FE498C">
        <w:t xml:space="preserve">This </w:t>
      </w:r>
      <w:r w:rsidR="008831AC">
        <w:t>could</w:t>
      </w:r>
      <w:r w:rsidR="00975A60">
        <w:t xml:space="preserve"> be for any of a number of </w:t>
      </w:r>
      <w:r w:rsidR="00FE498C">
        <w:t xml:space="preserve">reasons: </w:t>
      </w:r>
      <w:r w:rsidR="00A930CB">
        <w:t xml:space="preserve">our statistical methods </w:t>
      </w:r>
      <w:r w:rsidR="00EF4D48">
        <w:t>could</w:t>
      </w:r>
      <w:r w:rsidR="00EF6D07">
        <w:t xml:space="preserve"> be</w:t>
      </w:r>
      <w:r w:rsidR="00A930CB">
        <w:t xml:space="preserve"> overly conservative</w:t>
      </w:r>
      <w:r w:rsidR="00FE498C">
        <w:t xml:space="preserve">, </w:t>
      </w:r>
      <w:r w:rsidR="009040A9">
        <w:t xml:space="preserve">our cohort </w:t>
      </w:r>
      <w:r w:rsidR="008F0221">
        <w:t>may</w:t>
      </w:r>
      <w:r w:rsidR="005E777D">
        <w:t xml:space="preserve"> have been</w:t>
      </w:r>
      <w:r w:rsidR="009040A9">
        <w:t xml:space="preserve"> </w:t>
      </w:r>
      <w:r w:rsidR="00B74084">
        <w:t>too</w:t>
      </w:r>
      <w:r w:rsidR="009040A9">
        <w:t xml:space="preserve"> homogenous</w:t>
      </w:r>
      <w:r w:rsidR="00586BAB">
        <w:t xml:space="preserve"> in symptomatology</w:t>
      </w:r>
      <w:r w:rsidR="00FE498C">
        <w:t xml:space="preserve"> (</w:t>
      </w:r>
      <w:r w:rsidR="00137DFE">
        <w:t xml:space="preserve">the contrast between non-severe and severe </w:t>
      </w:r>
      <w:r w:rsidR="009407F2">
        <w:t xml:space="preserve">cases </w:t>
      </w:r>
      <w:r w:rsidR="00137DFE">
        <w:t>was not emph</w:t>
      </w:r>
      <w:r w:rsidR="00386CD3">
        <w:t>asized during enrollment</w:t>
      </w:r>
      <w:r w:rsidR="00FE498C">
        <w:t xml:space="preserve">), or </w:t>
      </w:r>
      <w:r w:rsidR="006A1BEA">
        <w:t xml:space="preserve">our cohort </w:t>
      </w:r>
      <w:r w:rsidR="00B93899">
        <w:t xml:space="preserve">could simply differ too much from </w:t>
      </w:r>
      <w:r w:rsidR="00FE498C">
        <w:t xml:space="preserve">prior studies (adults vs. pediatric cases, differences in the CHIKV strain, </w:t>
      </w:r>
      <w:r w:rsidR="00D450A5">
        <w:t xml:space="preserve">or </w:t>
      </w:r>
      <w:r w:rsidR="00FE498C">
        <w:t>environmental differences).</w:t>
      </w:r>
      <w:r w:rsidR="00C159B7">
        <w:t xml:space="preserve"> Reviews have already noted</w:t>
      </w:r>
      <w:r w:rsidR="007A096E">
        <w:t xml:space="preserve"> considerable v</w:t>
      </w:r>
      <w:r w:rsidR="00AA25AE">
        <w:t>ariability in</w:t>
      </w:r>
      <w:r w:rsidR="001D641D">
        <w:t xml:space="preserve"> the</w:t>
      </w:r>
      <w:r w:rsidR="00AA25AE">
        <w:t xml:space="preserve"> results for serum cytokine</w:t>
      </w:r>
      <w:r w:rsidR="007A096E">
        <w:t xml:space="preserve"> studies on CHIKV,</w:t>
      </w:r>
      <w:r w:rsidR="007A096E">
        <w:fldChar w:fldCharType="begin" w:fldLock="1"/>
      </w:r>
      <w:r w:rsidR="008C028E">
        <w:instrText>ADDIN CSL_CITATION { "citationItems" : [ { "id" : "ITEM-1", "itemData" : { "DOI" : "10.1016/S1473-3099(16)30385-1", "ISSN" : "1473-3099", "author" : [ { "dropping-particle" : "", "family" : "Burt", "given" : "Felicity J", "non-dropping-particle" : "", "parse-names" : false, "suffix" : "" }, { "dropping-particle" : "", "family" : "Chen", "given" : "Weiqiang", "non-dropping-particle" : "", "parse-names" : false, "suffix" : "" }, { "dropping-particle" : "", "family" : "Miner", "given" : "Jonathan J", "non-dropping-particle" : "", "parse-names" : false, "suffix" : "" }, { "dropping-particle" : "", "family" : "Lenschow", "given" : "Deborah J", "non-dropping-particle" : "", "parse-names" : false, "suffix" : "" }, { "dropping-particle" : "", "family" : "Merits", "given" : "Andres", "non-dropping-particle" : "", "parse-names" : false, "suffix" : "" }, { "dropping-particle" : "", "family" : "Schnettler", "given" : "Esther", "non-dropping-particle" : "", "parse-names" : false, "suffix" : "" }, { "dropping-particle" : "", "family" : "Kohl", "given" : "Alain", "non-dropping-particle" : "", "parse-names" : false, "suffix" : "" }, { "dropping-particle" : "", "family" : "Rudd", "given" : "Penny A", "non-dropping-particle" : "", "parse-names" : false, "suffix" : "" }, { "dropping-particle" : "", "family" : "Taylor", "given" : "Adam", "non-dropping-particle" : "", "parse-names" : false, "suffix" : "" }, { "dropping-particle" : "", "family" : "Herrero", "given" : "Lara J", "non-dropping-particle" : "", "parse-names" : false, "suffix" : "" }, { "dropping-particle" : "", "family" : "Zaid", "given" : "Ali", "non-dropping-particle" : "", "parse-names" : false, "suffix" : "" }, { "dropping-particle" : "", "family" : "Ng", "given" : "Lisa F P", "non-dropping-particle" : "", "parse-names" : false, "suffix" : "" }, { "dropping-particle" : "", "family" : "Mahalingam", "given" : "Suresh", "non-dropping-particle" : "", "parse-names" : false, "suffix" : "" } ], "container-title" : "The Lancet Infectious Diseases", "id" : "ITEM-1", "issue" : "16", "issued" : { "date-parts" : [ [ "2017" ] ] }, "page" : "1-11", "publisher" : "Elsevier Ltd", "title" : "Chikungunya virus : an update on the biology and pathogenesis of this emerging pathogen", "type" : "article-journal", "volume" : "3099" }, "uris" : [ "http://www.mendeley.com/documents/?uuid=27160832-e360-4b2f-b5be-afdd157ceb4d" ] } ], "mendeley" : { "formattedCitation" : "&lt;sup&gt;24&lt;/sup&gt;", "plainTextFormattedCitation" : "24", "previouslyFormattedCitation" : "&lt;sup&gt;24&lt;/sup&gt;" }, "properties" : { "noteIndex" : 0 }, "schema" : "https://github.com/citation-style-language/schema/raw/master/csl-citation.json" }</w:instrText>
      </w:r>
      <w:r w:rsidR="007A096E">
        <w:fldChar w:fldCharType="separate"/>
      </w:r>
      <w:r w:rsidR="00212F69" w:rsidRPr="00D450A5">
        <w:rPr>
          <w:noProof/>
          <w:vertAlign w:val="superscript"/>
        </w:rPr>
        <w:t>24</w:t>
      </w:r>
      <w:r w:rsidR="007A096E">
        <w:fldChar w:fldCharType="end"/>
      </w:r>
      <w:r w:rsidR="007A096E">
        <w:t xml:space="preserve"> suggesting that </w:t>
      </w:r>
      <w:r w:rsidR="00A918BF">
        <w:t xml:space="preserve">either much larger cohorts or a wider variety of immune profiling </w:t>
      </w:r>
      <w:r w:rsidR="007047AE">
        <w:t>data</w:t>
      </w:r>
      <w:r w:rsidR="00A918BF">
        <w:t xml:space="preserve"> will be needed to generate </w:t>
      </w:r>
      <w:r w:rsidR="001C4BA4">
        <w:t>more reliable</w:t>
      </w:r>
      <w:r w:rsidR="00802750">
        <w:t xml:space="preserve"> </w:t>
      </w:r>
      <w:r w:rsidR="00C9245B">
        <w:t>profiles</w:t>
      </w:r>
      <w:r w:rsidR="00802750">
        <w:t xml:space="preserve">. </w:t>
      </w:r>
      <w:r w:rsidR="003B7607">
        <w:t>In part, this was a motivating factor for us to incorporate cell subpopulation and transcriptomic data into our immune profiles of CHIKV infection.</w:t>
      </w:r>
    </w:p>
    <w:p w14:paraId="778019D1" w14:textId="32E625D4" w:rsidR="00934B3A" w:rsidRDefault="00DD0862" w:rsidP="0005373F">
      <w:pPr>
        <w:pStyle w:val="Heading2"/>
      </w:pPr>
      <w:r>
        <w:t>Transcriptomic signatures for CHIKV infection phase,</w:t>
      </w:r>
      <w:r w:rsidR="00901217">
        <w:t xml:space="preserve"> vir</w:t>
      </w:r>
      <w:r w:rsidR="00CF2962">
        <w:t>emia</w:t>
      </w:r>
      <w:r w:rsidR="00901217">
        <w:t>,</w:t>
      </w:r>
      <w:r>
        <w:t xml:space="preserve"> severity, and immunogenicity</w:t>
      </w:r>
    </w:p>
    <w:p w14:paraId="53D19E72" w14:textId="6CF61A1F" w:rsidR="005D7C51" w:rsidRDefault="006373F6" w:rsidP="00992A2E">
      <w:r>
        <w:t xml:space="preserve">Our results are generally consistent with the transcriptomic signature </w:t>
      </w:r>
      <w:r w:rsidR="00AD370C">
        <w:t xml:space="preserve">recently </w:t>
      </w:r>
      <w:r>
        <w:t>reported</w:t>
      </w:r>
      <w:r w:rsidR="00AD370C">
        <w:t xml:space="preserve"> for</w:t>
      </w:r>
      <w:r w:rsidR="005C7A81">
        <w:t xml:space="preserve"> </w:t>
      </w:r>
      <w:r>
        <w:t xml:space="preserve">a </w:t>
      </w:r>
      <w:r w:rsidR="005D7C51">
        <w:t xml:space="preserve">C57BL/6J </w:t>
      </w:r>
      <w:r>
        <w:t>mouse model of CHIKV</w:t>
      </w:r>
      <w:r w:rsidR="00F1650A">
        <w:t xml:space="preserve"> infection</w:t>
      </w:r>
      <w:r>
        <w:t>.</w:t>
      </w:r>
      <w:r w:rsidR="00197314">
        <w:fldChar w:fldCharType="begin" w:fldLock="1"/>
      </w:r>
      <w:r w:rsidR="00136CBE">
        <w:instrText>ADDIN CSL_CITATION { "citationItems" : [ { "id" : "ITEM-1", "itemData" : { "DOI" : "10.1371/journal.ppat.1006155", "ISBN" : "1111111111", "ISSN" : "1553-7374", "author" : [ { "dropping-particle" : "", "family" : "Wilson", "given" : "Jane A. C.", "non-dropping-particle" : "", "parse-names" : false, "suffix" : "" }, { "dropping-particle" : "", "family" : "Prow", "given" : "Natalie A.", "non-dropping-particle" : "", "parse-names" : false, "suffix" : "" }, { "dropping-particle" : "", "family" : "Schroder", "given" : "Wayne A.", "non-dropping-particle" : "", "parse-names" : false, "suffix" : "" }, { "dropping-particle" : "", "family" : "Ellis", "given" : "Jonathan J.", "non-dropping-particle" : "", "parse-names" : false, "suffix" : "" }, { "dropping-particle" : "", "family" : "Cumming", "given" : "Helen E.", "non-dropping-particle" : "", "parse-names" : false, "suffix" : "" }, { "dropping-particle" : "", "family" : "Gearing", "given" : "Linden J.", "non-dropping-particle" : "", "parse-names" : false, "suffix" : "" }, { "dropping-particle" : "", "family" : "Poo", "given" : "Yee Suan", "non-dropping-particle" : "", "parse-names" : false, "suffix" : "" }, { "dropping-particle" : "", "family" : "Taylor", "given" : "Adam", "non-dropping-particle" : "", "parse-names" : false, "suffix" : "" }, { "dropping-particle" : "", "family" : "Hertzog", "given" : "Paul J.", "non-dropping-particle" : "", "parse-names" : false, "suffix" : "" }, { "dropping-particle" : "", "family" : "Giallonardo", "given" : "Francesca", "non-dropping-particle" : "Di", "parse-names" : false, "suffix" : "" }, { "dropping-particle" : "", "family" : "Hueston", "given" : "Linda", "non-dropping-particle" : "", "parse-names" : false, "suffix" : "" }, { "dropping-particle" : "", "family" : "Grand", "given" : "Roger", "non-dropping-particle" : "Le", "parse-names" : false, "suffix" : "" }, { "dropping-particle" : "", "family" : "Tang", "given" : "Bing", "non-dropping-particle" : "", "parse-names" : false, "suffix" : "" }, { "dropping-particle" : "", "family" : "Le", "given" : "Thuy T.", "non-dropping-particle" : "", "parse-names" : false, "suffix" : "" }, { "dropping-particle" : "", "family" : "Gardner", "given" : "Joy", "non-dropping-particle" : "", "parse-names" : false, "suffix" : "" }, { "dropping-particle" : "", "family" : "Mahalingam", "given" : "Suresh", "non-dropping-particle" : "", "parse-names" : false, "suffix" : "" }, { "dropping-particle" : "", "family" : "Roques", "given" : "Pierre", "non-dropping-particle" : "", "parse-names" : false, "suffix" : "" }, { "dropping-particle" : "", "family" : "Bird", "given" : "Phillip I.", "non-dropping-particle" : "", "parse-names" : false, "suffix" : "" }, { "dropping-particle" : "", "family" : "Suhrbier", "given" : "Andreas", "non-dropping-particle" : "", "parse-names" : false, "suffix" : "" } ], "container-title" : "PLOS Pathogens", "id" : "ITEM-1", "issue" : "2", "issued" : { "date-parts" : [ [ "2017" ] ] }, "note" : "NULL", "number-of-pages" : "e1006155", "title" : "RNA-Seq analysis of chikungunya virus infection and identification of granzyme A as a major promoter of arthritic inflammation", "type" : "book", "volume" : "13" }, "uris" : [ "http://www.mendeley.com/documents/?uuid=77dee28d-64bd-4949-8a2a-b458ea1c0441" ] } ], "mendeley" : { "formattedCitation" : "&lt;sup&gt;47&lt;/sup&gt;", "plainTextFormattedCitation" : "47", "previouslyFormattedCitation" : "&lt;sup&gt;47&lt;/sup&gt;" }, "properties" : { "noteIndex" : 0 }, "schema" : "https://github.com/citation-style-language/schema/raw/master/csl-citation.json" }</w:instrText>
      </w:r>
      <w:r w:rsidR="00197314">
        <w:fldChar w:fldCharType="separate"/>
      </w:r>
      <w:r w:rsidR="009B5B20" w:rsidRPr="006373F6">
        <w:rPr>
          <w:noProof/>
          <w:vertAlign w:val="superscript"/>
        </w:rPr>
        <w:t>47</w:t>
      </w:r>
      <w:r w:rsidR="00197314">
        <w:fldChar w:fldCharType="end"/>
      </w:r>
      <w:r w:rsidR="00224769">
        <w:t xml:space="preserve"> </w:t>
      </w:r>
      <w:r w:rsidR="0099464C">
        <w:t>We both find that</w:t>
      </w:r>
      <w:r w:rsidR="002F5859">
        <w:t xml:space="preserve"> the strongest acute phase transcriptional upregulation</w:t>
      </w:r>
      <w:r w:rsidR="008B386B">
        <w:t xml:space="preserve"> occurs</w:t>
      </w:r>
      <w:r w:rsidR="002F5859">
        <w:t xml:space="preserve"> in interferon-associated genes like IFI’s, </w:t>
      </w:r>
      <w:r w:rsidR="002F5859" w:rsidRPr="002F5859">
        <w:rPr>
          <w:i/>
        </w:rPr>
        <w:t>MX1</w:t>
      </w:r>
      <w:r w:rsidR="002F5859">
        <w:t xml:space="preserve"> and </w:t>
      </w:r>
      <w:r w:rsidR="002F5859" w:rsidRPr="002F5859">
        <w:rPr>
          <w:i/>
        </w:rPr>
        <w:t>MX2</w:t>
      </w:r>
      <w:r w:rsidR="002F5859">
        <w:t xml:space="preserve">, OAS genes, and </w:t>
      </w:r>
      <w:r w:rsidR="002F5859" w:rsidRPr="002F5859">
        <w:rPr>
          <w:i/>
        </w:rPr>
        <w:t>RSAD2</w:t>
      </w:r>
      <w:r w:rsidR="002F5859">
        <w:t xml:space="preserve"> (Viperin</w:t>
      </w:r>
      <w:r w:rsidR="00F27F02">
        <w:t>).</w:t>
      </w:r>
      <w:r w:rsidR="00F27F02">
        <w:fldChar w:fldCharType="begin" w:fldLock="1"/>
      </w:r>
      <w:r w:rsidR="00F27F02">
        <w:instrText>ADDIN CSL_CITATION { "citationItems" : [ { "id" : "ITEM-1", "itemData" : { "DOI" : "10.1371/journal.ppat.1006155", "ISBN" : "1111111111", "ISSN" : "1553-7374", "author" : [ { "dropping-particle" : "", "family" : "Wilson", "given" : "Jane A. C.", "non-dropping-particle" : "", "parse-names" : false, "suffix" : "" }, { "dropping-particle" : "", "family" : "Prow", "given" : "Natalie A.", "non-dropping-particle" : "", "parse-names" : false, "suffix" : "" }, { "dropping-particle" : "", "family" : "Schroder", "given" : "Wayne A.", "non-dropping-particle" : "", "parse-names" : false, "suffix" : "" }, { "dropping-particle" : "", "family" : "Ellis", "given" : "Jonathan J.", "non-dropping-particle" : "", "parse-names" : false, "suffix" : "" }, { "dropping-particle" : "", "family" : "Cumming", "given" : "Helen E.", "non-dropping-particle" : "", "parse-names" : false, "suffix" : "" }, { "dropping-particle" : "", "family" : "Gearing", "given" : "Linden J.", "non-dropping-particle" : "", "parse-names" : false, "suffix" : "" }, { "dropping-particle" : "", "family" : "Poo", "given" : "Yee Suan", "non-dropping-particle" : "", "parse-names" : false, "suffix" : "" }, { "dropping-particle" : "", "family" : "Taylor", "given" : "Adam", "non-dropping-particle" : "", "parse-names" : false, "suffix" : "" }, { "dropping-particle" : "", "family" : "Hertzog", "given" : "Paul J.", "non-dropping-particle" : "", "parse-names" : false, "suffix" : "" }, { "dropping-particle" : "", "family" : "Giallonardo", "given" : "Francesca", "non-dropping-particle" : "Di", "parse-names" : false, "suffix" : "" }, { "dropping-particle" : "", "family" : "Hueston", "given" : "Linda", "non-dropping-particle" : "", "parse-names" : false, "suffix" : "" }, { "dropping-particle" : "", "family" : "Grand", "given" : "Roger", "non-dropping-particle" : "Le", "parse-names" : false, "suffix" : "" }, { "dropping-particle" : "", "family" : "Tang", "given" : "Bing", "non-dropping-particle" : "", "parse-names" : false, "suffix" : "" }, { "dropping-particle" : "", "family" : "Le", "given" : "Thuy T.", "non-dropping-particle" : "", "parse-names" : false, "suffix" : "" }, { "dropping-particle" : "", "family" : "Gardner", "given" : "Joy", "non-dropping-particle" : "", "parse-names" : false, "suffix" : "" }, { "dropping-particle" : "", "family" : "Mahalingam", "given" : "Suresh", "non-dropping-particle" : "", "parse-names" : false, "suffix" : "" }, { "dropping-particle" : "", "family" : "Roques", "given" : "Pierre", "non-dropping-particle" : "", "parse-names" : false, "suffix" : "" }, { "dropping-particle" : "", "family" : "Bird", "given" : "Phillip I.", "non-dropping-particle" : "", "parse-names" : false, "suffix" : "" }, { "dropping-particle" : "", "family" : "Suhrbier", "given" : "Andreas", "non-dropping-particle" : "", "parse-names" : false, "suffix" : "" } ], "container-title" : "PLOS Pathogens", "id" : "ITEM-1", "issue" : "2", "issued" : { "date-parts" : [ [ "2017" ] ] }, "note" : "NULL", "number-of-pages" : "e1006155", "title" : "RNA-Seq analysis of chikungunya virus infection and identification of granzyme A as a major promoter of arthritic inflammation", "type" : "book", "volume" : "13" }, "uris" : [ "http://www.mendeley.com/documents/?uuid=77dee28d-64bd-4949-8a2a-b458ea1c0441" ] } ], "mendeley" : { "formattedCitation" : "&lt;sup&gt;47&lt;/sup&gt;", "plainTextFormattedCitation" : "47", "previouslyFormattedCitation" : "&lt;sup&gt;47&lt;/sup&gt;" }, "properties" : { "noteIndex" : 0 }, "schema" : "https://github.com/citation-style-language/schema/raw/master/csl-citation.json" }</w:instrText>
      </w:r>
      <w:r w:rsidR="00F27F02">
        <w:fldChar w:fldCharType="separate"/>
      </w:r>
      <w:r w:rsidR="00F27F02" w:rsidRPr="008E3FB8">
        <w:rPr>
          <w:noProof/>
          <w:vertAlign w:val="superscript"/>
        </w:rPr>
        <w:t>47</w:t>
      </w:r>
      <w:r w:rsidR="00F27F02">
        <w:fldChar w:fldCharType="end"/>
      </w:r>
      <w:r>
        <w:t xml:space="preserve"> </w:t>
      </w:r>
      <w:r w:rsidR="00DF7F15">
        <w:t>Notabl</w:t>
      </w:r>
      <w:r>
        <w:t xml:space="preserve">y, in mice, </w:t>
      </w:r>
      <w:r w:rsidR="00C2586E" w:rsidRPr="006B7C34">
        <w:rPr>
          <w:i/>
        </w:rPr>
        <w:t>CXCL10</w:t>
      </w:r>
      <w:r w:rsidR="00C2586E">
        <w:t xml:space="preserve"> </w:t>
      </w:r>
      <w:r w:rsidR="007B33BD">
        <w:t xml:space="preserve">and </w:t>
      </w:r>
      <w:r w:rsidR="007B33BD" w:rsidRPr="006B7C34">
        <w:rPr>
          <w:i/>
        </w:rPr>
        <w:t>CXCL9</w:t>
      </w:r>
      <w:r w:rsidR="00C2586E">
        <w:t xml:space="preserve"> </w:t>
      </w:r>
      <w:r>
        <w:t xml:space="preserve">were </w:t>
      </w:r>
      <w:r w:rsidR="007B33BD">
        <w:t>the</w:t>
      </w:r>
      <w:r w:rsidR="00C2586E">
        <w:t xml:space="preserve"> most upregulated cytokine gene</w:t>
      </w:r>
      <w:r w:rsidR="007B33BD">
        <w:t>s</w:t>
      </w:r>
      <w:r w:rsidR="00F23F86">
        <w:t xml:space="preserve"> </w:t>
      </w:r>
      <w:r w:rsidR="00AD70A5">
        <w:t xml:space="preserve">when </w:t>
      </w:r>
      <w:r w:rsidR="00F23F86">
        <w:t>comparing</w:t>
      </w:r>
      <w:r w:rsidR="00AD70A5">
        <w:t xml:space="preserve"> the</w:t>
      </w:r>
      <w:r w:rsidR="00F23F86">
        <w:t xml:space="preserve"> acute phase to controls, with </w:t>
      </w:r>
      <w:r w:rsidR="00F23F86" w:rsidRPr="006B7C34">
        <w:rPr>
          <w:i/>
        </w:rPr>
        <w:t>CCL2</w:t>
      </w:r>
      <w:r w:rsidR="00F23F86">
        <w:t xml:space="preserve"> also substantially upregulated</w:t>
      </w:r>
      <w:r w:rsidR="00D83762">
        <w:t>,</w:t>
      </w:r>
      <w:r w:rsidR="008B0591">
        <w:fldChar w:fldCharType="begin" w:fldLock="1"/>
      </w:r>
      <w:r w:rsidR="008B0591">
        <w:instrText>ADDIN CSL_CITATION { "citationItems" : [ { "id" : "ITEM-1", "itemData" : { "DOI" : "10.1371/journal.ppat.1006155", "ISBN" : "1111111111", "ISSN" : "1553-7374", "author" : [ { "dropping-particle" : "", "family" : "Wilson", "given" : "Jane A. C.", "non-dropping-particle" : "", "parse-names" : false, "suffix" : "" }, { "dropping-particle" : "", "family" : "Prow", "given" : "Natalie A.", "non-dropping-particle" : "", "parse-names" : false, "suffix" : "" }, { "dropping-particle" : "", "family" : "Schroder", "given" : "Wayne A.", "non-dropping-particle" : "", "parse-names" : false, "suffix" : "" }, { "dropping-particle" : "", "family" : "Ellis", "given" : "Jonathan J.", "non-dropping-particle" : "", "parse-names" : false, "suffix" : "" }, { "dropping-particle" : "", "family" : "Cumming", "given" : "Helen E.", "non-dropping-particle" : "", "parse-names" : false, "suffix" : "" }, { "dropping-particle" : "", "family" : "Gearing", "given" : "Linden J.", "non-dropping-particle" : "", "parse-names" : false, "suffix" : "" }, { "dropping-particle" : "", "family" : "Poo", "given" : "Yee Suan", "non-dropping-particle" : "", "parse-names" : false, "suffix" : "" }, { "dropping-particle" : "", "family" : "Taylor", "given" : "Adam", "non-dropping-particle" : "", "parse-names" : false, "suffix" : "" }, { "dropping-particle" : "", "family" : "Hertzog", "given" : "Paul J.", "non-dropping-particle" : "", "parse-names" : false, "suffix" : "" }, { "dropping-particle" : "", "family" : "Giallonardo", "given" : "Francesca", "non-dropping-particle" : "Di", "parse-names" : false, "suffix" : "" }, { "dropping-particle" : "", "family" : "Hueston", "given" : "Linda", "non-dropping-particle" : "", "parse-names" : false, "suffix" : "" }, { "dropping-particle" : "", "family" : "Grand", "given" : "Roger", "non-dropping-particle" : "Le", "parse-names" : false, "suffix" : "" }, { "dropping-particle" : "", "family" : "Tang", "given" : "Bing", "non-dropping-particle" : "", "parse-names" : false, "suffix" : "" }, { "dropping-particle" : "", "family" : "Le", "given" : "Thuy T.", "non-dropping-particle" : "", "parse-names" : false, "suffix" : "" }, { "dropping-particle" : "", "family" : "Gardner", "given" : "Joy", "non-dropping-particle" : "", "parse-names" : false, "suffix" : "" }, { "dropping-particle" : "", "family" : "Mahalingam", "given" : "Suresh", "non-dropping-particle" : "", "parse-names" : false, "suffix" : "" }, { "dropping-particle" : "", "family" : "Roques", "given" : "Pierre", "non-dropping-particle" : "", "parse-names" : false, "suffix" : "" }, { "dropping-particle" : "", "family" : "Bird", "given" : "Phillip I.", "non-dropping-particle" : "", "parse-names" : false, "suffix" : "" }, { "dropping-particle" : "", "family" : "Suhrbier", "given" : "Andreas", "non-dropping-particle" : "", "parse-names" : false, "suffix" : "" } ], "container-title" : "PLOS Pathogens", "id" : "ITEM-1", "issue" : "2", "issued" : { "date-parts" : [ [ "2017" ] ] }, "note" : "NULL", "number-of-pages" : "e1006155", "title" : "RNA-Seq analysis of chikungunya virus infection and identification of granzyme A as a major promoter of arthritic inflammation", "type" : "book", "volume" : "13" }, "uris" : [ "http://www.mendeley.com/documents/?uuid=77dee28d-64bd-4949-8a2a-b458ea1c0441" ] } ], "mendeley" : { "formattedCitation" : "&lt;sup&gt;47&lt;/sup&gt;", "plainTextFormattedCitation" : "47", "previouslyFormattedCitation" : "&lt;sup&gt;47&lt;/sup&gt;" }, "properties" : { "noteIndex" : 0 }, "schema" : "https://github.com/citation-style-language/schema/raw/master/csl-citation.json" }</w:instrText>
      </w:r>
      <w:r w:rsidR="008B0591">
        <w:fldChar w:fldCharType="separate"/>
      </w:r>
      <w:r w:rsidR="008B0591" w:rsidRPr="008E3FB8">
        <w:rPr>
          <w:noProof/>
          <w:vertAlign w:val="superscript"/>
        </w:rPr>
        <w:t>47</w:t>
      </w:r>
      <w:r w:rsidR="008B0591">
        <w:fldChar w:fldCharType="end"/>
      </w:r>
      <w:r w:rsidR="006B7C34">
        <w:t xml:space="preserve"> mirroring our measurements of the most significantly modulated serum cytokine</w:t>
      </w:r>
      <w:r w:rsidR="00EE3FB0">
        <w:t xml:space="preserve"> concentrations</w:t>
      </w:r>
      <w:r w:rsidR="00C2586E">
        <w:t>.</w:t>
      </w:r>
      <w:r w:rsidR="007B33BD">
        <w:t xml:space="preserve"> </w:t>
      </w:r>
      <w:r w:rsidR="00F23F86">
        <w:t xml:space="preserve">Although not emphasized in their study, </w:t>
      </w:r>
      <w:r w:rsidR="00302171">
        <w:t>this</w:t>
      </w:r>
      <w:r w:rsidR="00C80EA8">
        <w:t xml:space="preserve"> reveals </w:t>
      </w:r>
      <w:r w:rsidR="00BC7AEF">
        <w:t>some</w:t>
      </w:r>
      <w:r w:rsidR="009C0E09">
        <w:t xml:space="preserve"> consistency </w:t>
      </w:r>
      <w:r w:rsidR="00C80EA8">
        <w:t>to</w:t>
      </w:r>
      <w:r w:rsidR="009C0E09">
        <w:t xml:space="preserve"> the</w:t>
      </w:r>
      <w:r w:rsidR="00F23F86">
        <w:t xml:space="preserve"> monocyte-</w:t>
      </w:r>
      <w:r w:rsidR="001F4648">
        <w:t xml:space="preserve">centric </w:t>
      </w:r>
      <w:r w:rsidR="00FF18FD">
        <w:t xml:space="preserve">immune response to CHIKV </w:t>
      </w:r>
      <w:r w:rsidR="00FF6569">
        <w:t xml:space="preserve">between </w:t>
      </w:r>
      <w:r w:rsidR="00FF18FD">
        <w:t>mice and humans.</w:t>
      </w:r>
      <w:r w:rsidR="009453F1">
        <w:t xml:space="preserve"> </w:t>
      </w:r>
      <w:r w:rsidR="00055681">
        <w:t>Our finding that type I IFN genes are not upregulated during acute infection</w:t>
      </w:r>
      <w:r w:rsidR="008E3FB8">
        <w:t>—</w:t>
      </w:r>
      <w:r w:rsidR="00055681">
        <w:t>while initially surprising</w:t>
      </w:r>
      <w:r w:rsidR="00CF694F">
        <w:t xml:space="preserve"> since serum concentrations of IFNα were</w:t>
      </w:r>
      <w:r w:rsidR="00E863EB">
        <w:t xml:space="preserve"> in fact</w:t>
      </w:r>
      <w:r w:rsidR="00CF694F">
        <w:t xml:space="preserve"> elevated</w:t>
      </w:r>
      <w:r w:rsidR="008E3FB8">
        <w:t>—</w:t>
      </w:r>
      <w:r w:rsidR="00055681">
        <w:t xml:space="preserve">turns out to be consistent with </w:t>
      </w:r>
      <w:r w:rsidR="00941C71">
        <w:t>the mouse model</w:t>
      </w:r>
      <w:r w:rsidR="008E3FB8">
        <w:t>, which found very</w:t>
      </w:r>
      <w:r w:rsidR="00055681">
        <w:t xml:space="preserve"> low </w:t>
      </w:r>
      <w:r w:rsidR="00B72166">
        <w:t xml:space="preserve">RNA </w:t>
      </w:r>
      <w:r w:rsidR="00055681">
        <w:t xml:space="preserve">abundance for </w:t>
      </w:r>
      <w:r w:rsidR="00D65D87">
        <w:t>type I IFN</w:t>
      </w:r>
      <w:r w:rsidR="00055681">
        <w:t xml:space="preserve"> transcripts</w:t>
      </w:r>
      <w:r w:rsidR="001341F2">
        <w:t>.</w:t>
      </w:r>
      <w:r w:rsidR="005B00F6">
        <w:fldChar w:fldCharType="begin" w:fldLock="1"/>
      </w:r>
      <w:r w:rsidR="00136CBE">
        <w:instrText>ADDIN CSL_CITATION { "citationItems" : [ { "id" : "ITEM-1", "itemData" : { "DOI" : "10.1371/journal.ppat.1006155", "ISBN" : "1111111111", "ISSN" : "1553-7374", "author" : [ { "dropping-particle" : "", "family" : "Wilson", "given" : "Jane A. C.", "non-dropping-particle" : "", "parse-names" : false, "suffix" : "" }, { "dropping-particle" : "", "family" : "Prow", "given" : "Natalie A.", "non-dropping-particle" : "", "parse-names" : false, "suffix" : "" }, { "dropping-particle" : "", "family" : "Schroder", "given" : "Wayne A.", "non-dropping-particle" : "", "parse-names" : false, "suffix" : "" }, { "dropping-particle" : "", "family" : "Ellis", "given" : "Jonathan J.", "non-dropping-particle" : "", "parse-names" : false, "suffix" : "" }, { "dropping-particle" : "", "family" : "Cumming", "given" : "Helen E.", "non-dropping-particle" : "", "parse-names" : false, "suffix" : "" }, { "dropping-particle" : "", "family" : "Gearing", "given" : "Linden J.", "non-dropping-particle" : "", "parse-names" : false, "suffix" : "" }, { "dropping-particle" : "", "family" : "Poo", "given" : "Yee Suan", "non-dropping-particle" : "", "parse-names" : false, "suffix" : "" }, { "dropping-particle" : "", "family" : "Taylor", "given" : "Adam", "non-dropping-particle" : "", "parse-names" : false, "suffix" : "" }, { "dropping-particle" : "", "family" : "Hertzog", "given" : "Paul J.", "non-dropping-particle" : "", "parse-names" : false, "suffix" : "" }, { "dropping-particle" : "", "family" : "Giallonardo", "given" : "Francesca", "non-dropping-particle" : "Di", "parse-names" : false, "suffix" : "" }, { "dropping-particle" : "", "family" : "Hueston", "given" : "Linda", "non-dropping-particle" : "", "parse-names" : false, "suffix" : "" }, { "dropping-particle" : "", "family" : "Grand", "given" : "Roger", "non-dropping-particle" : "Le", "parse-names" : false, "suffix" : "" }, { "dropping-particle" : "", "family" : "Tang", "given" : "Bing", "non-dropping-particle" : "", "parse-names" : false, "suffix" : "" }, { "dropping-particle" : "", "family" : "Le", "given" : "Thuy T.", "non-dropping-particle" : "", "parse-names" : false, "suffix" : "" }, { "dropping-particle" : "", "family" : "Gardner", "given" : "Joy", "non-dropping-particle" : "", "parse-names" : false, "suffix" : "" }, { "dropping-particle" : "", "family" : "Mahalingam", "given" : "Suresh", "non-dropping-particle" : "", "parse-names" : false, "suffix" : "" }, { "dropping-particle" : "", "family" : "Roques", "given" : "Pierre", "non-dropping-particle" : "", "parse-names" : false, "suffix" : "" }, { "dropping-particle" : "", "family" : "Bird", "given" : "Phillip I.", "non-dropping-particle" : "", "parse-names" : false, "suffix" : "" }, { "dropping-particle" : "", "family" : "Suhrbier", "given" : "Andreas", "non-dropping-particle" : "", "parse-names" : false, "suffix" : "" } ], "container-title" : "PLOS Pathogens", "id" : "ITEM-1", "issue" : "2", "issued" : { "date-parts" : [ [ "2017" ] ] }, "note" : "NULL", "number-of-pages" : "e1006155", "title" : "RNA-Seq analysis of chikungunya virus infection and identification of granzyme A as a major promoter of arthritic inflammation", "type" : "book", "volume" : "13" }, "uris" : [ "http://www.mendeley.com/documents/?uuid=77dee28d-64bd-4949-8a2a-b458ea1c0441" ] } ], "mendeley" : { "formattedCitation" : "&lt;sup&gt;47&lt;/sup&gt;", "plainTextFormattedCitation" : "47", "previouslyFormattedCitation" : "&lt;sup&gt;47&lt;/sup&gt;" }, "properties" : { "noteIndex" : 0 }, "schema" : "https://github.com/citation-style-language/schema/raw/master/csl-citation.json" }</w:instrText>
      </w:r>
      <w:r w:rsidR="005B00F6">
        <w:fldChar w:fldCharType="separate"/>
      </w:r>
      <w:r w:rsidR="009B5B20" w:rsidRPr="008E3FB8">
        <w:rPr>
          <w:noProof/>
          <w:vertAlign w:val="superscript"/>
        </w:rPr>
        <w:t>47</w:t>
      </w:r>
      <w:r w:rsidR="005B00F6">
        <w:fldChar w:fldCharType="end"/>
      </w:r>
      <w:r w:rsidR="00055681">
        <w:t xml:space="preserve"> </w:t>
      </w:r>
      <w:r w:rsidR="0015237F">
        <w:t xml:space="preserve">Likewise, among </w:t>
      </w:r>
      <w:r w:rsidR="00EF4C35">
        <w:t xml:space="preserve">IFN-regulated transcription factors, we </w:t>
      </w:r>
      <w:r w:rsidR="0015237F">
        <w:t xml:space="preserve">find </w:t>
      </w:r>
      <w:r w:rsidR="00EF4C35">
        <w:t xml:space="preserve">a </w:t>
      </w:r>
      <w:r w:rsidR="00FF6982">
        <w:t>concordant</w:t>
      </w:r>
      <w:r w:rsidR="00EF4C35">
        <w:t xml:space="preserve"> pattern of IRF7 and IRF9 </w:t>
      </w:r>
      <w:r w:rsidR="00FF6982">
        <w:t>upregulation</w:t>
      </w:r>
      <w:r w:rsidR="00EF4C35">
        <w:t xml:space="preserve"> </w:t>
      </w:r>
      <w:r w:rsidR="0073126A">
        <w:t xml:space="preserve">during </w:t>
      </w:r>
      <w:r w:rsidR="00FF6982">
        <w:t xml:space="preserve">the </w:t>
      </w:r>
      <w:r w:rsidR="00EF4C35">
        <w:t xml:space="preserve">acute phase, while IRF3 </w:t>
      </w:r>
      <w:r w:rsidR="000C2418">
        <w:t>is not</w:t>
      </w:r>
      <w:r w:rsidR="00FF6982">
        <w:t xml:space="preserve"> upregulated</w:t>
      </w:r>
      <w:r w:rsidR="00EF4C35">
        <w:t xml:space="preserve"> (Fig </w:t>
      </w:r>
      <w:r w:rsidR="00DF3DC4">
        <w:t>S23</w:t>
      </w:r>
      <w:r w:rsidR="000010B3">
        <w:t>).</w:t>
      </w:r>
      <w:r w:rsidR="005D7C51">
        <w:t xml:space="preserve"> Together, these data </w:t>
      </w:r>
      <w:r w:rsidR="00C271D1">
        <w:t>establish</w:t>
      </w:r>
      <w:r w:rsidR="005D7C51">
        <w:t xml:space="preserve"> that </w:t>
      </w:r>
      <w:r w:rsidR="00C271D1">
        <w:t>this</w:t>
      </w:r>
      <w:r w:rsidR="005D7C51">
        <w:t xml:space="preserve"> mouse model of CHIKV</w:t>
      </w:r>
      <w:r w:rsidR="00C271D1">
        <w:t xml:space="preserve"> replicates many aspects of the gene expression </w:t>
      </w:r>
      <w:r w:rsidR="00B22C14">
        <w:t>signature</w:t>
      </w:r>
      <w:r w:rsidR="00C271D1">
        <w:t xml:space="preserve"> induced by CHIKV in humans</w:t>
      </w:r>
      <w:r w:rsidR="00AD7A14">
        <w:t>, including modulations of monocyte-related cytokines,</w:t>
      </w:r>
      <w:r w:rsidR="00C271D1">
        <w:t xml:space="preserve"> and therefore support its</w:t>
      </w:r>
      <w:r w:rsidR="00EE3FB0">
        <w:t xml:space="preserve"> continued</w:t>
      </w:r>
      <w:r w:rsidR="00C271D1">
        <w:t xml:space="preserve"> use as a model of </w:t>
      </w:r>
      <w:r w:rsidR="000B251F">
        <w:t xml:space="preserve">human </w:t>
      </w:r>
      <w:r w:rsidR="00C271D1">
        <w:t>CHIKV pathogenesis</w:t>
      </w:r>
      <w:r w:rsidR="000D6743">
        <w:t xml:space="preserve"> and the corresponding innate immune response</w:t>
      </w:r>
      <w:r w:rsidR="00C271D1">
        <w:t>.</w:t>
      </w:r>
    </w:p>
    <w:p w14:paraId="07AFA7C4" w14:textId="6EC87D0F" w:rsidR="007127F4" w:rsidRDefault="00F65041" w:rsidP="00992A2E">
      <w:pPr>
        <w:ind w:firstLine="720"/>
      </w:pPr>
      <w:r>
        <w:t xml:space="preserve">Besides </w:t>
      </w:r>
      <w:r w:rsidR="00B768DC">
        <w:t xml:space="preserve">a </w:t>
      </w:r>
      <w:r w:rsidR="00BA5286">
        <w:t>large</w:t>
      </w:r>
      <w:r w:rsidR="001A560E">
        <w:t xml:space="preserve"> acute-convale</w:t>
      </w:r>
      <w:r w:rsidR="0037188E">
        <w:t>s</w:t>
      </w:r>
      <w:r w:rsidR="001A560E">
        <w:t>cent transcriptomic signature</w:t>
      </w:r>
      <w:r w:rsidR="006023F0">
        <w:t xml:space="preserve">, </w:t>
      </w:r>
      <w:r w:rsidR="00DA1910">
        <w:t>we were also</w:t>
      </w:r>
      <w:r w:rsidR="00C94FFC">
        <w:t xml:space="preserve"> able to elucidate </w:t>
      </w:r>
      <w:r w:rsidR="00B768DC">
        <w:t>three novel</w:t>
      </w:r>
      <w:r w:rsidR="00441EB0">
        <w:t xml:space="preserve"> </w:t>
      </w:r>
      <w:r w:rsidR="00BB407D">
        <w:t>transcriptomic</w:t>
      </w:r>
      <w:r w:rsidR="0059638D">
        <w:t xml:space="preserve"> signature</w:t>
      </w:r>
      <w:r w:rsidR="00B768DC">
        <w:t>s for</w:t>
      </w:r>
      <w:r w:rsidR="0059638D">
        <w:t xml:space="preserve"> CHIKV</w:t>
      </w:r>
      <w:r w:rsidR="00477B8D">
        <w:t xml:space="preserve"> viral titer</w:t>
      </w:r>
      <w:r w:rsidR="00685644">
        <w:t>,</w:t>
      </w:r>
      <w:r w:rsidR="00B768DC">
        <w:t xml:space="preserve"> </w:t>
      </w:r>
      <w:r w:rsidR="00477B8D">
        <w:t xml:space="preserve">symptom severity and </w:t>
      </w:r>
      <w:r w:rsidR="00B768DC">
        <w:t>the convalescent phase</w:t>
      </w:r>
      <w:r w:rsidR="00477B8D">
        <w:t xml:space="preserve"> CHIKV IgG titer.</w:t>
      </w:r>
      <w:r w:rsidR="006110EB">
        <w:t xml:space="preserve"> This was aided by the use of transcript-level quantification and statistical </w:t>
      </w:r>
      <w:r w:rsidR="00176DBF">
        <w:t xml:space="preserve">models </w:t>
      </w:r>
      <w:r w:rsidR="006110EB">
        <w:t xml:space="preserve">that incorporate </w:t>
      </w:r>
      <w:r w:rsidR="00222359">
        <w:t xml:space="preserve">the </w:t>
      </w:r>
      <w:r w:rsidR="006110EB">
        <w:t>uncertainty</w:t>
      </w:r>
      <w:r w:rsidR="00222359">
        <w:t xml:space="preserve"> of the</w:t>
      </w:r>
      <w:r w:rsidR="00222359" w:rsidRPr="00222359">
        <w:t xml:space="preserve"> </w:t>
      </w:r>
      <w:r w:rsidR="00222359">
        <w:t>quantification process</w:t>
      </w:r>
      <w:r w:rsidR="006110EB">
        <w:t>.</w:t>
      </w:r>
      <w:r w:rsidR="006110EB">
        <w:fldChar w:fldCharType="begin" w:fldLock="1"/>
      </w:r>
      <w:r w:rsidR="006779D0">
        <w:instrText>ADDIN CSL_CITATION { "citationItems" : [ { "id" : "ITEM-1", "itemData" : { "DOI" : "10.1101/058164", "abstract" : "We describe a novel method for the differential analysis of RNA-Seq data that utilizes bootstrapping in conjunction with response error linear modeling to decouple biological variance from inferential variance. The method is implemented in an interactive shiny app called sleuth that utilizes kallisto quantifications and bootstraps for fast and accurate analysis of RNA-Seq experiments.", "author" : [ { "dropping-particle" : "", "family" : "Pimentel", "given" : "Harold J", "non-dropping-particle" : "", "parse-names" : false, "suffix" : "" }, { "dropping-particle" : "", "family" : "Bray", "given" : "Nicolas", "non-dropping-particle" : "", "parse-names" : false, "suffix" : "" }, { "dropping-particle" : "", "family" : "Puente", "given" : "Suzette", "non-dropping-particle" : "", "parse-names" : false, "suffix" : "" }, { "dropping-particle" : "", "family" : "Melsted", "given" : "P\u00e1ll", "non-dropping-particle" : "", "parse-names" : false, "suffix" : "" }, { "dropping-particle" : "", "family" : "Pachter", "given" : "Lior", "non-dropping-particle" : "", "parse-names" : false, "suffix" : "" } ], "container-title" : "bioRxiv", "id" : "ITEM-1", "issued" : { "date-parts" : [ [ "2016" ] ] }, "note" : "NULL", "page" : "058164", "title" : "Differential analysis of RNA-Seq incorporating quantification uncertainty", "type" : "article-journal" }, "uris" : [ "http://www.mendeley.com/documents/?uuid=bf513424-69c9-498b-9f21-9577c7608572" ] } ], "mendeley" : { "formattedCitation" : "&lt;sup&gt;51&lt;/sup&gt;", "plainTextFormattedCitation" : "51", "previouslyFormattedCitation" : "&lt;sup&gt;51&lt;/sup&gt;" }, "properties" : { "noteIndex" : 0 }, "schema" : "https://github.com/citation-style-language/schema/raw/master/csl-citation.json" }</w:instrText>
      </w:r>
      <w:r w:rsidR="006110EB">
        <w:fldChar w:fldCharType="separate"/>
      </w:r>
      <w:r w:rsidR="006110EB" w:rsidRPr="006110EB">
        <w:rPr>
          <w:noProof/>
          <w:vertAlign w:val="superscript"/>
        </w:rPr>
        <w:t>51</w:t>
      </w:r>
      <w:r w:rsidR="006110EB">
        <w:fldChar w:fldCharType="end"/>
      </w:r>
      <w:r w:rsidR="00347B6F">
        <w:t xml:space="preserve"> Notably, these s</w:t>
      </w:r>
      <w:r w:rsidR="0019069A">
        <w:t xml:space="preserve">ignatures </w:t>
      </w:r>
      <w:r w:rsidR="00AB1740">
        <w:t xml:space="preserve">were constructed </w:t>
      </w:r>
      <w:r w:rsidR="00AB1740" w:rsidRPr="00992A2E">
        <w:rPr>
          <w:i/>
        </w:rPr>
        <w:t>after</w:t>
      </w:r>
      <w:r w:rsidR="00AB1740">
        <w:t xml:space="preserve"> </w:t>
      </w:r>
      <w:r w:rsidR="00BA575C">
        <w:t>incorporating</w:t>
      </w:r>
      <w:r w:rsidR="0019069A">
        <w:t xml:space="preserve"> timepoint as a covariate</w:t>
      </w:r>
      <w:r w:rsidR="00AB1740">
        <w:t>—</w:t>
      </w:r>
      <w:r w:rsidR="003B7329">
        <w:t>i.e.</w:t>
      </w:r>
      <w:r w:rsidR="00F43A97">
        <w:t>,</w:t>
      </w:r>
      <w:r w:rsidR="003B7329">
        <w:t xml:space="preserve"> they</w:t>
      </w:r>
      <w:r w:rsidR="00B331DD">
        <w:t xml:space="preserve"> </w:t>
      </w:r>
      <w:r w:rsidR="002060B4">
        <w:t xml:space="preserve">were </w:t>
      </w:r>
      <w:r w:rsidR="00652114">
        <w:t>found</w:t>
      </w:r>
      <w:r w:rsidR="0018170F">
        <w:t xml:space="preserve"> to </w:t>
      </w:r>
      <w:r w:rsidR="006B180F">
        <w:t xml:space="preserve">significantly </w:t>
      </w:r>
      <w:r w:rsidR="0063374E">
        <w:t>add i</w:t>
      </w:r>
      <w:r w:rsidR="003B7329">
        <w:t xml:space="preserve">nformation </w:t>
      </w:r>
      <w:r w:rsidR="0063374E">
        <w:t>to</w:t>
      </w:r>
      <w:r w:rsidR="003B7329">
        <w:t xml:space="preserve"> </w:t>
      </w:r>
      <w:r w:rsidR="00483069">
        <w:t>a</w:t>
      </w:r>
      <w:r w:rsidR="0063374E">
        <w:t xml:space="preserve"> </w:t>
      </w:r>
      <w:r w:rsidR="0019069A">
        <w:t xml:space="preserve">model that </w:t>
      </w:r>
      <w:r w:rsidR="00CB65FD">
        <w:t xml:space="preserve">had </w:t>
      </w:r>
      <w:r w:rsidR="00BC7D56">
        <w:t xml:space="preserve">already </w:t>
      </w:r>
      <w:r w:rsidR="00D854FB">
        <w:t>accounted for</w:t>
      </w:r>
      <w:r w:rsidR="005E0ED8">
        <w:t xml:space="preserve"> </w:t>
      </w:r>
      <w:r w:rsidR="00437C71">
        <w:t>timepoint</w:t>
      </w:r>
      <w:r w:rsidR="0068238F">
        <w:t xml:space="preserve">, age, and gender. Of these signatures, the strongest and least surprising was the </w:t>
      </w:r>
      <w:r w:rsidR="00311DEB">
        <w:t xml:space="preserve">signature for higher acute phase CHIKV </w:t>
      </w:r>
      <w:r w:rsidR="00933024">
        <w:t>viral titer</w:t>
      </w:r>
      <w:r w:rsidR="0068238F">
        <w:t>, which</w:t>
      </w:r>
      <w:r w:rsidR="00933024">
        <w:t xml:space="preserve"> was enriched for cytokine signalling, leukocyte activation, and interferon signaling genes</w:t>
      </w:r>
      <w:r w:rsidR="005C2999">
        <w:t>.</w:t>
      </w:r>
      <w:r w:rsidR="008930DE">
        <w:t xml:space="preserve"> The presence of a distinct signature for viral titer</w:t>
      </w:r>
      <w:r w:rsidR="009A17C0">
        <w:t xml:space="preserve"> </w:t>
      </w:r>
      <w:r w:rsidR="000C50E3">
        <w:t xml:space="preserve">in our data indicates </w:t>
      </w:r>
      <w:r w:rsidR="009A17C0">
        <w:t xml:space="preserve">that a more viremic acute phase </w:t>
      </w:r>
      <w:r w:rsidR="005E5332">
        <w:t>must have led</w:t>
      </w:r>
      <w:r w:rsidR="000C50E3">
        <w:t xml:space="preserve"> </w:t>
      </w:r>
      <w:r w:rsidR="009A17C0">
        <w:t xml:space="preserve">to transcriptional upregulation of </w:t>
      </w:r>
      <w:r w:rsidR="008D2455">
        <w:t>these</w:t>
      </w:r>
      <w:r w:rsidR="009C072B">
        <w:t xml:space="preserve"> genes across </w:t>
      </w:r>
      <w:r w:rsidR="009C072B" w:rsidRPr="00992A2E">
        <w:rPr>
          <w:i/>
        </w:rPr>
        <w:t>both</w:t>
      </w:r>
      <w:r w:rsidR="009C072B">
        <w:t xml:space="preserve"> timepoints</w:t>
      </w:r>
      <w:r w:rsidR="00AF2B75">
        <w:t xml:space="preserve">, otherwise they would </w:t>
      </w:r>
      <w:r w:rsidR="00F1546B">
        <w:t xml:space="preserve">be sufficiently </w:t>
      </w:r>
      <w:r w:rsidR="00AF2B75">
        <w:t xml:space="preserve">captured by the </w:t>
      </w:r>
      <w:r w:rsidR="00E86EFF">
        <w:t>acute-convalescent</w:t>
      </w:r>
      <w:r w:rsidR="003F3A60">
        <w:t xml:space="preserve"> DET signature alone.</w:t>
      </w:r>
    </w:p>
    <w:p w14:paraId="3DC5C08A" w14:textId="0642993B" w:rsidR="00BA01A5" w:rsidRDefault="00E85EDF" w:rsidP="00992A2E">
      <w:pPr>
        <w:ind w:firstLine="720"/>
      </w:pPr>
      <w:r>
        <w:t>The transcriptional signatures for symptom severity and immunogenicity were notable for having a</w:t>
      </w:r>
      <w:r w:rsidR="006C1D26">
        <w:t>n abundance of HLA</w:t>
      </w:r>
      <w:r w:rsidR="006E196F">
        <w:t xml:space="preserve"> (aka major histoc</w:t>
      </w:r>
      <w:r w:rsidR="00AE415D">
        <w:t>ompatibility complex</w:t>
      </w:r>
      <w:r w:rsidR="00C674C4">
        <w:t xml:space="preserve"> [MHC]</w:t>
      </w:r>
      <w:r w:rsidR="006E196F">
        <w:t>)</w:t>
      </w:r>
      <w:r w:rsidR="006C1D26">
        <w:t xml:space="preserve"> transcripts—</w:t>
      </w:r>
      <w:r>
        <w:t>in par</w:t>
      </w:r>
      <w:r w:rsidR="00303566">
        <w:t>ticular</w:t>
      </w:r>
      <w:r w:rsidR="00217BD6">
        <w:t>,</w:t>
      </w:r>
      <w:r w:rsidR="00303566">
        <w:t xml:space="preserve"> </w:t>
      </w:r>
      <w:r w:rsidR="00303566" w:rsidRPr="007127F4">
        <w:rPr>
          <w:i/>
        </w:rPr>
        <w:t>HLA-A</w:t>
      </w:r>
      <w:r w:rsidR="00303566">
        <w:t xml:space="preserve">, </w:t>
      </w:r>
      <w:r w:rsidR="00303566" w:rsidRPr="007127F4">
        <w:rPr>
          <w:i/>
        </w:rPr>
        <w:t>HLA-B</w:t>
      </w:r>
      <w:r w:rsidR="00303566">
        <w:t xml:space="preserve">, and </w:t>
      </w:r>
      <w:r w:rsidR="00303566" w:rsidRPr="007127F4">
        <w:rPr>
          <w:i/>
        </w:rPr>
        <w:t>HLA-DOB</w:t>
      </w:r>
      <w:r>
        <w:t xml:space="preserve">. </w:t>
      </w:r>
      <w:r w:rsidR="002D77D1">
        <w:t>Our study showed that</w:t>
      </w:r>
      <w:r w:rsidR="00BD18C7">
        <w:t xml:space="preserve"> certain</w:t>
      </w:r>
      <w:r w:rsidR="002D77D1">
        <w:t xml:space="preserve"> </w:t>
      </w:r>
      <w:r w:rsidR="002D77D1" w:rsidRPr="007127F4">
        <w:rPr>
          <w:i/>
        </w:rPr>
        <w:t>HLA-B</w:t>
      </w:r>
      <w:r w:rsidR="002D77D1">
        <w:t xml:space="preserve"> transcripts appeared to be associated with less severe acute phase symptoms</w:t>
      </w:r>
      <w:r w:rsidR="00BD18C7">
        <w:t xml:space="preserve"> (Figure 6D–F)</w:t>
      </w:r>
      <w:r w:rsidR="002D77D1">
        <w:t>, while</w:t>
      </w:r>
      <w:r w:rsidR="00BD18C7">
        <w:t xml:space="preserve"> certain</w:t>
      </w:r>
      <w:r w:rsidR="002D77D1">
        <w:t xml:space="preserve"> </w:t>
      </w:r>
      <w:r w:rsidR="002D77D1" w:rsidRPr="007127F4">
        <w:rPr>
          <w:i/>
        </w:rPr>
        <w:t>HLA-A</w:t>
      </w:r>
      <w:r w:rsidR="002D77D1">
        <w:t xml:space="preserve"> and </w:t>
      </w:r>
      <w:r w:rsidR="002D77D1" w:rsidRPr="007127F4">
        <w:rPr>
          <w:i/>
        </w:rPr>
        <w:t>HLA-DOB</w:t>
      </w:r>
      <w:r w:rsidR="002D77D1">
        <w:t xml:space="preserve"> </w:t>
      </w:r>
      <w:r w:rsidR="00EE0084">
        <w:t xml:space="preserve">transcripts </w:t>
      </w:r>
      <w:r w:rsidR="002D77D1">
        <w:t>were correlated with</w:t>
      </w:r>
      <w:r w:rsidR="00EE0084">
        <w:t xml:space="preserve"> changes in</w:t>
      </w:r>
      <w:r w:rsidR="002D77D1">
        <w:t xml:space="preserve"> the 15d CHIKV IgG titer</w:t>
      </w:r>
      <w:r w:rsidR="00BD18C7">
        <w:t xml:space="preserve"> (Figure 6G)</w:t>
      </w:r>
      <w:r w:rsidR="002D77D1">
        <w:t>.</w:t>
      </w:r>
      <w:r w:rsidR="009333DD">
        <w:t xml:space="preserve"> </w:t>
      </w:r>
      <w:r w:rsidR="006E196F">
        <w:t xml:space="preserve">It is not surprising </w:t>
      </w:r>
      <w:r w:rsidR="00BF13FF">
        <w:t xml:space="preserve">that </w:t>
      </w:r>
      <w:r w:rsidR="00AE415D">
        <w:t>HLA</w:t>
      </w:r>
      <w:r w:rsidR="00BF13FF">
        <w:t xml:space="preserve"> </w:t>
      </w:r>
      <w:r w:rsidR="00BC0FB7">
        <w:t>gene expression</w:t>
      </w:r>
      <w:r w:rsidR="002C4C55">
        <w:t xml:space="preserve"> </w:t>
      </w:r>
      <w:r w:rsidR="006E196F">
        <w:t xml:space="preserve">could affect </w:t>
      </w:r>
      <w:r w:rsidR="002C4C55">
        <w:t xml:space="preserve">infection outcomes, since </w:t>
      </w:r>
      <w:r w:rsidR="000540BC">
        <w:t>the HLAs</w:t>
      </w:r>
      <w:r w:rsidR="006E196F">
        <w:t xml:space="preserve"> </w:t>
      </w:r>
      <w:r w:rsidR="002C4C55">
        <w:t xml:space="preserve">are </w:t>
      </w:r>
      <w:r w:rsidR="00322A83">
        <w:t>responsible for</w:t>
      </w:r>
      <w:r w:rsidR="002C4C55">
        <w:t xml:space="preserve"> antigen presentation and both</w:t>
      </w:r>
      <w:r w:rsidR="009A52CD">
        <w:t xml:space="preserve"> the</w:t>
      </w:r>
      <w:r w:rsidR="002C4C55">
        <w:t xml:space="preserve"> </w:t>
      </w:r>
      <w:r w:rsidR="00C07980">
        <w:t>adaptive</w:t>
      </w:r>
      <w:r w:rsidR="002C4C55">
        <w:t xml:space="preserve"> and </w:t>
      </w:r>
      <w:r w:rsidR="00C07980">
        <w:t>cellular</w:t>
      </w:r>
      <w:r w:rsidR="00A26D52">
        <w:t xml:space="preserve"> immune res</w:t>
      </w:r>
      <w:r w:rsidR="001E21ED">
        <w:t>ponses. For instance,</w:t>
      </w:r>
      <w:r w:rsidR="00AA674C">
        <w:t xml:space="preserve"> during viral infection</w:t>
      </w:r>
      <w:r w:rsidR="00D90D0E">
        <w:t>,</w:t>
      </w:r>
      <w:r w:rsidR="00092296">
        <w:t xml:space="preserve"> </w:t>
      </w:r>
      <w:r w:rsidR="001E21ED">
        <w:t>IFNα and IFNγ</w:t>
      </w:r>
      <w:r w:rsidR="00A63C65">
        <w:t xml:space="preserve"> </w:t>
      </w:r>
      <w:r w:rsidR="00A06A73">
        <w:t>increases</w:t>
      </w:r>
      <w:r w:rsidR="00C674C4">
        <w:t xml:space="preserve"> the</w:t>
      </w:r>
      <w:r w:rsidR="00A06A73">
        <w:t xml:space="preserve"> transcription of</w:t>
      </w:r>
      <w:r w:rsidR="0072099F">
        <w:t xml:space="preserve"> </w:t>
      </w:r>
      <w:r w:rsidR="00A26D52" w:rsidRPr="007127F4">
        <w:rPr>
          <w:i/>
        </w:rPr>
        <w:t>HLA-B</w:t>
      </w:r>
      <w:r w:rsidR="00A06A73">
        <w:t xml:space="preserve"> among other </w:t>
      </w:r>
      <w:r w:rsidR="00105E90">
        <w:t xml:space="preserve">MHC </w:t>
      </w:r>
      <w:r w:rsidR="00A06A73">
        <w:t>class I loci</w:t>
      </w:r>
      <w:r w:rsidR="001C02E2">
        <w:t>,</w:t>
      </w:r>
      <w:r w:rsidR="00A26D52">
        <w:fldChar w:fldCharType="begin" w:fldLock="1"/>
      </w:r>
      <w:r w:rsidR="003038E0">
        <w:instrText>ADDIN CSL_CITATION { "citationItems" : [ { "id" : "ITEM-1", "itemData" : { "DOI" : "http://dx.doi.org/10.1016/S0171-2985(11)80548-6", "ISSN" : "0171-2985", "PMID" : "8530148", "author" : [ { "dropping-particle" : "", "family" : "Girdlestone", "given" : "John", "non-dropping-particle" : "", "parse-names" : false, "suffix" : "" } ], "container-title" : "Immunobiology", "id" : "ITEM-1", "issue" : "2\u20134", "issued" : { "date-parts" : [ [ "1995" ] ] }, "page" : "229-237", "publisher" : "Gustav Fischer Verlag Stuttgart New York", "title" : "Regulation of HLA Class I Loci by Interferons", "type" : "article-journal", "volume" : "193" }, "uris" : [ "http://www.mendeley.com/documents/?uuid=be2be385-8f86-43e3-8194-2af908049e83" ] } ], "mendeley" : { "formattedCitation" : "&lt;sup&gt;75&lt;/sup&gt;", "plainTextFormattedCitation" : "75", "previouslyFormattedCitation" : "&lt;sup&gt;75&lt;/sup&gt;" }, "properties" : { "noteIndex" : 0 }, "schema" : "https://github.com/citation-style-language/schema/raw/master/csl-citation.json" }</w:instrText>
      </w:r>
      <w:r w:rsidR="00A26D52">
        <w:fldChar w:fldCharType="separate"/>
      </w:r>
      <w:r w:rsidR="006779D0" w:rsidRPr="006779D0">
        <w:rPr>
          <w:noProof/>
          <w:vertAlign w:val="superscript"/>
        </w:rPr>
        <w:t>75</w:t>
      </w:r>
      <w:r w:rsidR="00A26D52">
        <w:fldChar w:fldCharType="end"/>
      </w:r>
      <w:r w:rsidR="001C02E2">
        <w:t xml:space="preserve"> so </w:t>
      </w:r>
      <w:r w:rsidR="00763E81">
        <w:t>we could speculate from our</w:t>
      </w:r>
      <w:r w:rsidR="00F1129C">
        <w:t xml:space="preserve"> </w:t>
      </w:r>
      <w:r w:rsidR="00DD589D">
        <w:t xml:space="preserve">data </w:t>
      </w:r>
      <w:r w:rsidR="00526DD0">
        <w:t xml:space="preserve">that a particularly strong </w:t>
      </w:r>
      <w:r w:rsidR="00CD1730" w:rsidRPr="007127F4">
        <w:rPr>
          <w:i/>
        </w:rPr>
        <w:t>HLA-B</w:t>
      </w:r>
      <w:r w:rsidR="00CD1730">
        <w:t xml:space="preserve"> response</w:t>
      </w:r>
      <w:r w:rsidR="00700F52">
        <w:t xml:space="preserve"> </w:t>
      </w:r>
      <w:r w:rsidR="00A82E20">
        <w:t>boost</w:t>
      </w:r>
      <w:r w:rsidR="00A120CC">
        <w:t>s</w:t>
      </w:r>
      <w:r w:rsidR="00A82E20">
        <w:t xml:space="preserve"> the </w:t>
      </w:r>
      <w:r w:rsidR="00526DD0">
        <w:t>cytotoxic immune response</w:t>
      </w:r>
      <w:r w:rsidR="007B4751">
        <w:t xml:space="preserve"> and mitigate</w:t>
      </w:r>
      <w:r w:rsidR="00346BDD">
        <w:t>s</w:t>
      </w:r>
      <w:r w:rsidR="007B4751">
        <w:t xml:space="preserve"> </w:t>
      </w:r>
      <w:r w:rsidR="00526DD0">
        <w:t>acute phase symptoms.</w:t>
      </w:r>
      <w:r w:rsidR="000275A8">
        <w:t xml:space="preserve"> </w:t>
      </w:r>
      <w:r w:rsidR="00106DDE">
        <w:t xml:space="preserve">Based on known roles for </w:t>
      </w:r>
      <w:r w:rsidR="007C1188">
        <w:t>MHC</w:t>
      </w:r>
      <w:r w:rsidR="00106DDE">
        <w:t xml:space="preserve">s it is also reasonable </w:t>
      </w:r>
      <w:r w:rsidR="000275A8">
        <w:t xml:space="preserve">that </w:t>
      </w:r>
      <w:r w:rsidR="00352657">
        <w:t>more transcription of</w:t>
      </w:r>
      <w:r w:rsidR="00EB29B8">
        <w:t xml:space="preserve"> </w:t>
      </w:r>
      <w:r w:rsidR="000275A8" w:rsidRPr="007127F4">
        <w:rPr>
          <w:i/>
        </w:rPr>
        <w:t>HLA-A</w:t>
      </w:r>
      <w:r w:rsidR="000275A8">
        <w:t xml:space="preserve"> (a class I allele) </w:t>
      </w:r>
      <w:r w:rsidR="00106DDE">
        <w:t xml:space="preserve">would correlate </w:t>
      </w:r>
      <w:r w:rsidR="000275A8">
        <w:t xml:space="preserve">with lower </w:t>
      </w:r>
      <w:r w:rsidR="002E0ED9">
        <w:t>IgG titers, while</w:t>
      </w:r>
      <w:r w:rsidR="00DB1543">
        <w:t xml:space="preserve"> </w:t>
      </w:r>
      <w:r w:rsidR="00145E14">
        <w:t>more transcription of</w:t>
      </w:r>
      <w:r w:rsidR="00DB1543">
        <w:t xml:space="preserve"> </w:t>
      </w:r>
      <w:r w:rsidR="000275A8" w:rsidRPr="007127F4">
        <w:rPr>
          <w:i/>
        </w:rPr>
        <w:t>HLA-DOB</w:t>
      </w:r>
      <w:r w:rsidR="000275A8">
        <w:t xml:space="preserve"> (a class II allele) </w:t>
      </w:r>
      <w:r w:rsidR="00106DDE">
        <w:t xml:space="preserve">would correlate </w:t>
      </w:r>
      <w:r w:rsidR="000275A8">
        <w:t xml:space="preserve">with higher </w:t>
      </w:r>
      <w:r w:rsidR="00472916">
        <w:t xml:space="preserve">IgG </w:t>
      </w:r>
      <w:r w:rsidR="000275A8">
        <w:t>titers</w:t>
      </w:r>
      <w:r w:rsidR="00BD18C7">
        <w:t xml:space="preserve"> (Figure 6G)</w:t>
      </w:r>
      <w:r w:rsidR="000275A8">
        <w:t xml:space="preserve">, since the former </w:t>
      </w:r>
      <w:r w:rsidR="00E76D77">
        <w:t>initiates the</w:t>
      </w:r>
      <w:r w:rsidR="000275A8">
        <w:t xml:space="preserve"> cytotoxic</w:t>
      </w:r>
      <w:r w:rsidR="000A7661">
        <w:t xml:space="preserve"> </w:t>
      </w:r>
      <w:r w:rsidR="000F2170">
        <w:t xml:space="preserve">(non-humoral) </w:t>
      </w:r>
      <w:r w:rsidR="000275A8">
        <w:t>response while the latter is</w:t>
      </w:r>
      <w:r w:rsidR="005D6FFE">
        <w:t xml:space="preserve"> </w:t>
      </w:r>
      <w:r w:rsidR="0006742D">
        <w:t>i</w:t>
      </w:r>
      <w:r w:rsidR="005D6FFE">
        <w:t>nvolved in</w:t>
      </w:r>
      <w:r w:rsidR="0068456B">
        <w:t xml:space="preserve"> the </w:t>
      </w:r>
      <w:r w:rsidR="005D6FFE">
        <w:t>adaptive and humoral</w:t>
      </w:r>
      <w:r w:rsidR="0006742D">
        <w:t xml:space="preserve"> response</w:t>
      </w:r>
      <w:r w:rsidR="005D6FFE">
        <w:t>s.</w:t>
      </w:r>
      <w:r w:rsidR="00317F57">
        <w:t xml:space="preserve"> </w:t>
      </w:r>
      <w:r w:rsidR="00106DDE">
        <w:t xml:space="preserve">Our data, therefore, </w:t>
      </w:r>
      <w:r w:rsidR="00317F57">
        <w:t xml:space="preserve">could be interpreted </w:t>
      </w:r>
      <w:r w:rsidR="00106DDE">
        <w:t xml:space="preserve">to reflect </w:t>
      </w:r>
      <w:r w:rsidR="00317F57">
        <w:t xml:space="preserve">different </w:t>
      </w:r>
      <w:r w:rsidR="00D76D1F">
        <w:t xml:space="preserve">relative </w:t>
      </w:r>
      <w:r w:rsidR="00317F57">
        <w:t>prioritization</w:t>
      </w:r>
      <w:r w:rsidR="00F575C4">
        <w:t xml:space="preserve"> of these </w:t>
      </w:r>
      <w:r w:rsidR="00317F57">
        <w:t>immune response</w:t>
      </w:r>
      <w:r w:rsidR="00FD09A9">
        <w:t>s</w:t>
      </w:r>
      <w:r w:rsidR="00317F57">
        <w:t xml:space="preserve"> </w:t>
      </w:r>
      <w:r w:rsidR="00830290">
        <w:t>among our cohorts’ patients</w:t>
      </w:r>
      <w:r w:rsidR="002E794C">
        <w:t xml:space="preserve"> that </w:t>
      </w:r>
      <w:r w:rsidR="00106DDE">
        <w:t xml:space="preserve">manifests as a difference in </w:t>
      </w:r>
      <w:r w:rsidR="006779D0">
        <w:t>magnitude of the early IgG response, which</w:t>
      </w:r>
      <w:r w:rsidR="006C751B">
        <w:t xml:space="preserve"> </w:t>
      </w:r>
      <w:r w:rsidR="001A215D">
        <w:t>was</w:t>
      </w:r>
      <w:r w:rsidR="00F17CC9">
        <w:t xml:space="preserve"> previously</w:t>
      </w:r>
      <w:r w:rsidR="006C751B">
        <w:t xml:space="preserve"> observed to correlate with decreased risk of</w:t>
      </w:r>
      <w:r w:rsidR="006779D0">
        <w:t xml:space="preserve"> chronic </w:t>
      </w:r>
      <w:r w:rsidR="00F22BC1">
        <w:t>arthralgia</w:t>
      </w:r>
      <w:r w:rsidR="006779D0">
        <w:t>.</w:t>
      </w:r>
      <w:r w:rsidR="006779D0">
        <w:fldChar w:fldCharType="begin" w:fldLock="1"/>
      </w:r>
      <w:r w:rsidR="006779D0">
        <w:instrText>ADDIN CSL_CITATION { "citationItems" : [ { "id" : "ITEM-1", "itemData" : { "DOI" : "10.1093/infdis/jis033", "ISBN" : "1537-6613", "ISSN" : "00221899", "PMID" : "22389226", "abstract" : "BACKGROUND: Chikungunya virus (CHIKV) and related arboviruses have been responsible for large epidemic outbreaks with serious economic and social impact. Although infected individuals clear the virus from the blood, some develop debilitating and prolonged arthralgia.\\n\\nMETHODS: We investigated specificity and strength of antibody responses in a longitudinal study on CHIKV-infected patients and analyzed their association with viral load, cytokine profile, and severity.\\n\\nRESULTS: We found that CHIKV-specific response is dominated by immunoglobulin G3 (IgG3) antibodies. The antibodies were neutralizing, and patients with high viremia rapidly developed high levels of anti-CHIKV antibodies of this specific isotype. Although these patients endured a more severe disease progression during the acute viremic phase, they cleared the virus faster and did not experience persistent arthralgia. However, significant persistent arthralgia was observed in patients with low viremia who developed IgG3 at a later stage.\\n\\nCONCLUSIONS: Absence of early CHIKV-specific IgG3 may therefore serve as a specific marker of patients with increased risk of disease.", "author" : [ { "dropping-particle" : "", "family" : "Kam", "given" : "Yiu Wing", "non-dropping-particle" : "", "parse-names" : false, "suffix" : "" }, { "dropping-particle" : "", "family" : "Simarmata", "given" : "Diane", "non-dropping-particle" : "", "parse-names" : false, "suffix" : "" }, { "dropping-particle" : "", "family" : "Chow", "given" : "Angela", "non-dropping-particle" : "", "parse-names" : false, "suffix" : "" }, { "dropping-particle" : "", "family" : "Her", "given" : "Zhisheng", "non-dropping-particle" : "", "parse-names" : false, "suffix" : "" }, { "dropping-particle" : "", "family" : "Teng", "given" : "Terk Shin", "non-dropping-particle" : "", "parse-names" : false, "suffix" : "" }, { "dropping-particle" : "", "family" : "Ong", "given" : "Edward K S", "non-dropping-particle" : "", "parse-names" : false, "suffix" : "" }, { "dropping-particle" : "", "family" : "R\u00e9nia", "given" : "Laurent", "non-dropping-particle" : "", "parse-names" : false, "suffix" : "" }, { "dropping-particle" : "", "family" : "Leo", "given" : "Yee Sin", "non-dropping-particle" : "", "parse-names" : false, "suffix" : "" }, { "dropping-particle" : "", "family" : "Ng", "given" : "Lisa F P", "non-dropping-particle" : "", "parse-names" : false, "suffix" : "" } ], "container-title" : "Journal of Infectious Diseases", "id" : "ITEM-1", "issue" : "7", "issued" : { "date-parts" : [ [ "2012" ] ] }, "note" : "{:PMCID:PMC3295607}", "page" : "1147-1154", "title" : "Early appearance of neutralizing immunoglobulin G3 antibodies is associated with chikungunya virus clearance and long-term clinical protection", "type" : "article-journal", "volume" : "205" }, "uris" : [ "http://www.mendeley.com/documents/?uuid=9b24c374-6600-4ecb-9778-817549dbcc97" ] } ], "mendeley" : { "formattedCitation" : "&lt;sup&gt;64&lt;/sup&gt;", "plainTextFormattedCitation" : "64", "previouslyFormattedCitation" : "&lt;sup&gt;64&lt;/sup&gt;" }, "properties" : { "noteIndex" : 0 }, "schema" : "https://github.com/citation-style-language/schema/raw/master/csl-citation.json" }</w:instrText>
      </w:r>
      <w:r w:rsidR="006779D0">
        <w:fldChar w:fldCharType="separate"/>
      </w:r>
      <w:r w:rsidR="006779D0" w:rsidRPr="00C31C86">
        <w:rPr>
          <w:noProof/>
          <w:vertAlign w:val="superscript"/>
        </w:rPr>
        <w:t>64</w:t>
      </w:r>
      <w:r w:rsidR="006779D0">
        <w:fldChar w:fldCharType="end"/>
      </w:r>
      <w:r w:rsidR="005778DB">
        <w:t xml:space="preserve"> Since a</w:t>
      </w:r>
      <w:r w:rsidR="00487FF5">
        <w:t>llelic diversity in HLA loci are well-established genetic risk factors for certain infectious and autoimmune</w:t>
      </w:r>
      <w:r w:rsidR="00820F52">
        <w:t xml:space="preserve"> diseases, </w:t>
      </w:r>
      <w:r w:rsidR="005778DB">
        <w:t>our signatures may</w:t>
      </w:r>
      <w:r w:rsidR="00B151D6">
        <w:t xml:space="preserve"> </w:t>
      </w:r>
      <w:r w:rsidR="00FE7A9B">
        <w:t>also</w:t>
      </w:r>
      <w:r w:rsidR="00032308">
        <w:t xml:space="preserve"> </w:t>
      </w:r>
      <w:r w:rsidR="00297322">
        <w:t>refl</w:t>
      </w:r>
      <w:r w:rsidR="00207EB0">
        <w:t>ect underlying genetic variation</w:t>
      </w:r>
      <w:r w:rsidR="00297322">
        <w:t xml:space="preserve"> (e.g., expression quantitative trait loci)</w:t>
      </w:r>
      <w:r w:rsidR="007E2723">
        <w:t xml:space="preserve"> that </w:t>
      </w:r>
      <w:r w:rsidR="00DA3EBF">
        <w:t>affect</w:t>
      </w:r>
      <w:r w:rsidR="00923A81">
        <w:t>s</w:t>
      </w:r>
      <w:r w:rsidR="00DA3EBF">
        <w:t xml:space="preserve"> transcription of HLA genes</w:t>
      </w:r>
      <w:r w:rsidR="009518C2">
        <w:t xml:space="preserve"> and thereby shifts </w:t>
      </w:r>
      <w:r w:rsidR="008B484F">
        <w:t xml:space="preserve">disease </w:t>
      </w:r>
      <w:r w:rsidR="009518C2">
        <w:t>outcomes</w:t>
      </w:r>
      <w:r w:rsidR="00DA3EBF">
        <w:t>.</w:t>
      </w:r>
      <w:r w:rsidR="007641BB">
        <w:fldChar w:fldCharType="begin" w:fldLock="1"/>
      </w:r>
      <w:r w:rsidR="003038E0">
        <w:instrText>ADDIN CSL_CITATION { "citationItems" : [ { "id" : "ITEM-1", "itemData" : { "DOI" : "10.1016/j.coi.2014.09.007", "ISBN" : "1091-6490 (Electronic)\\r0027-8424 (Linking)", "ISSN" : "18790372", "PMID" : "25458995", "abstract" : "Genetic association studies have identified not only hundreds of susceptibility loci to immune-mediated diseases but also pinpointed causal amino-acid variants of HLA genes that contribute to many autoimmune reactions. Majority of non-HLA genetic variants are located within non-coding regulatory region. Expression QTL studies have shown that these variants affect disease mainly by regulating gene expression. We discuss recent findings on shared genetic loci between infectious and immune-mediated diseases and provide potential clues to explore genetic associations in the context of these infectious agents. We propose that the interdisciplinary studies (genetics-genomics-immunology-infection-bioinformatics) are the future post-GWAS approaches to advance our understanding of the pathogenesis of immune-mediated diseases.", "author" : [ { "dropping-particle" : "", "family" : "Kumar", "given" : "Vinod", "non-dropping-particle" : "", "parse-names" : false, "suffix" : "" }, { "dropping-particle" : "", "family" : "Wijmenga", "given" : "Cisca", "non-dropping-particle" : "", "parse-names" : false, "suffix" : "" }, { "dropping-particle" : "", "family" : "Xavier", "given" : "Ramnik J.", "non-dropping-particle" : "", "parse-names" : false, "suffix" : "" } ], "container-title" : "Current Opinion in Immunology", "id" : "ITEM-1", "issued" : { "date-parts" : [ [ "2014" ] ] }, "page" : "51-57", "publisher" : "Elsevier Ltd", "title" : "Genetics of immune-mediated disorders: From genome-wide association to molecular mechanism", "type" : "article-journal", "volume" : "31" }, "uris" : [ "http://www.mendeley.com/documents/?uuid=38d7dd0d-215a-4bd5-9eb8-4034bd694646" ] } ], "mendeley" : { "formattedCitation" : "&lt;sup&gt;76&lt;/sup&gt;", "plainTextFormattedCitation" : "76", "previouslyFormattedCitation" : "&lt;sup&gt;76&lt;/sup&gt;" }, "properties" : { "noteIndex" : 0 }, "schema" : "https://github.com/citation-style-language/schema/raw/master/csl-citation.json" }</w:instrText>
      </w:r>
      <w:r w:rsidR="007641BB">
        <w:fldChar w:fldCharType="separate"/>
      </w:r>
      <w:r w:rsidR="006779D0" w:rsidRPr="00C777A2">
        <w:rPr>
          <w:noProof/>
          <w:vertAlign w:val="superscript"/>
        </w:rPr>
        <w:t>76</w:t>
      </w:r>
      <w:r w:rsidR="007641BB">
        <w:fldChar w:fldCharType="end"/>
      </w:r>
      <w:r w:rsidR="00DA3EBF">
        <w:t xml:space="preserve"> </w:t>
      </w:r>
      <w:r w:rsidR="00F20E2E">
        <w:t xml:space="preserve">Finding host genetic factors for CHIKV severity </w:t>
      </w:r>
      <w:r w:rsidR="00ED0344">
        <w:t>could</w:t>
      </w:r>
      <w:r w:rsidR="00F20E2E">
        <w:t xml:space="preserve"> lead to</w:t>
      </w:r>
      <w:r w:rsidR="00D442AC">
        <w:t xml:space="preserve"> further insight</w:t>
      </w:r>
      <w:r w:rsidR="00F20E2E">
        <w:t xml:space="preserve"> into</w:t>
      </w:r>
      <w:r w:rsidR="00BA01A5">
        <w:t xml:space="preserve"> mechani</w:t>
      </w:r>
      <w:r w:rsidR="008536D5">
        <w:t xml:space="preserve">sms of pathogenesis, so this </w:t>
      </w:r>
      <w:r w:rsidR="004421ED">
        <w:t xml:space="preserve">is </w:t>
      </w:r>
      <w:r w:rsidR="008536D5">
        <w:t xml:space="preserve">a </w:t>
      </w:r>
      <w:r w:rsidR="00CC7CEE">
        <w:t>promising direction</w:t>
      </w:r>
      <w:r w:rsidR="00BA01A5">
        <w:t xml:space="preserve"> for future </w:t>
      </w:r>
      <w:r w:rsidR="00523A09">
        <w:t>study.</w:t>
      </w:r>
    </w:p>
    <w:p w14:paraId="545232A0" w14:textId="0A8FB17B" w:rsidR="004E3827" w:rsidRDefault="004E3827" w:rsidP="0005373F">
      <w:pPr>
        <w:pStyle w:val="Heading2"/>
      </w:pPr>
      <w:r>
        <w:t xml:space="preserve">A multiscale network model </w:t>
      </w:r>
      <w:r w:rsidR="007B2CEE">
        <w:t>of</w:t>
      </w:r>
      <w:r>
        <w:t xml:space="preserve"> CHIKV pathogenesis</w:t>
      </w:r>
    </w:p>
    <w:p w14:paraId="797EAD4A" w14:textId="02FEC9B4" w:rsidR="00C777A2" w:rsidRDefault="00A15C5F" w:rsidP="00992A2E">
      <w:r>
        <w:t xml:space="preserve">Finally, </w:t>
      </w:r>
      <w:r w:rsidR="004E610E">
        <w:t>our study</w:t>
      </w:r>
      <w:r>
        <w:t xml:space="preserve"> </w:t>
      </w:r>
      <w:r w:rsidR="004E610E">
        <w:t>generated</w:t>
      </w:r>
      <w:r>
        <w:t xml:space="preserve"> a </w:t>
      </w:r>
      <w:r w:rsidR="00440511">
        <w:t xml:space="preserve">network </w:t>
      </w:r>
      <w:r>
        <w:t>model that integrates global measurements of cell sub</w:t>
      </w:r>
      <w:r w:rsidR="00FC15BA">
        <w:t>-communities</w:t>
      </w:r>
      <w:r>
        <w:t>, cytokine</w:t>
      </w:r>
      <w:r w:rsidR="00FC15BA">
        <w:t>s,</w:t>
      </w:r>
      <w:r>
        <w:t xml:space="preserve"> and </w:t>
      </w:r>
      <w:r w:rsidR="008D30D5">
        <w:t>gene transcription</w:t>
      </w:r>
      <w:r w:rsidR="00D61DE0">
        <w:t xml:space="preserve"> into </w:t>
      </w:r>
      <w:r w:rsidR="000A1F60">
        <w:t xml:space="preserve">a </w:t>
      </w:r>
      <w:r w:rsidR="008B24A3">
        <w:t xml:space="preserve">compact </w:t>
      </w:r>
      <w:r w:rsidR="000A1F60">
        <w:t xml:space="preserve">roadmap </w:t>
      </w:r>
      <w:r w:rsidR="0098201B">
        <w:t>of</w:t>
      </w:r>
      <w:r w:rsidR="005D2043">
        <w:t xml:space="preserve"> the</w:t>
      </w:r>
      <w:r w:rsidR="000A1F60">
        <w:t xml:space="preserve"> immune responses triggered by</w:t>
      </w:r>
      <w:r w:rsidR="00294BE7">
        <w:t xml:space="preserve"> CHIKV (Fig 7D).</w:t>
      </w:r>
      <w:r w:rsidR="00C777A2">
        <w:t xml:space="preserve"> </w:t>
      </w:r>
      <w:r w:rsidR="00B87D90">
        <w:t>A</w:t>
      </w:r>
      <w:r w:rsidR="00B21CF0">
        <w:t xml:space="preserve"> network</w:t>
      </w:r>
      <w:r w:rsidR="00B87D90">
        <w:t xml:space="preserve"> that leverages modularity</w:t>
      </w:r>
      <w:r w:rsidR="00B21CF0">
        <w:t xml:space="preserve"> is valuable because of the inherent</w:t>
      </w:r>
      <w:r w:rsidR="00277792">
        <w:t xml:space="preserve"> limitation</w:t>
      </w:r>
      <w:r w:rsidR="00850471">
        <w:t>s</w:t>
      </w:r>
      <w:r w:rsidR="009223B1">
        <w:t xml:space="preserve"> of </w:t>
      </w:r>
      <w:r w:rsidR="00E32A2A">
        <w:t>gene</w:t>
      </w:r>
      <w:r w:rsidR="009223B1">
        <w:t xml:space="preserve">-level or cell-level </w:t>
      </w:r>
      <w:r w:rsidR="00E32A2A">
        <w:t>analyses</w:t>
      </w:r>
      <w:r w:rsidR="00E01A98">
        <w:t xml:space="preserve">, which </w:t>
      </w:r>
      <w:r w:rsidR="00A06DAD">
        <w:t>are poorly suited for traditional</w:t>
      </w:r>
      <w:r w:rsidR="00A4031D">
        <w:t xml:space="preserve"> inference testing</w:t>
      </w:r>
      <w:r w:rsidR="00B04DBB">
        <w:t xml:space="preserve"> or Bayesian analysis</w:t>
      </w:r>
      <w:r w:rsidR="00E01A98">
        <w:t xml:space="preserve"> because of</w:t>
      </w:r>
      <w:r w:rsidR="00C777AA">
        <w:t xml:space="preserve"> </w:t>
      </w:r>
      <w:r w:rsidR="00584E94">
        <w:t>their</w:t>
      </w:r>
      <w:r w:rsidR="00C777AA">
        <w:t xml:space="preserve"> </w:t>
      </w:r>
      <w:r w:rsidR="000D40F4">
        <w:t xml:space="preserve">high dimensionality and non-independence among </w:t>
      </w:r>
      <w:r w:rsidR="00C70603">
        <w:t>many of the</w:t>
      </w:r>
      <w:r w:rsidR="000D40F4">
        <w:t xml:space="preserve"> observations</w:t>
      </w:r>
      <w:r w:rsidR="00180D1A">
        <w:t>.</w:t>
      </w:r>
      <w:r w:rsidR="00C777A2">
        <w:t xml:space="preserve"> </w:t>
      </w:r>
      <w:r w:rsidR="002707C2">
        <w:t xml:space="preserve">To our knowledge, </w:t>
      </w:r>
      <w:r w:rsidR="004F0CA7">
        <w:t>we are the first to</w:t>
      </w:r>
      <w:r w:rsidR="000A0EB4">
        <w:t xml:space="preserve"> attempt</w:t>
      </w:r>
      <w:r w:rsidR="002707C2">
        <w:t xml:space="preserve"> </w:t>
      </w:r>
      <w:r w:rsidR="003B184C">
        <w:t>a combination of</w:t>
      </w:r>
      <w:r w:rsidR="002707C2">
        <w:t xml:space="preserve"> WGCNA for detecting </w:t>
      </w:r>
      <w:r w:rsidR="00413A24">
        <w:t xml:space="preserve">transcriptional </w:t>
      </w:r>
      <w:r w:rsidR="00996858">
        <w:t xml:space="preserve">network </w:t>
      </w:r>
      <w:r w:rsidR="00B14625">
        <w:t>modularity</w:t>
      </w:r>
      <w:r w:rsidR="002707C2">
        <w:t xml:space="preserve"> with </w:t>
      </w:r>
      <w:r w:rsidR="007968DB">
        <w:t xml:space="preserve">comprehensive </w:t>
      </w:r>
      <w:r w:rsidR="002707C2">
        <w:t>cell sub</w:t>
      </w:r>
      <w:r w:rsidR="00FC15BA">
        <w:t>-community</w:t>
      </w:r>
      <w:r w:rsidR="002707C2">
        <w:t xml:space="preserve"> </w:t>
      </w:r>
      <w:r w:rsidR="003A0A8E">
        <w:t xml:space="preserve">frequencies </w:t>
      </w:r>
      <w:r w:rsidR="000C3030">
        <w:t>modeled</w:t>
      </w:r>
      <w:r w:rsidR="006009E1">
        <w:t xml:space="preserve"> </w:t>
      </w:r>
      <w:r w:rsidR="00FE4EA2">
        <w:t>within</w:t>
      </w:r>
      <w:r w:rsidR="006009E1">
        <w:t xml:space="preserve"> CyTOF data.</w:t>
      </w:r>
      <w:r w:rsidR="00F53298">
        <w:t xml:space="preserve"> </w:t>
      </w:r>
    </w:p>
    <w:p w14:paraId="59EE47D0" w14:textId="43FD198A" w:rsidR="00B94D0C" w:rsidRDefault="003A5380" w:rsidP="00992A2E">
      <w:r>
        <w:t xml:space="preserve">WGCNA produced 92 </w:t>
      </w:r>
      <w:r w:rsidR="0082127D">
        <w:t xml:space="preserve">coexpression </w:t>
      </w:r>
      <w:r>
        <w:t xml:space="preserve">gene modules, four of which were significantly enriched for DET signatures for either </w:t>
      </w:r>
      <w:r w:rsidR="007256FC">
        <w:t>infection phase</w:t>
      </w:r>
      <w:r w:rsidR="00C27546">
        <w:t xml:space="preserve"> </w:t>
      </w:r>
      <w:r>
        <w:t>or viral titer.</w:t>
      </w:r>
      <w:r w:rsidR="00B667C6">
        <w:t xml:space="preserve"> One of these </w:t>
      </w:r>
      <w:r w:rsidR="0030488B">
        <w:t>coEMs</w:t>
      </w:r>
      <w:r w:rsidR="00B667C6">
        <w:t>, sienna</w:t>
      </w:r>
      <w:r w:rsidR="00C27713">
        <w:t xml:space="preserve"> (426 genes)</w:t>
      </w:r>
      <w:r w:rsidR="00B667C6">
        <w:t xml:space="preserve">, </w:t>
      </w:r>
      <w:r w:rsidR="00895BF3">
        <w:t xml:space="preserve">was significantly enriched for cytokine signalling and </w:t>
      </w:r>
      <w:r w:rsidR="00B667C6">
        <w:t>immune signalling terms and correlated with the acute phase of infection; a second much larger module, turquoise</w:t>
      </w:r>
      <w:r w:rsidR="003D7DC0">
        <w:t xml:space="preserve"> (10,589 genes)</w:t>
      </w:r>
      <w:r w:rsidR="005A6992">
        <w:t>,</w:t>
      </w:r>
      <w:r w:rsidR="0043178E">
        <w:t xml:space="preserve"> </w:t>
      </w:r>
      <w:r w:rsidR="00AB1E16">
        <w:t xml:space="preserve">strongly </w:t>
      </w:r>
      <w:r w:rsidR="00B667C6">
        <w:t>correlated with the convalescent phase of infection.</w:t>
      </w:r>
      <w:r w:rsidR="00C777A2">
        <w:t xml:space="preserve"> </w:t>
      </w:r>
      <w:r w:rsidR="00E92A4E">
        <w:t>Combining gene modules with subpopulation frequencies and</w:t>
      </w:r>
      <w:r w:rsidR="00F807B2">
        <w:t xml:space="preserve"> serum cytokine concentrations into a correlational network and filtering for </w:t>
      </w:r>
      <w:r w:rsidR="00D20A20">
        <w:t xml:space="preserve">edges at </w:t>
      </w:r>
      <w:r w:rsidR="00D20A20" w:rsidRPr="00C777A2">
        <w:rPr>
          <w:i/>
        </w:rPr>
        <w:t xml:space="preserve">P </w:t>
      </w:r>
      <w:r w:rsidR="00D20A20">
        <w:t>&lt; 0.001</w:t>
      </w:r>
      <w:r w:rsidR="00572DC6">
        <w:t xml:space="preserve"> produced a networ</w:t>
      </w:r>
      <w:r w:rsidR="00BF1BB4">
        <w:t>k dominated by intracorrelation</w:t>
      </w:r>
      <w:r w:rsidR="00572DC6">
        <w:t xml:space="preserve"> in </w:t>
      </w:r>
      <w:r w:rsidR="00BF1BB4">
        <w:t xml:space="preserve">the </w:t>
      </w:r>
      <w:r w:rsidR="00467615">
        <w:t>cytokines (Fig S26).</w:t>
      </w:r>
      <w:r w:rsidR="007A6DDE">
        <w:t xml:space="preserve"> Since none of </w:t>
      </w:r>
      <w:r w:rsidR="006D0CF5">
        <w:t>the cytokines</w:t>
      </w:r>
      <w:r w:rsidR="007A6DDE">
        <w:t xml:space="preserve"> </w:t>
      </w:r>
      <w:r w:rsidR="006D0CF5">
        <w:t>correlate significantly with</w:t>
      </w:r>
      <w:r w:rsidR="00EF01A4">
        <w:t xml:space="preserve"> the clinical variables, we removed them from the network to produce a more compact model (Fig 7D).</w:t>
      </w:r>
      <w:r w:rsidR="00634C6B">
        <w:t xml:space="preserve"> Under a force-directed layout, this network organizes around the primary </w:t>
      </w:r>
      <w:r w:rsidR="00CC3D66">
        <w:t>contrast in our data—the phase of infection—</w:t>
      </w:r>
      <w:r w:rsidR="00634C6B">
        <w:t xml:space="preserve">with </w:t>
      </w:r>
      <w:r w:rsidR="00CC3D66">
        <w:t xml:space="preserve">acute phase vs. convalescent phase genes and cell subpopulations </w:t>
      </w:r>
      <w:r w:rsidR="00C45D22">
        <w:t xml:space="preserve">separating into </w:t>
      </w:r>
      <w:r w:rsidR="00D752E8">
        <w:t>two</w:t>
      </w:r>
      <w:r w:rsidR="00C45D22">
        <w:t xml:space="preserve"> communities.</w:t>
      </w:r>
      <w:r w:rsidR="00916446">
        <w:t xml:space="preserve"> The sienna module also serves as </w:t>
      </w:r>
      <w:r w:rsidR="00CE0E77">
        <w:t>a “</w:t>
      </w:r>
      <w:r w:rsidR="00916446">
        <w:t>bridge</w:t>
      </w:r>
      <w:r w:rsidR="00CE0E77">
        <w:t>”</w:t>
      </w:r>
      <w:r w:rsidR="00916446">
        <w:t xml:space="preserve"> between the timepoint contrast </w:t>
      </w:r>
      <w:r w:rsidR="00E10BBE">
        <w:t>and most of the other strong interactions between gene modules in our dataset</w:t>
      </w:r>
      <w:r w:rsidR="00B94D0C">
        <w:t>.</w:t>
      </w:r>
    </w:p>
    <w:p w14:paraId="535AD5BE" w14:textId="5FC9AA4F" w:rsidR="007A1848" w:rsidRDefault="007A1848" w:rsidP="00992A2E">
      <w:pPr>
        <w:ind w:firstLine="720"/>
      </w:pPr>
      <w:r>
        <w:t xml:space="preserve">Although limited by sample size and </w:t>
      </w:r>
      <w:r w:rsidR="0020107D">
        <w:t xml:space="preserve">the </w:t>
      </w:r>
      <w:r w:rsidR="000C3CAC">
        <w:t xml:space="preserve">specific </w:t>
      </w:r>
      <w:r>
        <w:t xml:space="preserve">timepoints used in our study, this </w:t>
      </w:r>
      <w:r w:rsidR="00A353C5">
        <w:t xml:space="preserve">network </w:t>
      </w:r>
      <w:r>
        <w:t>represents the first completely data-driven</w:t>
      </w:r>
      <w:r w:rsidR="00315F6F">
        <w:t xml:space="preserve"> model </w:t>
      </w:r>
      <w:r>
        <w:t>of the immune reaction to CHIKV</w:t>
      </w:r>
      <w:r w:rsidR="00315F6F">
        <w:t xml:space="preserve"> across multiple layers of </w:t>
      </w:r>
      <w:r w:rsidR="000C7A05">
        <w:t>“</w:t>
      </w:r>
      <w:r w:rsidR="00315F6F">
        <w:t>omic</w:t>
      </w:r>
      <w:r w:rsidR="000C7A05">
        <w:t>”</w:t>
      </w:r>
      <w:r w:rsidR="00315F6F">
        <w:t xml:space="preserve"> </w:t>
      </w:r>
      <w:r w:rsidR="007E0470">
        <w:t>data</w:t>
      </w:r>
      <w:r w:rsidR="000550BD">
        <w:t xml:space="preserve">. It compactly summarizes changes </w:t>
      </w:r>
      <w:r w:rsidR="00217075">
        <w:t>of</w:t>
      </w:r>
      <w:r w:rsidR="000550BD">
        <w:t xml:space="preserve"> hundreds of thousands of </w:t>
      </w:r>
      <w:r w:rsidR="00A95859">
        <w:t xml:space="preserve">measured </w:t>
      </w:r>
      <w:r w:rsidR="000550BD">
        <w:t>analytes with minimal reduction in the predictive value for the timepoint contrast (</w:t>
      </w:r>
      <w:r w:rsidR="00CA0CE9">
        <w:t xml:space="preserve">Fig S27), and puts </w:t>
      </w:r>
      <w:r w:rsidR="00263D69">
        <w:t>these</w:t>
      </w:r>
      <w:r w:rsidR="00F547DC">
        <w:t xml:space="preserve"> interaction</w:t>
      </w:r>
      <w:r w:rsidR="00263D69">
        <w:t>s</w:t>
      </w:r>
      <w:r w:rsidR="00845079">
        <w:t xml:space="preserve"> into global </w:t>
      </w:r>
      <w:r w:rsidR="00CA0CE9">
        <w:t>context</w:t>
      </w:r>
      <w:r w:rsidR="000218FA">
        <w:t xml:space="preserve"> with other clinical variables</w:t>
      </w:r>
      <w:r w:rsidR="00CA0CE9">
        <w:t>.</w:t>
      </w:r>
      <w:r w:rsidR="00B94D0C">
        <w:t xml:space="preserve"> </w:t>
      </w:r>
      <w:r w:rsidR="004F2CB5">
        <w:t>We</w:t>
      </w:r>
      <w:r w:rsidR="00AE70B0">
        <w:t xml:space="preserve"> hope that the generation of similar </w:t>
      </w:r>
      <w:r w:rsidR="003F53C5">
        <w:t xml:space="preserve">multiscale </w:t>
      </w:r>
      <w:r w:rsidR="00AE70B0">
        <w:t xml:space="preserve">networks for other viral infections, e.g., Dengue and Zika, will </w:t>
      </w:r>
      <w:r w:rsidR="009E5310">
        <w:t xml:space="preserve">soon </w:t>
      </w:r>
      <w:r w:rsidR="00AE70B0">
        <w:t xml:space="preserve">lend insight into the comparative effects of these viruses on </w:t>
      </w:r>
      <w:r w:rsidR="00F77C86">
        <w:t>the human immune system</w:t>
      </w:r>
      <w:r w:rsidR="00AE70B0">
        <w:t xml:space="preserve"> and</w:t>
      </w:r>
      <w:r w:rsidR="00500022">
        <w:t xml:space="preserve"> aid in</w:t>
      </w:r>
      <w:r w:rsidR="00AE70B0">
        <w:t xml:space="preserve"> the discovery of</w:t>
      </w:r>
      <w:r w:rsidR="00681948">
        <w:t xml:space="preserve"> therapeutics and</w:t>
      </w:r>
      <w:r w:rsidR="00E66ED5">
        <w:t xml:space="preserve"> prognostic</w:t>
      </w:r>
      <w:r w:rsidR="00681948">
        <w:t xml:space="preserve"> biomarkers</w:t>
      </w:r>
      <w:r w:rsidR="00E66ED5">
        <w:t xml:space="preserve"> </w:t>
      </w:r>
      <w:r w:rsidR="00F77C86">
        <w:t>that remain robust across</w:t>
      </w:r>
      <w:r w:rsidR="00E80463">
        <w:t xml:space="preserve"> </w:t>
      </w:r>
      <w:r w:rsidR="00992A2E">
        <w:t xml:space="preserve">the multiplicity of arboviral infections </w:t>
      </w:r>
      <w:r w:rsidR="009D5F48">
        <w:t xml:space="preserve">now </w:t>
      </w:r>
      <w:r w:rsidR="00992A2E">
        <w:t xml:space="preserve">prevalent in tropical </w:t>
      </w:r>
      <w:r w:rsidR="009D5F48">
        <w:t xml:space="preserve">urban </w:t>
      </w:r>
      <w:r w:rsidR="00992A2E">
        <w:t>regions.</w:t>
      </w:r>
    </w:p>
    <w:p w14:paraId="5798B063" w14:textId="67646F26" w:rsidR="00B42C87" w:rsidRDefault="00B42C87" w:rsidP="00B42C87">
      <w:pPr>
        <w:pStyle w:val="Heading2"/>
      </w:pPr>
      <w:r>
        <w:t>Conclusions</w:t>
      </w:r>
    </w:p>
    <w:p w14:paraId="559F996E" w14:textId="569ABE1E" w:rsidR="00B42C87" w:rsidRDefault="00C1568A" w:rsidP="0005373F">
      <w:r>
        <w:t>Our comprehensive immune profiling</w:t>
      </w:r>
      <w:r w:rsidR="006263BE">
        <w:t xml:space="preserve"> of 42 pediatric cases of CHIKV infection revealed an</w:t>
      </w:r>
      <w:r w:rsidR="00382389">
        <w:t xml:space="preserve"> immune response</w:t>
      </w:r>
      <w:r w:rsidR="006263BE">
        <w:t xml:space="preserve"> largely</w:t>
      </w:r>
      <w:r w:rsidR="00382389">
        <w:t xml:space="preserve"> </w:t>
      </w:r>
      <w:r w:rsidR="006D7409">
        <w:t xml:space="preserve">centered </w:t>
      </w:r>
      <w:r w:rsidR="00667B14">
        <w:t>on</w:t>
      </w:r>
      <w:r w:rsidR="006263BE">
        <w:t xml:space="preserve"> changes in</w:t>
      </w:r>
      <w:r w:rsidR="00382389">
        <w:t xml:space="preserve"> monocyte</w:t>
      </w:r>
      <w:r w:rsidR="006263BE">
        <w:t xml:space="preserve"> subpopulations and monocyte-related cytokines</w:t>
      </w:r>
      <w:r w:rsidR="00382389">
        <w:t xml:space="preserve">. </w:t>
      </w:r>
      <w:r w:rsidR="00CB283A">
        <w:t xml:space="preserve">Monocytes displayed the highest change in CHIKV surface protein expression between the two timepoints. </w:t>
      </w:r>
      <w:r w:rsidR="00527D14">
        <w:t xml:space="preserve">An </w:t>
      </w:r>
      <w:r w:rsidR="00382389">
        <w:t>“intermediate”</w:t>
      </w:r>
      <w:r w:rsidR="00527D14">
        <w:t xml:space="preserve"> CD14</w:t>
      </w:r>
      <w:r w:rsidR="00527D14">
        <w:rPr>
          <w:vertAlign w:val="superscript"/>
        </w:rPr>
        <w:t>++</w:t>
      </w:r>
      <w:r w:rsidR="00527D14">
        <w:t>CD16</w:t>
      </w:r>
      <w:r w:rsidR="00527D14">
        <w:rPr>
          <w:vertAlign w:val="superscript"/>
        </w:rPr>
        <w:t>+</w:t>
      </w:r>
      <w:r w:rsidR="00382389">
        <w:t xml:space="preserve"> </w:t>
      </w:r>
      <w:r w:rsidR="00527D14">
        <w:t xml:space="preserve">subpopulation </w:t>
      </w:r>
      <w:r w:rsidR="008866ED">
        <w:t>and an activated</w:t>
      </w:r>
      <w:r w:rsidR="00941715">
        <w:t xml:space="preserve"> (CD123</w:t>
      </w:r>
      <w:r w:rsidR="00941715" w:rsidRPr="00E37C56">
        <w:rPr>
          <w:vertAlign w:val="superscript"/>
        </w:rPr>
        <w:t>+</w:t>
      </w:r>
      <w:r w:rsidR="00941715">
        <w:t>, CX3CR1</w:t>
      </w:r>
      <w:r w:rsidR="00941715" w:rsidRPr="00E37C56">
        <w:rPr>
          <w:vertAlign w:val="superscript"/>
        </w:rPr>
        <w:t>+</w:t>
      </w:r>
      <w:r w:rsidR="00941715">
        <w:t xml:space="preserve"> and CD141</w:t>
      </w:r>
      <w:r w:rsidR="00941715" w:rsidRPr="00E37C56">
        <w:rPr>
          <w:vertAlign w:val="superscript"/>
        </w:rPr>
        <w:t>+</w:t>
      </w:r>
      <w:r w:rsidR="00941715">
        <w:t>)</w:t>
      </w:r>
      <w:r w:rsidR="008866ED">
        <w:t xml:space="preserve"> CD14</w:t>
      </w:r>
      <w:r w:rsidR="008866ED">
        <w:rPr>
          <w:vertAlign w:val="superscript"/>
        </w:rPr>
        <w:t>+</w:t>
      </w:r>
      <w:r w:rsidR="008866ED">
        <w:t xml:space="preserve"> monocyte subpopulation </w:t>
      </w:r>
      <w:r w:rsidR="00527D14">
        <w:t>associated</w:t>
      </w:r>
      <w:r w:rsidR="008866ED">
        <w:t xml:space="preserve"> most</w:t>
      </w:r>
      <w:r w:rsidR="00527D14">
        <w:t xml:space="preserve"> strongly with the </w:t>
      </w:r>
      <w:r w:rsidR="00382389">
        <w:t>acute phase</w:t>
      </w:r>
      <w:r w:rsidR="00527D14">
        <w:t xml:space="preserve"> of infection</w:t>
      </w:r>
      <w:r w:rsidR="00D47145">
        <w:t xml:space="preserve"> when</w:t>
      </w:r>
      <w:r w:rsidR="008866ED">
        <w:t xml:space="preserve"> compared </w:t>
      </w:r>
      <w:r w:rsidR="00D47145">
        <w:t>against</w:t>
      </w:r>
      <w:r w:rsidR="008866ED">
        <w:t xml:space="preserve"> all other identified subpopulations of PBMCs</w:t>
      </w:r>
      <w:r w:rsidR="00382389">
        <w:t>.</w:t>
      </w:r>
      <w:r w:rsidR="0021539C">
        <w:t xml:space="preserve"> Interestingly, we </w:t>
      </w:r>
      <w:r w:rsidR="006A64F8">
        <w:t xml:space="preserve">also </w:t>
      </w:r>
      <w:r w:rsidR="0021539C">
        <w:t>found a subpopulation of CD14</w:t>
      </w:r>
      <w:r w:rsidR="0021539C">
        <w:rPr>
          <w:vertAlign w:val="superscript"/>
        </w:rPr>
        <w:t>+</w:t>
      </w:r>
      <w:r w:rsidR="0021539C">
        <w:t xml:space="preserve"> monocytes with distinctly higher expression </w:t>
      </w:r>
      <w:r w:rsidR="003D7E1A">
        <w:t>of previously unreported markers (CCR4, CXCR3 and CCR6)</w:t>
      </w:r>
      <w:r w:rsidR="0021539C">
        <w:t xml:space="preserve"> that also associated with th</w:t>
      </w:r>
      <w:r w:rsidR="009B5BCB">
        <w:t xml:space="preserve">e acute phase of infection. Although </w:t>
      </w:r>
      <w:r w:rsidR="0021539C">
        <w:t>“nonclassical” CD14</w:t>
      </w:r>
      <w:r w:rsidR="0021539C" w:rsidRPr="00AF3006">
        <w:rPr>
          <w:vertAlign w:val="superscript"/>
        </w:rPr>
        <w:t>+</w:t>
      </w:r>
      <w:r w:rsidR="0021539C">
        <w:t>CD16</w:t>
      </w:r>
      <w:r w:rsidR="0021539C" w:rsidRPr="00AF3006">
        <w:rPr>
          <w:vertAlign w:val="superscript"/>
        </w:rPr>
        <w:t>++</w:t>
      </w:r>
      <w:r w:rsidR="0021539C">
        <w:t xml:space="preserve"> monoc</w:t>
      </w:r>
      <w:r w:rsidR="009B5BCB">
        <w:t>yte frequencies</w:t>
      </w:r>
      <w:r w:rsidR="0021539C">
        <w:t xml:space="preserve"> were unchanged across the timepoints, </w:t>
      </w:r>
      <w:r w:rsidR="009B5BCB">
        <w:t xml:space="preserve">we </w:t>
      </w:r>
      <w:r w:rsidR="005B79DB">
        <w:t>found</w:t>
      </w:r>
      <w:r w:rsidR="009B5BCB">
        <w:t xml:space="preserve"> a significant correlation between </w:t>
      </w:r>
      <w:r w:rsidR="00873DEA">
        <w:t>their frequency</w:t>
      </w:r>
      <w:r w:rsidR="009B5BCB">
        <w:t xml:space="preserve"> at the </w:t>
      </w:r>
      <w:r w:rsidR="009B5BCB" w:rsidRPr="004D5BEF">
        <w:t>acute</w:t>
      </w:r>
      <w:r w:rsidR="009B5BCB">
        <w:t xml:space="preserve"> phase and</w:t>
      </w:r>
      <w:r w:rsidR="007A5B1B">
        <w:t xml:space="preserve"> corresponding</w:t>
      </w:r>
      <w:r w:rsidR="009B5BCB">
        <w:t xml:space="preserve"> </w:t>
      </w:r>
      <w:r w:rsidR="009B5BCB" w:rsidRPr="004D5BEF">
        <w:t>convalescent</w:t>
      </w:r>
      <w:r w:rsidR="009B5BCB">
        <w:t xml:space="preserve"> phase CHIKV IgG titers.</w:t>
      </w:r>
      <w:r w:rsidR="00E20BD0">
        <w:t xml:space="preserve"> </w:t>
      </w:r>
      <w:r w:rsidR="00AB0696">
        <w:t xml:space="preserve">Finally, among the </w:t>
      </w:r>
      <w:r w:rsidR="00E72504">
        <w:t>elevated</w:t>
      </w:r>
      <w:r w:rsidR="00AB0696">
        <w:t xml:space="preserve"> serum cytokine levels</w:t>
      </w:r>
      <w:r w:rsidR="00E72504">
        <w:t xml:space="preserve"> for the acute phase of infection</w:t>
      </w:r>
      <w:r w:rsidR="00AB0696">
        <w:t xml:space="preserve">, </w:t>
      </w:r>
      <w:r w:rsidR="00DE1E44">
        <w:t>half concerned known</w:t>
      </w:r>
      <w:r w:rsidR="008718F2">
        <w:t xml:space="preserve"> monocyte chemoattrac</w:t>
      </w:r>
      <w:r w:rsidR="004D5BEF">
        <w:t>t</w:t>
      </w:r>
      <w:r w:rsidR="00DE3856">
        <w:t>ants (CXCL10, CCL2, and IL-10)</w:t>
      </w:r>
      <w:r w:rsidR="00AB0696">
        <w:t>.</w:t>
      </w:r>
    </w:p>
    <w:p w14:paraId="14E4BC2F" w14:textId="408CEA61" w:rsidR="00C80DA5" w:rsidRPr="00382389" w:rsidRDefault="0000323A" w:rsidP="008718F2">
      <w:pPr>
        <w:ind w:firstLine="810"/>
      </w:pPr>
      <w:r>
        <w:t>O</w:t>
      </w:r>
      <w:r w:rsidR="008718F2">
        <w:t xml:space="preserve">ur study produced </w:t>
      </w:r>
      <w:r>
        <w:t>additional</w:t>
      </w:r>
      <w:r w:rsidR="008718F2">
        <w:t xml:space="preserve"> </w:t>
      </w:r>
      <w:r w:rsidR="009766B4">
        <w:t>novel findings. We confirm</w:t>
      </w:r>
      <w:r w:rsidR="00581C91">
        <w:t>ed</w:t>
      </w:r>
      <w:r w:rsidR="009766B4">
        <w:t xml:space="preserve"> that transcriptomic effects of CHIKV</w:t>
      </w:r>
      <w:r w:rsidR="003038E0">
        <w:t xml:space="preserve"> in humans for the different phases of infection</w:t>
      </w:r>
      <w:r w:rsidR="009766B4">
        <w:t xml:space="preserve"> </w:t>
      </w:r>
      <w:r w:rsidR="003038E0">
        <w:t>correspond well</w:t>
      </w:r>
      <w:r w:rsidR="009766B4">
        <w:t xml:space="preserve"> to those </w:t>
      </w:r>
      <w:r w:rsidR="003038E0">
        <w:t>recently reported for</w:t>
      </w:r>
      <w:r w:rsidR="009766B4">
        <w:t xml:space="preserve"> </w:t>
      </w:r>
      <w:r w:rsidR="00D06D79">
        <w:t xml:space="preserve">a </w:t>
      </w:r>
      <w:r w:rsidR="009766B4">
        <w:t>mouse model,</w:t>
      </w:r>
      <w:r w:rsidR="003038E0">
        <w:fldChar w:fldCharType="begin" w:fldLock="1"/>
      </w:r>
      <w:r w:rsidR="00383735">
        <w:instrText>ADDIN CSL_CITATION { "citationItems" : [ { "id" : "ITEM-1", "itemData" : { "DOI" : "10.1371/journal.ppat.1006155", "ISBN" : "1111111111", "ISSN" : "1553-7374", "author" : [ { "dropping-particle" : "", "family" : "Wilson", "given" : "Jane A. C.", "non-dropping-particle" : "", "parse-names" : false, "suffix" : "" }, { "dropping-particle" : "", "family" : "Prow", "given" : "Natalie A.", "non-dropping-particle" : "", "parse-names" : false, "suffix" : "" }, { "dropping-particle" : "", "family" : "Schroder", "given" : "Wayne A.", "non-dropping-particle" : "", "parse-names" : false, "suffix" : "" }, { "dropping-particle" : "", "family" : "Ellis", "given" : "Jonathan J.", "non-dropping-particle" : "", "parse-names" : false, "suffix" : "" }, { "dropping-particle" : "", "family" : "Cumming", "given" : "Helen E.", "non-dropping-particle" : "", "parse-names" : false, "suffix" : "" }, { "dropping-particle" : "", "family" : "Gearing", "given" : "Linden J.", "non-dropping-particle" : "", "parse-names" : false, "suffix" : "" }, { "dropping-particle" : "", "family" : "Poo", "given" : "Yee Suan", "non-dropping-particle" : "", "parse-names" : false, "suffix" : "" }, { "dropping-particle" : "", "family" : "Taylor", "given" : "Adam", "non-dropping-particle" : "", "parse-names" : false, "suffix" : "" }, { "dropping-particle" : "", "family" : "Hertzog", "given" : "Paul J.", "non-dropping-particle" : "", "parse-names" : false, "suffix" : "" }, { "dropping-particle" : "", "family" : "Giallonardo", "given" : "Francesca", "non-dropping-particle" : "Di", "parse-names" : false, "suffix" : "" }, { "dropping-particle" : "", "family" : "Hueston", "given" : "Linda", "non-dropping-particle" : "", "parse-names" : false, "suffix" : "" }, { "dropping-particle" : "", "family" : "Grand", "given" : "Roger", "non-dropping-particle" : "Le", "parse-names" : false, "suffix" : "" }, { "dropping-particle" : "", "family" : "Tang", "given" : "Bing", "non-dropping-particle" : "", "parse-names" : false, "suffix" : "" }, { "dropping-particle" : "", "family" : "Le", "given" : "Thuy T.", "non-dropping-particle" : "", "parse-names" : false, "suffix" : "" }, { "dropping-particle" : "", "family" : "Gardner", "given" : "Joy", "non-dropping-particle" : "", "parse-names" : false, "suffix" : "" }, { "dropping-particle" : "", "family" : "Mahalingam", "given" : "Suresh", "non-dropping-particle" : "", "parse-names" : false, "suffix" : "" }, { "dropping-particle" : "", "family" : "Roques", "given" : "Pierre", "non-dropping-particle" : "", "parse-names" : false, "suffix" : "" }, { "dropping-particle" : "", "family" : "Bird", "given" : "Phillip I.", "non-dropping-particle" : "", "parse-names" : false, "suffix" : "" }, { "dropping-particle" : "", "family" : "Suhrbier", "given" : "Andreas", "non-dropping-particle" : "", "parse-names" : false, "suffix" : "" } ], "container-title" : "PLOS Pathogens", "id" : "ITEM-1", "issue" : "2", "issued" : { "date-parts" : [ [ "2017" ] ] }, "note" : "NULL", "number-of-pages" : "e1006155", "title" : "RNA-Seq analysis of chikungunya virus infection and identification of granzyme A as a major promoter of arthritic inflammation", "type" : "book", "volume" : "13" }, "uris" : [ "http://www.mendeley.com/documents/?uuid=77dee28d-64bd-4949-8a2a-b458ea1c0441" ] } ], "mendeley" : { "formattedCitation" : "&lt;sup&gt;47&lt;/sup&gt;", "plainTextFormattedCitation" : "47", "previouslyFormattedCitation" : "&lt;sup&gt;47&lt;/sup&gt;" }, "properties" : { "noteIndex" : 0 }, "schema" : "https://github.com/citation-style-language/schema/raw/master/csl-citation.json" }</w:instrText>
      </w:r>
      <w:r w:rsidR="003038E0">
        <w:fldChar w:fldCharType="separate"/>
      </w:r>
      <w:r w:rsidR="003038E0" w:rsidRPr="003038E0">
        <w:rPr>
          <w:noProof/>
          <w:vertAlign w:val="superscript"/>
        </w:rPr>
        <w:t>47</w:t>
      </w:r>
      <w:r w:rsidR="003038E0">
        <w:fldChar w:fldCharType="end"/>
      </w:r>
      <w:r w:rsidR="009766B4">
        <w:t xml:space="preserve"> but </w:t>
      </w:r>
      <w:r w:rsidR="003038E0">
        <w:t>furthermore, we discovered</w:t>
      </w:r>
      <w:r w:rsidR="00B41365">
        <w:t xml:space="preserve"> new</w:t>
      </w:r>
      <w:r w:rsidR="003038E0">
        <w:t xml:space="preserve"> transcriptomic</w:t>
      </w:r>
      <w:r w:rsidR="009766B4">
        <w:t xml:space="preserve"> signatures for </w:t>
      </w:r>
      <w:r w:rsidR="00F446A8">
        <w:t xml:space="preserve">the level of </w:t>
      </w:r>
      <w:r w:rsidR="00F077DA">
        <w:t xml:space="preserve">acute </w:t>
      </w:r>
      <w:r w:rsidR="00F446A8">
        <w:t xml:space="preserve">phase </w:t>
      </w:r>
      <w:r w:rsidR="009766B4">
        <w:t xml:space="preserve">viremia, </w:t>
      </w:r>
      <w:r w:rsidR="00F077DA">
        <w:t xml:space="preserve">acute phase </w:t>
      </w:r>
      <w:r w:rsidR="00F446A8">
        <w:t xml:space="preserve">symptom </w:t>
      </w:r>
      <w:r w:rsidR="009766B4">
        <w:t>severity</w:t>
      </w:r>
      <w:r w:rsidR="00F446A8">
        <w:t>,</w:t>
      </w:r>
      <w:r w:rsidR="009766B4">
        <w:t xml:space="preserve"> and</w:t>
      </w:r>
      <w:r w:rsidR="00F077DA">
        <w:t xml:space="preserve"> convalescent </w:t>
      </w:r>
      <w:r w:rsidR="00B32CD3">
        <w:t>phase</w:t>
      </w:r>
      <w:r w:rsidR="009766B4">
        <w:t xml:space="preserve"> </w:t>
      </w:r>
      <w:r w:rsidR="00A46A5B">
        <w:t>immunogenicity.</w:t>
      </w:r>
      <w:r w:rsidR="00F077DA">
        <w:t xml:space="preserve"> Among the signatures for acute severity and convalescent immunogenicity, we found an abundance of</w:t>
      </w:r>
      <w:r w:rsidR="00A46A5B">
        <w:t xml:space="preserve"> specific </w:t>
      </w:r>
      <w:r w:rsidR="00A46A5B">
        <w:rPr>
          <w:i/>
        </w:rPr>
        <w:t>HLA</w:t>
      </w:r>
      <w:r w:rsidR="00A46A5B">
        <w:t xml:space="preserve"> transcripts</w:t>
      </w:r>
      <w:r w:rsidR="00941AD7">
        <w:t xml:space="preserve"> that correlated with </w:t>
      </w:r>
      <w:r w:rsidR="00913EBE">
        <w:t xml:space="preserve">both of these </w:t>
      </w:r>
      <w:r w:rsidR="00941AD7">
        <w:t>outcomes</w:t>
      </w:r>
      <w:r w:rsidR="001C517B">
        <w:t>, and a</w:t>
      </w:r>
      <w:r w:rsidR="00C337EA">
        <w:t xml:space="preserve"> </w:t>
      </w:r>
      <w:r w:rsidR="00941AD7">
        <w:t>notably strong</w:t>
      </w:r>
      <w:r w:rsidR="001C517B">
        <w:t xml:space="preserve"> </w:t>
      </w:r>
      <w:r w:rsidR="00827247">
        <w:t xml:space="preserve">correlation </w:t>
      </w:r>
      <w:r w:rsidR="001C517B">
        <w:t>between</w:t>
      </w:r>
      <w:r w:rsidR="005E4A55">
        <w:t xml:space="preserve"> </w:t>
      </w:r>
      <w:r w:rsidR="00383735">
        <w:t>severity and</w:t>
      </w:r>
      <w:r w:rsidR="001C517B">
        <w:t xml:space="preserve"> </w:t>
      </w:r>
      <w:r w:rsidR="00827247">
        <w:t xml:space="preserve">transcription of </w:t>
      </w:r>
      <w:r w:rsidR="001C517B">
        <w:rPr>
          <w:i/>
        </w:rPr>
        <w:t>MXRA7</w:t>
      </w:r>
      <w:r w:rsidR="00383735">
        <w:t>, a</w:t>
      </w:r>
      <w:r w:rsidR="00AC215B">
        <w:t>n essentially uncharacterized</w:t>
      </w:r>
      <w:r w:rsidR="00827247">
        <w:t xml:space="preserve"> </w:t>
      </w:r>
      <w:r w:rsidR="00343286">
        <w:t xml:space="preserve">gene with </w:t>
      </w:r>
      <w:r w:rsidR="00827247">
        <w:t xml:space="preserve">only two </w:t>
      </w:r>
      <w:r w:rsidR="007C7185">
        <w:t xml:space="preserve">unrelated </w:t>
      </w:r>
      <w:r w:rsidR="002208F0">
        <w:t xml:space="preserve">disease </w:t>
      </w:r>
      <w:r w:rsidR="007C7185">
        <w:t xml:space="preserve">associations </w:t>
      </w:r>
      <w:r w:rsidR="00827247">
        <w:t>reported</w:t>
      </w:r>
      <w:r w:rsidR="00CF5DBD">
        <w:t xml:space="preserve"> </w:t>
      </w:r>
      <w:r w:rsidR="00827247">
        <w:t>in the literature.</w:t>
      </w:r>
      <w:r w:rsidR="00383735">
        <w:fldChar w:fldCharType="begin" w:fldLock="1"/>
      </w:r>
      <w:r w:rsidR="00D675C3">
        <w:instrText>ADDIN CSL_CITATION { "citationItems" : [ { "id" : "ITEM-1", "itemData" : { "DOI" : "10.1590/S0100-879X2010007500072", "ISBN" : "1414-431X (Electronic)\\r0100-879X (Linking)", "ISSN" : "0100879X", "PMID" : "20725696", "abstract" : "Endometriosis is a complex and multifactorial disease. Chromosomal imbalance screening in endometriotic tissue can be used to detect hot-spot regions in the search for a possible genetic marker for endometriosis. The objective of the present study was to detect chromosomal imbalances by comparative genomic hybridization (CGH) in ectopic tissue samples from ovarian endometriomas and eutopic tissue from the same patients. We evaluated 10 ovarian endometriotic tissues and 10 eutopic endometrial tissues by metaphase CGH. CGH was prepared with normal and test DNA enzymatically digested, ligated to adaptors and amplified by PCR. A second PCR was performed for DNA labeling. Equal amounts of both normal and test-labeled DNA were hybridized in human normal metaphases. The Isis FISH Imaging System V 5.0 software was used for chromosome analysis. In both eutopic and ectopic groups, 4/10 samples presented chromosomal alterations, mainly chromosomal gains. CGH identified 11q12.3-q13.1, 17p11.1-p12, 17q25.3-qter, and 19p as critical regions. Genomic imbalances in 11q, 17p, 17q, and 19p were detected in normal eutopic and/or ectopic endometrium from women with ovarian endometriosis. These regions contain genes such as POLR2G, MXRA7 and UBA52 involved in biological processes that may lead to the establishment and maintenance of endometriotic implants. This genomic imbalance may affect genes in which dysregulation impacts both eutopic and ectopic endometrium.", "author" : [ { "dropping-particle" : "", "family" : "Veiga-Castelli", "given" : "L. C.", "non-dropping-particle" : "", "parse-names" : false, "suffix" : "" }, { "dropping-particle" : "", "family" : "Rosa e Silva", "given" : "J. C.", "non-dropping-particle" : "", "parse-names" : false, "suffix" : "" }, { "dropping-particle" : "", "family" : "Meola", "given" : "J.", "non-dropping-particle" : "", "parse-names" : false, "suffix" : "" }, { "dropping-particle" : "", "family" : "Ferriani", "given" : "R. A.", "non-dropping-particle" : "", "parse-names" : false, "suffix" : "" }, { "dropping-particle" : "", "family" : "Yoshimoto", "given" : "M.", "non-dropping-particle" : "", "parse-names" : false, "suffix" : "" }, { "dropping-particle" : "", "family" : "Santos", "given" : "S. A.", "non-dropping-particle" : "", "parse-names" : false, "suffix" : "" }, { "dropping-particle" : "", "family" : "Squire", "given" : "J. A.", "non-dropping-particle" : "", "parse-names" : false, "suffix" : "" }, { "dropping-particle" : "", "family" : "Martelli", "given" : "L.", "non-dropping-particle" : "", "parse-names" : false, "suffix" : "" } ], "container-title" : "Brazilian Journal of Medical and Biological Research", "id" : "ITEM-1", "issue" : "8", "issued" : { "date-parts" : [ [ "2010" ] ] }, "page" : "799-805", "title" : "Genomic alterations detected by comparative genomic hybridization in ovarian endometriomas", "type" : "article-journal", "volume" : "43" }, "uris" : [ "http://www.mendeley.com/documents/?uuid=3dc3bea8-bf57-4a2e-81ea-407f8d771077" ] }, { "id" : "ITEM-2", "itemData" : { "DOI" : "10.1371/journal.pone.0065804", "ISBN" : "1932-6203 (Electronic)\\r1932-6203 (Linking)", "ISSN" : "19326203", "PMID" : "23776548", "abstract" : "Narrow arterioles in the retina have been shown to predict hypertension as well as other vascular diseases, likely through an increase in the peripheral resistance of the microcirculatory flow. In this study, we performed a genome-wide association study in 18,722 unrelated individuals of European ancestry from the Cohorts for Heart and Aging Research in Genomic Epidemiology consortium and the Blue Mountain Eye Study, to identify genetic determinants associated with variations in retinal arteriolar caliber. Retinal vascular calibers were measured on digitized retinal photographs using a standardized protocol. One variant (rs2194025 on chromosome 5q14 near the myocyte enhancer factor 2C MEF2C gene) was associated with retinal arteriolar caliber in the meta-analysis of the discovery cohorts at genome-wide significance of P-value &lt;5\u00d710(-8). This variant was replicated in an additional 3,939 individuals of European ancestry from the Australian Twins Study and Multi-Ethnic Study of Atherosclerosis (rs2194025, P-value\u200a=\u200a2.11\u00d710(-12) in combined meta-analysis of discovery and replication cohorts). In independent studies of modest sample sizes, no significant association was found between this variant and clinical outcomes including coronary artery disease, stroke, myocardial infarction or hypertension. In conclusion, we found one novel loci which underlie genetic variation in microvasculature which may be relevant to vascular disease. The relevance of these findings to clinical outcomes remains to be determined.", "author" : [ { "dropping-particle" : "", "family" : "Sim", "given" : "Xueling", "non-dropping-particle" : "", "parse-names" : false, "suffix" : "" }, { "dropping-particle" : "", "family" : "Jensen", "given" : "Richard A.", "non-dropping-particle" : "", "parse-names" : false, "suffix" : "" }, { "dropping-particle" : "", "family" : "Ikram", "given" : "M. Kamran", "non-dropping-particle" : "", "parse-names" : false, "suffix" : "" }, { "dropping-particle" : "", "family" : "Cotch", "given" : "Mary Frances", "non-dropping-particle" : "", "parse-names" : false, "suffix" : "" }, { "dropping-particle" : "", "family" : "Li", "given" : "Xiaohui", "non-dropping-particle" : "", "parse-names" : false, "suffix" : "" }, { "dropping-particle" : "", "family" : "MacGregor", "given" : "Stuart", "non-dropping-particle" : "", "parse-names" : false, "suffix" : "" }, { "dropping-particle" : "", "family" : "Xie", "given" : "Jing", "non-dropping-particle" : "", "parse-names" : false, "suffix" : "" }, { "dropping-particle" : "", "family" : "Smith", "given" : "Albert Vernon", "non-dropping-particle" : "", "parse-names" : false, "suffix" : "" }, { "dropping-particle" : "", "family" : "Boerwinkle", "given" : "Eric", "non-dropping-particle" : "", "parse-names" : false, "suffix" : "" }, { "dropping-particle" : "", "family" : "Mitchell", "given" : "Paul", "non-dropping-particle" : "", "parse-names" : false, "suffix" : "" }, { "dropping-particle" : "", "family" : "Klein", "given" : "Ronald", "non-dropping-particle" : "", "parse-names" : false, "suffix" : "" }, { "dropping-particle" : "", "family" : "Klein", "given" : "Barbara E K", "non-dropping-particle" : "", "parse-names" : false, "suffix" : "" }, { "dropping-particle" : "", "family" : "Glazer", "given" : "Nicole L.", "non-dropping-particle" : "", "parse-names" : false, "suffix" : "" }, { "dropping-particle" : "", "family" : "Lumley", "given" : "Thomas", "non-dropping-particle" : "", "parse-names" : false, "suffix" : "" }, { "dropping-particle" : "", "family" : "McKnight", "given" : "Barbara", "non-dropping-particle" : "", "parse-names" : false, "suffix" : "" }, { "dropping-particle" : "", "family" : "Psaty", "given" : "Bruce M.", "non-dropping-particle" : "", "parse-names" : false, "suffix" : "" }, { "dropping-particle" : "", "family" : "Jong", "given" : "Paulus T V M", "non-dropping-particle" : "de", "parse-names" : false, "suffix" : "" }, { "dropping-particle" : "", "family" : "Hofman", "given" : "Albert", "non-dropping-particle" : "", "parse-names" : false, "suffix" : "" }, { "dropping-particle" : "", "family" : "Rivadeneira", "given" : "Fernando", "non-dropping-particle" : "", "parse-names" : false, "suffix" : "" }, { "dropping-particle" : "", "family" : "Uitterlinden", "given" : "Andre G.", "non-dropping-particle" : "", "parse-names" : false, "suffix" : "" }, { "dropping-particle" : "", "family" : "Duijn", "given" : "Cornelia M.", "non-dropping-particle" : "van", "parse-names" : false, "suffix" : "" }, { "dropping-particle" : "", "family" : "Aspelund", "given" : "Thor", "non-dropping-particle" : "", "parse-names" : false, "suffix" : "" }, { "dropping-particle" : "", "family" : "Eiriksdottir", "given" : "Gudny", "non-dropping-particle" : "", "parse-names" : false, "suffix" : "" }, { "dropping-particle" : "", "family" : "Harris", "given" : "Tamara B.", "non-dropping-particle" : "", "parse-names" : false, "suffix" : "" }, { "dropping-particle" : "", "family" : "Jonasson", "given" : "Fridbert", "non-dropping-particle" : "", "parse-names" : false, "suffix" : "" }, { "dropping-particle" : "", "family" : "Launer", "given" : "Lenore J.", "non-dropping-particle" : "", "parse-names" : false, "suffix" : "" }, { "dropping-particle" : "", "family" : "Attia", "given" : "John", "non-dropping-particle" : "", "parse-names" : false, "suffix" : "" }, { "dropping-particle" : "", "family" : "Baird", "given" : "Paul N.", "non-dropping-particle" : "", "parse-names" : false, "suffix" : "" }, { "dropping-particle" : "", "family" : "Harrap", "given" : "Stephen", "non-dropping-particle" : "", "parse-names" : false, "suffix" : "" }, { "dropping-particle" : "", "family" : "Holliday", "given" : "Elizabeth G.", "non-dropping-particle" : "", "parse-names" : false, "suffix" : "" }, { "dropping-particle" : "", "family" : "Inouye", "given" : "Michael", "non-dropping-particle" : "", "parse-names" : false, "suffix" : "" }, { "dropping-particle" : "", "family" : "Rochtchina", "given" : "Elena", "non-dropping-particle" : "", "parse-names" : false, "suffix" : "" }, { "dropping-particle" : "", "family" : "Scott", "given" : "Rodney J.", "non-dropping-particle" : "", "parse-names" : false, "suffix" : "" }, { "dropping-particle" : "", "family" : "Viswanathan", "given" : "Ananth", "non-dropping-particle" : "", "parse-names" : false, "suffix" : "" }, { "dropping-particle" : "", "family" : "Li", "given" : "Guo", "non-dropping-particle" : "", "parse-names" : false, "suffix" : "" }, { "dropping-particle" : "", "family" : "Smith", "given" : "Nicholas L.", "non-dropping-particle" : "", "parse-names" : false, "suffix" : "" }, { "dropping-particle" : "", "family" : "Wiggins", "given" : "Kerri L.", "non-dropping-particle" : "", "parse-names" : false, "suffix" : "" }, { "dropping-particle" : "", "family" : "Kuo", "given" : "Jane Z.", "non-dropping-particle" : "", "parse-names" : false, "suffix" : "" }, { "dropping-particle" : "", "family" : "Taylor", "given" : "Kent D.", "non-dropping-particle" : "", "parse-names" : false, "suffix" : "" }, { "dropping-particle" : "", "family" : "Hewitt", "given" : "Alex W.", "non-dropping-particle" : "", "parse-names" : false, "suffix" : "" }, { "dropping-particle" : "", "family" : "Martin", "given" : "Nicholas G.", "non-dropping-particle" : "", "parse-names" : false, "suffix" : "" }, { "dropping-particle" : "", "family" : "Montgomery", "given" : "Grant W.", "non-dropping-particle" : "", "parse-names" : false, "suffix" : "" }, { "dropping-particle" : "", "family" : "Sun", "given" : "Cong", "non-dropping-particle" : "", "parse-names" : false, "suffix" : "" }, { "dropping-particle" : "", "family" : "Young", "given" : "Terri L.", "non-dropping-particle" : "", "parse-names" : false, "suffix" : "" }, { "dropping-particle" : "", "family" : "Mackey", "given" : "David A.", "non-dropping-particle" : "", "parse-names" : false, "suffix" : "" }, { "dropping-particle" : "", "family" : "Zuydam", "given" : "Natalie R.", "non-dropping-particle" : "van", "parse-names" : false, "suffix" : "" }, { "dropping-particle" : "", "family" : "Doney", "given" : "Alex S F", "non-dropping-particle" : "", "parse-names" : false, "suffix" : "" }, { "dropping-particle" : "", "family" : "Palmer", "given" : "Colin N A", "non-dropping-particle" : "", "parse-names" : false, "suffix" : "" }, { "dropping-particle" : "", "family" : "Morris", "given" : "Andrew D.", "non-dropping-particle" : "", "parse-names" : false, "suffix" : "" }, { "dropping-particle" : "", "family" : "Rotter", "given" : "Jerome I.", "non-dropping-particle" : "", "parse-names" : false, "suffix" : "" }, { "dropping-particle" : "", "family" : "Tai", "given" : "E. Shyong", "non-dropping-particle" : "", "parse-names" : false, "suffix" : "" }, { "dropping-particle" : "", "family" : "Gudnason", "given" : "Vilmundur", "non-dropping-particle" : "", "parse-names" : false, "suffix" : "" }, { "dropping-particle" : "", "family" : "Vingerling", "given" : "Johannes R.", "non-dropping-particle" : "", "parse-names" : false, "suffix" : "" }, { "dropping-particle" : "", "family" : "Siscovick", "given" : "David S.", "non-dropping-particle" : "", "parse-names" : false, "suffix" : "" }, { "dropping-particle" : "", "family" : "Wang", "given" : "Jie Jin", "non-dropping-particle" : "", "parse-names" : false, "suffix" : "" }, { "dropping-particle" : "", "family" : "Wong", "given" : "Tien Y.", "non-dropping-particle" : "", "parse-names" : false, "suffix" : "" } ], "container-title" : "PLoS ONE", "id" : "ITEM-2", "issue" : "6", "issued" : { "date-parts" : [ [ "2013" ] ] }, "page" : "1-12", "title" : "Genetic Loci for Retinal Arteriolar Microcirculation", "type" : "article-journal", "volume" : "8" }, "uris" : [ "http://www.mendeley.com/documents/?uuid=744db3a2-d8a7-4302-b72c-23128241cc45" ] } ], "mendeley" : { "formattedCitation" : "&lt;sup&gt;77,78&lt;/sup&gt;", "plainTextFormattedCitation" : "77,78", "previouslyFormattedCitation" : "&lt;sup&gt;77,78&lt;/sup&gt;" }, "properties" : { "noteIndex" : 0 }, "schema" : "https://github.com/citation-style-language/schema/raw/master/csl-citation.json" }</w:instrText>
      </w:r>
      <w:r w:rsidR="00383735">
        <w:fldChar w:fldCharType="separate"/>
      </w:r>
      <w:r w:rsidR="00827247" w:rsidRPr="00827247">
        <w:rPr>
          <w:noProof/>
          <w:vertAlign w:val="superscript"/>
        </w:rPr>
        <w:t>77,78</w:t>
      </w:r>
      <w:r w:rsidR="00383735">
        <w:fldChar w:fldCharType="end"/>
      </w:r>
      <w:r w:rsidR="00827247">
        <w:t xml:space="preserve"> </w:t>
      </w:r>
      <w:r w:rsidR="002E3E0B">
        <w:t>We also</w:t>
      </w:r>
      <w:r w:rsidR="00937241">
        <w:t xml:space="preserve"> </w:t>
      </w:r>
      <w:r w:rsidR="002E3E0B">
        <w:t>find</w:t>
      </w:r>
      <w:r w:rsidR="00A23710">
        <w:t xml:space="preserve"> </w:t>
      </w:r>
      <w:r w:rsidR="00DB094B">
        <w:t>globally significant</w:t>
      </w:r>
      <w:r w:rsidR="00937241">
        <w:t xml:space="preserve"> expression of CHIKV </w:t>
      </w:r>
      <w:r w:rsidR="00DB094B">
        <w:t xml:space="preserve">surface protein on </w:t>
      </w:r>
      <w:r w:rsidR="00A23710">
        <w:t xml:space="preserve">several </w:t>
      </w:r>
      <w:r w:rsidR="00DB094B">
        <w:t>B cell subpopulations</w:t>
      </w:r>
      <w:r w:rsidR="00937241">
        <w:t>, which</w:t>
      </w:r>
      <w:r w:rsidR="00F7576D">
        <w:t xml:space="preserve"> have </w:t>
      </w:r>
      <w:r w:rsidR="00BD0FE2">
        <w:t>never been</w:t>
      </w:r>
      <w:r w:rsidR="00F7576D">
        <w:t xml:space="preserve"> productively infected</w:t>
      </w:r>
      <w:r w:rsidR="005202EA">
        <w:t xml:space="preserve"> </w:t>
      </w:r>
      <w:r w:rsidR="005B1C95">
        <w:t xml:space="preserve">in vitro </w:t>
      </w:r>
      <w:r w:rsidR="005202EA">
        <w:t>by CHIKV</w:t>
      </w:r>
      <w:r w:rsidR="00F7576D">
        <w:t>.</w:t>
      </w:r>
      <w:r w:rsidR="00F7576D">
        <w:fldChar w:fldCharType="begin" w:fldLock="1"/>
      </w:r>
      <w:r w:rsidR="00F7576D">
        <w:instrText>ADDIN CSL_CITATION { "citationItems" : [ { "id" : "ITEM-1", "itemData" : { "DOI" : "10.1371/journal.ppat.0030089", "ISSN" : "1553-7374", "PMID" : "17604450", "abstract" : "An unprecedented epidemic of chikungunya virus (CHIKV) infection recently started in countries of the Indian Ocean area, causing an acute and painful syndrome with strong fever, asthenia, skin rash, polyarthritis, and lethal cases of encephalitis. The basis for chikungunya disease and the tropism of CHIKV remain unknown. Here, we describe the replication characteristics of recent clinical CHIKV strains. Human epithelial and endothelial cells, primary fibroblasts and, to a lesser extent, monocyte-derived macrophages, were susceptible to infection and allowed viral production. In contrast, CHIKV did not replicate in lymphoid and monocytoid cell lines, primary lymphocytes and monocytes, or monocyte-derived dendritic cells. CHIKV replication was cytopathic and associated with an induction of apoptosis in infected cells. Chloroquine, bafilomycin-A1, and short hairpin RNAs against dynamin-2 inhibited viral production, indicating that viral entry occurs through pH-dependent endocytosis. CHIKV was highly sensitive to the antiviral activity of type I and II interferons. These results provide a general insight into the interaction between CHIKV and its mammalian host.", "author" : [ { "dropping-particle" : "", "family" : "Sourisseau", "given" : "Marion", "non-dropping-particle" : "", "parse-names" : false, "suffix" : "" }, { "dropping-particle" : "", "family" : "Schilte", "given" : "Cl\u00e9mentine", "non-dropping-particle" : "", "parse-names" : false, "suffix" : "" }, { "dropping-particle" : "", "family" : "Casartelli", "given" : "Nicoletta", "non-dropping-particle" : "", "parse-names" : false, "suffix" : "" }, { "dropping-particle" : "", "family" : "Trouillet", "given" : "C\u00e9line", "non-dropping-particle" : "", "parse-names" : false, "suffix" : "" }, { "dropping-particle" : "", "family" : "Guivel-Benhassine", "given" : "Florence", "non-dropping-particle" : "", "parse-names" : false, "suffix" : "" }, { "dropping-particle" : "", "family" : "Rudnicka", "given" : "Dominika", "non-dropping-particle" : "", "parse-names" : false, "suffix" : "" }, { "dropping-particle" : "", "family" : "Sol-Foulon", "given" : "Nathalie", "non-dropping-particle" : "", "parse-names" : false, "suffix" : "" }, { "dropping-particle" : "", "family" : "Roux", "given" : "Karin", "non-dropping-particle" : "Le", "parse-names" : false, "suffix" : "" }, { "dropping-particle" : "", "family" : "Prevost", "given" : "Marie-Christine", "non-dropping-particle" : "", "parse-names" : false, "suffix" : "" }, { "dropping-particle" : "", "family" : "Fsihi", "given" : "Hafida", "non-dropping-particle" : "", "parse-names" : false, "suffix" : "" }, { "dropping-particle" : "", "family" : "Frenkiel", "given" : "Marie-Pascale", "non-dropping-particle" : "", "parse-names" : false, "suffix" : "" }, { "dropping-particle" : "", "family" : "Blanchet", "given" : "Fabien", "non-dropping-particle" : "", "parse-names" : false, "suffix" : "" }, { "dropping-particle" : "V", "family" : "Afonso", "given" : "Philippe", "non-dropping-particle" : "", "parse-names" : false, "suffix" : "" }, { "dropping-particle" : "", "family" : "Ceccaldi", "given" : "Pierre-Emmanuel", "non-dropping-particle" : "", "parse-names" : false, "suffix" : "" }, { "dropping-particle" : "", "family" : "Ozden", "given" : "Simona", "non-dropping-particle" : "", "parse-names" : false, "suffix" : "" }, { "dropping-particle" : "", "family" : "Gessain", "given" : "Antoine", "non-dropping-particle" : "", "parse-names" : false, "suffix" : "" }, { "dropping-particle" : "", "family" : "Schuffenecker", "given" : "Isabelle", "non-dropping-particle" : "", "parse-names" : false, "suffix" : "" }, { "dropping-particle" : "", "family" : "Verhasselt", "given" : "Bruno", "non-dropping-particle" : "", "parse-names" : false, "suffix" : "" }, { "dropping-particle" : "", "family" : "Zamborlini", "given" : "Alessia", "non-dropping-particle" : "", "parse-names" : false, "suffix" : "" }, { "dropping-particle" : "", "family" : "Sa\u00efb", "given" : "Ali", "non-dropping-particle" : "", "parse-names" : false, "suffix" : "" }, { "dropping-particle" : "", "family" : "Rey", "given" : "Felix a", "non-dropping-particle" : "", "parse-names" : false, "suffix" : "" }, { "dropping-particle" : "", "family" : "Arenzana-Seisdedos", "given" : "Fernando", "non-dropping-particle" : "", "parse-names" : false, "suffix" : "" }, { "dropping-particle" : "", "family" : "Despr\u00e8s", "given" : "Philippe", "non-dropping-particle" : "", "parse-names" : false, "suffix" : "" }, { "dropping-particle" : "", "family" : "Michault", "given" : "Alain", "non-dropping-particle" : "", "parse-names" : false, "suffix" : "" }, { "dropping-particle" : "", "family" : "Albert", "given" : "Matthew L", "non-dropping-particle" : "", "parse-names" : false, "suffix" : "" }, { "dropping-particle" : "", "family" : "Schwartz", "given" : "Olivier", "non-dropping-particle" : "", "parse-names" : false, "suffix" : "" } ], "container-title" : "PLoS pathogens", "id" : "ITEM-1", "issue" : "6", "issued" : { "date-parts" : [ [ "2007", "6" ] ] }, "note" : "{:PMCID:PMC1904475}", "page" : "e89", "title" : "Characterization of reemerging chikungunya virus.", "type" : "article-journal", "volume" : "3" }, "uris" : [ "http://www.mendeley.com/documents/?uuid=dcd8cd00-787f-46e8-a0c2-c272c2db7689" ] }, { "id" : "ITEM-2", "itemData" : { "DOI" : "10.1172/JCI63120", "ISBN" : "0021-9738", "ISSN" : "00219738", "PMID" : "23160199", "abstract" : "Chikungunya virus (CHIKV) is a mosquito-borne arthralgia arbovirus that is reemergent in sub-Saharan Africa and Southeast Asia. CHIKV infection has been shown to be self-limiting, but the molecular mechanisms of the innate immune response that control CHIKV replication remain undefined. Here, longitudinal transcriptional analyses of PBMCs from a cohort of CHIKV-infected patients revealed that type I IFNs controlled CHIKV infection via RSAD2 (which encodes viperin), an enigmatic multifunctional IFN-stimulated gene (ISG). Viperin was highly induced in monocytes, the major target cell of CHIKV in blood. Anti-CHIKV functions of viperin were dependent on its localization in the ER, and the N-terminal amphipathic \u03b1-helical domain was crucial for its antiviral activity in controlling CHIKV replication. Furthermore, mice lacking Rsad2 had higher viremia and severe joint inflammation compared with wild-type mice. Our data demonstrate that viperin is a critical antiviral host protein that controls CHIKV infection and provide a preclinical basis for the design of effective control strategies against CHIKV and other reemerging arthrogenic alphaviruses.", "author" : [ { "dropping-particle" : "", "family" : "Teng", "given" : "Terk-Shin Shin", "non-dropping-particle" : "", "parse-names" : false, "suffix" : "" }, { "dropping-particle" : "", "family" : "Foo", "given" : "Suan-Sin Sin", "non-dropping-particle" : "", "parse-names" : false, "suffix" : "" }, { "dropping-particle" : "", "family" : "Simamarta", "given" : "Diane", "non-dropping-particle" : "", "parse-names" : false, "suffix" : "" }, { "dropping-particle" : "", "family" : "Lum", "given" : "Fok-Moon Moon", "non-dropping-particle" : "", "parse-names" : false, "suffix" : "" }, { "dropping-particle" : "", "family" : "Teo", "given" : "Teck-Hui Hui", "non-dropping-particle" : "", "parse-names" : false, "suffix" : "" }, { "dropping-particle" : "", "family" : "Lulla", "given" : "Aleksei", "non-dropping-particle" : "", "parse-names" : false, "suffix" : "" }, { "dropping-particle" : "", "family" : "Yeo", "given" : "Nicholas K W", "non-dropping-particle" : "", "parse-names" : false, "suffix" : "" }, { "dropping-particle" : "", "family" : "Koh", "given" : "Esther G L", "non-dropping-particle" : "", "parse-names" : false, "suffix" : "" }, { "dropping-particle" : "", "family" : "Chow", "given" : "Angela", "non-dropping-particle" : "", "parse-names" : false, "suffix" : "" }, { "dropping-particle" : "", "family" : "Leo", "given" : "Yee-Sin Sin", "non-dropping-particle" : "", "parse-names" : false, "suffix" : "" }, { "dropping-particle" : "", "family" : "Merits", "given" : "Andres", "non-dropping-particle" : "", "parse-names" : false, "suffix" : "" }, { "dropping-particle" : "", "family" : "Chin", "given" : "Keh-Chuang Chuang", "non-dropping-particle" : "", "parse-names" : false, "suffix" : "" }, { "dropping-particle" : "", "family" : "Ng", "given" : "Lisa F P", "non-dropping-particle" : "", "parse-names" : false, "suffix" : "" } ], "container-title" : "Journal of Clinical Investigation", "id" : "ITEM-2", "issue" : "12", "issued" : { "date-parts" : [ [ "2012", "12", "3" ] ] }, "note" : "From Duplicate 2 (Viperin restricts chikungunya virus replication and pathology. - Teng, Terk-Shin; Foo, Suan-Sin; Simamarta, Diane; Lum, Fok-Moon; Teo, Teck-Hui; Lulla, Aleksei; Yeo, Nicholas K W; Koh, Esther G L; Chow, Angela; Leo, Yee-Sin; Merits, Andres; Chin, Keh-Chuang; Ng, Lisa F P)\n\n{:PMCID:PMC3533538}", "page" : "4447-4460", "title" : "Viperin restricts chikungunya virus replication and pathology", "type" : "article-journal", "volume" : "122" }, "uris" : [ "http://www.mendeley.com/documents/?uuid=00384936-4ced-4221-9e8e-edce166e9be9" ] }, { "id" : "ITEM-3", "itemData" : { "DOI" : "10.4049/jimmunol.0904181", "ISBN" : "1550-6606 (Electronic)\\r0022-1767 (Linking)", "ISSN" : "1550-6606", "PMID" : "20404274", "abstract" : "Chikungunya virus (CHIKV) is an alphavirus that causes chronic and incapacitating arthralgia in humans. To date, interactions between the immune system and the different stages of the virus life cycle remain poorly defined. We demonstrated for the first time that CHIKV Ags could be detected in vivo in the monocytes of acutely infected patients. Using in vitro experimental systems, whole blood and purified monocytes, we confirmed that monocytes could be infected and virus growth could be sustained. CHIKV interactions with monocytes, and with other blood leukocytes, induced a robust and rapid innate immune response with the production of specific chemokines and cytokines. In particular, high levels of IFN-alpha were produced rapidly after CHIKV incubation with monocytes. The identification of monocytes during the early phase of CHIKV infection in vivo is significant as infected monocyte/macrophage cells have been detected in the synovial tissues of chronically CHIKV-infected patients, and these cells may behave as the vehicles for virus dissemination. This may explain the persistence of joint symptoms despite the short duration of viremia. Our results provide a better understanding on the basic mechanisms of infection and early antiviral immune responses and will help in the development of future effective control strategies.", "author" : [ { "dropping-particle" : "", "family" : "Her", "given" : "Z", "non-dropping-particle" : "", "parse-names" : false, "suffix" : "" }, { "dropping-particle" : "", "family" : "Malleret", "given" : "B", "non-dropping-particle" : "", "parse-names" : false, "suffix" : "" }, { "dropping-particle" : "", "family" : "Chan", "given" : "M", "non-dropping-particle" : "", "parse-names" : false, "suffix" : "" }, { "dropping-particle" : "", "family" : "Ong", "given" : "E K", "non-dropping-particle" : "", "parse-names" : false, "suffix" : "" }, { "dropping-particle" : "", "family" : "Wong", "given" : "S C", "non-dropping-particle" : "", "parse-names" : false, "suffix" : "" }, { "dropping-particle" : "", "family" : "Kwek", "given" : "D J", "non-dropping-particle" : "", "parse-names" : false, "suffix" : "" }, { "dropping-particle" : "", "family" : "Tolou", "given" : "H", "non-dropping-particle" : "", "parse-names" : false, "suffix" : "" }, { "dropping-particle" : "", "family" : "Lin", "given" : "R T", "non-dropping-particle" : "", "parse-names" : false, "suffix" : "" }, { "dropping-particle" : "", "family" : "Tambyah", "given" : "P a", "non-dropping-particle" : "", "parse-names" : false, "suffix" : "" }, { "dropping-particle" : "", "family" : "Renia", "given" : "L", "non-dropping-particle" : "", "parse-names" : false, "suffix" : "" }, { "dropping-particle" : "", "family" : "Ng", "given" : "L F", "non-dropping-particle" : "", "parse-names" : false, "suffix" : "" } ], "container-title" : "Journal of Immunology", "id" : "ITEM-3", "issue" : "10", "issued" : { "date-parts" : [ [ "2010" ] ] }, "page" : "5903-5913", "title" : "Active infection of human blood monocytes by Chikungunya virus triggers an innate immune response", "type" : "article-journal", "volume" : "184" }, "uris" : [ "http://www.mendeley.com/documents/?uuid=f4ed0327-fbd0-480d-b3a6-1289d7bfe45e" ] } ], "mendeley" : { "formattedCitation" : "&lt;sup&gt;14,18,19&lt;/sup&gt;", "plainTextFormattedCitation" : "14,18,19", "previouslyFormattedCitation" : "&lt;sup&gt;14,18,19&lt;/sup&gt;" }, "properties" : { "noteIndex" : 0 }, "schema" : "https://github.com/citation-style-language/schema/raw/master/csl-citation.json" }</w:instrText>
      </w:r>
      <w:r w:rsidR="00F7576D">
        <w:fldChar w:fldCharType="separate"/>
      </w:r>
      <w:r w:rsidR="00F7576D" w:rsidRPr="00AB6D52">
        <w:rPr>
          <w:noProof/>
          <w:vertAlign w:val="superscript"/>
        </w:rPr>
        <w:t>14,18,19</w:t>
      </w:r>
      <w:r w:rsidR="00F7576D">
        <w:fldChar w:fldCharType="end"/>
      </w:r>
      <w:r w:rsidR="005B5166">
        <w:t xml:space="preserve"> </w:t>
      </w:r>
      <w:r w:rsidR="00495F55">
        <w:t xml:space="preserve">Finally, </w:t>
      </w:r>
      <w:r w:rsidR="00405A64">
        <w:t>we</w:t>
      </w:r>
      <w:r w:rsidR="00F00BFA">
        <w:t xml:space="preserve"> have</w:t>
      </w:r>
      <w:r w:rsidR="00405A64">
        <w:t xml:space="preserve"> integrated all of our</w:t>
      </w:r>
      <w:r w:rsidR="00495F55">
        <w:t xml:space="preserve"> observed changes into a multiscale network that summarizes </w:t>
      </w:r>
      <w:r w:rsidR="00405A64">
        <w:t xml:space="preserve">the </w:t>
      </w:r>
      <w:r w:rsidR="00620034">
        <w:t>immunological changes</w:t>
      </w:r>
      <w:r w:rsidR="00495F55">
        <w:t xml:space="preserve"> across the cellular and gene expression levels and </w:t>
      </w:r>
      <w:r w:rsidR="00F019DD">
        <w:t xml:space="preserve">their interactions with </w:t>
      </w:r>
      <w:r w:rsidR="00C159E4">
        <w:t xml:space="preserve">certain </w:t>
      </w:r>
      <w:r w:rsidR="00FD74DC">
        <w:t>clinical</w:t>
      </w:r>
      <w:r w:rsidR="00C771FD">
        <w:t xml:space="preserve"> </w:t>
      </w:r>
      <w:r w:rsidR="00F019DD">
        <w:t>outcomes</w:t>
      </w:r>
      <w:r w:rsidR="00C771FD">
        <w:t>.</w:t>
      </w:r>
      <w:r w:rsidR="001F7F9A">
        <w:t xml:space="preserve"> We hope that our findings </w:t>
      </w:r>
      <w:r w:rsidR="005E3A48">
        <w:t xml:space="preserve">have </w:t>
      </w:r>
      <w:r w:rsidR="00336B67">
        <w:t>provide</w:t>
      </w:r>
      <w:r w:rsidR="005E3A48">
        <w:t>d</w:t>
      </w:r>
      <w:r w:rsidR="00336B67">
        <w:t xml:space="preserve"> a uniquely global </w:t>
      </w:r>
      <w:r w:rsidR="009336C3">
        <w:t>perspective</w:t>
      </w:r>
      <w:r w:rsidR="00336B67">
        <w:t xml:space="preserve"> </w:t>
      </w:r>
      <w:r w:rsidR="0033301E">
        <w:t>on</w:t>
      </w:r>
      <w:r w:rsidR="00336B67">
        <w:t xml:space="preserve"> the biomolecular </w:t>
      </w:r>
      <w:r w:rsidR="00770A6C">
        <w:t>landscape</w:t>
      </w:r>
      <w:r w:rsidR="00336B67">
        <w:t xml:space="preserve"> </w:t>
      </w:r>
      <w:r w:rsidR="00770A6C">
        <w:t>of</w:t>
      </w:r>
      <w:r w:rsidR="00336B67">
        <w:t xml:space="preserve"> CHIK</w:t>
      </w:r>
      <w:r w:rsidR="00E70041">
        <w:t xml:space="preserve"> </w:t>
      </w:r>
      <w:r w:rsidR="008970E7">
        <w:t>pathophysiology</w:t>
      </w:r>
      <w:r w:rsidR="00336B67">
        <w:t>, and that they</w:t>
      </w:r>
      <w:r w:rsidR="00AA4F19">
        <w:t xml:space="preserve"> </w:t>
      </w:r>
      <w:r w:rsidR="00336B67">
        <w:t xml:space="preserve">spark </w:t>
      </w:r>
      <w:r w:rsidR="009840EE">
        <w:t xml:space="preserve">new </w:t>
      </w:r>
      <w:r w:rsidR="009E5398">
        <w:t>hypothese</w:t>
      </w:r>
      <w:r w:rsidR="00BB365A">
        <w:t>s</w:t>
      </w:r>
      <w:r w:rsidR="00CD14C1">
        <w:t xml:space="preserve"> </w:t>
      </w:r>
      <w:r w:rsidR="001F7F9A">
        <w:t xml:space="preserve">for </w:t>
      </w:r>
      <w:r w:rsidR="006C4238">
        <w:t>future</w:t>
      </w:r>
      <w:r w:rsidR="00AA4F19">
        <w:t xml:space="preserve"> </w:t>
      </w:r>
      <w:r w:rsidR="00B5732F">
        <w:t>experiment</w:t>
      </w:r>
      <w:r w:rsidR="00843202">
        <w:t>s</w:t>
      </w:r>
      <w:r w:rsidR="00AA4F19">
        <w:t xml:space="preserve"> that </w:t>
      </w:r>
      <w:r w:rsidR="00B5732F">
        <w:t>can</w:t>
      </w:r>
      <w:r w:rsidR="00AA4F19">
        <w:t xml:space="preserve"> </w:t>
      </w:r>
      <w:r w:rsidR="00B43E19">
        <w:t>further disentangle</w:t>
      </w:r>
      <w:r w:rsidR="00AA4F19">
        <w:t xml:space="preserve"> </w:t>
      </w:r>
      <w:r w:rsidR="006A7341">
        <w:t xml:space="preserve">the </w:t>
      </w:r>
      <w:r w:rsidR="00AA4F19">
        <w:t>mechanisms of CHIKV pathogenesis and the</w:t>
      </w:r>
      <w:r w:rsidR="00A8467C">
        <w:t xml:space="preserve"> </w:t>
      </w:r>
      <w:r w:rsidR="00FF6BE0">
        <w:t xml:space="preserve">components of a successful </w:t>
      </w:r>
      <w:r w:rsidR="00AA4F19">
        <w:t>immune response</w:t>
      </w:r>
      <w:r w:rsidR="009D75AF">
        <w:t xml:space="preserve"> in humans</w:t>
      </w:r>
      <w:r w:rsidR="00AA4F19">
        <w:t>.</w:t>
      </w:r>
    </w:p>
    <w:p w14:paraId="74C22CCA" w14:textId="1B6B9E77" w:rsidR="00394153" w:rsidRDefault="00394153" w:rsidP="00394153">
      <w:pPr>
        <w:pStyle w:val="Heading1"/>
      </w:pPr>
      <w:r>
        <w:t>M</w:t>
      </w:r>
      <w:r w:rsidR="007932CF">
        <w:t>aterials and M</w:t>
      </w:r>
      <w:r>
        <w:t>ethods</w:t>
      </w:r>
    </w:p>
    <w:p w14:paraId="1C7A0FE6" w14:textId="74551CF2" w:rsidR="006F5325" w:rsidRDefault="006F5325" w:rsidP="006F5325">
      <w:pPr>
        <w:pStyle w:val="Heading2"/>
      </w:pPr>
      <w:r>
        <w:t xml:space="preserve">Study </w:t>
      </w:r>
      <w:r w:rsidR="005F47B0">
        <w:t>participants</w:t>
      </w:r>
    </w:p>
    <w:p w14:paraId="64014F79" w14:textId="5F1D33E3" w:rsidR="008E2E58" w:rsidRDefault="00324788" w:rsidP="008E2E58">
      <w:r w:rsidRPr="00BA54F3">
        <w:rPr>
          <w:highlight w:val="yellow"/>
        </w:rPr>
        <w:t>TODO</w:t>
      </w:r>
      <w:r w:rsidR="00F807B2">
        <w:t>, Daniela?</w:t>
      </w:r>
    </w:p>
    <w:p w14:paraId="28108CD6" w14:textId="4FBC506D" w:rsidR="002C26CC" w:rsidRDefault="00C52260" w:rsidP="002C26CC">
      <w:pPr>
        <w:pStyle w:val="Heading2"/>
      </w:pPr>
      <w:r w:rsidRPr="006B15A7">
        <w:t>C</w:t>
      </w:r>
      <w:r w:rsidR="006B15A7">
        <w:t>y</w:t>
      </w:r>
      <w:r w:rsidRPr="006B15A7">
        <w:t>TOF</w:t>
      </w:r>
      <w:r w:rsidRPr="00DB78F9">
        <w:t xml:space="preserve"> </w:t>
      </w:r>
      <w:r w:rsidR="007D69EE">
        <w:t>s</w:t>
      </w:r>
      <w:r w:rsidRPr="00DB78F9">
        <w:t xml:space="preserve">ample </w:t>
      </w:r>
      <w:r w:rsidR="007D69EE">
        <w:t>p</w:t>
      </w:r>
      <w:r w:rsidRPr="00DB78F9">
        <w:t xml:space="preserve">rocessing and </w:t>
      </w:r>
      <w:r w:rsidR="007D69EE">
        <w:t>a</w:t>
      </w:r>
      <w:r w:rsidRPr="00DB78F9">
        <w:t>cquisition</w:t>
      </w:r>
    </w:p>
    <w:p w14:paraId="6F7780FF" w14:textId="7429293F" w:rsidR="00DB78F9" w:rsidRPr="00883BFB" w:rsidRDefault="00EB5284" w:rsidP="00883BFB">
      <w:pPr>
        <w:spacing w:after="200"/>
      </w:pPr>
      <w:r w:rsidRPr="00883BFB">
        <w:t xml:space="preserve">Cryopreserved PBMC samples </w:t>
      </w:r>
      <w:r w:rsidRPr="006B15A7">
        <w:t>from the acute and convalescent phases of infection were thawed</w:t>
      </w:r>
      <w:r w:rsidRPr="00DB78F9">
        <w:t xml:space="preserve"> and stained with Rh103 nucleic acid intercalator </w:t>
      </w:r>
      <w:r w:rsidR="006C06A7" w:rsidRPr="00DB78F9">
        <w:t xml:space="preserve">(Fluidigm) </w:t>
      </w:r>
      <w:r w:rsidRPr="00DB78F9">
        <w:t xml:space="preserve">as a viability marker. </w:t>
      </w:r>
      <w:r w:rsidR="006C06A7" w:rsidRPr="00DB78F9">
        <w:t>Paired PBMC samples from each timepoint were first barcoded using a CD45 antibody-based barcoding approach,</w:t>
      </w:r>
      <w:r w:rsidR="00E52753">
        <w:fldChar w:fldCharType="begin" w:fldLock="1"/>
      </w:r>
      <w:r w:rsidR="00D675C3">
        <w:instrText>ADDIN CSL_CITATION { "citationItems" : [ { "id" : "ITEM-1", "itemData" : { "DOI" : "10.1002/cyto.a.22778", "ISBN" : "1552-4922", "ISSN" : "15524930", "PMID" : "26355391", "abstract" : "Mass cytometry has overcome limitations of fluorescent single cell cytometry by allowing for the measurement of up to currently \u223c40 different parameters on a single cell level. However, the cellular proteome comprises many more potential analytes, and current mass cytometry instrumentation allows for theoretically up to 121 different mass detection channels. The labeling of specific probes with appropriate metal ions is a significant hurdle for exploiting more of mass cytometry's analytical capacity. To this end, we here describe the labeling of antibody with natural abundance or isotopically purified platinum as formulated in cisplatin and circumventing the use of chelator-loaded polymers. We confirm the utility of cisplatin\u2013antibody-conjugates for surface, intracellular, and phosphoepitope-specific immunophenotyping, as well as for application in cell surface CD45-based barcoding. Cisplatin-labeling of antibody increases the analytical capacity of the CyTOF\u00ae platform by two channels based on available reagents, and has the potential to add a total of six channels for detection of specific probes, thus helping to better extend the analytical mass range of mass cytometers. \u00a9 2015 International Society for Advancement of Cytometry", "author" : [ { "dropping-particle" : "", "family" : "Mei", "given" : "Henrik E.", "non-dropping-particle" : "", "parse-names" : false, "suffix" : "" }, { "dropping-particle" : "", "family" : "Leipold", "given" : "Michael D.", "non-dropping-particle" : "", "parse-names" : false, "suffix" : "" }, { "dropping-particle" : "", "family" : "Maecker", "given" : "Holden T.", "non-dropping-particle" : "", "parse-names" : false, "suffix" : "" } ], "container-title" : "Cytometry Part A", "id" : "ITEM-1", "issue" : "3", "issued" : { "date-parts" : [ [ "2016" ] ] }, "page" : "292-300", "title" : "Platinum-conjugated antibodies for application in mass cytometry", "type" : "article-journal", "volume" : "89" }, "uris" : [ "http://www.mendeley.com/documents/?uuid=e995fe7f-1722-4b89-bb9b-6b4bcfc30651" ] } ], "mendeley" : { "formattedCitation" : "&lt;sup&gt;79&lt;/sup&gt;", "plainTextFormattedCitation" : "79", "previouslyFormattedCitation" : "&lt;sup&gt;79&lt;/sup&gt;" }, "properties" : { "noteIndex" : 0 }, "schema" : "https://github.com/citation-style-language/schema/raw/master/csl-citation.json" }</w:instrText>
      </w:r>
      <w:r w:rsidR="00E52753">
        <w:fldChar w:fldCharType="separate"/>
      </w:r>
      <w:r w:rsidR="00827247" w:rsidRPr="00827247">
        <w:rPr>
          <w:noProof/>
          <w:vertAlign w:val="superscript"/>
        </w:rPr>
        <w:t>79</w:t>
      </w:r>
      <w:r w:rsidR="00E52753">
        <w:fldChar w:fldCharType="end"/>
      </w:r>
      <w:r w:rsidR="006C06A7" w:rsidRPr="00DB78F9">
        <w:t xml:space="preserve"> and each acute and convalescent sample pair was pooled as a single patient sample for subsequent processing to minimize technical variability and potential batch effects. The pooled patient samples were then stained with a validated</w:t>
      </w:r>
      <w:r w:rsidR="00C52260" w:rsidRPr="00DB78F9">
        <w:t xml:space="preserve"> 36-marker</w:t>
      </w:r>
      <w:r w:rsidR="006C06A7" w:rsidRPr="00DB78F9">
        <w:t xml:space="preserve"> </w:t>
      </w:r>
      <w:r w:rsidR="00C52260" w:rsidRPr="00DB78F9">
        <w:t xml:space="preserve">CyTOF antibody </w:t>
      </w:r>
      <w:r w:rsidR="006C06A7" w:rsidRPr="00DB78F9">
        <w:t xml:space="preserve">panel </w:t>
      </w:r>
      <w:r w:rsidR="00C52260" w:rsidRPr="00DB78F9">
        <w:t>(</w:t>
      </w:r>
      <w:r w:rsidR="00C52260" w:rsidRPr="00F31D12">
        <w:t xml:space="preserve">Table </w:t>
      </w:r>
      <w:r w:rsidR="00A759FE" w:rsidRPr="00884CA3">
        <w:t>S6</w:t>
      </w:r>
      <w:r w:rsidR="00C52260" w:rsidRPr="00DB78F9">
        <w:t xml:space="preserve">) </w:t>
      </w:r>
      <w:r w:rsidR="006C06A7" w:rsidRPr="00DB78F9">
        <w:t xml:space="preserve">for 30 minutes on ice and </w:t>
      </w:r>
      <w:r w:rsidR="00C52260" w:rsidRPr="00DB78F9">
        <w:t xml:space="preserve">then </w:t>
      </w:r>
      <w:r w:rsidR="006C06A7" w:rsidRPr="00DB78F9">
        <w:t>fixed, permeabilized and incubated with Ir nucleic acid intercalator</w:t>
      </w:r>
      <w:r w:rsidR="006C06A7" w:rsidRPr="00883BFB">
        <w:t xml:space="preserve"> (Fluidigm). The samples were then stored in freshly-diluted 2% formaldehyde in PBS and stored until acquisition</w:t>
      </w:r>
      <w:r w:rsidR="006C06A7" w:rsidRPr="00DB78F9">
        <w:t xml:space="preserve">. Immediately prior to CyTOF acquisition, the samples were washed with deionized water (diH20), counted and resuspended in diH20 containing a 1/20 dilution of Eq 4 Element beads (Fluidigm). </w:t>
      </w:r>
      <w:r w:rsidR="00974EA0" w:rsidRPr="00DB78F9">
        <w:t xml:space="preserve">Following routine autotuning, the samples were acquired on a CyTOF2 mass </w:t>
      </w:r>
      <w:r w:rsidR="00974EA0" w:rsidRPr="00883BFB">
        <w:t>cytometer (Fluidigm) equipped with a SuperSampler fluidics system (Victorian Airships) at an event rate of &lt;400</w:t>
      </w:r>
      <w:r w:rsidR="00712F28">
        <w:t xml:space="preserve"> </w:t>
      </w:r>
      <w:r w:rsidR="002439CF">
        <w:t>Hz</w:t>
      </w:r>
      <w:r w:rsidR="00974EA0" w:rsidRPr="00883BFB">
        <w:t xml:space="preserve">. </w:t>
      </w:r>
    </w:p>
    <w:p w14:paraId="30F150F7" w14:textId="1A68EB33" w:rsidR="009B2F3A" w:rsidRDefault="00C52260" w:rsidP="009B2F3A">
      <w:pPr>
        <w:pStyle w:val="Heading2"/>
      </w:pPr>
      <w:r w:rsidRPr="006B15A7">
        <w:t xml:space="preserve">CyTOF </w:t>
      </w:r>
      <w:r w:rsidR="007D69EE">
        <w:t>d</w:t>
      </w:r>
      <w:r w:rsidRPr="006B15A7">
        <w:t>ata</w:t>
      </w:r>
      <w:r w:rsidRPr="00DB78F9">
        <w:t xml:space="preserve"> </w:t>
      </w:r>
      <w:r w:rsidR="007D69EE">
        <w:t>a</w:t>
      </w:r>
      <w:r w:rsidRPr="00DB78F9">
        <w:t>nalysis</w:t>
      </w:r>
    </w:p>
    <w:p w14:paraId="16E0BAB5" w14:textId="4613C983" w:rsidR="008C3B20" w:rsidRPr="00F83E40" w:rsidRDefault="00C52260" w:rsidP="00F31D12">
      <w:r w:rsidRPr="00102FB2">
        <w:t xml:space="preserve">Following data acquisition, the FCS files were normalized using the bead-based normalization algorithm in the CyTOF control software, and uploaded to Cytobank for initial data processing. Normalization beads were excluded based on Ce140 signal, and cell events were identified based on Ir191/193 DNA signal. A conservative doublet exclusion gate was applied based on DNA and </w:t>
      </w:r>
      <w:r w:rsidR="00623471" w:rsidRPr="00174BAE">
        <w:t>e</w:t>
      </w:r>
      <w:r w:rsidRPr="00372768">
        <w:t>vent</w:t>
      </w:r>
      <w:r w:rsidR="001F03C7">
        <w:t xml:space="preserve"> </w:t>
      </w:r>
      <w:r w:rsidRPr="00372768">
        <w:t xml:space="preserve">length, and Rh103+ dead cells were </w:t>
      </w:r>
      <w:r w:rsidR="00623471" w:rsidRPr="00372768">
        <w:t xml:space="preserve">also </w:t>
      </w:r>
      <w:r w:rsidRPr="00D41CC0">
        <w:t xml:space="preserve">excluded. The cell events associated with the acute and convalescent samples were </w:t>
      </w:r>
      <w:r w:rsidR="00623471" w:rsidRPr="00D41CC0">
        <w:t xml:space="preserve">then </w:t>
      </w:r>
      <w:r w:rsidRPr="00D41CC0">
        <w:t>manually de</w:t>
      </w:r>
      <w:r w:rsidR="00815F7F">
        <w:t>-</w:t>
      </w:r>
      <w:r w:rsidR="00623471" w:rsidRPr="00121B7B">
        <w:t>barcoded</w:t>
      </w:r>
      <w:r w:rsidRPr="00121B7B">
        <w:t xml:space="preserve"> based </w:t>
      </w:r>
      <w:r w:rsidR="00342652">
        <w:t xml:space="preserve">on </w:t>
      </w:r>
      <w:r w:rsidRPr="00121B7B">
        <w:t>CD45-194Pt and CD45-198Pt expression, respectively</w:t>
      </w:r>
      <w:r w:rsidR="00623471" w:rsidRPr="007C0171">
        <w:t>,</w:t>
      </w:r>
      <w:r w:rsidRPr="007C0171">
        <w:t xml:space="preserve"> and </w:t>
      </w:r>
      <w:r w:rsidR="00623471" w:rsidRPr="0072244A">
        <w:t xml:space="preserve">were </w:t>
      </w:r>
      <w:r w:rsidRPr="0078244F">
        <w:t xml:space="preserve">split </w:t>
      </w:r>
      <w:r w:rsidR="00623471" w:rsidRPr="00FF5ECA">
        <w:t>and exported</w:t>
      </w:r>
      <w:r w:rsidR="00076C34">
        <w:t xml:space="preserve"> as</w:t>
      </w:r>
      <w:r w:rsidRPr="00C737AB">
        <w:t xml:space="preserve"> separate samples for subsequent analys</w:t>
      </w:r>
      <w:r w:rsidR="00623471" w:rsidRPr="00B0547D">
        <w:t>e</w:t>
      </w:r>
      <w:r w:rsidRPr="00B0547D">
        <w:t>s</w:t>
      </w:r>
      <w:r w:rsidR="00B96E7E" w:rsidRPr="00F83E40">
        <w:t xml:space="preserve"> using a semi-supervised computational analysis pipeline.</w:t>
      </w:r>
      <w:r w:rsidR="00623471" w:rsidRPr="00F83E40">
        <w:t xml:space="preserve"> </w:t>
      </w:r>
    </w:p>
    <w:p w14:paraId="09B7222F" w14:textId="738299E5" w:rsidR="00C52260" w:rsidRPr="00B958B2" w:rsidRDefault="008C3B20" w:rsidP="00F31D12">
      <w:pPr>
        <w:ind w:firstLine="720"/>
      </w:pPr>
      <w:r w:rsidRPr="00DB78F9">
        <w:t>We first applied traditional hierarchical gating to</w:t>
      </w:r>
      <w:r w:rsidR="00617A52" w:rsidRPr="00DB78F9">
        <w:t xml:space="preserve"> a subset of samples</w:t>
      </w:r>
      <w:r w:rsidRPr="00DB78F9">
        <w:t xml:space="preserve"> to identify </w:t>
      </w:r>
      <w:r w:rsidR="00617A52" w:rsidRPr="00DB78F9">
        <w:t xml:space="preserve">8 </w:t>
      </w:r>
      <w:r w:rsidRPr="00DB78F9">
        <w:t xml:space="preserve">major immune </w:t>
      </w:r>
      <w:r w:rsidR="00617A52" w:rsidRPr="00DB78F9">
        <w:t>compartments</w:t>
      </w:r>
      <w:r w:rsidRPr="00DB78F9">
        <w:t xml:space="preserve">: T cells, B cells, </w:t>
      </w:r>
      <w:r w:rsidR="00617A52" w:rsidRPr="00DB78F9">
        <w:t xml:space="preserve">NK cells, NKT cells, </w:t>
      </w:r>
      <w:r w:rsidRPr="00DB78F9">
        <w:t xml:space="preserve">Monocytes, </w:t>
      </w:r>
      <w:r w:rsidR="00617A52" w:rsidRPr="00DB78F9">
        <w:t>m</w:t>
      </w:r>
      <w:r w:rsidRPr="00DB78F9">
        <w:t>DCs,</w:t>
      </w:r>
      <w:r w:rsidR="00617A52" w:rsidRPr="00DB78F9">
        <w:t xml:space="preserve"> pDCs, </w:t>
      </w:r>
      <w:r w:rsidR="009C33FC">
        <w:t xml:space="preserve">and </w:t>
      </w:r>
      <w:r w:rsidR="00617A52" w:rsidRPr="00DB78F9">
        <w:t>basophils. This manually gated data was used to train a logistic</w:t>
      </w:r>
      <w:r w:rsidR="00AB5FA2">
        <w:t xml:space="preserve"> </w:t>
      </w:r>
      <w:r w:rsidR="00617A52" w:rsidRPr="00DB78F9">
        <w:t>regression classifier (which we term Nod), which was then applied to identify these populations in all the samples. We then applied Phenograph</w:t>
      </w:r>
      <w:r w:rsidR="004E6C8F">
        <w:fldChar w:fldCharType="begin" w:fldLock="1"/>
      </w:r>
      <w:r w:rsidR="00AF7EE8">
        <w:instrText>ADDIN CSL_CITATION { "citationItems" : [ { "id" : "ITEM-1", "itemData" : { "DOI" : "10.1016/j.cell.2015.05.047", "ISBN" : "0092-8674", "ISSN" : "00928674", "PMID" : "26095251", "abstract" : "Acute myeloid leukemia (AML) manifests as phenotypically and functionally diverse cells, often within the same patient. Intratumor phenotypic and functional heterogeneity have been linked primarily by physical sorting experiments, which assume that functionally distinct subpopulations can be prospectively isolated by surface phenotypes. This assumption has proven problematic, and we therefore developed a data-driven approach. Using mass cytometry, we profiled surface and intracellular signaling proteins simultaneously in millions of healthy and leukemic cells. We developed PhenoGraph, which algorithmically defines phenotypes in high-dimensional single-cell data. PhenoGraph revealed that the surface phenotypes of leukemic blasts do not necessarily reflect their intracellular state. Using hematopoietic progenitors, we defined a signaling-based measure of cellular phenotype, which led to isolation of a gene expression signature that was predictive of survival in independent cohorts. This study presents new methods for large-scale analysis of single-cell heterogeneity and demonstrates their utility, yielding insights into AML pathophysiology.", "author" : [ { "dropping-particle" : "", "family" : "Levine", "given" : "Jacob\u00a0H. H.", "non-dropping-particle" : "", "parse-names" : false, "suffix" : "" }, { "dropping-particle" : "", "family" : "Simonds", "given" : "Erin\u00a0F. F.", "non-dropping-particle" : "", "parse-names" : false, "suffix" : "" }, { "dropping-particle" : "", "family" : "Bendall", "given" : "Sean\u00a0C. C.", "non-dropping-particle" : "", "parse-names" : false, "suffix" : "" }, { "dropping-particle" : "", "family" : "Davis", "given" : "Kara\u00a0L. L.", "non-dropping-particle" : "", "parse-names" : false, "suffix" : "" }, { "dropping-particle" : "", "family" : "Amir", "given" : "El-ad\u00a0D. Ad D", "non-dropping-particle" : "", "parse-names" : false, "suffix" : "" }, { "dropping-particle" : "", "family" : "Tadmor", "given" : "Michelle\u00a0D. D.", "non-dropping-particle" : "", "parse-names" : false, "suffix" : "" }, { "dropping-particle" : "", "family" : "Litvin", "given" : "Oren", "non-dropping-particle" : "", "parse-names" : false, "suffix" : "" }, { "dropping-particle" : "", "family" : "Fienberg", "given" : "Harris\u00a0G. G.", "non-dropping-particle" : "", "parse-names" : false, "suffix" : "" }, { "dropping-particle" : "", "family" : "Jager", "given" : "Astraea", "non-dropping-particle" : "", "parse-names" : false, "suffix" : "" }, { "dropping-particle" : "", "family" : "Zunder", "given" : "Eli\u00a0R. R.", "non-dropping-particle" : "", "parse-names" : false, "suffix" : "" }, { "dropping-particle" : "", "family" : "Finck", "given" : "Rachel", "non-dropping-particle" : "", "parse-names" : false, "suffix" : "" }, { "dropping-particle" : "", "family" : "Gedman", "given" : "Amanda\u00a0L. L.", "non-dropping-particle" : "", "parse-names" : false, "suffix" : "" }, { "dropping-particle" : "", "family" : "Radtke", "given" : "Ina", "non-dropping-particle" : "", "parse-names" : false, "suffix" : "" }, { "dropping-particle" : "", "family" : "Downing", "given" : "James\u00a0R. R.", "non-dropping-particle" : "", "parse-names" : false, "suffix" : "" }, { "dropping-particle" : "", "family" : "Pe\u2019er", "given" : "Dana", "non-dropping-particle" : "", "parse-names" : false, "suffix" : "" }, { "dropping-particle" : "", "family" : "Nolan", "given" : "Garry\u00a0P. P.", "non-dropping-particle" : "", "parse-names" : false, "suffix" : "" }, { "dropping-particle" : "", "family" : "Pe'er", "given" : "Dana", "non-dropping-particle" : "", "parse-names" : false, "suffix" : "" }, { "dropping-particle" : "", "family" : "Nolan", "given" : "Garry\u00a0P. P.", "non-dropping-particle" : "", "parse-names" : false, "suffix" : "" } ], "container-title" : "Cell", "id" : "ITEM-1", "issue" : "1", "issued" : { "date-parts" : [ [ "2015" ] ] }, "page" : "184-197", "publisher" : "Elsevier Inc.", "title" : "Data-Driven Phenotypic Dissection of AML Reveals Progenitor-like Cells that Correlate with Prognosis", "type" : "article-journal", "volume" : "162" }, "uris" : [ "http://www.mendeley.com/documents/?uuid=ba2f0a76-c75a-4f5a-b459-8f91683c164d" ] } ], "mendeley" : { "formattedCitation" : "&lt;sup&gt;40&lt;/sup&gt;", "plainTextFormattedCitation" : "40", "previouslyFormattedCitation" : "&lt;sup&gt;40&lt;/sup&gt;" }, "properties" : { "noteIndex" : 0 }, "schema" : "https://github.com/citation-style-language/schema/raw/master/csl-citation.json" }</w:instrText>
      </w:r>
      <w:r w:rsidR="004E6C8F">
        <w:fldChar w:fldCharType="separate"/>
      </w:r>
      <w:r w:rsidR="004E6C8F" w:rsidRPr="004E6C8F">
        <w:rPr>
          <w:noProof/>
          <w:vertAlign w:val="superscript"/>
        </w:rPr>
        <w:t>40</w:t>
      </w:r>
      <w:r w:rsidR="004E6C8F">
        <w:fldChar w:fldCharType="end"/>
      </w:r>
      <w:r w:rsidR="00617A52" w:rsidRPr="00DB78F9">
        <w:t xml:space="preserve"> as an unbiased </w:t>
      </w:r>
      <w:r w:rsidR="00B96E7E" w:rsidRPr="00DB78F9">
        <w:t xml:space="preserve">approach to define the phenotypic </w:t>
      </w:r>
      <w:r w:rsidR="00280964" w:rsidRPr="00DB78F9">
        <w:t>heterogeneity</w:t>
      </w:r>
      <w:r w:rsidR="00617A52" w:rsidRPr="00DB78F9">
        <w:t xml:space="preserve"> within each of these compartments (HybridLouvain). The cell clusters identified in each single sample were then meta-clustered across all samples</w:t>
      </w:r>
      <w:r w:rsidRPr="00DB78F9">
        <w:t xml:space="preserve"> </w:t>
      </w:r>
      <w:r w:rsidR="00617A52" w:rsidRPr="00DB78F9">
        <w:t>to identify phenotypically-similar communities that were reproducibly present across multiple samples (MetaHybridLouvain). These meta-clusters were then manually annotated based on overall marker expression profiles</w:t>
      </w:r>
      <w:r w:rsidR="00B96E7E" w:rsidRPr="00DB78F9">
        <w:t xml:space="preserve"> and their association with known immune cell subsets, allowing for the presence of additional phenotypically distinct sub-clusters within these known subsets. These annotations were mapped back to the individual samples, and the relative frequency and median marker expression patterns of these consistently annotated clusters were then exported for further statistical analyses. Metaclusters that were characterized by protein expression patterns that did not correspond to any known cell subsets, including those that appeared to be cell-cell doublets, were annotated as “undefined” and not included in subsequent statistical or multi-scale network analyses.</w:t>
      </w:r>
    </w:p>
    <w:p w14:paraId="7AED347A" w14:textId="035F811B" w:rsidR="009B2F3A" w:rsidRDefault="00095A55" w:rsidP="00095A55">
      <w:pPr>
        <w:pStyle w:val="Heading2"/>
      </w:pPr>
      <w:r>
        <w:t>Multiplex ELISA</w:t>
      </w:r>
    </w:p>
    <w:p w14:paraId="3913C18C" w14:textId="52CF3ED5" w:rsidR="005D11BC" w:rsidRDefault="005D11BC" w:rsidP="005D11BC">
      <w:r w:rsidRPr="00BA54F3">
        <w:rPr>
          <w:highlight w:val="yellow"/>
        </w:rPr>
        <w:t>TODO</w:t>
      </w:r>
      <w:r w:rsidR="00F807B2">
        <w:t>, Daniela?</w:t>
      </w:r>
    </w:p>
    <w:p w14:paraId="4FFEF73B" w14:textId="1614A8B7" w:rsidR="00095A55" w:rsidRDefault="00095A55" w:rsidP="00095A55">
      <w:pPr>
        <w:pStyle w:val="Heading2"/>
      </w:pPr>
      <w:r>
        <w:t>Viral titer assays</w:t>
      </w:r>
    </w:p>
    <w:p w14:paraId="1C6A5E62" w14:textId="68943E79" w:rsidR="005D11BC" w:rsidRDefault="005D11BC" w:rsidP="005D11BC">
      <w:r w:rsidRPr="00BA54F3">
        <w:rPr>
          <w:highlight w:val="yellow"/>
        </w:rPr>
        <w:t>TODO</w:t>
      </w:r>
      <w:r w:rsidR="00F807B2">
        <w:t>, Daniela?</w:t>
      </w:r>
    </w:p>
    <w:p w14:paraId="6B9D86EE" w14:textId="5297345B" w:rsidR="003F4D67" w:rsidRDefault="009B2F3A" w:rsidP="003F4D67">
      <w:pPr>
        <w:pStyle w:val="Heading2"/>
      </w:pPr>
      <w:r>
        <w:t>Preparation of RNA sequencing libraries</w:t>
      </w:r>
    </w:p>
    <w:p w14:paraId="303C646A" w14:textId="7456E3EB" w:rsidR="005D11BC" w:rsidRDefault="006259E2" w:rsidP="005D11BC">
      <w:r w:rsidRPr="006259E2">
        <w:rPr>
          <w:iCs/>
        </w:rPr>
        <w:t xml:space="preserve">Total RNA was extracted from PaxGene RNA blood with the PAXgene Blood RNA Kit (Qiagen) by following manufacturers’ instructions including DNAse digestion and an additional clean-up using RNEasy MinElute kit (Qiagen). Purified RNA samples were quantified by </w:t>
      </w:r>
      <w:r w:rsidRPr="006259E2">
        <w:t>Qubit 3.0 fluorometer with RNA High Sensitivity Assay kit (Thermo-Fisher)</w:t>
      </w:r>
      <w:r w:rsidRPr="006259E2">
        <w:rPr>
          <w:iCs/>
        </w:rPr>
        <w:t xml:space="preserve">. </w:t>
      </w:r>
      <w:r w:rsidRPr="006259E2">
        <w:t xml:space="preserve">The </w:t>
      </w:r>
      <w:r w:rsidRPr="006259E2">
        <w:rPr>
          <w:iCs/>
        </w:rPr>
        <w:t>quality</w:t>
      </w:r>
      <w:r w:rsidRPr="006259E2">
        <w:t xml:space="preserve"> of the RNA was </w:t>
      </w:r>
      <w:r w:rsidRPr="006259E2">
        <w:rPr>
          <w:iCs/>
        </w:rPr>
        <w:t>confirmed by</w:t>
      </w:r>
      <w:r w:rsidRPr="006259E2">
        <w:t xml:space="preserve"> Tape</w:t>
      </w:r>
      <w:r w:rsidR="000A3048">
        <w:t>S</w:t>
      </w:r>
      <w:r w:rsidRPr="006259E2">
        <w:t>tation 2200 with the RNA High Sensitivity ScreenTape (Agilent Technologies).</w:t>
      </w:r>
      <w:r w:rsidRPr="006259E2">
        <w:rPr>
          <w:iCs/>
        </w:rPr>
        <w:t xml:space="preserve"> To prepare the 96 samples’ libraries, </w:t>
      </w:r>
      <w:r w:rsidRPr="006259E2">
        <w:t xml:space="preserve">ribosomal RNA (rRNA) and globin mRNA were removed from 200ng total RNA, and the remaining RNA </w:t>
      </w:r>
      <w:r w:rsidR="00E766AF">
        <w:t>was</w:t>
      </w:r>
      <w:r w:rsidR="00E766AF" w:rsidRPr="006259E2">
        <w:t xml:space="preserve"> </w:t>
      </w:r>
      <w:r w:rsidRPr="006259E2">
        <w:t>fragmented and primed for cDNA synthesis using TruSeq Total Stranded RNA HT kit with Ribo-Zero Globin on a Microlab STAR automated liquid handling system (Hamilton).</w:t>
      </w:r>
      <w:r w:rsidRPr="006259E2">
        <w:rPr>
          <w:iCs/>
        </w:rPr>
        <w:t xml:space="preserve"> The </w:t>
      </w:r>
      <w:r w:rsidRPr="006259E2">
        <w:t>libraries were barcoded with TruSeq HT indices to allow for multiplexing and ligation-mediated PCR was performed to enrich barcoded libraries for 15 cycles,</w:t>
      </w:r>
      <w:r w:rsidRPr="006259E2">
        <w:rPr>
          <w:iCs/>
        </w:rPr>
        <w:t xml:space="preserve"> then purified with the Agencourt AMPure XP beads system (Beckman Coulter). The libraries were assessed for quality with the high sensitivity DNA chip in a </w:t>
      </w:r>
      <w:r w:rsidRPr="006259E2">
        <w:t>Tape</w:t>
      </w:r>
      <w:r w:rsidR="000A3048">
        <w:t>S</w:t>
      </w:r>
      <w:r w:rsidRPr="006259E2">
        <w:t xml:space="preserve">tation 2200 </w:t>
      </w:r>
      <w:r w:rsidRPr="006259E2">
        <w:rPr>
          <w:iCs/>
        </w:rPr>
        <w:t xml:space="preserve">(Agilent) and quantified with KAPA Library Quantification Kits for Illumina platforms </w:t>
      </w:r>
      <w:r w:rsidRPr="006259E2">
        <w:t>(Kapa Biosystems)</w:t>
      </w:r>
      <w:r w:rsidRPr="006259E2">
        <w:rPr>
          <w:iCs/>
        </w:rPr>
        <w:t xml:space="preserve">. The libraries were diluted to 2nM and combined equimolarly in pools of 12. These pools were then clustered using </w:t>
      </w:r>
      <w:r w:rsidR="00430993">
        <w:rPr>
          <w:iCs/>
        </w:rPr>
        <w:t>a</w:t>
      </w:r>
      <w:r w:rsidRPr="006259E2">
        <w:rPr>
          <w:iCs/>
        </w:rPr>
        <w:t xml:space="preserve"> cBot (Illumina) with </w:t>
      </w:r>
      <w:r w:rsidR="00430993">
        <w:rPr>
          <w:iCs/>
        </w:rPr>
        <w:t xml:space="preserve">a </w:t>
      </w:r>
      <w:r w:rsidRPr="006259E2">
        <w:rPr>
          <w:iCs/>
        </w:rPr>
        <w:t xml:space="preserve">HiSeq 3000/4000 paired-end cluster kit on a patterned flow cell, one pool per lane. The flow cell was sequenced on a HiSeq4000 using </w:t>
      </w:r>
      <w:r w:rsidR="00FE0E0D">
        <w:rPr>
          <w:iCs/>
        </w:rPr>
        <w:t xml:space="preserve">a </w:t>
      </w:r>
      <w:r w:rsidRPr="006259E2">
        <w:rPr>
          <w:iCs/>
        </w:rPr>
        <w:t>HiSeq 3000/4000 SBS kit (300 cycle</w:t>
      </w:r>
      <w:r w:rsidR="005F35DD">
        <w:rPr>
          <w:iCs/>
        </w:rPr>
        <w:t>s</w:t>
      </w:r>
      <w:r w:rsidRPr="006259E2">
        <w:rPr>
          <w:iCs/>
        </w:rPr>
        <w:t xml:space="preserve">, Illumina). </w:t>
      </w:r>
      <w:r w:rsidR="00D90C5A">
        <w:rPr>
          <w:iCs/>
        </w:rPr>
        <w:t>Two technical replicates were sequenced per biological sample</w:t>
      </w:r>
      <w:r w:rsidR="005C38D3">
        <w:rPr>
          <w:iCs/>
        </w:rPr>
        <w:t xml:space="preserve"> for a total of 168 sequencing runs.</w:t>
      </w:r>
    </w:p>
    <w:p w14:paraId="74253B70" w14:textId="0BA8CC96" w:rsidR="003F4D67" w:rsidRDefault="003626FE" w:rsidP="003626FE">
      <w:pPr>
        <w:pStyle w:val="Heading2"/>
      </w:pPr>
      <w:r>
        <w:t>Pre-processing of RNA-</w:t>
      </w:r>
      <w:r w:rsidR="004230FF">
        <w:t xml:space="preserve">seq </w:t>
      </w:r>
      <w:r>
        <w:t>data</w:t>
      </w:r>
    </w:p>
    <w:p w14:paraId="0B607825" w14:textId="270E9D90" w:rsidR="005D11BC" w:rsidRDefault="00C60A65" w:rsidP="005D11BC">
      <w:r>
        <w:rPr>
          <w:iCs/>
        </w:rPr>
        <w:t>Sequenc</w:t>
      </w:r>
      <w:r w:rsidR="00F03EDE">
        <w:rPr>
          <w:iCs/>
        </w:rPr>
        <w:t>er-</w:t>
      </w:r>
      <w:r>
        <w:rPr>
          <w:iCs/>
        </w:rPr>
        <w:t>generated b</w:t>
      </w:r>
      <w:r w:rsidR="00CB2234" w:rsidRPr="00CB2234">
        <w:rPr>
          <w:iCs/>
        </w:rPr>
        <w:t xml:space="preserve">ase call (BCL) files were converted to </w:t>
      </w:r>
      <w:r w:rsidR="0030078A">
        <w:rPr>
          <w:iCs/>
        </w:rPr>
        <w:t>FASTQ</w:t>
      </w:r>
      <w:r w:rsidR="00CB2234" w:rsidRPr="00CB2234">
        <w:rPr>
          <w:iCs/>
        </w:rPr>
        <w:t xml:space="preserve"> files</w:t>
      </w:r>
      <w:r w:rsidR="00C719D8">
        <w:rPr>
          <w:iCs/>
        </w:rPr>
        <w:t xml:space="preserve"> and </w:t>
      </w:r>
      <w:r w:rsidR="005D655E">
        <w:rPr>
          <w:iCs/>
        </w:rPr>
        <w:t xml:space="preserve">the </w:t>
      </w:r>
      <w:r>
        <w:rPr>
          <w:iCs/>
        </w:rPr>
        <w:t>multiplexed samples</w:t>
      </w:r>
      <w:r w:rsidR="005D655E">
        <w:rPr>
          <w:iCs/>
        </w:rPr>
        <w:t xml:space="preserve"> were separated</w:t>
      </w:r>
      <w:r w:rsidR="00A125E2">
        <w:rPr>
          <w:iCs/>
        </w:rPr>
        <w:t xml:space="preserve"> using bcl2fastq</w:t>
      </w:r>
      <w:r w:rsidR="002058ED">
        <w:rPr>
          <w:iCs/>
        </w:rPr>
        <w:t xml:space="preserve">, which was then assessed for sequencing quality using </w:t>
      </w:r>
      <w:r w:rsidR="00A124E9" w:rsidRPr="00CB2234">
        <w:rPr>
          <w:iCs/>
        </w:rPr>
        <w:t xml:space="preserve">FastQC </w:t>
      </w:r>
      <w:r w:rsidR="002058ED">
        <w:rPr>
          <w:iCs/>
        </w:rPr>
        <w:t>(</w:t>
      </w:r>
      <w:r w:rsidR="00A124E9" w:rsidRPr="00CB2234">
        <w:rPr>
          <w:iCs/>
        </w:rPr>
        <w:t>version</w:t>
      </w:r>
      <w:r w:rsidR="00A124E9" w:rsidRPr="00CB2234">
        <w:t xml:space="preserve"> </w:t>
      </w:r>
      <w:r w:rsidR="00A124E9" w:rsidRPr="00CB2234">
        <w:rPr>
          <w:iCs/>
        </w:rPr>
        <w:t>0.11.4</w:t>
      </w:r>
      <w:r w:rsidR="002058ED">
        <w:rPr>
          <w:iCs/>
        </w:rPr>
        <w:t xml:space="preserve">, </w:t>
      </w:r>
      <w:hyperlink r:id="rId17" w:history="1">
        <w:r w:rsidR="002058ED" w:rsidRPr="00446A74">
          <w:rPr>
            <w:rStyle w:val="Hyperlink"/>
            <w:iCs/>
          </w:rPr>
          <w:t>http://www.bioinformatics.babraham.ac.uk/projects/fastqc/</w:t>
        </w:r>
      </w:hyperlink>
      <w:r w:rsidR="00A124E9" w:rsidRPr="00CB2234">
        <w:rPr>
          <w:iCs/>
        </w:rPr>
        <w:t>)</w:t>
      </w:r>
      <w:r w:rsidR="00CB2234" w:rsidRPr="00CB2234">
        <w:rPr>
          <w:iCs/>
        </w:rPr>
        <w:t xml:space="preserve"> to assess the quality of the sequencing data. The </w:t>
      </w:r>
      <w:r w:rsidR="00433B6E">
        <w:rPr>
          <w:iCs/>
        </w:rPr>
        <w:t>fastq files</w:t>
      </w:r>
      <w:r w:rsidR="00CB2234" w:rsidRPr="00CB2234">
        <w:rPr>
          <w:iCs/>
        </w:rPr>
        <w:t xml:space="preserve"> were </w:t>
      </w:r>
      <w:r w:rsidR="00433B6E">
        <w:rPr>
          <w:iCs/>
        </w:rPr>
        <w:t>quality filtered by</w:t>
      </w:r>
      <w:r w:rsidR="00CB2234" w:rsidRPr="00CB2234">
        <w:rPr>
          <w:iCs/>
        </w:rPr>
        <w:t xml:space="preserve"> using </w:t>
      </w:r>
      <w:r w:rsidR="00A124E9" w:rsidRPr="00CB2234">
        <w:rPr>
          <w:iCs/>
        </w:rPr>
        <w:t>FASTA</w:t>
      </w:r>
      <w:r w:rsidR="00A124E9">
        <w:rPr>
          <w:iCs/>
        </w:rPr>
        <w:t>X</w:t>
      </w:r>
      <w:r w:rsidR="00A124E9" w:rsidRPr="00CB2234">
        <w:rPr>
          <w:iCs/>
        </w:rPr>
        <w:t xml:space="preserve"> </w:t>
      </w:r>
      <w:r w:rsidR="00A124E9">
        <w:rPr>
          <w:iCs/>
        </w:rPr>
        <w:t>T</w:t>
      </w:r>
      <w:r w:rsidR="00A124E9" w:rsidRPr="00CB2234">
        <w:rPr>
          <w:iCs/>
        </w:rPr>
        <w:t xml:space="preserve">oolkit </w:t>
      </w:r>
      <w:r w:rsidR="00A124E9">
        <w:rPr>
          <w:iCs/>
        </w:rPr>
        <w:t>(</w:t>
      </w:r>
      <w:hyperlink r:id="rId18" w:history="1">
        <w:r w:rsidR="005C0BBF" w:rsidRPr="003505D2">
          <w:rPr>
            <w:rStyle w:val="Hyperlink"/>
            <w:iCs/>
          </w:rPr>
          <w:t>http://hannonlab.cshl.edu/fastx_toolkit/</w:t>
        </w:r>
      </w:hyperlink>
      <w:r w:rsidR="00A124E9">
        <w:rPr>
          <w:iCs/>
        </w:rPr>
        <w:t xml:space="preserve">) </w:t>
      </w:r>
      <w:r w:rsidR="00C93C19">
        <w:rPr>
          <w:iCs/>
        </w:rPr>
        <w:t xml:space="preserve">with the invocation </w:t>
      </w:r>
      <w:r w:rsidR="00A94695" w:rsidRPr="0005373F">
        <w:rPr>
          <w:rStyle w:val="HTMLCode"/>
        </w:rPr>
        <w:t xml:space="preserve">fastq_quality_filter </w:t>
      </w:r>
      <w:r w:rsidR="00057F18" w:rsidRPr="0005373F">
        <w:rPr>
          <w:rStyle w:val="HTMLCode"/>
        </w:rPr>
        <w:t>-q 30 -p 50 -v -Q 33</w:t>
      </w:r>
      <w:r w:rsidR="00C250DC">
        <w:rPr>
          <w:iCs/>
        </w:rPr>
        <w:t xml:space="preserve">, </w:t>
      </w:r>
      <w:r w:rsidR="00433B6E">
        <w:rPr>
          <w:iCs/>
        </w:rPr>
        <w:t>and</w:t>
      </w:r>
      <w:r w:rsidR="00C250DC">
        <w:rPr>
          <w:iCs/>
        </w:rPr>
        <w:t xml:space="preserve"> only</w:t>
      </w:r>
      <w:r w:rsidR="00433B6E">
        <w:rPr>
          <w:iCs/>
        </w:rPr>
        <w:t xml:space="preserve"> the s</w:t>
      </w:r>
      <w:r w:rsidR="00CB2234" w:rsidRPr="00CB2234">
        <w:rPr>
          <w:iCs/>
        </w:rPr>
        <w:t xml:space="preserve">equencing reads that </w:t>
      </w:r>
      <w:r w:rsidR="00C250DC">
        <w:rPr>
          <w:iCs/>
        </w:rPr>
        <w:t>met</w:t>
      </w:r>
      <w:r w:rsidR="00CB2234" w:rsidRPr="00CB2234">
        <w:rPr>
          <w:iCs/>
        </w:rPr>
        <w:t xml:space="preserve"> all </w:t>
      </w:r>
      <w:r w:rsidR="00BD330A">
        <w:rPr>
          <w:iCs/>
        </w:rPr>
        <w:t>quality control</w:t>
      </w:r>
      <w:r w:rsidR="00CB2234" w:rsidRPr="00CB2234">
        <w:rPr>
          <w:iCs/>
        </w:rPr>
        <w:t xml:space="preserve"> requirements were aligned to </w:t>
      </w:r>
      <w:r w:rsidR="00D53935">
        <w:rPr>
          <w:iCs/>
        </w:rPr>
        <w:t>the latest</w:t>
      </w:r>
      <w:r w:rsidR="00CB2234" w:rsidRPr="00CB2234">
        <w:rPr>
          <w:iCs/>
        </w:rPr>
        <w:t xml:space="preserve"> human reference genome (GRCh38) using HISAT2</w:t>
      </w:r>
      <w:r w:rsidR="004B5FF5">
        <w:rPr>
          <w:iCs/>
        </w:rPr>
        <w:fldChar w:fldCharType="begin" w:fldLock="1"/>
      </w:r>
      <w:r w:rsidR="00D675C3">
        <w:rPr>
          <w:iCs/>
        </w:rPr>
        <w:instrText>ADDIN CSL_CITATION { "citationItems" : [ { "id" : "ITEM-1", "itemData" : { "DOI" : "10.1038/nmeth.3317", "ISBN" : "1548-7091", "ISSN" : "1548-7105", "PMID" : "25751142", "abstract" : "HISAT (hierarchical indexing for spliced alignment of transcripts) is a highly efficient system for aligning reads from RNA sequencing experiments. HISAT uses an indexing scheme based on the Burrows-Wheeler transform and the Ferragina-Manzini (FM) index, employing two types of indexes for alignment: a whole-genome FM index to anchor each alignment and numerous local FM indexes for very rapid extensions of these alignments. HISAT's hierarchical index for the human genome contains 48,000 local FM indexes, each representing a genomic region of \u223c64,000 bp. Tests on real and simulated data sets showed that HISAT is the fastest system currently available, with equal or better accuracy than any other method. Despite its large number of indexes, HISAT requires only 4.3 gigabytes of memory. HISAT supports genomes of any size, including those larger than 4 billion bases.", "author" : [ { "dropping-particle" : "", "family" : "Kim", "given" : "Daehwan", "non-dropping-particle" : "", "parse-names" : false, "suffix" :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5" ] ] }, "page" : "357-60", "title" : "HISAT: a fast spliced aligner with low memory requirements.", "type" : "article-journal", "volume" : "12" }, "uris" : [ "http://www.mendeley.com/documents/?uuid=2f7ffe69-7f15-4633-b225-33dda553c619" ] } ], "mendeley" : { "formattedCitation" : "&lt;sup&gt;80&lt;/sup&gt;", "plainTextFormattedCitation" : "80", "previouslyFormattedCitation" : "&lt;sup&gt;80&lt;/sup&gt;" }, "properties" : { "noteIndex" : 0 }, "schema" : "https://github.com/citation-style-language/schema/raw/master/csl-citation.json" }</w:instrText>
      </w:r>
      <w:r w:rsidR="004B5FF5">
        <w:rPr>
          <w:iCs/>
        </w:rPr>
        <w:fldChar w:fldCharType="separate"/>
      </w:r>
      <w:r w:rsidR="00827247" w:rsidRPr="00827247">
        <w:rPr>
          <w:iCs/>
          <w:noProof/>
          <w:vertAlign w:val="superscript"/>
        </w:rPr>
        <w:t>80</w:t>
      </w:r>
      <w:r w:rsidR="004B5FF5">
        <w:rPr>
          <w:iCs/>
        </w:rPr>
        <w:fldChar w:fldCharType="end"/>
      </w:r>
      <w:r w:rsidR="00CB2234" w:rsidRPr="00CB2234">
        <w:rPr>
          <w:iCs/>
        </w:rPr>
        <w:t xml:space="preserve"> (version 2.0.4)</w:t>
      </w:r>
      <w:r w:rsidR="00576C99">
        <w:rPr>
          <w:iCs/>
        </w:rPr>
        <w:t>.</w:t>
      </w:r>
      <w:r w:rsidR="00CB2234" w:rsidRPr="00CB2234">
        <w:rPr>
          <w:iCs/>
        </w:rPr>
        <w:t xml:space="preserve"> SAMtools</w:t>
      </w:r>
      <w:r w:rsidR="006357D5">
        <w:rPr>
          <w:iCs/>
        </w:rPr>
        <w:fldChar w:fldCharType="begin" w:fldLock="1"/>
      </w:r>
      <w:r w:rsidR="00D675C3">
        <w:rPr>
          <w:iCs/>
        </w:rPr>
        <w:instrText>ADDIN CSL_CITATION { "citationItems" : [ { "id" : "ITEM-1", "itemData" : { "DOI" : "10.1093/bioinformatics/btp352", "ISBN" : "1367-4803\\r1460-2059", "ISSN" : "13674803",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6e9730a6-213f-4c4f-9831-a35d4c013472" ] } ], "mendeley" : { "formattedCitation" : "&lt;sup&gt;81&lt;/sup&gt;", "plainTextFormattedCitation" : "81", "previouslyFormattedCitation" : "&lt;sup&gt;81&lt;/sup&gt;" }, "properties" : { "noteIndex" : 0 }, "schema" : "https://github.com/citation-style-language/schema/raw/master/csl-citation.json" }</w:instrText>
      </w:r>
      <w:r w:rsidR="006357D5">
        <w:rPr>
          <w:iCs/>
        </w:rPr>
        <w:fldChar w:fldCharType="separate"/>
      </w:r>
      <w:r w:rsidR="00827247" w:rsidRPr="00827247">
        <w:rPr>
          <w:iCs/>
          <w:noProof/>
          <w:vertAlign w:val="superscript"/>
        </w:rPr>
        <w:t>81</w:t>
      </w:r>
      <w:r w:rsidR="006357D5">
        <w:rPr>
          <w:iCs/>
        </w:rPr>
        <w:fldChar w:fldCharType="end"/>
      </w:r>
      <w:r w:rsidR="00CB2234" w:rsidRPr="00CB2234">
        <w:rPr>
          <w:iCs/>
        </w:rPr>
        <w:t xml:space="preserve"> (version 0.1.19) was used to sort and convert the SAM files to BAM. </w:t>
      </w:r>
      <w:r w:rsidR="00CB2234" w:rsidRPr="00CB2234">
        <w:t>Aligned sequences were assembled into potential transcripts using StringTie</w:t>
      </w:r>
      <w:r w:rsidR="004B5FF5">
        <w:fldChar w:fldCharType="begin" w:fldLock="1"/>
      </w:r>
      <w:r w:rsidR="00D675C3">
        <w:instrText>ADDIN CSL_CITATION { "citationItems" : [ { "id" : "ITEM-1", "itemData" : { "DOI" : "10.1038/nbt.3122", "ISBN" : "1546-1696 (Electronic)\\r1087-0156 (Linking)", "ISSN" : "1546-1696", "PMID" : "25690850", "abstract" : "Methods used to sequence the transcriptome often produce more than 200 million short sequences. We introduce StringTie, a computational method that applies a network flow algorithm originally developed in optimization theory, together with optional de novo assembly, to assemble these complex data sets into transcripts. When used to analyze both simulated and real data sets, StringTie produces more complete and accurate reconstructions of genes and better estimates of expression levels, compared with other leading transcript assembly programs including Cufflinks, IsoLasso, Scripture and Traph. For example, on 90 million reads from human blood, StringTie correctly assembled 10,990 transcripts, whereas the next best assembly was of 7,187 transcripts by Cufflinks, which is a 53% increase in transcripts assembled. On a simulated data set, StringTie correctly assembled 7,559 transcripts, which is 20% more than the 6,310 assembled by Cufflinks. As well as producing a more complete transcriptome assembly, StringTie runs faster on all data sets tested to date compared with other assembly software, including Cufflinks.", "author" : [ { "dropping-particle" : "", "family" : "Pertea", "given" : "Mihaela", "non-dropping-particle" : "", "parse-names" : false, "suffix" : "" }, { "dropping-particle" : "", "family" : "Pertea", "given" : "Geo M", "non-dropping-particle" : "", "parse-names" : false, "suffix" : "" }, { "dropping-particle" : "", "family" : "Antonescu", "given" : "Corina M", "non-dropping-particle" : "", "parse-names" : false, "suffix" : "" }, { "dropping-particle" : "", "family" : "Chang", "given" : "Tsung-Cheng", "non-dropping-particle" : "", "parse-names" : false, "suffix" : "" }, { "dropping-particle" : "", "family" : "Mendell", "given" : "Joshua T", "non-dropping-particle" : "", "parse-names" : false, "suffix" : "" }, { "dropping-particle" : "", "family" : "Salzberg", "given" : "Steven L", "non-dropping-particle" : "", "parse-names" : false, "suffix" : "" } ], "container-title" : "Nature biotechnology", "id" : "ITEM-1", "issue" : "3", "issued" : { "date-parts" : [ [ "2015" ] ] }, "page" : "290-5", "title" : "StringTie enables improved reconstruction of a transcriptome from RNA-seq reads.", "type" : "article-journal", "volume" : "33" }, "uris" : [ "http://www.mendeley.com/documents/?uuid=b4ff8c8e-8090-43f0-8d5e-ffec719693ce" ] } ], "mendeley" : { "formattedCitation" : "&lt;sup&gt;82&lt;/sup&gt;", "plainTextFormattedCitation" : "82", "previouslyFormattedCitation" : "&lt;sup&gt;82&lt;/sup&gt;" }, "properties" : { "noteIndex" : 0 }, "schema" : "https://github.com/citation-style-language/schema/raw/master/csl-citation.json" }</w:instrText>
      </w:r>
      <w:r w:rsidR="004B5FF5">
        <w:fldChar w:fldCharType="separate"/>
      </w:r>
      <w:r w:rsidR="00827247" w:rsidRPr="00827247">
        <w:rPr>
          <w:noProof/>
          <w:vertAlign w:val="superscript"/>
        </w:rPr>
        <w:t>82</w:t>
      </w:r>
      <w:r w:rsidR="004B5FF5">
        <w:fldChar w:fldCharType="end"/>
      </w:r>
      <w:r w:rsidR="00CB2234" w:rsidRPr="00CB2234">
        <w:t xml:space="preserve"> (version</w:t>
      </w:r>
      <w:r w:rsidR="002C4FEF">
        <w:t xml:space="preserve"> </w:t>
      </w:r>
      <w:r w:rsidR="00CB2234" w:rsidRPr="00CB2234">
        <w:t>1.2.2).</w:t>
      </w:r>
      <w:r w:rsidR="00834FAA" w:rsidRPr="00834FAA">
        <w:t xml:space="preserve"> </w:t>
      </w:r>
      <w:r w:rsidR="003C25B1">
        <w:t>SAM file</w:t>
      </w:r>
      <w:r w:rsidR="005011F8">
        <w:t>s</w:t>
      </w:r>
      <w:r w:rsidR="003C25B1">
        <w:t xml:space="preserve"> of preprocessed </w:t>
      </w:r>
      <w:r w:rsidR="005762B9" w:rsidRPr="005762B9">
        <w:t xml:space="preserve">RNA-seq alignments were also analyzed with </w:t>
      </w:r>
      <w:r w:rsidR="005011F8">
        <w:t xml:space="preserve">the </w:t>
      </w:r>
      <w:r w:rsidR="00A64143" w:rsidRPr="0005373F">
        <w:rPr>
          <w:rStyle w:val="HTMLCode"/>
        </w:rPr>
        <w:t>htseq-count</w:t>
      </w:r>
      <w:r w:rsidR="00A64143">
        <w:t xml:space="preserve"> script </w:t>
      </w:r>
      <w:r w:rsidR="005011F8">
        <w:t xml:space="preserve">from </w:t>
      </w:r>
      <w:r w:rsidR="005011F8" w:rsidRPr="005762B9">
        <w:t>HTseq</w:t>
      </w:r>
      <w:r w:rsidR="00242513">
        <w:fldChar w:fldCharType="begin" w:fldLock="1"/>
      </w:r>
      <w:r w:rsidR="00D675C3">
        <w:instrText>ADDIN CSL_CITATION { "citationItems" : [ { "id" : "ITEM-1", "itemData" : { "DOI" : "10.1093/bioinformatics/btu638", "ISBN" : "1367-4811 (Electronic) 1367-4803 (Linking)", "ISSN" : "14602059",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 : "2", "issued" : { "date-parts" : [ [ "2015" ] ] }, "page" : "166-169", "title" : "HTSeq-A Python framework to work with high-throughput sequencing data", "type" : "article-journal", "volume" : "31" }, "uris" : [ "http://www.mendeley.com/documents/?uuid=bac760bc-2091-4c7a-a420-96ce2942d057" ] } ], "mendeley" : { "formattedCitation" : "&lt;sup&gt;83&lt;/sup&gt;", "plainTextFormattedCitation" : "83", "previouslyFormattedCitation" : "&lt;sup&gt;83&lt;/sup&gt;" }, "properties" : { "noteIndex" : 0 }, "schema" : "https://github.com/citation-style-language/schema/raw/master/csl-citation.json" }</w:instrText>
      </w:r>
      <w:r w:rsidR="00242513">
        <w:fldChar w:fldCharType="separate"/>
      </w:r>
      <w:r w:rsidR="00827247" w:rsidRPr="00827247">
        <w:rPr>
          <w:noProof/>
          <w:vertAlign w:val="superscript"/>
        </w:rPr>
        <w:t>83</w:t>
      </w:r>
      <w:r w:rsidR="00242513">
        <w:fldChar w:fldCharType="end"/>
      </w:r>
      <w:r w:rsidR="005011F8" w:rsidRPr="005762B9">
        <w:t xml:space="preserve"> </w:t>
      </w:r>
      <w:r w:rsidR="003C25B1">
        <w:t>f</w:t>
      </w:r>
      <w:r w:rsidR="003C25B1" w:rsidRPr="003C25B1">
        <w:t xml:space="preserve">or differential expression analysis by counting </w:t>
      </w:r>
      <w:r w:rsidR="003C25B1">
        <w:t>the overlap of reads with genes</w:t>
      </w:r>
      <w:r w:rsidR="005011F8">
        <w:t>.</w:t>
      </w:r>
    </w:p>
    <w:p w14:paraId="2EFD8CE6" w14:textId="67FF3329" w:rsidR="004075BC" w:rsidRDefault="004075BC" w:rsidP="004075BC">
      <w:pPr>
        <w:pStyle w:val="Heading2"/>
      </w:pPr>
      <w:r>
        <w:t>Differential expression analyses</w:t>
      </w:r>
    </w:p>
    <w:p w14:paraId="08BF2764" w14:textId="7D751C98" w:rsidR="00837CC3" w:rsidRDefault="00837CC3" w:rsidP="00BD71B4">
      <w:pPr>
        <w:rPr>
          <w:iCs/>
        </w:rPr>
      </w:pPr>
      <w:r w:rsidRPr="00CB2234">
        <w:t>These transcripts, representing the different splice variants for each gene locus, were quantified in order to analyze differential expression in response to</w:t>
      </w:r>
      <w:r w:rsidRPr="00CB2234">
        <w:rPr>
          <w:iCs/>
        </w:rPr>
        <w:t xml:space="preserve"> CHIK</w:t>
      </w:r>
      <w:r w:rsidR="00841E42">
        <w:rPr>
          <w:iCs/>
        </w:rPr>
        <w:t>V</w:t>
      </w:r>
      <w:r w:rsidRPr="00CB2234">
        <w:rPr>
          <w:iCs/>
        </w:rPr>
        <w:t xml:space="preserve"> infection. Differentially expressed genes were analyzed using</w:t>
      </w:r>
      <w:r w:rsidR="00D23980">
        <w:rPr>
          <w:iCs/>
        </w:rPr>
        <w:t xml:space="preserve"> the</w:t>
      </w:r>
      <w:r w:rsidRPr="00CB2234">
        <w:rPr>
          <w:iCs/>
        </w:rPr>
        <w:t xml:space="preserve"> R packages </w:t>
      </w:r>
      <w:r w:rsidR="00483162">
        <w:rPr>
          <w:iCs/>
        </w:rPr>
        <w:t>b</w:t>
      </w:r>
      <w:r w:rsidRPr="00CB2234">
        <w:rPr>
          <w:iCs/>
        </w:rPr>
        <w:t>allgow</w:t>
      </w:r>
      <w:r w:rsidR="003479DA">
        <w:rPr>
          <w:iCs/>
        </w:rPr>
        <w:t>n</w:t>
      </w:r>
      <w:r w:rsidR="00D766CA">
        <w:rPr>
          <w:iCs/>
        </w:rPr>
        <w:fldChar w:fldCharType="begin" w:fldLock="1"/>
      </w:r>
      <w:r w:rsidR="00D675C3">
        <w:rPr>
          <w:iCs/>
        </w:rPr>
        <w:instrText>ADDIN CSL_CITATION { "citationItems" : [ { "id" : "ITEM-1", "itemData" : { "DOI" : "10.1101/003665", "abstract" : "We have built a statistical package called Ballgown for estimating differential expression of genes, transcripts, or exons from RNA sequencing experiments. Ballgown is designed to work with the popular Cufflinks transcript assembly software and uses well-motivated statistical methods to provide estimates of changes in expression. It permits statistical analysis at the transcript level for a wide variety of experimental designs, allows adjustment for confounders, and handles studies with continuous covariates. Ballgown provides improved statistical significance estimates as compared to the Cuffdiff differential expression tool included with Cufflinks. We demonstrate the flexibility of the Ballgown package by re-analyzing 667 samples from the GEUVADIS study to identify transcript-level eQTLs and identify non-linear artifacts in transcript data. Our package is freely available from: https://github.com/alyssafrazee/ballgown", "author" : [ { "dropping-particle" : "", "family" : "Frazee", "given" : "A. C.", "non-dropping-particle" : "", "parse-names" : false, "suffix" : "" }, { "dropping-particle" : "", "family" : "Pertea", "given" : "G.", "non-dropping-particle" : "", "parse-names" : false, "suffix" : "" }, { "dropping-particle" : "", "family" : "Jaffe", "given" : "A. E.", "non-dropping-particle" : "", "parse-names" : false, "suffix" : "" }, { "dropping-particle" : "", "family" : "Langmead", "given" : "B.", "non-dropping-particle" : "", "parse-names" : false, "suffix" : "" }, { "dropping-particle" : "", "family" : "Salzberg", "given" : "S. L.", "non-dropping-particle" : "", "parse-names" : false, "suffix" : "" }, { "dropping-particle" : "", "family" : "Leek", "given" : "J. T.", "non-dropping-particle" : "", "parse-names" : false, "suffix" : "" } ], "container-title" : "bioRxiv", "id" : "ITEM-1", "issued" : { "date-parts" : [ [ "2014" ] ] }, "page" : "003665", "title" : "Flexible analysis of transcriptome assemblies with Ballgown", "type" : "article-journal" }, "uris" : [ "http://www.mendeley.com/documents/?uuid=02e653e6-fd97-41aa-a437-b148a688ef3f" ] }, { "id" : "ITEM-2", "itemData" : { "DOI" : "10.1038/nprot.2016.095", "ISBN" : "1754-2189", "ISSN" : "1754-2189", "PMID" : "27560171", "abstract" : "High-throughput sequencing of mRNA (RNA-seq) has become the standard method for measuring and comparing the levels of gene expression in a wide variety of species and conditions. RNA-seq experiments generate very large, complex data sets that demand fast, accurate and flexible software to reduce the raw read data to comprehensible results. HISAT (hierarchical indexing for spliced alignment of transcripts), StringTie and Ballgown are free, open-source software tools for comprehensive analysis of RNA-seq experiments. Together, they allow scientists to align reads to a genome, assemble transcripts including novel splice variants, compute the abundance of these transcripts in each sample and compare experiments to identify differentially expressed genes and transcripts. This protocol describes all the steps necessary to process a large set of raw sequencing reads and create lists of gene transcripts, expression levels, and differentially expressed genes and transcripts. The protocol's execution time depends on the computing resources, but it typically takes under 45 min of computer time. HISAT, StringTie and Ballgown are available from http://ccb.jhu.edu/software.shtml.", "author" : [ { "dropping-particle" : "", "family" : "Pertea", "given" : "Mihaela", "non-dropping-particle" : "", "parse-names" : false, "suffix" : "" }, { "dropping-particle" : "", "family" : "Kim", "given" : "Daehwan", "non-dropping-particle" : "", "parse-names" : false, "suffix" : "" }, { "dropping-particle" : "", "family" : "Pertea", "given" : "Geo M", "non-dropping-particle" : "", "parse-names" : false, "suffix" : "" }, { "dropping-particle" : "", "family" : "Leek", "given" : "Jeffrey T", "non-dropping-particle" : "", "parse-names" : false, "suffix" : "" }, { "dropping-particle" : "", "family" : "Salzberg", "given" : "Steven L", "non-dropping-particle" : "", "parse-names" : false, "suffix" : "" } ], "container-title" : "Nat Protocols", "id" : "ITEM-2", "issue" : "9", "issued" : { "date-parts" : [ [ "2016" ] ] }, "page" : "1650-1667", "publisher" : "Nature Publishing Group", "title" : "Transcript-level expression analysis of RNA-seq experiments with HISAT, StringTie and Ballgown", "type" : "article-journal", "volume" : "11" }, "uris" : [ "http://www.mendeley.com/documents/?uuid=279b8a78-cc35-4590-b4f2-5aafd186d0ba" ] } ], "mendeley" : { "formattedCitation" : "&lt;sup&gt;84,85&lt;/sup&gt;", "plainTextFormattedCitation" : "84,85", "previouslyFormattedCitation" : "&lt;sup&gt;84,85&lt;/sup&gt;" }, "properties" : { "noteIndex" : 0 }, "schema" : "https://github.com/citation-style-language/schema/raw/master/csl-citation.json" }</w:instrText>
      </w:r>
      <w:r w:rsidR="00D766CA">
        <w:rPr>
          <w:iCs/>
        </w:rPr>
        <w:fldChar w:fldCharType="separate"/>
      </w:r>
      <w:r w:rsidR="00827247" w:rsidRPr="00827247">
        <w:rPr>
          <w:iCs/>
          <w:noProof/>
          <w:vertAlign w:val="superscript"/>
        </w:rPr>
        <w:t>84,85</w:t>
      </w:r>
      <w:r w:rsidR="00D766CA">
        <w:rPr>
          <w:iCs/>
        </w:rPr>
        <w:fldChar w:fldCharType="end"/>
      </w:r>
      <w:r w:rsidRPr="00CB2234">
        <w:rPr>
          <w:iCs/>
        </w:rPr>
        <w:t xml:space="preserve"> and DESeq2</w:t>
      </w:r>
      <w:r w:rsidR="003F1271">
        <w:rPr>
          <w:iCs/>
        </w:rPr>
        <w:t>,</w:t>
      </w:r>
      <w:r w:rsidR="00D766CA">
        <w:rPr>
          <w:iCs/>
        </w:rPr>
        <w:fldChar w:fldCharType="begin" w:fldLock="1"/>
      </w:r>
      <w:r w:rsidR="00D675C3">
        <w:rPr>
          <w:iCs/>
        </w:rPr>
        <w:instrText>ADDIN CSL_CITATION { "citationItems" : [ { "id" : "ITEM-1", "itemData" : { "DOI" : "10.1186/gb-2010-11-10-r106", "ISSN" : "1465-6914", "PMID" : "20979621", "abstract" : "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author" : [ { "dropping-particle" : "", "family" : "Anders", "given" : "Simon", "non-dropping-particle" : "", "parse-names" : false, "suffix" : "" }, { "dropping-particle" : "", "family" : "Huber", "given" : "Wolfgang", "non-dropping-particle" : "", "parse-names" : false, "suffix" : "" } ], "container-title" : "Genome biology", "id" : "ITEM-1", "issue" : "10", "issued" : { "date-parts" : [ [ "2010", "1" ] ] }, "note" : "{:PMCID:PMC3218662}", "page" : "R106", "publisher" : "BioMed Central Ltd", "title" : "Differential expression analysis for sequence count data.", "type" : "article-journal", "volume" : "11" }, "uris" : [ "http://www.mendeley.com/documents/?uuid=bb934d56-ac89-4fb9-bdc0-7ca037a4d3ab" ] } ], "mendeley" : { "formattedCitation" : "&lt;sup&gt;86&lt;/sup&gt;", "plainTextFormattedCitation" : "86", "previouslyFormattedCitation" : "&lt;sup&gt;86&lt;/sup&gt;" }, "properties" : { "noteIndex" : 0 }, "schema" : "https://github.com/citation-style-language/schema/raw/master/csl-citation.json" }</w:instrText>
      </w:r>
      <w:r w:rsidR="00D766CA">
        <w:rPr>
          <w:iCs/>
        </w:rPr>
        <w:fldChar w:fldCharType="separate"/>
      </w:r>
      <w:r w:rsidR="00827247" w:rsidRPr="00827247">
        <w:rPr>
          <w:iCs/>
          <w:noProof/>
          <w:vertAlign w:val="superscript"/>
        </w:rPr>
        <w:t>86</w:t>
      </w:r>
      <w:r w:rsidR="00D766CA">
        <w:rPr>
          <w:iCs/>
        </w:rPr>
        <w:fldChar w:fldCharType="end"/>
      </w:r>
      <w:r w:rsidRPr="00CB2234">
        <w:rPr>
          <w:iCs/>
        </w:rPr>
        <w:t xml:space="preserve"> and</w:t>
      </w:r>
      <w:r w:rsidR="001E0943">
        <w:rPr>
          <w:iCs/>
        </w:rPr>
        <w:t xml:space="preserve"> the</w:t>
      </w:r>
      <w:r w:rsidRPr="00CB2234">
        <w:rPr>
          <w:iCs/>
        </w:rPr>
        <w:t xml:space="preserve"> results </w:t>
      </w:r>
      <w:r w:rsidR="003479DA">
        <w:rPr>
          <w:iCs/>
        </w:rPr>
        <w:t>were</w:t>
      </w:r>
      <w:r w:rsidR="00171B04">
        <w:rPr>
          <w:iCs/>
        </w:rPr>
        <w:t xml:space="preserve"> </w:t>
      </w:r>
      <w:r w:rsidRPr="00CB2234">
        <w:rPr>
          <w:iCs/>
        </w:rPr>
        <w:t xml:space="preserve">consolidated to </w:t>
      </w:r>
      <w:r w:rsidR="00DC0B8D">
        <w:rPr>
          <w:iCs/>
        </w:rPr>
        <w:t>increased</w:t>
      </w:r>
      <w:r w:rsidRPr="00CB2234">
        <w:rPr>
          <w:iCs/>
        </w:rPr>
        <w:t xml:space="preserve"> robustness. The samples were compared between acute and convalescent </w:t>
      </w:r>
      <w:r w:rsidR="008859E1">
        <w:rPr>
          <w:iCs/>
        </w:rPr>
        <w:t>timepoints with</w:t>
      </w:r>
      <w:r w:rsidRPr="00CB2234">
        <w:rPr>
          <w:iCs/>
        </w:rPr>
        <w:t xml:space="preserve"> gender, age, and</w:t>
      </w:r>
      <w:r w:rsidR="008859E1">
        <w:rPr>
          <w:iCs/>
        </w:rPr>
        <w:t xml:space="preserve"> infection</w:t>
      </w:r>
      <w:r w:rsidRPr="00CB2234">
        <w:rPr>
          <w:iCs/>
        </w:rPr>
        <w:t xml:space="preserve"> severity </w:t>
      </w:r>
      <w:r w:rsidR="00626701">
        <w:rPr>
          <w:iCs/>
        </w:rPr>
        <w:t xml:space="preserve">included </w:t>
      </w:r>
      <w:r w:rsidRPr="00CB2234">
        <w:rPr>
          <w:iCs/>
        </w:rPr>
        <w:t>as covariates.</w:t>
      </w:r>
      <w:r w:rsidR="009E5134">
        <w:rPr>
          <w:iCs/>
        </w:rPr>
        <w:t xml:space="preserve"> Pathway-based visualization of differentially expressed genes </w:t>
      </w:r>
      <w:r w:rsidR="005A2C6D">
        <w:rPr>
          <w:iCs/>
        </w:rPr>
        <w:t>was performed with</w:t>
      </w:r>
      <w:r w:rsidR="009E5134">
        <w:rPr>
          <w:iCs/>
        </w:rPr>
        <w:t xml:space="preserve"> the pathview</w:t>
      </w:r>
      <w:r w:rsidR="009052C3">
        <w:rPr>
          <w:iCs/>
        </w:rPr>
        <w:fldChar w:fldCharType="begin" w:fldLock="1"/>
      </w:r>
      <w:r w:rsidR="00D675C3">
        <w:rPr>
          <w:iCs/>
        </w:rPr>
        <w:instrText>ADDIN CSL_CITATION { "citationItems" : [ { "id" : "ITEM-1", "itemData" : { "DOI" : "10.1093/bioinformatics/btt285", "ISBN" : "1367-4811 (Electronic)\\r1367-4803 (Linking)", "ISSN" : "13674803", "PMID" : "23740750", "abstract" : "SUMMARY: Pathview is a novel tool set for pathway-based data integration and visualization. It maps and renders user data on relevant pathway graphs. Users only need to supply their data and specify the target pathway. Pathview automatically downloads the pathway graph data, parses the data file, maps and integrates user data onto the pathway and renders pathway graphs with the mapped data. Although built as a stand-alone program, Pathview may seamlessly integrate with pathway and functional analysis tools for large-scale and fully automated analysis pipelines.\\n\\nAVAILABILITY: The package is freely available under the GPLv3 license through Bioconductor and R-Forge. It is available at http://bioconductor.org/packages/release/bioc/html/pathview.html and at http://Pathview.r-forge.r-project.org/.\\n\\nCONTACT: luo_weijun@yahoo.com\\n\\nSUPPLEMENTARY INFORMATION: Supplementary data are available at Bioinformatics online.", "author" : [ { "dropping-particle" : "", "family" : "Luo", "given" : "Weijun", "non-dropping-particle" : "", "parse-names" : false, "suffix" : "" }, { "dropping-particle" : "", "family" : "Brouwer", "given" : "Cory", "non-dropping-particle" : "", "parse-names" : false, "suffix" : "" } ], "container-title" : "Bioinformatics", "id" : "ITEM-1", "issue" : "14", "issued" : { "date-parts" : [ [ "2013" ] ] }, "page" : "1830-1831", "title" : "Pathview: An R/Bioconductor package for pathway-based data integration and visualization", "type" : "article-journal", "volume" : "29" }, "uris" : [ "http://www.mendeley.com/documents/?uuid=3dab8470-3baf-47d6-80dd-459273ddb5cc" ] } ], "mendeley" : { "formattedCitation" : "&lt;sup&gt;87&lt;/sup&gt;", "plainTextFormattedCitation" : "87", "previouslyFormattedCitation" : "&lt;sup&gt;87&lt;/sup&gt;" }, "properties" : { "noteIndex" : 0 }, "schema" : "https://github.com/citation-style-language/schema/raw/master/csl-citation.json" }</w:instrText>
      </w:r>
      <w:r w:rsidR="009052C3">
        <w:rPr>
          <w:iCs/>
        </w:rPr>
        <w:fldChar w:fldCharType="separate"/>
      </w:r>
      <w:r w:rsidR="00827247" w:rsidRPr="00827247">
        <w:rPr>
          <w:iCs/>
          <w:noProof/>
          <w:vertAlign w:val="superscript"/>
        </w:rPr>
        <w:t>87</w:t>
      </w:r>
      <w:r w:rsidR="009052C3">
        <w:rPr>
          <w:iCs/>
        </w:rPr>
        <w:fldChar w:fldCharType="end"/>
      </w:r>
      <w:r w:rsidR="009E5134">
        <w:rPr>
          <w:iCs/>
        </w:rPr>
        <w:t xml:space="preserve"> R package</w:t>
      </w:r>
      <w:r w:rsidR="00083BD2">
        <w:rPr>
          <w:iCs/>
        </w:rPr>
        <w:t xml:space="preserve"> </w:t>
      </w:r>
      <w:r w:rsidR="00C8615C">
        <w:rPr>
          <w:iCs/>
        </w:rPr>
        <w:t>and</w:t>
      </w:r>
      <w:r w:rsidR="00083BD2">
        <w:rPr>
          <w:iCs/>
        </w:rPr>
        <w:t xml:space="preserve"> KEGG</w:t>
      </w:r>
      <w:r w:rsidR="009052C3">
        <w:rPr>
          <w:iCs/>
        </w:rPr>
        <w:fldChar w:fldCharType="begin" w:fldLock="1"/>
      </w:r>
      <w:r w:rsidR="00A938BD">
        <w:rPr>
          <w:iCs/>
        </w:rPr>
        <w:instrText>ADDIN CSL_CITATION { "citationItems" : [ { "id" : "ITEM-1", "itemData" : { "DOI" : "10.1093/nar/27.1.29", "ISSN" : "0305-1048", "author" : [ { "dropping-particle" : "", "family" : "Ogata", "given" : "H.", "non-dropping-particle" : "", "parse-names" : false, "suffix" : "" }, { "dropping-particle" : "", "family" : "Goto", "given" : "S.", "non-dropping-particle" : "", "parse-names" : false, "suffix" : "" }, { "dropping-particle" : "", "family" : "Sato", "given" : "K.", "non-dropping-particle" : "", "parse-names" : false, "suffix" : "" }, { "dropping-particle" : "", "family" : "Fujibuchi", "given" : "W.", "non-dropping-particle" : "", "parse-names" : false, "suffix" : "" }, { "dropping-particle" : "", "family" : "Bono", "given" : "H.", "non-dropping-particle" : "", "parse-names" : false, "suffix" : "" }, { "dropping-particle" : "", "family" : "Kanehisa", "given" : "M.", "non-dropping-particle" : "", "parse-names" : false, "suffix" : "" } ], "container-title" : "Nucleic Acids Research", "id" : "ITEM-1", "issue" : "1", "issued" : { "date-parts" : [ [ "1999", "1", "1" ] ] }, "page" : "29-34", "title" : "KEGG: Kyoto Encyclopedia of Genes and Genomes", "type" : "article-journal", "volume" : "27" }, "uris" : [ "http://www.mendeley.com/documents/?uuid=d0d781e6-cc08-4c9c-8a1b-81256c726357" ] } ], "mendeley" : { "formattedCitation" : "&lt;sup&gt;46&lt;/sup&gt;", "plainTextFormattedCitation" : "46", "previouslyFormattedCitation" : "&lt;sup&gt;46&lt;/sup&gt;" }, "properties" : { "noteIndex" : 0 }, "schema" : "https://github.com/citation-style-language/schema/raw/master/csl-citation.json" }</w:instrText>
      </w:r>
      <w:r w:rsidR="009052C3">
        <w:rPr>
          <w:iCs/>
        </w:rPr>
        <w:fldChar w:fldCharType="separate"/>
      </w:r>
      <w:r w:rsidR="009052C3" w:rsidRPr="009052C3">
        <w:rPr>
          <w:iCs/>
          <w:noProof/>
          <w:vertAlign w:val="superscript"/>
        </w:rPr>
        <w:t>46</w:t>
      </w:r>
      <w:r w:rsidR="009052C3">
        <w:rPr>
          <w:iCs/>
        </w:rPr>
        <w:fldChar w:fldCharType="end"/>
      </w:r>
      <w:r w:rsidR="00083BD2">
        <w:rPr>
          <w:iCs/>
        </w:rPr>
        <w:t xml:space="preserve"> annotations.</w:t>
      </w:r>
    </w:p>
    <w:p w14:paraId="78AF3510" w14:textId="2F2DB31F" w:rsidR="00136CBE" w:rsidRDefault="00136CBE" w:rsidP="00462185">
      <w:pPr>
        <w:ind w:firstLine="720"/>
      </w:pPr>
      <w:r>
        <w:t xml:space="preserve">For differential expression analysis at the transcript level, we </w:t>
      </w:r>
      <w:r w:rsidR="00F13EB5">
        <w:t xml:space="preserve">used </w:t>
      </w:r>
      <w:r>
        <w:t>kallisto</w:t>
      </w:r>
      <w:r>
        <w:fldChar w:fldCharType="begin" w:fldLock="1"/>
      </w:r>
      <w:r>
        <w:instrText>ADDIN CSL_CITATION { "citationItems" : [ { "id" : "ITEM-1", "itemData" : { "DOI" : "10.1038/nbt.3519", "ISBN" : "1546-1696 (Electronic)\r1087-0156 (Linking)", "ISSN" : "1087-0156", "PMID" : "27043002",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 ] }, "page" : "525-527", "title" : "Near-optimal probabilistic RNA-seq quantification", "type" : "article-journal", "volume" : "34" }, "uris" : [ "http://www.mendeley.com/documents/?uuid=393272af-695a-481f-b87c-31342d0e8584" ] } ], "mendeley" : { "formattedCitation" : "&lt;sup&gt;50&lt;/sup&gt;", "plainTextFormattedCitation" : "50", "previouslyFormattedCitation" : "&lt;sup&gt;50&lt;/sup&gt;" }, "properties" : { "noteIndex" : 0 }, "schema" : "https://github.com/citation-style-language/schema/raw/master/csl-citation.json" }</w:instrText>
      </w:r>
      <w:r>
        <w:fldChar w:fldCharType="separate"/>
      </w:r>
      <w:r w:rsidRPr="00136CBE">
        <w:rPr>
          <w:noProof/>
          <w:vertAlign w:val="superscript"/>
        </w:rPr>
        <w:t>50</w:t>
      </w:r>
      <w:r>
        <w:fldChar w:fldCharType="end"/>
      </w:r>
      <w:r w:rsidR="0023798E">
        <w:t xml:space="preserve"> (version </w:t>
      </w:r>
      <w:r w:rsidR="0023798E" w:rsidRPr="0023798E">
        <w:t>0.43.0</w:t>
      </w:r>
      <w:r w:rsidR="0023798E">
        <w:t>)</w:t>
      </w:r>
      <w:r>
        <w:t xml:space="preserve"> and sleuth</w:t>
      </w:r>
      <w:r>
        <w:fldChar w:fldCharType="begin" w:fldLock="1"/>
      </w:r>
      <w:r w:rsidR="001062ED">
        <w:instrText>ADDIN CSL_CITATION { "citationItems" : [ { "id" : "ITEM-1", "itemData" : { "DOI" : "10.1101/058164", "abstract" : "We describe a novel method for the differential analysis of RNA-Seq data that utilizes bootstrapping in conjunction with response error linear modeling to decouple biological variance from inferential variance. The method is implemented in an interactive shiny app called sleuth that utilizes kallisto quantifications and bootstraps for fast and accurate analysis of RNA-Seq experiments.", "author" : [ { "dropping-particle" : "", "family" : "Pimentel", "given" : "Harold J", "non-dropping-particle" : "", "parse-names" : false, "suffix" : "" }, { "dropping-particle" : "", "family" : "Bray", "given" : "Nicolas", "non-dropping-particle" : "", "parse-names" : false, "suffix" : "" }, { "dropping-particle" : "", "family" : "Puente", "given" : "Suzette", "non-dropping-particle" : "", "parse-names" : false, "suffix" : "" }, { "dropping-particle" : "", "family" : "Melsted", "given" : "P\u00e1ll", "non-dropping-particle" : "", "parse-names" : false, "suffix" : "" }, { "dropping-particle" : "", "family" : "Pachter", "given" : "Lior", "non-dropping-particle" : "", "parse-names" : false, "suffix" : "" } ], "container-title" : "bioRxiv", "id" : "ITEM-1", "issued" : { "date-parts" : [ [ "2016" ] ] }, "note" : "NULL", "page" : "058164", "title" : "Differential analysis of RNA-Seq incorporating quantification uncertainty", "type" : "article-journal" }, "uris" : [ "http://www.mendeley.com/documents/?uuid=bf513424-69c9-498b-9f21-9577c7608572" ] } ], "mendeley" : { "formattedCitation" : "&lt;sup&gt;51&lt;/sup&gt;", "plainTextFormattedCitation" : "51", "previouslyFormattedCitation" : "&lt;sup&gt;51&lt;/sup&gt;" }, "properties" : { "noteIndex" : 0 }, "schema" : "https://github.com/citation-style-language/schema/raw/master/csl-citation.json" }</w:instrText>
      </w:r>
      <w:r>
        <w:fldChar w:fldCharType="separate"/>
      </w:r>
      <w:r w:rsidRPr="00136CBE">
        <w:rPr>
          <w:noProof/>
          <w:vertAlign w:val="superscript"/>
        </w:rPr>
        <w:t>51</w:t>
      </w:r>
      <w:r>
        <w:fldChar w:fldCharType="end"/>
      </w:r>
      <w:r w:rsidR="0023798E">
        <w:t xml:space="preserve"> (version </w:t>
      </w:r>
      <w:r w:rsidR="0023798E" w:rsidRPr="0023798E">
        <w:t>0.28.1</w:t>
      </w:r>
      <w:r w:rsidR="0023798E">
        <w:t>).</w:t>
      </w:r>
      <w:r>
        <w:t xml:space="preserve"> </w:t>
      </w:r>
      <w:r w:rsidR="00342391">
        <w:t xml:space="preserve">These methods, based on pseudoalignment counts, are more computationally efficient than </w:t>
      </w:r>
      <w:r w:rsidR="00A17F9C">
        <w:t xml:space="preserve">complete </w:t>
      </w:r>
      <w:r w:rsidR="00342391">
        <w:t xml:space="preserve">alignment methods </w:t>
      </w:r>
      <w:r>
        <w:t xml:space="preserve">and </w:t>
      </w:r>
      <w:r w:rsidR="00342391">
        <w:t xml:space="preserve">can use </w:t>
      </w:r>
      <w:r>
        <w:t>bootstrap replicates to model uncertainty at the quantification step</w:t>
      </w:r>
      <w:r w:rsidR="007B235C">
        <w:t>.</w:t>
      </w:r>
      <w:r w:rsidR="00F65C55">
        <w:fldChar w:fldCharType="begin" w:fldLock="1"/>
      </w:r>
      <w:r w:rsidR="00F65C55">
        <w:instrText>ADDIN CSL_CITATION { "citationItems" : [ { "id" : "ITEM-1", "itemData" : { "DOI" : "10.1038/nbt.3519", "ISBN" : "1546-1696 (Electronic)\r1087-0156 (Linking)", "ISSN" : "1087-0156", "PMID" : "27043002",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 ] }, "page" : "525-527", "title" : "Near-optimal probabilistic RNA-seq quantification", "type" : "article-journal", "volume" : "34" }, "uris" : [ "http://www.mendeley.com/documents/?uuid=393272af-695a-481f-b87c-31342d0e8584" ] } ], "mendeley" : { "formattedCitation" : "&lt;sup&gt;50&lt;/sup&gt;", "plainTextFormattedCitation" : "50", "previouslyFormattedCitation" : "&lt;sup&gt;50&lt;/sup&gt;" }, "properties" : { "noteIndex" : 0 }, "schema" : "https://github.com/citation-style-language/schema/raw/master/csl-citation.json" }</w:instrText>
      </w:r>
      <w:r w:rsidR="00F65C55">
        <w:fldChar w:fldCharType="separate"/>
      </w:r>
      <w:r w:rsidR="00F65C55" w:rsidRPr="00136CBE">
        <w:rPr>
          <w:noProof/>
          <w:vertAlign w:val="superscript"/>
        </w:rPr>
        <w:t>50</w:t>
      </w:r>
      <w:r w:rsidR="00F65C55">
        <w:fldChar w:fldCharType="end"/>
      </w:r>
      <w:r>
        <w:t xml:space="preserve"> </w:t>
      </w:r>
      <w:r w:rsidR="005C5DC7">
        <w:t>Uncertainty in quantification</w:t>
      </w:r>
      <w:r>
        <w:t xml:space="preserve"> is caused by the</w:t>
      </w:r>
      <w:r w:rsidR="00802904">
        <w:t xml:space="preserve"> inherent</w:t>
      </w:r>
      <w:r>
        <w:t xml:space="preserve"> ambiguity</w:t>
      </w:r>
      <w:r w:rsidR="00841D5E">
        <w:t xml:space="preserve"> of</w:t>
      </w:r>
      <w:r>
        <w:t xml:space="preserve"> assigning reads to transcripts and constrains other methods </w:t>
      </w:r>
      <w:r w:rsidR="000441E2">
        <w:t>that use</w:t>
      </w:r>
      <w:r>
        <w:t xml:space="preserve"> invariant transcript counts</w:t>
      </w:r>
      <w:r w:rsidR="00E21F30">
        <w:t>, whereas s</w:t>
      </w:r>
      <w:r w:rsidR="00272269">
        <w:t>leuth</w:t>
      </w:r>
      <w:r w:rsidR="00E21F30">
        <w:t>’s method can maintain sensitivity at the isoform level while adequately controlling the FDR</w:t>
      </w:r>
      <w:r w:rsidR="00272269">
        <w:t>.</w:t>
      </w:r>
      <w:r>
        <w:fldChar w:fldCharType="begin" w:fldLock="1"/>
      </w:r>
      <w:r>
        <w:instrText>ADDIN CSL_CITATION { "citationItems" : [ { "id" : "ITEM-1", "itemData" : { "DOI" : "10.1101/058164", "abstract" : "We describe a novel method for the differential analysis of RNA-Seq data that utilizes bootstrapping in conjunction with response error linear modeling to decouple biological variance from inferential variance. The method is implemented in an interactive shiny app called sleuth that utilizes kallisto quantifications and bootstraps for fast and accurate analysis of RNA-Seq experiments.", "author" : [ { "dropping-particle" : "", "family" : "Pimentel", "given" : "Harold J", "non-dropping-particle" : "", "parse-names" : false, "suffix" : "" }, { "dropping-particle" : "", "family" : "Bray", "given" : "Nicolas", "non-dropping-particle" : "", "parse-names" : false, "suffix" : "" }, { "dropping-particle" : "", "family" : "Puente", "given" : "Suzette", "non-dropping-particle" : "", "parse-names" : false, "suffix" : "" }, { "dropping-particle" : "", "family" : "Melsted", "given" : "P\u00e1ll", "non-dropping-particle" : "", "parse-names" : false, "suffix" : "" }, { "dropping-particle" : "", "family" : "Pachter", "given" : "Lior", "non-dropping-particle" : "", "parse-names" : false, "suffix" : "" } ], "container-title" : "bioRxiv", "id" : "ITEM-1", "issued" : { "date-parts" : [ [ "2016" ] ] }, "note" : "NULL", "page" : "058164", "title" : "Differential analysis of RNA-Seq incorporating quantification uncertainty", "type" : "article-journal" }, "uris" : [ "http://www.mendeley.com/documents/?uuid=bf513424-69c9-498b-9f21-9577c7608572" ] } ], "mendeley" : { "formattedCitation" : "&lt;sup&gt;51&lt;/sup&gt;", "plainTextFormattedCitation" : "51", "previouslyFormattedCitation" : "&lt;sup&gt;51&lt;/sup&gt;" }, "properties" : { "noteIndex" : 0 }, "schema" : "https://github.com/citation-style-language/schema/raw/master/csl-citation.json" }</w:instrText>
      </w:r>
      <w:r>
        <w:fldChar w:fldCharType="separate"/>
      </w:r>
      <w:r w:rsidRPr="00136CBE">
        <w:rPr>
          <w:noProof/>
          <w:vertAlign w:val="superscript"/>
        </w:rPr>
        <w:t>51</w:t>
      </w:r>
      <w:r>
        <w:fldChar w:fldCharType="end"/>
      </w:r>
      <w:r w:rsidR="00462185">
        <w:t xml:space="preserve"> </w:t>
      </w:r>
      <w:r w:rsidR="00F6139F">
        <w:t>Pseudoalignment</w:t>
      </w:r>
      <w:r w:rsidR="00B42759">
        <w:t xml:space="preserve"> utilized a transcriptome index built</w:t>
      </w:r>
      <w:r w:rsidR="00F6139F">
        <w:t xml:space="preserve"> </w:t>
      </w:r>
      <w:r w:rsidR="00B10933">
        <w:t>from Ensembl</w:t>
      </w:r>
      <w:r w:rsidR="00F6139F">
        <w:t xml:space="preserve"> release 79</w:t>
      </w:r>
      <w:r w:rsidR="00BD2336">
        <w:t xml:space="preserve"> (March 2015) for </w:t>
      </w:r>
      <w:r w:rsidR="00B10933">
        <w:t>GRCh38</w:t>
      </w:r>
      <w:r w:rsidR="00F6139F">
        <w:t>.</w:t>
      </w:r>
      <w:r w:rsidR="001B732F">
        <w:t xml:space="preserve"> Sleuth uses an additive response error model under which each variable or covariate has fixed effects </w:t>
      </w:r>
      <w:r w:rsidR="001B732F" w:rsidRPr="00992A2E">
        <w:rPr>
          <w:i/>
        </w:rPr>
        <w:t>β</w:t>
      </w:r>
      <w:r w:rsidR="001B732F">
        <w:t xml:space="preserve"> on each transcript’s abundance, and </w:t>
      </w:r>
      <w:r w:rsidR="00F054EB">
        <w:t xml:space="preserve">to determine significance, </w:t>
      </w:r>
      <w:r w:rsidR="001B732F">
        <w:t xml:space="preserve">the </w:t>
      </w:r>
      <w:r w:rsidR="00D42B15">
        <w:t xml:space="preserve">Wald test </w:t>
      </w:r>
      <w:r w:rsidR="00701246">
        <w:t>was</w:t>
      </w:r>
      <w:r w:rsidR="00D42B15">
        <w:t xml:space="preserve"> used for the </w:t>
      </w:r>
      <w:r w:rsidR="00F343BF">
        <w:t>null</w:t>
      </w:r>
      <w:r w:rsidR="00D42B15">
        <w:t xml:space="preserve"> </w:t>
      </w:r>
      <w:r w:rsidR="001B732F">
        <w:t xml:space="preserve">hypothesis that </w:t>
      </w:r>
      <w:r w:rsidR="001B732F" w:rsidRPr="00992A2E">
        <w:rPr>
          <w:i/>
        </w:rPr>
        <w:t>β</w:t>
      </w:r>
      <w:r w:rsidR="001E2A00">
        <w:rPr>
          <w:i/>
          <w:vertAlign w:val="subscript"/>
        </w:rPr>
        <w:t>t</w:t>
      </w:r>
      <w:r w:rsidR="0048549E">
        <w:rPr>
          <w:i/>
        </w:rPr>
        <w:t> </w:t>
      </w:r>
      <w:r w:rsidR="00F343BF" w:rsidRPr="007D374D">
        <w:t>=</w:t>
      </w:r>
      <w:r w:rsidR="0048549E">
        <w:t> </w:t>
      </w:r>
      <w:r w:rsidR="001B732F" w:rsidRPr="00992A2E">
        <w:t>0</w:t>
      </w:r>
      <w:r w:rsidR="001B732F">
        <w:t xml:space="preserve"> for</w:t>
      </w:r>
      <w:r w:rsidR="008473D2">
        <w:t xml:space="preserve"> each</w:t>
      </w:r>
      <w:r w:rsidR="001B732F">
        <w:t xml:space="preserve"> </w:t>
      </w:r>
      <w:r w:rsidR="002B681F">
        <w:t xml:space="preserve">transcript </w:t>
      </w:r>
      <w:r w:rsidR="001E2A00">
        <w:rPr>
          <w:i/>
        </w:rPr>
        <w:t>t</w:t>
      </w:r>
      <w:r w:rsidR="00D42B15">
        <w:t>.</w:t>
      </w:r>
      <w:r w:rsidR="00644EF5">
        <w:t xml:space="preserve"> For the acute vs. convalescent</w:t>
      </w:r>
      <w:r w:rsidR="00861337">
        <w:t xml:space="preserve"> (timepoint)</w:t>
      </w:r>
      <w:r w:rsidR="00644EF5">
        <w:t xml:space="preserve"> signature, age and gender were included as covariates in the model, while for the viral titer, severity, and 15d IgG titer signatures, timepoint, age, and gender were included as covariates in the model. </w:t>
      </w:r>
      <w:r w:rsidR="00D34D2B">
        <w:t>Viral titers and 15d IgG titers were modeled in units of log</w:t>
      </w:r>
      <w:r w:rsidR="00D34D2B" w:rsidRPr="00992A2E">
        <w:rPr>
          <w:vertAlign w:val="subscript"/>
        </w:rPr>
        <w:t>1</w:t>
      </w:r>
      <w:r w:rsidR="00D34D2B" w:rsidRPr="001A4D77">
        <w:rPr>
          <w:vertAlign w:val="subscript"/>
        </w:rPr>
        <w:t>0</w:t>
      </w:r>
      <w:r w:rsidR="00D34D2B">
        <w:t xml:space="preserve"> dilutions. </w:t>
      </w:r>
      <w:r w:rsidR="00462185" w:rsidRPr="00CB2234">
        <w:rPr>
          <w:iCs/>
        </w:rPr>
        <w:t xml:space="preserve">All </w:t>
      </w:r>
      <w:r w:rsidR="00AD7B22">
        <w:rPr>
          <w:iCs/>
        </w:rPr>
        <w:t>inference</w:t>
      </w:r>
      <w:r w:rsidR="00462185" w:rsidRPr="00CB2234">
        <w:rPr>
          <w:iCs/>
        </w:rPr>
        <w:t xml:space="preserve"> </w:t>
      </w:r>
      <w:r w:rsidR="00462185">
        <w:rPr>
          <w:iCs/>
        </w:rPr>
        <w:t>test</w:t>
      </w:r>
      <w:r w:rsidR="00D400A5">
        <w:rPr>
          <w:iCs/>
        </w:rPr>
        <w:t>s</w:t>
      </w:r>
      <w:r w:rsidR="00462185">
        <w:rPr>
          <w:iCs/>
        </w:rPr>
        <w:t xml:space="preserve"> for differential expression analyses</w:t>
      </w:r>
      <w:r w:rsidR="00462185" w:rsidRPr="00CB2234">
        <w:rPr>
          <w:iCs/>
        </w:rPr>
        <w:t xml:space="preserve"> were adjusted for multiple </w:t>
      </w:r>
      <w:r w:rsidR="00462185">
        <w:rPr>
          <w:iCs/>
        </w:rPr>
        <w:t>hypotheses</w:t>
      </w:r>
      <w:r w:rsidR="00462185" w:rsidRPr="00CB2234">
        <w:rPr>
          <w:iCs/>
        </w:rPr>
        <w:t xml:space="preserve"> using </w:t>
      </w:r>
      <w:r w:rsidR="0021658F">
        <w:rPr>
          <w:iCs/>
        </w:rPr>
        <w:t>the</w:t>
      </w:r>
      <w:r w:rsidR="00462185" w:rsidRPr="00CB2234">
        <w:rPr>
          <w:iCs/>
        </w:rPr>
        <w:t xml:space="preserve"> </w:t>
      </w:r>
      <w:r w:rsidR="0021658F">
        <w:rPr>
          <w:iCs/>
        </w:rPr>
        <w:t>Benjamini-Hochberg</w:t>
      </w:r>
      <w:r w:rsidR="0021658F" w:rsidRPr="00CB2234">
        <w:rPr>
          <w:iCs/>
        </w:rPr>
        <w:t xml:space="preserve"> </w:t>
      </w:r>
      <w:r w:rsidR="00822E93">
        <w:rPr>
          <w:iCs/>
        </w:rPr>
        <w:t>procedure</w:t>
      </w:r>
      <w:r w:rsidR="00385EB3">
        <w:rPr>
          <w:iCs/>
        </w:rPr>
        <w:t xml:space="preserve"> for controlling FDR</w:t>
      </w:r>
      <w:r w:rsidR="005A64F8">
        <w:rPr>
          <w:iCs/>
        </w:rPr>
        <w:t>.</w:t>
      </w:r>
      <w:r w:rsidR="005A64F8">
        <w:rPr>
          <w:iCs/>
        </w:rPr>
        <w:fldChar w:fldCharType="begin" w:fldLock="1"/>
      </w:r>
      <w:r w:rsidR="005A64F8">
        <w:rPr>
          <w:iCs/>
        </w:rPr>
        <w:instrText>ADDIN CSL_CITATION { "citationItems" : [ { "id" : "ITEM-1", "itemData" : { "author" : [ { "dropping-particle" : "", "family" : "Benjamini", "given" : "Yoav", "non-dropping-particle" : "", "parse-names" : false, "suffix" : "" }, { "dropping-particle" : "", "family" : "Yekutieli", "given" : "Daniel", "non-dropping-particle" : "", "parse-names" : false, "suffix" : "" } ], "container-title" : "The Annals of Statistics", "id" : "ITEM-1", "issue" : "4", "issued" : { "date-parts" : [ [ "2001" ] ] }, "page" : "1165-1188", "title" : "The control of the false discovery rate in multiple testing under depencency", "type" : "article-journal", "volume" : "29" }, "uris" : [ "http://www.mendeley.com/documents/?uuid=16e97b8b-26bd-447d-8d35-8e211d57583b" ] } ], "mendeley" : { "formattedCitation" : "&lt;sup&gt;88&lt;/sup&gt;", "plainTextFormattedCitation" : "88" }, "properties" : { "noteIndex" : 0 }, "schema" : "https://github.com/citation-style-language/schema/raw/master/csl-citation.json" }</w:instrText>
      </w:r>
      <w:r w:rsidR="005A64F8">
        <w:rPr>
          <w:iCs/>
        </w:rPr>
        <w:fldChar w:fldCharType="separate"/>
      </w:r>
      <w:r w:rsidR="005A64F8" w:rsidRPr="001B0F71">
        <w:rPr>
          <w:iCs/>
          <w:noProof/>
          <w:vertAlign w:val="superscript"/>
        </w:rPr>
        <w:t>88</w:t>
      </w:r>
      <w:r w:rsidR="005A64F8">
        <w:rPr>
          <w:iCs/>
        </w:rPr>
        <w:fldChar w:fldCharType="end"/>
      </w:r>
    </w:p>
    <w:p w14:paraId="69468B1D" w14:textId="6226C505" w:rsidR="006A11F5" w:rsidRDefault="006A11F5" w:rsidP="0005373F">
      <w:pPr>
        <w:pStyle w:val="Heading2"/>
        <w:contextualSpacing w:val="0"/>
      </w:pPr>
      <w:r>
        <w:t>Construction of gene coexpression networks</w:t>
      </w:r>
      <w:r w:rsidR="001472C1">
        <w:t xml:space="preserve"> and </w:t>
      </w:r>
      <w:r w:rsidR="00CB1EB6">
        <w:t>coexpression</w:t>
      </w:r>
      <w:r w:rsidR="001472C1">
        <w:t xml:space="preserve"> modules</w:t>
      </w:r>
    </w:p>
    <w:p w14:paraId="124CE752" w14:textId="5929F7D5" w:rsidR="000C60F9" w:rsidRPr="00992A2E" w:rsidRDefault="00FD3446" w:rsidP="00BD71B4">
      <w:pPr>
        <w:rPr>
          <w:i/>
        </w:rPr>
      </w:pPr>
      <w:r>
        <w:t>Gene coexpression networks were constructed</w:t>
      </w:r>
      <w:r w:rsidR="00195FBB">
        <w:t xml:space="preserve"> from the</w:t>
      </w:r>
      <w:r>
        <w:t xml:space="preserve"> </w:t>
      </w:r>
      <w:r w:rsidR="00195FBB">
        <w:t xml:space="preserve">gene-level expression data for all samples </w:t>
      </w:r>
      <w:r>
        <w:t>using weighted gene coexpression network analysis (WGCNA) using the WGCNA</w:t>
      </w:r>
      <w:r w:rsidR="0056386B">
        <w:fldChar w:fldCharType="begin" w:fldLock="1"/>
      </w:r>
      <w:r w:rsidR="0056386B">
        <w:instrText>ADDIN CSL_CITATION { "citationItems" : [ { "id" : "ITEM-1", "itemData" : { "DOI" : "10.2202/1544-6115.1128", "ISSN" : "1544-6115", "PMID" : "16646834", "abstract" : "Gene co-expression networks are increasingly used to explore the system-level functionality of genes. The network construction is conceptually straightforward: nodes represent genes and nodes are connected if the corresponding genes are significantly co-expressed across appropriately chosen tissue samples. In reality, it is tricky to define the connections between the nodes in such networks. An important question is whether it is biologically meaningful to encode gene co-expression using binary information (connected=1, unconnected=0). We describe a general framework for ;soft' thresholding that assigns a connection weight to each gene pair. This leads us to define the notion of a weighted gene co-expression network. For soft thresholding we propose several adjacency functions that convert the co-expression measure to a connection weight. For determining the parameters of the adjacency function, we propose a biologically motivated criterion (referred to as the scale-free topology criterion). We generalize the following important network concepts to the case of weighted networks. First, we introduce several node connectivity measures and provide empirical evidence that they can be important for predicting the biological significance of a gene. Second, we provide theoretical and empirical evidence that the ;weighted' topological overlap measure (used to define gene modules) leads to more cohesive modules than its ;unweighted' counterpart. Third, we generalize the clustering coefficient to weighted networks. Unlike the unweighted clustering coefficient, the weighted clustering coefficient is not inversely related to the connectivity. We provide a model that shows how an inverse relationship between clustering coefficient and connectivity arises from hard thresholding. We apply our methods to simulated data, a cancer microarray data set, and a yeast microarray data set.", "author" : [ { "dropping-particle" : "", "family" : "Zhang", "given" : "Bin", "non-dropping-particle" : "", "parse-names" : false, "suffix" : "" }, { "dropping-particle" : "", "family" : "Horvath", "given" : "Steve", "non-dropping-particle" : "", "parse-names" : false, "suffix" : "" } ], "container-title" : "Statistical applications in genetics and molecular biology", "id" : "ITEM-1", "issue" : "1", "issued" : { "date-parts" : [ [ "2005", "1" ] ] }, "page" : "Article17", "title" : "A general framework for weighted gene co-expression network analysis.", "type" : "article-journal", "volume" : "4" }, "uris" : [ "http://www.mendeley.com/documents/?uuid=dce2c2b7-3650-4c43-834a-a7f95961f128" ] } ], "mendeley" : { "formattedCitation" : "&lt;sup&gt;53&lt;/sup&gt;", "plainTextFormattedCitation" : "53", "previouslyFormattedCitation" : "&lt;sup&gt;53&lt;/sup&gt;" }, "properties" : { "noteIndex" : 0 }, "schema" : "https://github.com/citation-style-language/schema/raw/master/csl-citation.json" }</w:instrText>
      </w:r>
      <w:r w:rsidR="0056386B">
        <w:fldChar w:fldCharType="separate"/>
      </w:r>
      <w:r w:rsidR="0056386B" w:rsidRPr="0056386B">
        <w:rPr>
          <w:noProof/>
          <w:vertAlign w:val="superscript"/>
        </w:rPr>
        <w:t>53</w:t>
      </w:r>
      <w:r w:rsidR="0056386B">
        <w:fldChar w:fldCharType="end"/>
      </w:r>
      <w:r w:rsidR="00AD5338">
        <w:t xml:space="preserve"> (version </w:t>
      </w:r>
      <w:r w:rsidR="00AD5338" w:rsidRPr="00AD5338">
        <w:t>1.51</w:t>
      </w:r>
      <w:r w:rsidR="00AD5338">
        <w:t>)</w:t>
      </w:r>
      <w:r>
        <w:t xml:space="preserve"> and coexpp</w:t>
      </w:r>
      <w:r w:rsidR="00AD5338">
        <w:t xml:space="preserve"> (</w:t>
      </w:r>
      <w:r w:rsidR="00945A7F">
        <w:t>version 0.1.0</w:t>
      </w:r>
      <w:r w:rsidR="00EF5626">
        <w:t>,</w:t>
      </w:r>
      <w:r w:rsidR="00945A7F">
        <w:t xml:space="preserve"> </w:t>
      </w:r>
      <w:r w:rsidR="00945A7F" w:rsidRPr="00945A7F">
        <w:t>https://bitbucket.org/multiscale/coexpp</w:t>
      </w:r>
      <w:r w:rsidR="00AD5338">
        <w:t>)</w:t>
      </w:r>
      <w:r>
        <w:t xml:space="preserve"> R packages.</w:t>
      </w:r>
      <w:r w:rsidR="00F04123">
        <w:t xml:space="preserve"> </w:t>
      </w:r>
      <w:r w:rsidR="00A35808">
        <w:t>WGCNA</w:t>
      </w:r>
      <w:r w:rsidR="00F04123">
        <w:t xml:space="preserve"> </w:t>
      </w:r>
      <w:r w:rsidR="00FA7B86">
        <w:t xml:space="preserve">leverages </w:t>
      </w:r>
      <w:r w:rsidR="00AA4B05">
        <w:t xml:space="preserve">natural </w:t>
      </w:r>
      <w:r w:rsidR="00FA7B86">
        <w:t>variance in expression between sampled individuals</w:t>
      </w:r>
      <w:r w:rsidR="00FE1BB2">
        <w:t xml:space="preserve"> and timepoints</w:t>
      </w:r>
      <w:r w:rsidR="00FA7B86">
        <w:t xml:space="preserve"> to build</w:t>
      </w:r>
      <w:r w:rsidR="00F04123">
        <w:t xml:space="preserve"> a network structure from </w:t>
      </w:r>
      <w:r w:rsidR="004E52E9">
        <w:t xml:space="preserve">the </w:t>
      </w:r>
      <w:r w:rsidR="00277E4D">
        <w:t xml:space="preserve">Pearson correlations </w:t>
      </w:r>
      <w:r w:rsidR="005C4051">
        <w:t>for</w:t>
      </w:r>
      <w:r w:rsidR="00277E4D">
        <w:t xml:space="preserve"> all gene-gene pairs</w:t>
      </w:r>
      <w:r w:rsidR="00681D6D">
        <w:t>.</w:t>
      </w:r>
      <w:r w:rsidR="0056386B">
        <w:fldChar w:fldCharType="begin" w:fldLock="1"/>
      </w:r>
      <w:r w:rsidR="000C2517">
        <w:instrText>ADDIN CSL_CITATION { "citationItems" : [ { "id" : "ITEM-1", "itemData" : { "DOI" : "10.2202/1544-6115.1128", "ISSN" : "1544-6115", "PMID" : "16646834", "abstract" : "Gene co-expression networks are increasingly used to explore the system-level functionality of genes. The network construction is conceptually straightforward: nodes represent genes and nodes are connected if the corresponding genes are significantly co-expressed across appropriately chosen tissue samples. In reality, it is tricky to define the connections between the nodes in such networks. An important question is whether it is biologically meaningful to encode gene co-expression using binary information (connected=1, unconnected=0). We describe a general framework for ;soft' thresholding that assigns a connection weight to each gene pair. This leads us to define the notion of a weighted gene co-expression network. For soft thresholding we propose several adjacency functions that convert the co-expression measure to a connection weight. For determining the parameters of the adjacency function, we propose a biologically motivated criterion (referred to as the scale-free topology criterion). We generalize the following important network concepts to the case of weighted networks. First, we introduce several node connectivity measures and provide empirical evidence that they can be important for predicting the biological significance of a gene. Second, we provide theoretical and empirical evidence that the ;weighted' topological overlap measure (used to define gene modules) leads to more cohesive modules than its ;unweighted' counterpart. Third, we generalize the clustering coefficient to weighted networks. Unlike the unweighted clustering coefficient, the weighted clustering coefficient is not inversely related to the connectivity. We provide a model that shows how an inverse relationship between clustering coefficient and connectivity arises from hard thresholding. We apply our methods to simulated data, a cancer microarray data set, and a yeast microarray data set.", "author" : [ { "dropping-particle" : "", "family" : "Zhang", "given" : "Bin", "non-dropping-particle" : "", "parse-names" : false, "suffix" : "" }, { "dropping-particle" : "", "family" : "Horvath", "given" : "Steve", "non-dropping-particle" : "", "parse-names" : false, "suffix" : "" } ], "container-title" : "Statistical applications in genetics and molecular biology", "id" : "ITEM-1", "issue" : "1", "issued" : { "date-parts" : [ [ "2005", "1" ] ] }, "page" : "Article17", "title" : "A general framework for weighted gene co-expression network analysis.", "type" : "article-journal", "volume" : "4" }, "uris" : [ "http://www.mendeley.com/documents/?uuid=dce2c2b7-3650-4c43-834a-a7f95961f128" ] } ], "mendeley" : { "formattedCitation" : "&lt;sup&gt;53&lt;/sup&gt;", "plainTextFormattedCitation" : "53", "previouslyFormattedCitation" : "&lt;sup&gt;53&lt;/sup&gt;" }, "properties" : { "noteIndex" : 0 }, "schema" : "https://github.com/citation-style-language/schema/raw/master/csl-citation.json" }</w:instrText>
      </w:r>
      <w:r w:rsidR="0056386B">
        <w:fldChar w:fldCharType="separate"/>
      </w:r>
      <w:r w:rsidR="0056386B" w:rsidRPr="0056386B">
        <w:rPr>
          <w:noProof/>
          <w:vertAlign w:val="superscript"/>
        </w:rPr>
        <w:t>53</w:t>
      </w:r>
      <w:r w:rsidR="0056386B">
        <w:fldChar w:fldCharType="end"/>
      </w:r>
      <w:r w:rsidR="0056386B">
        <w:t xml:space="preserve"> </w:t>
      </w:r>
      <w:r w:rsidR="001A162E">
        <w:t>coexpp is a specialized implementation</w:t>
      </w:r>
      <w:r w:rsidR="00CC6AB8">
        <w:t xml:space="preserve"> of WGCNA</w:t>
      </w:r>
      <w:r w:rsidR="005A23F0">
        <w:t xml:space="preserve"> that</w:t>
      </w:r>
      <w:r w:rsidR="005A23F0">
        <w:rPr>
          <w:bCs/>
        </w:rPr>
        <w:t xml:space="preserve"> optimizes </w:t>
      </w:r>
      <w:r w:rsidR="003A18BA" w:rsidRPr="003A18BA">
        <w:rPr>
          <w:bCs/>
        </w:rPr>
        <w:t>memory and multicore usage</w:t>
      </w:r>
      <w:r w:rsidR="008B3C7B">
        <w:rPr>
          <w:bCs/>
        </w:rPr>
        <w:t xml:space="preserve">. </w:t>
      </w:r>
      <w:r w:rsidR="00236A8F">
        <w:rPr>
          <w:bCs/>
        </w:rPr>
        <w:t xml:space="preserve">The </w:t>
      </w:r>
      <w:r w:rsidR="00D31BA4">
        <w:rPr>
          <w:bCs/>
        </w:rPr>
        <w:t>WGCNA</w:t>
      </w:r>
      <w:r w:rsidR="00236A8F">
        <w:rPr>
          <w:bCs/>
        </w:rPr>
        <w:t xml:space="preserve"> method</w:t>
      </w:r>
      <w:r w:rsidR="00D31BA4">
        <w:rPr>
          <w:bCs/>
        </w:rPr>
        <w:t xml:space="preserve"> </w:t>
      </w:r>
      <w:r w:rsidR="008B3C7B" w:rsidRPr="008B3C7B">
        <w:rPr>
          <w:bCs/>
        </w:rPr>
        <w:t>converts</w:t>
      </w:r>
      <w:r w:rsidR="00D31BA4">
        <w:rPr>
          <w:bCs/>
        </w:rPr>
        <w:t xml:space="preserve"> the</w:t>
      </w:r>
      <w:r w:rsidR="006B0DBE">
        <w:rPr>
          <w:bCs/>
        </w:rPr>
        <w:t xml:space="preserve"> gene-gene</w:t>
      </w:r>
      <w:r w:rsidR="00D31BA4">
        <w:rPr>
          <w:bCs/>
        </w:rPr>
        <w:t xml:space="preserve"> correlation matrix</w:t>
      </w:r>
      <w:r w:rsidR="008B3C7B" w:rsidRPr="008B3C7B">
        <w:rPr>
          <w:bCs/>
        </w:rPr>
        <w:t xml:space="preserve"> into an adjacency matrix using a power function</w:t>
      </w:r>
      <w:r w:rsidR="004E6FE2">
        <w:rPr>
          <w:bCs/>
        </w:rPr>
        <w:t xml:space="preserve"> that </w:t>
      </w:r>
      <w:r w:rsidR="00446F2B">
        <w:rPr>
          <w:bCs/>
        </w:rPr>
        <w:t xml:space="preserve">optimizes </w:t>
      </w:r>
      <w:r w:rsidR="000D0F1F">
        <w:rPr>
          <w:bCs/>
        </w:rPr>
        <w:t>for</w:t>
      </w:r>
      <w:r w:rsidR="008569E0">
        <w:rPr>
          <w:bCs/>
        </w:rPr>
        <w:t xml:space="preserve"> </w:t>
      </w:r>
      <w:r w:rsidR="00446F2B">
        <w:rPr>
          <w:bCs/>
        </w:rPr>
        <w:t>scale-free topology,</w:t>
      </w:r>
      <w:r w:rsidR="008B3C7B" w:rsidRPr="008B3C7B">
        <w:rPr>
          <w:bCs/>
        </w:rPr>
        <w:t xml:space="preserve"> </w:t>
      </w:r>
      <w:r w:rsidR="00446F2B">
        <w:rPr>
          <w:bCs/>
        </w:rPr>
        <w:t>and adjacencies are</w:t>
      </w:r>
      <w:r w:rsidR="002D5D6F">
        <w:rPr>
          <w:bCs/>
        </w:rPr>
        <w:t xml:space="preserve"> then</w:t>
      </w:r>
      <w:r w:rsidR="008B3C7B" w:rsidRPr="008B3C7B">
        <w:rPr>
          <w:bCs/>
        </w:rPr>
        <w:t xml:space="preserve"> transformed into a topological overlap matrix</w:t>
      </w:r>
      <w:r w:rsidR="00446F2B">
        <w:rPr>
          <w:bCs/>
        </w:rPr>
        <w:t xml:space="preserve"> (TOM)</w:t>
      </w:r>
      <w:r w:rsidR="00752DAB">
        <w:rPr>
          <w:bCs/>
        </w:rPr>
        <w:t xml:space="preserve"> that represents normalized counts of neighbors th</w:t>
      </w:r>
      <w:r w:rsidR="0012072C">
        <w:rPr>
          <w:bCs/>
        </w:rPr>
        <w:t xml:space="preserve">at are shared between the nodes on either side of </w:t>
      </w:r>
      <w:r w:rsidR="004D3BF7">
        <w:rPr>
          <w:bCs/>
        </w:rPr>
        <w:t>each</w:t>
      </w:r>
      <w:r w:rsidR="0012072C">
        <w:rPr>
          <w:bCs/>
        </w:rPr>
        <w:t xml:space="preserve"> </w:t>
      </w:r>
      <w:r w:rsidR="00752DAB">
        <w:rPr>
          <w:bCs/>
        </w:rPr>
        <w:t>edge</w:t>
      </w:r>
      <w:r w:rsidR="00446F2B">
        <w:rPr>
          <w:bCs/>
        </w:rPr>
        <w:t>.</w:t>
      </w:r>
      <w:r w:rsidR="000C2517">
        <w:rPr>
          <w:bCs/>
        </w:rPr>
        <w:t xml:space="preserve"> Genes were grouped</w:t>
      </w:r>
      <w:r w:rsidR="009B33ED">
        <w:rPr>
          <w:bCs/>
        </w:rPr>
        <w:t xml:space="preserve"> </w:t>
      </w:r>
      <w:r w:rsidR="00A8675F">
        <w:rPr>
          <w:bCs/>
        </w:rPr>
        <w:t>using average-</w:t>
      </w:r>
      <w:r w:rsidR="000C2517">
        <w:rPr>
          <w:bCs/>
        </w:rPr>
        <w:t>linkage hierarchical clustering</w:t>
      </w:r>
      <w:r w:rsidR="009B33ED">
        <w:rPr>
          <w:bCs/>
        </w:rPr>
        <w:t xml:space="preserve"> of the TOM</w:t>
      </w:r>
      <w:r w:rsidR="000C2517">
        <w:rPr>
          <w:bCs/>
        </w:rPr>
        <w:t>, followed by a dynamic cut-tree algorithm that divides the dendrogram branches into gene coexpression network modules (coEMs).</w:t>
      </w:r>
      <w:r w:rsidR="000C2517">
        <w:rPr>
          <w:bCs/>
        </w:rPr>
        <w:fldChar w:fldCharType="begin" w:fldLock="1"/>
      </w:r>
      <w:r w:rsidR="001B0F71">
        <w:rPr>
          <w:bCs/>
        </w:rPr>
        <w:instrText>ADDIN CSL_CITATION { "citationItems" : [ { "id" : "ITEM-1", "itemData" : { "DOI" : "10.1093/bioinformatics/btm563", "ISBN" : "1367-4803", "ISSN" : "13674803", "PMID" : "18024473", "abstract" : "SUMMARY: Hierarchical clustering is a widely used method for detecting clusters in genomic data. Clusters are defined by cutting branches off the dendrogram. A common but inflexible method uses a constant height cutoff value; this method exhibits suboptimal performance on complicated dendrograms. We present the Dynamic Tree Cut R package that implements novel dynamic branch cutting methods for detecting clusters in a dendrogram depending on their shape. Compared to the constant height cutoff method, our techniques offer the following advantages: (1) they are capable of identifying nested clusters; (2) they are flexible-cluster shape parameters can be tuned to suit the application at hand; (3) they are suitable for automation; and (4) they can optionally combine the advantages of hierarchical clustering and partitioning around medoids, giving better detection of outliers. We illustrate the use of these methods by applying them to protein-protein interaction network data and to a simulated gene expression data set. AVAILABILITY: The Dynamic Tree Cut method is implemented in an R package available at http://www.genetics.ucla.edu/labs/horvath/CoexpressionNetwork/BranchCutting.", "author" : [ { "dropping-particle" : "", "family" : "Langfelder", "given" : "Peter", "non-dropping-particle" : "", "parse-names" : false, "suffix" : "" }, { "dropping-particle" : "", "family" : "Zhang", "given" : "Bin", "non-dropping-particle" : "", "parse-names" : false, "suffix" : "" }, { "dropping-particle" : "", "family" : "Horvath", "given" : "Steve", "non-dropping-particle" : "", "parse-names" : false, "suffix" : "" } ], "container-title" : "Bioinformatics", "id" : "ITEM-1", "issue" : "5", "issued" : { "date-parts" : [ [ "2008" ] ] }, "page" : "719-720", "title" : "Defining clusters from a hierarchical cluster tree: The Dynamic Tree Cut package for R", "type" : "article-journal", "volume" : "24" }, "uris" : [ "http://www.mendeley.com/documents/?uuid=16bac906-27ec-4da1-bad1-785711c6f6b4" ] } ], "mendeley" : { "formattedCitation" : "&lt;sup&gt;89&lt;/sup&gt;", "plainTextFormattedCitation" : "89", "previouslyFormattedCitation" : "&lt;sup&gt;88&lt;/sup&gt;" }, "properties" : { "noteIndex" : 0 }, "schema" : "https://github.com/citation-style-language/schema/raw/master/csl-citation.json" }</w:instrText>
      </w:r>
      <w:r w:rsidR="000C2517">
        <w:rPr>
          <w:bCs/>
        </w:rPr>
        <w:fldChar w:fldCharType="separate"/>
      </w:r>
      <w:r w:rsidR="001B0F71" w:rsidRPr="001B0F71">
        <w:rPr>
          <w:bCs/>
          <w:noProof/>
          <w:vertAlign w:val="superscript"/>
        </w:rPr>
        <w:t>89</w:t>
      </w:r>
      <w:r w:rsidR="000C2517">
        <w:rPr>
          <w:bCs/>
        </w:rPr>
        <w:fldChar w:fldCharType="end"/>
      </w:r>
      <w:r w:rsidR="000C2517">
        <w:rPr>
          <w:bCs/>
        </w:rPr>
        <w:t xml:space="preserve"> </w:t>
      </w:r>
      <w:r w:rsidR="00E02A6A">
        <w:rPr>
          <w:bCs/>
        </w:rPr>
        <w:t>Relationships</w:t>
      </w:r>
      <w:r w:rsidR="00E33198">
        <w:rPr>
          <w:bCs/>
        </w:rPr>
        <w:t xml:space="preserve"> among coEMs</w:t>
      </w:r>
      <w:r w:rsidR="00951F02">
        <w:rPr>
          <w:bCs/>
        </w:rPr>
        <w:t xml:space="preserve"> </w:t>
      </w:r>
      <w:r w:rsidR="00E02A6A">
        <w:rPr>
          <w:bCs/>
        </w:rPr>
        <w:t xml:space="preserve">and the other data </w:t>
      </w:r>
      <w:r w:rsidR="00951F02">
        <w:rPr>
          <w:bCs/>
        </w:rPr>
        <w:t xml:space="preserve">were </w:t>
      </w:r>
      <w:r w:rsidR="00E33198">
        <w:rPr>
          <w:bCs/>
        </w:rPr>
        <w:t>evaluated</w:t>
      </w:r>
      <w:r w:rsidR="00D06625">
        <w:rPr>
          <w:bCs/>
        </w:rPr>
        <w:t xml:space="preserve"> using </w:t>
      </w:r>
      <w:r w:rsidR="00E33198">
        <w:rPr>
          <w:bCs/>
        </w:rPr>
        <w:t xml:space="preserve">eigengenes (the first </w:t>
      </w:r>
      <w:r w:rsidR="00736113">
        <w:rPr>
          <w:bCs/>
        </w:rPr>
        <w:t>principal</w:t>
      </w:r>
      <w:r w:rsidR="00E33198">
        <w:rPr>
          <w:bCs/>
        </w:rPr>
        <w:t xml:space="preserve"> component</w:t>
      </w:r>
      <w:r w:rsidR="00017A97">
        <w:rPr>
          <w:bCs/>
        </w:rPr>
        <w:t xml:space="preserve"> of each</w:t>
      </w:r>
      <w:r w:rsidR="00E02A6A">
        <w:rPr>
          <w:bCs/>
        </w:rPr>
        <w:t xml:space="preserve"> coEM</w:t>
      </w:r>
      <w:r w:rsidR="00E33198">
        <w:rPr>
          <w:bCs/>
        </w:rPr>
        <w:t>)</w:t>
      </w:r>
      <w:r w:rsidR="00460130">
        <w:rPr>
          <w:bCs/>
        </w:rPr>
        <w:t>,</w:t>
      </w:r>
      <w:r w:rsidR="00E33198">
        <w:rPr>
          <w:bCs/>
        </w:rPr>
        <w:t xml:space="preserve"> </w:t>
      </w:r>
      <w:r w:rsidR="009F471B">
        <w:rPr>
          <w:bCs/>
        </w:rPr>
        <w:t xml:space="preserve">calculating </w:t>
      </w:r>
      <w:r w:rsidR="00991B10">
        <w:rPr>
          <w:bCs/>
        </w:rPr>
        <w:t xml:space="preserve">the </w:t>
      </w:r>
      <w:r w:rsidR="009F471B">
        <w:rPr>
          <w:bCs/>
        </w:rPr>
        <w:t xml:space="preserve">Pearson correlations </w:t>
      </w:r>
      <w:r w:rsidR="00D2177B">
        <w:rPr>
          <w:bCs/>
        </w:rPr>
        <w:t xml:space="preserve">for all </w:t>
      </w:r>
      <w:r w:rsidR="00116B17">
        <w:rPr>
          <w:bCs/>
        </w:rPr>
        <w:t xml:space="preserve">possible </w:t>
      </w:r>
      <w:r w:rsidR="00D2177B">
        <w:rPr>
          <w:bCs/>
        </w:rPr>
        <w:t xml:space="preserve">pairings of </w:t>
      </w:r>
      <w:r w:rsidR="000E6677">
        <w:rPr>
          <w:bCs/>
        </w:rPr>
        <w:t xml:space="preserve">the </w:t>
      </w:r>
      <w:r w:rsidR="00E02A6A">
        <w:rPr>
          <w:bCs/>
        </w:rPr>
        <w:t>coEM</w:t>
      </w:r>
      <w:r w:rsidR="00D2177B">
        <w:rPr>
          <w:bCs/>
        </w:rPr>
        <w:t xml:space="preserve"> eigengenes</w:t>
      </w:r>
      <w:r w:rsidR="009F471B">
        <w:rPr>
          <w:bCs/>
        </w:rPr>
        <w:t>,</w:t>
      </w:r>
      <w:r w:rsidR="00E02A6A">
        <w:rPr>
          <w:bCs/>
        </w:rPr>
        <w:t xml:space="preserve"> clinical variables, and cell subpopulatio</w:t>
      </w:r>
      <w:r w:rsidR="00C22B14">
        <w:rPr>
          <w:bCs/>
        </w:rPr>
        <w:t>n</w:t>
      </w:r>
      <w:r w:rsidR="00AF22F0">
        <w:rPr>
          <w:bCs/>
        </w:rPr>
        <w:t>s</w:t>
      </w:r>
      <w:r w:rsidR="00160C29">
        <w:rPr>
          <w:bCs/>
        </w:rPr>
        <w:t>.</w:t>
      </w:r>
      <w:r w:rsidR="00160C29">
        <w:rPr>
          <w:bCs/>
        </w:rPr>
        <w:fldChar w:fldCharType="begin" w:fldLock="1"/>
      </w:r>
      <w:r w:rsidR="001B0F71">
        <w:rPr>
          <w:bCs/>
        </w:rPr>
        <w:instrText>ADDIN CSL_CITATION { "citationItems" : [ { "id" : "ITEM-1", "itemData" : { "DOI" : "10.1186/1752-0509-1-54", "ISSN" : "1752-0509", "author" : [ { "dropping-particle" : "", "family" : "Langfelder", "given" : "Peter", "non-dropping-particle" : "", "parse-names" : false, "suffix" : "" }, { "dropping-particle" : "", "family" : "Horvath", "given" : "Steve", "non-dropping-particle" : "", "parse-names" : false, "suffix" : "" } ], "container-title" : "BMC Systems Biology", "id" : "ITEM-1", "issue" : "1", "issued" : { "date-parts" : [ [ "2007" ] ] }, "page" : "54", "title" : "Eigengene networks for studying the relationships between co-expression modules", "type" : "article-journal", "volume" : "1" }, "uris" : [ "http://www.mendeley.com/documents/?uuid=dbe76f72-d0ac-4847-aa77-081b56391268" ] } ], "mendeley" : { "formattedCitation" : "&lt;sup&gt;90&lt;/sup&gt;", "plainTextFormattedCitation" : "90", "previouslyFormattedCitation" : "&lt;sup&gt;89&lt;/sup&gt;" }, "properties" : { "noteIndex" : 0 }, "schema" : "https://github.com/citation-style-language/schema/raw/master/csl-citation.json" }</w:instrText>
      </w:r>
      <w:r w:rsidR="00160C29">
        <w:rPr>
          <w:bCs/>
        </w:rPr>
        <w:fldChar w:fldCharType="separate"/>
      </w:r>
      <w:r w:rsidR="001B0F71" w:rsidRPr="001B0F71">
        <w:rPr>
          <w:bCs/>
          <w:noProof/>
          <w:vertAlign w:val="superscript"/>
        </w:rPr>
        <w:t>90</w:t>
      </w:r>
      <w:r w:rsidR="00160C29">
        <w:rPr>
          <w:bCs/>
        </w:rPr>
        <w:fldChar w:fldCharType="end"/>
      </w:r>
      <w:r w:rsidR="008472AB">
        <w:rPr>
          <w:bCs/>
        </w:rPr>
        <w:t xml:space="preserve"> Network</w:t>
      </w:r>
      <w:r w:rsidR="00515785">
        <w:rPr>
          <w:bCs/>
        </w:rPr>
        <w:t xml:space="preserve"> layout was performed using the ForceAtlas2 algorithm in Gephi</w:t>
      </w:r>
      <w:r w:rsidR="00056040">
        <w:rPr>
          <w:bCs/>
        </w:rPr>
        <w:fldChar w:fldCharType="begin" w:fldLock="1"/>
      </w:r>
      <w:r w:rsidR="001B0F71">
        <w:rPr>
          <w:bCs/>
        </w:rPr>
        <w:instrText>ADDIN CSL_CITATION { "citationItems" : [ { "id" : "ITEM-1", "itemData" : { "DOI" : "10.1136/qshc.2004.010033", "ISBN" : "978-1-57735-421-5", "ISSN" : "14753898", "PMID" : "1000044483", "abstract" : "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u00ac\u2020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 "author" : [ { "dropping-particle" : "", "family" : "Bastian", "given" : "Mathieu", "non-dropping-particle" : "", "parse-names" : false, "suffix" : "" }, { "dropping-particle" : "", "family" : "Heymann", "given" : "Sebastien", "non-dropping-particle" : "", "parse-names" : false, "suffix" : "" }, { "dropping-particle" : "", "family" : "Jacomy", "given" : "Mathieu", "non-dropping-particle" : "", "parse-names" : false, "suffix" : "" } ], "container-title" : "Third International AAAI Conference on Weblogs and Social Media", "id" : "ITEM-1", "issued" : { "date-parts" : [ [ "2009" ] ] }, "page" : "361-362", "title" : "Gephi: An Open Source Software for Exploring and Manipulating Networks", "type" : "article-journal" }, "uris" : [ "http://www.mendeley.com/documents/?uuid=4edd41f8-c164-444b-b7d2-e4091ac761d2" ] } ], "mendeley" : { "formattedCitation" : "&lt;sup&gt;91&lt;/sup&gt;", "plainTextFormattedCitation" : "91", "previouslyFormattedCitation" : "&lt;sup&gt;90&lt;/sup&gt;" }, "properties" : { "noteIndex" : 0 }, "schema" : "https://github.com/citation-style-language/schema/raw/master/csl-citation.json" }</w:instrText>
      </w:r>
      <w:r w:rsidR="00056040">
        <w:rPr>
          <w:bCs/>
        </w:rPr>
        <w:fldChar w:fldCharType="separate"/>
      </w:r>
      <w:r w:rsidR="001B0F71" w:rsidRPr="001B0F71">
        <w:rPr>
          <w:bCs/>
          <w:noProof/>
          <w:vertAlign w:val="superscript"/>
        </w:rPr>
        <w:t>91</w:t>
      </w:r>
      <w:r w:rsidR="00056040">
        <w:rPr>
          <w:bCs/>
        </w:rPr>
        <w:fldChar w:fldCharType="end"/>
      </w:r>
      <w:r w:rsidR="00515785">
        <w:rPr>
          <w:bCs/>
        </w:rPr>
        <w:t xml:space="preserve"> (version 0.9.1) </w:t>
      </w:r>
      <w:r w:rsidR="008F5707">
        <w:rPr>
          <w:bCs/>
        </w:rPr>
        <w:t>followed by visualization in</w:t>
      </w:r>
      <w:r w:rsidR="00515785">
        <w:rPr>
          <w:bCs/>
        </w:rPr>
        <w:t xml:space="preserve"> Cytoscape</w:t>
      </w:r>
      <w:r w:rsidR="00056040">
        <w:rPr>
          <w:bCs/>
        </w:rPr>
        <w:fldChar w:fldCharType="begin" w:fldLock="1"/>
      </w:r>
      <w:r w:rsidR="001B0F71">
        <w:rPr>
          <w:bCs/>
        </w:rPr>
        <w:instrText>ADDIN CSL_CITATION { "citationItems" : [ { "id" : "ITEM-1", "itemData" : { "DOI" : "10.1093/bioinformatics/btq675", "ISSN" : "1367-4811", "PMID" : "21149340", "abstract" : "Cytoscape is a popular bioinformatics package for biological network visualization and data integration. Version 2.8 introduces two powerful new features--Custom Node Graphics and Attribute Equations--which can be used jointly to greatly enhance Cytoscape's data integration and visualization capabilities. Custom Node Graphics allow an image to be projected onto a node, including images generated dynamically or at remote locations. Attribute Equations provide Cytoscape with spreadsheet-like functionality in which the value of an attribute is computed dynamically as a function of other attributes and network properties. Availability and implementation: Cytoscape is a desktop Java application released under the Library Gnu Public License (LGPL). Binary install bundles and source code for Cytoscape 2.8 are available for download from http://cytoscape.org.", "author" : [ { "dropping-particle" : "", "family" : "Smoot", "given" : "Michael E", "non-dropping-particle" : "", "parse-names" : false, "suffix" : "" }, { "dropping-particle" : "", "family" : "Ono", "given" : "Keiichiro", "non-dropping-particle" : "", "parse-names" : false, "suffix" : "" }, { "dropping-particle" : "", "family" : "Ruscheinski", "given" : "Johannes", "non-dropping-particle" : "", "parse-names" : false, "suffix" : "" }, { "dropping-particle" : "", "family" : "Wang", "given" : "Peng-Liang", "non-dropping-particle" : "", "parse-names" : false, "suffix" : "" }, { "dropping-particle" : "", "family" : "Ideker", "given" : "Trey", "non-dropping-particle" : "", "parse-names" : false, "suffix" : "" } ], "container-title" : "Bioinformatics (Oxford, England)", "id" : "ITEM-1", "issue" : "3", "issued" : { "date-parts" : [ [ "2011", "2", "1" ] ] }, "page" : "431-2", "title" : "Cytoscape 2.8: new features for data integration and network visualization.", "type" : "article-journal", "volume" : "27" }, "uris" : [ "http://www.mendeley.com/documents/?uuid=4e73f8ec-4edd-4b0e-bfd9-c3afa3be61a9" ] } ], "mendeley" : { "formattedCitation" : "&lt;sup&gt;92&lt;/sup&gt;", "plainTextFormattedCitation" : "92", "previouslyFormattedCitation" : "&lt;sup&gt;91&lt;/sup&gt;" }, "properties" : { "noteIndex" : 0 }, "schema" : "https://github.com/citation-style-language/schema/raw/master/csl-citation.json" }</w:instrText>
      </w:r>
      <w:r w:rsidR="00056040">
        <w:rPr>
          <w:bCs/>
        </w:rPr>
        <w:fldChar w:fldCharType="separate"/>
      </w:r>
      <w:r w:rsidR="001B0F71" w:rsidRPr="001B0F71">
        <w:rPr>
          <w:bCs/>
          <w:noProof/>
          <w:vertAlign w:val="superscript"/>
        </w:rPr>
        <w:t>92</w:t>
      </w:r>
      <w:r w:rsidR="00056040">
        <w:rPr>
          <w:bCs/>
        </w:rPr>
        <w:fldChar w:fldCharType="end"/>
      </w:r>
      <w:r w:rsidR="00515785">
        <w:rPr>
          <w:bCs/>
        </w:rPr>
        <w:t xml:space="preserve"> (version </w:t>
      </w:r>
      <w:r w:rsidR="00056040">
        <w:rPr>
          <w:bCs/>
        </w:rPr>
        <w:t>3.4.0</w:t>
      </w:r>
      <w:r w:rsidR="00515785">
        <w:rPr>
          <w:bCs/>
        </w:rPr>
        <w:t>).</w:t>
      </w:r>
    </w:p>
    <w:p w14:paraId="68119150" w14:textId="77777777" w:rsidR="008B4D38" w:rsidRDefault="008B4D38" w:rsidP="008B4D38">
      <w:pPr>
        <w:pStyle w:val="Heading2"/>
      </w:pPr>
      <w:r>
        <w:t>Gene set enrichment analyses</w:t>
      </w:r>
    </w:p>
    <w:p w14:paraId="1C9E3AD8" w14:textId="2ABDE00C" w:rsidR="008B4D38" w:rsidRDefault="009E172B" w:rsidP="008B4D38">
      <w:r>
        <w:t>The acute-convalescent and viral titer</w:t>
      </w:r>
      <w:r w:rsidR="00F83CFF">
        <w:t xml:space="preserve"> </w:t>
      </w:r>
      <w:r w:rsidR="00E56554">
        <w:t>DET</w:t>
      </w:r>
      <w:r w:rsidR="006B7AB4">
        <w:t xml:space="preserve"> signatures were </w:t>
      </w:r>
      <w:r w:rsidR="00C65DBC">
        <w:t>analyzed for enrichment of</w:t>
      </w:r>
      <w:r w:rsidR="006B7AB4">
        <w:t xml:space="preserve"> Gene Ontology (GO) biological process</w:t>
      </w:r>
      <w:r w:rsidR="00D675C3">
        <w:fldChar w:fldCharType="begin" w:fldLock="1"/>
      </w:r>
      <w:r w:rsidR="001B0F71">
        <w:instrText>ADDIN CSL_CITATION { "citationItems" : [ { "id" : "ITEM-1", "itemData" : { "DOI" : "10.1093/nar/gku1179", "ISBN" : "13624962 (Electronic)", "ISSN" : "13624962", "PMID" : "25428369", "abstract" : "The Gene Ontology (GO; http://www.geneontology.org) is a community-based bioinformatics resource that supplies information about gene product function using ontologies to represent biological knowledge. Here we describe improvements and expansions to several branches of the ontology, as well as updates that have allowed us to more efficiently disseminate the GO and capture feedback from the research community. The Gene Ontology Consortium (GOC) has expanded areas of the ontology such as cilia-related terms, cell-cycle terms and multicellular organism processes. We have also implemented new tools for generating ontology terms based on a set of logical rules making use of templates, and we have made efforts to increase our use of logical definitions. The GOC has a new and improved web site summarizing new developments and documentation, serving as a portal to GO data. Users can perform GO enrichment analysis, and search the GO for terms, annotations to gene products, and associated metadata across multiple species using the all-new AmiGO 2 browser. We encourage and welcome the input of the research community in all biological areas in our continued effort to improve the Gene Ontology.", "author" : [ { "dropping-particle" : "", "family" : "Blake", "given" : "J. A.", "non-dropping-particle" : "", "parse-names" : false, "suffix" : "" }, { "dropping-particle" : "", "family" : "Christie", "given" : "K. R.", "non-dropping-particle" : "", "parse-names" : false, "suffix" : "" }, { "dropping-particle" : "", "family" : "Dolan", "given" : "M. E.", "non-dropping-particle" : "", "parse-names" : false, "suffix" : "" }, { "dropping-particle" : "", "family" : "Drabkin", "given" : "H. J.", "non-dropping-particle" : "", "parse-names" : false, "suffix" : "" }, { "dropping-particle" : "", "family" : "Hill", "given" : "D. P.", "non-dropping-particle" : "", "parse-names" : false, "suffix" : "" }, { "dropping-particle" : "", "family" : "Ni", "given" : "L.", "non-dropping-particle" : "", "parse-names" : false, "suffix" : "" }, { "dropping-particle" : "", "family" : "Sitnikov", "given" : "D.", "non-dropping-particle" : "", "parse-names" : false, "suffix" : "" }, { "dropping-particle" : "", "family" : "Burgess", "given" : "S.", "non-dropping-particle" : "", "parse-names" : false, "suffix" : "" }, { "dropping-particle" : "", "family" : "Buza", "given" : "T.", "non-dropping-particle" : "", "parse-names" : false, "suffix" : "" }, { "dropping-particle" : "", "family" : "Gresham", "given" : "C.", "non-dropping-particle" : "", "parse-names" : false, "suffix" : "" }, { "dropping-particle" : "", "family" : "McCarthy", "given" : "F.", "non-dropping-particle" : "", "parse-names" : false, "suffix" : "" }, { "dropping-particle" : "", "family" : "Pillai", "given" : "L.", "non-dropping-particle" : "", "parse-names" : false, "suffix" : "" }, { "dropping-particle" : "", "family" : "Wang", "given" : "H.", "non-dropping-particle" : "", "parse-names" : false, "suffix" : "" }, { "dropping-particle" : "", "family" : "Carbon", "given" : "S.", "non-dropping-particle" : "", "parse-names" : false, "suffix" : "" }, { "dropping-particle" : "", "family" : "Dietze", "given" : "H.", "non-dropping-particle" : "", "parse-names" : false, "suffix" : "" }, { "dropping-particle" : "", "family" : "Lewis", "given" : "S. E.", "non-dropping-particle" : "", "parse-names" : false, "suffix" : "" }, { "dropping-particle" : "", "family" : "Mungall", "given" : "C. J.", "non-dropping-particle" : "", "parse-names" : false, "suffix" : "" }, { "dropping-particle" : "", "family" : "Munoz-Torres", "given" : "M. C.", "non-dropping-particle" : "", "parse-names" : false, "suffix" : "" }, { "dropping-particle" : "", "family" : "Feuermann", "given" : "M.", "non-dropping-particle" : "", "parse-names" : false, "suffix" : "" }, { "dropping-particle" : "", "family" : "Gaudet", "given" : "P.", "non-dropping-particle" : "", "parse-names" : false, "suffix" : "" }, { "dropping-particle" : "", "family" : "Basu", "given" : "S.", "non-dropping-particle" : "", "parse-names" : false, "suffix" : "" }, { "dropping-particle" : "", "family" : "Chisholm", "given" : "R. L.", "non-dropping-particle" : "", "parse-names" : false, "suffix" : "" }, { "dropping-particle" : "", "family" : "Dodson", "given" : "R. J.", "non-dropping-particle" : "", "parse-names" : false, "suffix" : "" }, { "dropping-particle" : "", "family" : "Fey", "given" : "P.", "non-dropping-particle" : "", "parse-names" : false, "suffix" : "" }, { "dropping-particle" : "", "family" : "Mi", "given" : "H.", "non-dropping-particle" : "", "parse-names" : false, "suffix" : "" }, { "dropping-particle" : "", "family" : "Thomas", "given" : "P. D.", "non-dropping-particle" : "", "parse-names" : false, "suffix" : "" }, { "dropping-particle" : "", "family" : "Muruganujan", "given" : "A.", "non-dropping-particle" : "", "parse-names" : false, "suffix" : "" }, { "dropping-particle" : "", "family" : "Poudel", "given" : "S.", "non-dropping-particle" : "", "parse-names" : false, "suffix" : "" }, { "dropping-particle" : "", "family" : "Hu", "given" : "J. C.", "non-dropping-particle" : "", "parse-names" : false, "suffix" : "" }, { "dropping-particle" : "", "family" : "Aleksander", "given" : "S. A.", "non-dropping-particle" : "", "parse-names" : false, "suffix" : "" }, { "dropping-particle" : "", "family" : "McIntosh", "given" : "B. K.", "non-dropping-particle" : "", "parse-names" : false, "suffix" : "" }, { "dropping-particle" : "", "family" : "Renfro", "given" : "D. P.", "non-dropping-particle" : "", "parse-names" : false, "suffix" : "" }, { "dropping-particle" : "", "family" : "Siegele", "given" : "D. A.", "non-dropping-particle" : "", "parse-names" : false, "suffix" : "" }, { "dropping-particle" : "", "family" : "Attrill", "given" : "H.", "non-dropping-particle" : "", "parse-names" : false, "suffix" : "" }, { "dropping-particle" : "", "family" : "Brown", "given" : "N. H.", "non-dropping-particle" : "", "parse-names" : false, "suffix" : "" }, { "dropping-particle" : "", "family" : "Tweedie", "given" : "S.", "non-dropping-particle" : "", "parse-names" : false, "suffix" : "" }, { "dropping-particle" : "", "family" : "Lomax", "given" : "J.", "non-dropping-particle" : "", "parse-names" : false, "suffix" : "" }, { "dropping-particle" : "", "family" : "Osumi-Sutherland", "given" : "D.", "non-dropping-particle" : "", "parse-names" : false, "suffix" : "" }, { "dropping-particle" : "", "family" : "Parkinson", "given" : "H.", "non-dropping-particle" : "", "parse-names" : false, "suffix" : "" }, { "dropping-particle" : "", "family" : "Roncaglia", "given" : "P.", "non-dropping-particle" : "", "parse-names" : false, "suffix" : "" }, { "dropping-particle" : "", "family" : "Lovering", "given" : "R. C.", "non-dropping-particle" : "", "parse-names" : false, "suffix" : "" }, { "dropping-particle" : "", "family" : "Talmud", "given" : "P. J.", "non-dropping-particle" : "", "parse-names" : false, "suffix" : "" }, { "dropping-particle" : "", "family" : "Humphries", "given" : "S. E.", "non-dropping-particle" : "", "parse-names" : false, "suffix" : "" }, { "dropping-particle" : "", "family" : "Denny", "given" : "P.", "non-dropping-particle" : "", "parse-names" : false, "suffix" : "" }, { "dropping-particle" : "", "family" : "Campbell", "given" : "N. H.", "non-dropping-particle" : "", "parse-names" : false, "suffix" : "" }, { "dropping-particle" : "", "family" : "Foulger", "given" : "R. E.", "non-dropping-particle" : "", "parse-names" : false, "suffix" : "" }, { "dropping-particle" : "", "family" : "Chibucos", "given" : "M. C.", "non-dropping-particle" : "", "parse-names" : false, "suffix" : "" }, { "dropping-particle" : "", "family" : "Giglio", "given" : "M. Gwinn", "non-dropping-particle" : "", "parse-names" : false, "suffix" : "" }, { "dropping-particle" : "", "family" : "Chang", "given" : "H. Y.", "non-dropping-particle" : "", "parse-names" : false, "suffix" : "" }, { "dropping-particle" : "", "family" : "Finn", "given" : "R.", "non-dropping-particle" : "", "parse-names" : false, "suffix" : "" }, { "dropping-particle" : "", "family" : "Fraser", "given" : "M.", "non-dropping-particle" : "", "parse-names" : false, "suffix" : "" }, { "dropping-particle" : "", "family" : "Mitchell", "given" : "A.", "non-dropping-particle" : "", "parse-names" : false, "suffix" : "" }, { "dropping-particle" : "", "family" : "Nuka", "given" : "G.", "non-dropping-particle" : "", "parse-names" : false, "suffix" : "" }, { "dropping-particle" : "", "family" : "Pesseat", "given" : "S.", "non-dropping-particle" : "", "parse-names" : false, "suffix" : "" }, { "dropping-particle" : "", "family" : "Sangrador", "given" : "A.", "non-dropping-particle" : "", "parse-names" : false, "suffix" : "" }, { "dropping-particle" : "", "family" : "Scheremetjew", "given" : "M.", "non-dropping-particle" : "", "parse-names" : false, "suffix" : "" }, { "dropping-particle" : "", "family" : "Young", "given" : "S. Y.", "non-dropping-particle" : "", "parse-names" : false, "suffix" : "" }, { "dropping-particle" : "", "family" : "Stephan", "given" : "R.", "non-dropping-particle" : "", "parse-names" : false, "suffix" : "" }, { "dropping-particle" : "", "family" : "Harris", "given" : "M. A.", "non-dropping-particle" : "", "parse-names" : false, "suffix" : "" }, { "dropping-particle" : "", "family" : "Oliver", "given" : "S. G.", "non-dropping-particle" : "", "parse-names" : false, "suffix" : "" }, { "dropping-particle" : "", "family" : "Rutherford", "given" : "K.", "non-dropping-particle" : "", "parse-names" : false, "suffix" : "" }, { "dropping-particle" : "", "family" : "Wood", "given" : "V.", "non-dropping-particle" : "", "parse-names" : false, "suffix" : "" }, { "dropping-particle" : "", "family" : "Bahler", "given" : "J.", "non-dropping-particle" : "", "parse-names" : false, "suffix" : "" }, { "dropping-particle" : "", "family" : "Lock", "given" : "A.", "non-dropping-particle" : "", "parse-names" : false, "suffix" : "" }, { "dropping-particle" : "", "family" : "Kersey", "given" : "P. J.", "non-dropping-particle" : "", "parse-names" : false, "suffix" : "" }, { "dropping-particle" : "", "family" : "McDowall", "given" : "M. D.", "non-dropping-particle" : "", "parse-names" : false, "suffix" : "" }, { "dropping-particle" : "", "family" : "Staines", "given" : "D. M.", "non-dropping-particle" : "", "parse-names" : false, "suffix" : "" }, { "dropping-particle" : "", "family" : "Dwinell", "given" : "M.", "non-dropping-particle" : "", "parse-names" : false, "suffix" : "" }, { "dropping-particle" : "", "family" : "Shimoyama", "given" : "M.", "non-dropping-particle" : "", "parse-names" : false, "suffix" : "" }, { "dropping-particle" : "", "family" : "Laulederkind", "given" : "S.", "non-dropping-particle" : "", "parse-names" : false, "suffix" : "" }, { "dropping-particle" : "", "family" : "Hayman", "given" : "G. T.", "non-dropping-particle" : "", "parse-names" : false, "suffix" : "" }, { "dropping-particle" : "", "family" : "Wang", "given" : "S. J.", "non-dropping-particle" : "", "parse-names" : false, "suffix" : "" }, { "dropping-particle" : "", "family" : "Petri", "given" : "V.", "non-dropping-particle" : "", "parse-names" : false, "suffix" : "" }, { "dropping-particle" : "", "family" : "D'Eustachio", "given" : "P.", "non-dropping-particle" : "", "parse-names" : false, "suffix" : "" }, { "dropping-particle" : "", "family" : "Matthews", "given" : "L.", "non-dropping-particle" : "", "parse-names" : false, "suffix" : "" }, { "dropping-particle" : "", "family" : "Balakrishnan", "given" : "R.", "non-dropping-particle" : "", "parse-names" : false, "suffix" : "" }, { "dropping-particle" : "", "family" : "Binkley", "given" : "G.", "non-dropping-particle" : "", "parse-names" : false, "suffix" : "" }, { "dropping-particle" : "", "family" : "Cherry", "given" : "J. M.", "non-dropping-particle" : "", "parse-names" : false, "suffix" : "" }, { "dropping-particle" : "", "family" : "Costanzo", "given" : "M. C.", "non-dropping-particle" : "", "parse-names" : false, "suffix" : "" }, { "dropping-particle" : "", "family" : "Demeter", "given" : "J.", "non-dropping-particle" : "", "parse-names" : false, "suffix" : "" }, { "dropping-particle" : "", "family" : "Dwight", "given" : "S. S.", "non-dropping-particle" : "", "parse-names" : false, "suffix" : "" }, { "dropping-particle" : "", "family" : "Engel", "given" : "S. R.", "non-dropping-particle" : "", "parse-names" : false, "suffix" : "" }, { "dropping-particle" : "", "family" : "Hitz", "given" : "B. C.", "non-dropping-particle" : "", "parse-names" : false, "suffix" : "" }, { "dropping-particle" : "", "family" : "Inglis", "given" : "D. O.", "non-dropping-particle" : "", "parse-names" : false, "suffix" : "" }, { "dropping-particle" : "", "family" : "Lloyd", "given" : "P.", "non-dropping-particle" : "", "parse-names" : false, "suffix" : "" }, { "dropping-particle" : "", "family" : "Miyasato", "given" : "S. R.", "non-dropping-particle" : "", "parse-names" : false, "suffix" : "" }, { "dropping-particle" : "", "family" : "Paskov", "given" : "K.", "non-dropping-particle" : "", "parse-names" : false, "suffix" : "" }, { "dropping-particle" : "", "family" : "Roe", "given" : "G.", "non-dropping-particle" : "", "parse-names" : false, "suffix" : "" }, { "dropping-particle" : "", "family" : "Simison", "given" : "M.", "non-dropping-particle" : "", "parse-names" : false, "suffix" : "" }, { "dropping-particle" : "", "family" : "Nash", "given" : "R. S.", "non-dropping-particle" : "", "parse-names" : false, "suffix" : "" }, { "dropping-particle" : "", "family" : "Skrzypek", "given" : "M. S.", "non-dropping-particle" : "", "parse-names" : false, "suffix" : "" }, { "dropping-particle" : "", "family" : "Weng", "given" : "S.", "non-dropping-particle" : "", "parse-names" : false, "suffix" : "" }, { "dropping-particle" : "", "family" : "Wong", "given" : "E. D.", "non-dropping-particle" : "", "parse-names" : false, "suffix" : "" }, { "dropping-particle" : "", "family" : "Berardini", "given" : "T. Z.", "non-dropping-particle" : "", "parse-names" : false, "suffix" : "" }, { "dropping-particle" : "", "family" : "Li", "given" : "D.", "non-dropping-particle" : "", "parse-names" : false, "suffix" : "" }, { "dropping-particle" : "", "family" : "Huala", "given" : "E.", "non-dropping-particle" : "", "parse-names" : false, "suffix" : "" }, { "dropping-particle" : "", "family" : "Argasinska", "given" : "J.", "non-dropping-particle" : "", "parse-names" : false, "suffix" : "" }, { "dropping-particle" : "", "family" : "Arighi", "given" : "C.", "non-dropping-particle" : "", "parse-names" : false, "suffix" : "" }, { "dropping-particle" : "", "family" : "Auchincloss", "given" : "A.", "non-dropping-particle" : "", "parse-names" : false, "suffix" : "" }, { "dropping-particle" : "", "family" : "Axelsen", "given" : "K.", "non-dropping-particle" : "", "parse-names" : false, "suffix" : "" }, { "dropping-particle" : "", "family" : "Argoud-Puy", "given" : "G.", "non-dropping-particle" : "", "parse-names" : false, "suffix" : "" }, { "dropping-particle" : "", "family" : "Bateman", "given" : "A.", "non-dropping-particle" : "", "parse-names" : false, "suffix" : "" }, { "dropping-particle" : "", "family" : "Bely", "given" : "B.", "non-dropping-particle" : "", "parse-names" : false, "suffix" : "" }, { "dropping-particle" : "", "family" : "Blatter", "given" : "M. C.", "non-dropping-particle" : "", "parse-names" : false, "suffix" : "" }, { "dropping-particle" : "", "family" : "Bonilla", "given" : "C.", "non-dropping-particle" : "", "parse-names" : false, "suffix" : "" }, { "dropping-particle" : "", "family" : "Bougueleret", "given" : "L.", "non-dropping-particle" : "", "parse-names" : false, "suffix" : "" }, { "dropping-particle" : "", "family" : "Boutet", "given" : "E.", "non-dropping-particle" : "", "parse-names" : false, "suffix" : "" }, { "dropping-particle" : "", "family" : "Breuza", "given" : "L.", "non-dropping-particle" : "", "parse-names" : false, "suffix" : "" }, { "dropping-particle" : "", "family" : "Bridge", "given" : "A.", "non-dropping-particle" : "", "parse-names" : false, "suffix" : "" }, { "dropping-particle" : "", "family" : "Britto", "given" : "R.", "non-dropping-particle" : "", "parse-names" : false, "suffix" : "" }, { "dropping-particle" : "", "family" : "Casals", "given" : "C.", "non-dropping-particle" : "", "parse-names" : false, "suffix" : "" }, { "dropping-particle" : "", "family" : "Cibrian-Uhalte", "given" : "E.", "non-dropping-particle" : "", "parse-names" : false, "suffix" : "" }, { "dropping-particle" : "", "family" : "Coudert", "given" : "E.", "non-dropping-particle" : "", "parse-names" : false, "suffix" : "" }, { "dropping-particle" : "", "family" : "Cusin", "given" : "I.", "non-dropping-particle" : "", "parse-names" : false, "suffix" : "" }, { "dropping-particle" : "", "family" : "Duek-Roggli", "given" : "P.", "non-dropping-particle" : "", "parse-names" : false, "suffix" : "" }, { "dropping-particle" : "", "family" : "Estreicher", "given" : "A.", "non-dropping-particle" : "", "parse-names" : false, "suffix" : "" }, { "dropping-particle" : "", "family" : "Famiglietti", "given" : "L.", "non-dropping-particle" : "", "parse-names" : false, "suffix" : "" }, { "dropping-particle" : "", "family" : "Gane", "given" : "P.", "non-dropping-particle" : "", "parse-names" : false, "suffix" : "" }, { "dropping-particle" : "", "family" : "Garmiri", "given" : "P.", "non-dropping-particle" : "", "parse-names" : false, "suffix" : "" }, { "dropping-particle" : "", "family" : "Gos", "given" : "A.", "non-dropping-particle" : "", "parse-names" : false, "suffix" : "" }, { "dropping-particle" : "", "family" : "Gruaz-Gumowski", "given" : "N.", "non-dropping-particle" : "", "parse-names" : false, "suffix" : "" }, { "dropping-particle" : "", "family" : "Hatton-Ellis", "given" : "E.", "non-dropping-particle" : "", "parse-names" : false, "suffix" : "" }, { "dropping-particle" : "", "family" : "Hinz", "given" : "U.", "non-dropping-particle" : "", "parse-names" : false, "suffix" : "" }, { "dropping-particle" : "", "family" : "Hulo", "given" : "C.", "non-dropping-particle" : "", "parse-names" : false, "suffix" : "" }, { "dropping-particle" : "", "family" : "Huntley", "given" : "R.", "non-dropping-particle" : "", "parse-names" : false, "suffix" : "" }, { "dropping-particle" : "", "family" : "Jungo", "given" : "F.", "non-dropping-particle" : "", "parse-names" : false, "suffix" : "" }, { "dropping-particle" : "", "family" : "Keller", "given" : "G.", "non-dropping-particle" : "", "parse-names" : false, "suffix" : "" }, { "dropping-particle" : "", "family" : "Laiho", "given" : "K.", "non-dropping-particle" : "", "parse-names" : false, "suffix" : "" }, { "dropping-particle" : "", "family" : "Lemercier", "given" : "P.", "non-dropping-particle" : "", "parse-names" : false, "suffix" : "" }, { "dropping-particle" : "", "family" : "Lieberherr", "given" : "D.", "non-dropping-particle" : "", "parse-names" : false, "suffix" : "" }, { "dropping-particle" : "", "family" : "Macdougall", "given" : "A.", "non-dropping-particle" : "", "parse-names" : false, "suffix" : "" }, { "dropping-particle" : "", "family" : "Magrane", "given" : "M.", "non-dropping-particle" : "", "parse-names" : false, "suffix" : "" }, { "dropping-particle" : "", "family" : "Martin", "given" : "M.", "non-dropping-particle" : "", "parse-names" : false, "suffix" : "" }, { "dropping-particle" : "", "family" : "Masson", "given" : "P.", "non-dropping-particle" : "", "parse-names" : false, "suffix" : "" }, { "dropping-particle" : "", "family" : "Mutowo", "given" : "P.", "non-dropping-particle" : "", "parse-names" : false, "suffix" : "" }, { "dropping-particle" : "", "family" : "O'Donovan", "given" : "C.", "non-dropping-particle" : "", "parse-names" : false, "suffix" : "" }, { "dropping-particle" : "", "family" : "Pedruzzi", "given" : "I.", "non-dropping-particle" : "", "parse-names" : false, "suffix" : "" }, { "dropping-particle" : "", "family" : "Pichler", "given" : "K.", "non-dropping-particle" : "", "parse-names" : false, "suffix" : "" }, { "dropping-particle" : "", "family" : "Poggioli", "given" : "D.", "non-dropping-particle" : "", "parse-names" : false, "suffix" : "" }, { "dropping-particle" : "", "family" : "Poux", "given" : "S.", "non-dropping-particle" : "", "parse-names" : false, "suffix" : "" }, { "dropping-particle" : "", "family" : "Rivoire", "given" : "C.", "non-dropping-particle" : "", "parse-names" : false, "suffix" : "" }, { "dropping-particle" : "", "family" : "Roechert", "given" : "B.", "non-dropping-particle" : "", "parse-names" : false, "suffix" : "" }, { "dropping-particle" : "", "family" : "Sawford", "given" : "T.", "non-dropping-particle" : "", "parse-names" : false, "suffix" : "" }, { "dropping-particle" : "", "family" : "Schneider", "given" : "M.", "non-dropping-particle" : "", "parse-names" : false, "suffix" : "" }, { "dropping-particle" : "", "family" : "Shypitsyna", "given" : "A.", "non-dropping-particle" : "", "parse-names" : false, "suffix" : "" }, { "dropping-particle" : "", "family" : "Stutz", "given" : "A.", "non-dropping-particle" : "", "parse-names" : false, "suffix" : "" }, { "dropping-particle" : "", "family" : "Sundaram", "given" : "S.", "non-dropping-particle" : "", "parse-names" : false, "suffix" : "" }, { "dropping-particle" : "", "family" : "Tognolli", "given" : "M.", "non-dropping-particle" : "", "parse-names" : false, "suffix" : "" }, { "dropping-particle" : "", "family" : "Wu", "given" : "C.", "non-dropping-particle" : "", "parse-names" : false, "suffix" : "" }, { "dropping-particle" : "", "family" : "Xenarios", "given" : "I.", "non-dropping-particle" : "", "parse-names" : false, "suffix" : "" }, { "dropping-particle" : "", "family" : "Chan", "given" : "J.", "non-dropping-particle" : "", "parse-names" : false, "suffix" : "" }, { "dropping-particle" : "", "family" : "Kishore", "given" : "R.", "non-dropping-particle" : "", "parse-names" : false, "suffix" : "" }, { "dropping-particle" : "", "family" : "Sternberg", "given" : "P. W.", "non-dropping-particle" : "", "parse-names" : false, "suffix" : "" }, { "dropping-particle" : "", "family" : "Auken", "given" : "K.", "non-dropping-particle" : "Van", "parse-names" : false, "suffix" : "" }, { "dropping-particle" : "", "family" : "Muller", "given" : "H. M.", "non-dropping-particle" : "", "parse-names" : false, "suffix" : "" }, { "dropping-particle" : "", "family" : "Done", "given" : "J.", "non-dropping-particle" : "", "parse-names" : false, "suffix" : "" }, { "dropping-particle" : "", "family" : "Li", "given" : "Y.", "non-dropping-particle" : "", "parse-names" : false, "suffix" : "" }, { "dropping-particle" : "", "family" : "Howe", "given" : "D.", "non-dropping-particle" : "", "parse-names" : false, "suffix" : "" }, { "dropping-particle" : "", "family" : "Westerfeld", "given" : "M.", "non-dropping-particle" : "", "parse-names" : false, "suffix" : "" } ], "container-title" : "Nucleic Acids Research", "id" : "ITEM-1", "issue" : "D1", "issued" : { "date-parts" : [ [ "2015" ] ] }, "page" : "D1049-D1056", "title" : "Gene ontology consortium: Going forward", "type" : "article-journal", "volume" : "43" }, "uris" : [ "http://www.mendeley.com/documents/?uuid=6e8c79ab-9e21-4bb1-86e2-b19a3a85b625" ] } ], "mendeley" : { "formattedCitation" : "&lt;sup&gt;93&lt;/sup&gt;", "plainTextFormattedCitation" : "93", "previouslyFormattedCitation" : "&lt;sup&gt;92&lt;/sup&gt;" }, "properties" : { "noteIndex" : 0 }, "schema" : "https://github.com/citation-style-language/schema/raw/master/csl-citation.json" }</w:instrText>
      </w:r>
      <w:r w:rsidR="00D675C3">
        <w:fldChar w:fldCharType="separate"/>
      </w:r>
      <w:r w:rsidR="001B0F71" w:rsidRPr="001B0F71">
        <w:rPr>
          <w:noProof/>
          <w:vertAlign w:val="superscript"/>
        </w:rPr>
        <w:t>93</w:t>
      </w:r>
      <w:r w:rsidR="00D675C3">
        <w:fldChar w:fldCharType="end"/>
      </w:r>
      <w:r w:rsidR="00E4090E">
        <w:t xml:space="preserve"> (2015)</w:t>
      </w:r>
      <w:r w:rsidR="006B7AB4">
        <w:t>, Panther</w:t>
      </w:r>
      <w:r w:rsidR="00D675C3">
        <w:fldChar w:fldCharType="begin" w:fldLock="1"/>
      </w:r>
      <w:r w:rsidR="001B0F71">
        <w:instrText>ADDIN CSL_CITATION { "citationItems" : [ { "id" : "ITEM-1", "itemData" : { "DOI" : "10.1093/nar/gks1118", "ISBN" : "1362-4962 (Electronic)\\r0305-1048 (Linking)", "ISSN" : "03051048", "PMID" : "23193289", "abstract" : "The data and tools in PANTHER-a comprehensive, curated database of protein families, trees, subfamilies and functions available at http://pantherdb.org-have undergone continual, extensive improvement for over a decade. Here, we describe the current PANTHER process as a whole, as well as the website tools for analysis of user-uploaded data. The main goals of PANTHER remain essentially unchanged: the accurate inference (and practical application) of gene and protein function over large sequence databases, using phylogenetic trees to extrapolate from the relatively sparse experimental information from a few model organisms. Yet the focus of PANTHER has continually shifted toward more accurate and detailed representations of evolutionary events in gene family histories. The trees are now designed to represent gene family evolution, including inference of evolutionary events, such as speciation and gene duplication. Subfamilies are still curated and used to define HMMs, but gene ontology functional annotations can now be made at any node in the tree, and are designed to represent gain and loss of function by ancestral genes during evolution. Finally, PANTHER now includes stable database identifiers for inferred ancestral genes, which are used to associate inferred gene attributes with particular genes in the common ancestral genomes of extant species.", "author" : [ { "dropping-particle" : "", "family" : "Mi", "given" : "Huaiyu", "non-dropping-particle" : "", "parse-names" : false, "suffix" : "" }, { "dropping-particle" : "", "family" : "Muruganujan", "given" : "Anushya", "non-dropping-particle" : "", "parse-names" : false, "suffix" : "" }, { "dropping-particle" : "", "family" : "Thomas", "given" : "Paul D.", "non-dropping-particle" : "", "parse-names" : false, "suffix" : "" } ], "container-title" : "Nucleic Acids Research", "id" : "ITEM-1", "issue" : "D1", "issued" : { "date-parts" : [ [ "2013" ] ] }, "page" : "377-386", "title" : "PANTHER in 2013: Modeling the evolution of gene function, and other gene attributes, in the context of phylogenetic trees", "type" : "article-journal", "volume" : "41" }, "uris" : [ "http://www.mendeley.com/documents/?uuid=cf6159f6-29dc-4ee8-9ca8-8b381aa42f19" ] } ], "mendeley" : { "formattedCitation" : "&lt;sup&gt;94&lt;/sup&gt;", "plainTextFormattedCitation" : "94", "previouslyFormattedCitation" : "&lt;sup&gt;93&lt;/sup&gt;" }, "properties" : { "noteIndex" : 0 }, "schema" : "https://github.com/citation-style-language/schema/raw/master/csl-citation.json" }</w:instrText>
      </w:r>
      <w:r w:rsidR="00D675C3">
        <w:fldChar w:fldCharType="separate"/>
      </w:r>
      <w:r w:rsidR="001B0F71" w:rsidRPr="001B0F71">
        <w:rPr>
          <w:noProof/>
          <w:vertAlign w:val="superscript"/>
        </w:rPr>
        <w:t>94</w:t>
      </w:r>
      <w:r w:rsidR="00D675C3">
        <w:fldChar w:fldCharType="end"/>
      </w:r>
      <w:r w:rsidR="00E4090E">
        <w:t xml:space="preserve"> (2016)</w:t>
      </w:r>
      <w:r w:rsidR="006B7AB4">
        <w:t>, and Reactome</w:t>
      </w:r>
      <w:r w:rsidR="00D675C3">
        <w:fldChar w:fldCharType="begin" w:fldLock="1"/>
      </w:r>
      <w:r w:rsidR="001B0F71">
        <w:instrText>ADDIN CSL_CITATION { "citationItems" : [ { "id" : "ITEM-1", "itemData" : { "DOI" : "10.1093/nar/gkv1351", "ISBN" : "1362-4962 (Electronic)\\n0305-1048 (Linking)", "ISSN" : "13624962", "PMID" : "24243840", "abstract" : "Reactome (http://www.reactome.org) is a manually curated open-source open-data resource of human pathways and reactions. The current version 46 describes 7088 human proteins (34{%} of the predicted human proteome), participating in 6744 reactions based on data extracted from 15 107 research publications with PubMed links. The Reactome Web site and analysis tool set have been completely redesigned to increase speed, flexibility and user friendliness. The data model has been extended to support annotation of disease processes due to infectious agents and to mutation.", "author" : [ { "dropping-particle" : "", "family" : "Fabregat", "given" : "Antonio", "non-dropping-particle" : "", "parse-names" : false, "suffix" : "" }, { "dropping-particle" : "", "family" : "Sidiropoulos", "given" : "Konstantinos", "non-dropping-particle" : "", "parse-names" : false, "suffix" : "" }, { "dropping-particle" : "", "family" : "Garapati", "given" : "Phani", "non-dropping-particle" : "", "parse-names" : false, "suffix" : "" }, { "dropping-particle" : "", "family" : "Gillespie", "given" : "Marc", "non-dropping-particle" : "", "parse-names" : false, "suffix" : "" }, { "dropping-particle" : "", "family" : "Hausmann", "given" : "Kerstin", "non-dropping-particle" : "", "parse-names" : false, "suffix" : "" }, { "dropping-particle" : "", "family" : "Haw", "given" : "Robin", "non-dropping-particle" : "", "parse-names" : false, "suffix" : "" }, { "dropping-particle" : "", "family" : "Jassal", "given" : "Bijay", "non-dropping-particle" : "", "parse-names" : false, "suffix" : "" }, { "dropping-particle" : "", "family" : "Jupe", "given" : "Steven", "non-dropping-particle" : "", "parse-names" : false, "suffix" : "" }, { "dropping-particle" : "", "family" : "Korninger", "given" : "Florian", "non-dropping-particle" : "", "parse-names" : false, "suffix" : "" }, { "dropping-particle" : "", "family" : "McKay", "given" : "Sheldon", "non-dropping-particle" : "", "parse-names" : false, "suffix" : "" }, { "dropping-particle" : "", "family" : "Matthews", "given" : "Lisa", "non-dropping-particle" : "", "parse-names" : false, "suffix" : "" }, { "dropping-particle" : "", "family" : "May", "given" : "Bruce", "non-dropping-particle" : "", "parse-names" : false, "suffix" : "" }, { "dropping-particle" : "", "family" : "Milacic", "given" : "Marija", "non-dropping-particle" : "", "parse-names" : false, "suffix" : "" }, { "dropping-particle" : "", "family" : "Rothfels", "given" : "Karen", "non-dropping-particle" : "", "parse-names" : false, "suffix" : "" }, { "dropping-particle" : "", "family" : "Shamovsky", "given" : "Veronica", "non-dropping-particle" : "", "parse-names" : false, "suffix" : "" }, { "dropping-particle" : "", "family" : "Webber", "given" : "Marissa", "non-dropping-particle" : "", "parse-names" : false, "suffix" : "" }, { "dropping-particle" : "", "family" : "Weiser", "given" : "Joel", "non-dropping-particle" : "", "parse-names" : false, "suffix" : "" }, { "dropping-particle" : "", "family" : "Williams", "given" : "Mark", "non-dropping-particle" : "", "parse-names" : false, "suffix" : "" }, { "dropping-particle" : "", "family" : "Wu", "given" : "Guanming", "non-dropping-particle" : "", "parse-names" : false, "suffix" : "" }, { "dropping-particle" : "", "family" : "Stein", "given" : "Lincoln", "non-dropping-particle" : "", "parse-names" : false, "suffix" : "" }, { "dropping-particle" : "", "family" : "Hermjakob", "given" : "Henning", "non-dropping-particle" : "", "parse-names" : false, "suffix" : "" }, { "dropping-particle" : "", "family" : "D'Eustachio", "given" : "Peter", "non-dropping-particle" : "", "parse-names" : false, "suffix" : "" } ], "container-title" : "Nucleic Acids Research", "id" : "ITEM-1", "issue" : "D1", "issued" : { "date-parts" : [ [ "2016" ] ] }, "page" : "D481-D487", "title" : "The reactome pathway knowledgebase", "type" : "article-journal", "volume" : "44" }, "uris" : [ "http://www.mendeley.com/documents/?uuid=3d70b897-34fb-4f88-a6ca-9e6cf2d03232" ] } ], "mendeley" : { "formattedCitation" : "&lt;sup&gt;95&lt;/sup&gt;", "plainTextFormattedCitation" : "95", "previouslyFormattedCitation" : "&lt;sup&gt;94&lt;/sup&gt;" }, "properties" : { "noteIndex" : 0 }, "schema" : "https://github.com/citation-style-language/schema/raw/master/csl-citation.json" }</w:instrText>
      </w:r>
      <w:r w:rsidR="00D675C3">
        <w:fldChar w:fldCharType="separate"/>
      </w:r>
      <w:r w:rsidR="001B0F71" w:rsidRPr="001B0F71">
        <w:rPr>
          <w:noProof/>
          <w:vertAlign w:val="superscript"/>
        </w:rPr>
        <w:t>95</w:t>
      </w:r>
      <w:r w:rsidR="00D675C3">
        <w:fldChar w:fldCharType="end"/>
      </w:r>
      <w:r w:rsidR="00E4090E">
        <w:t xml:space="preserve"> (2016)</w:t>
      </w:r>
      <w:r w:rsidR="006B7AB4">
        <w:t xml:space="preserve"> terms</w:t>
      </w:r>
      <w:r w:rsidR="00E4090E">
        <w:t xml:space="preserve"> using the Enrichr platform.</w:t>
      </w:r>
      <w:r w:rsidR="00E4090E">
        <w:fldChar w:fldCharType="begin" w:fldLock="1"/>
      </w:r>
      <w:r w:rsidR="001B0F71">
        <w:instrText>ADDIN CSL_CITATION { "citationItems" : [ { "id" : "ITEM-1", "itemData" : { "DOI" : "10.1186/1471-2105-14-128", "ISBN" : "1471-2105 (Electronic)\\r1471-2105 (Linking)", "ISSN" : "1471-2105", "PMID" : "23586463", "abstract" : "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n\\n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n\\nCONCLUSIONS: Enrichr is an easy to use intuitive enrichment analysis web-based tool providing various types of visualization summaries of collective functions of gene lists. Enrichr is open source and freely available online at: http://amp.pharm.mssm.edu/Enrichr.", "author" : [ { "dropping-particle" : "", "family" : "Chen", "given" : "Edward Y", "non-dropping-particle" : "", "parse-names" : false, "suffix" : "" }, { "dropping-particle" : "", "family" : "Tan", "given" : "Christopher M", "non-dropping-particle" : "", "parse-names" : false, "suffix" : "" }, { "dropping-particle" : "", "family" : "Kou", "given" : "Yan", "non-dropping-particle" : "", "parse-names" : false, "suffix" : "" }, { "dropping-particle" : "", "family" : "Duan", "given" : "Qiaonan", "non-dropping-particle" : "", "parse-names" : false, "suffix" : "" }, { "dropping-particle" : "", "family" : "Wang", "given" : "Zichen", "non-dropping-particle" : "", "parse-names" : false, "suffix" : "" }, { "dropping-particle" : "", "family" : "Meirelles", "given" : "Gabriela Vaz", "non-dropping-particle" : "", "parse-names" : false, "suffix" : "" }, { "dropping-particle" : "", "family" : "Clark", "given" : "Neil R", "non-dropping-particle" : "", "parse-names" : false, "suffix" : "" }, { "dropping-particle" : "", "family" : "Ma'ayan", "given" : "Avi", "non-dropping-particle" : "", "parse-names" : false, "suffix" : "" } ], "container-title" : "BMC bioinformatics", "id" : "ITEM-1", "issue" : "1", "issued" : { "date-parts" : [ [ "2013" ] ] }, "note" : "NULL", "page" : "128", "title" : "Enrichr: interactive and collaborative HTML5 gene list enrichment analysis tool.", "type" : "article-journal", "volume" : "14" }, "uris" : [ "http://www.mendeley.com/documents/?uuid=4f066e7d-c513-4b9d-9118-13b5492bea8e" ] } ], "mendeley" : { "formattedCitation" : "&lt;sup&gt;96&lt;/sup&gt;", "plainTextFormattedCitation" : "96", "previouslyFormattedCitation" : "&lt;sup&gt;95&lt;/sup&gt;" }, "properties" : { "noteIndex" : 0 }, "schema" : "https://github.com/citation-style-language/schema/raw/master/csl-citation.json" }</w:instrText>
      </w:r>
      <w:r w:rsidR="00E4090E">
        <w:fldChar w:fldCharType="separate"/>
      </w:r>
      <w:r w:rsidR="001B0F71" w:rsidRPr="001B0F71">
        <w:rPr>
          <w:noProof/>
          <w:vertAlign w:val="superscript"/>
        </w:rPr>
        <w:t>96</w:t>
      </w:r>
      <w:r w:rsidR="00E4090E">
        <w:fldChar w:fldCharType="end"/>
      </w:r>
      <w:r w:rsidR="00E4090E">
        <w:t xml:space="preserve"> </w:t>
      </w:r>
      <w:r w:rsidR="003A5CCE">
        <w:t xml:space="preserve">DETs were ranked by </w:t>
      </w:r>
      <w:r w:rsidR="003A5CCE" w:rsidRPr="005B129D">
        <w:rPr>
          <w:i/>
        </w:rPr>
        <w:t>q</w:t>
      </w:r>
      <w:r w:rsidR="00487B2B">
        <w:t xml:space="preserve"> value,</w:t>
      </w:r>
      <w:r w:rsidR="003357E6">
        <w:t xml:space="preserve"> </w:t>
      </w:r>
      <w:r w:rsidR="00487B2B">
        <w:t>and</w:t>
      </w:r>
      <w:r w:rsidR="00C715EE">
        <w:t xml:space="preserve"> </w:t>
      </w:r>
      <w:r w:rsidR="00B53D2C">
        <w:t xml:space="preserve">query </w:t>
      </w:r>
      <w:r w:rsidR="00C715EE">
        <w:t xml:space="preserve">sets </w:t>
      </w:r>
      <w:r w:rsidR="003357E6">
        <w:t>for Enrichr</w:t>
      </w:r>
      <w:r w:rsidR="00C715EE">
        <w:t xml:space="preserve"> </w:t>
      </w:r>
      <w:r w:rsidR="0069753A">
        <w:t xml:space="preserve">were </w:t>
      </w:r>
      <w:r w:rsidR="003357E6">
        <w:t>created</w:t>
      </w:r>
      <w:r w:rsidR="0069753A">
        <w:t xml:space="preserve"> from </w:t>
      </w:r>
      <w:r w:rsidR="00A9045F">
        <w:t xml:space="preserve">the </w:t>
      </w:r>
      <w:r w:rsidR="00D20579">
        <w:t>100, 300, 1</w:t>
      </w:r>
      <w:r w:rsidR="00517A5B">
        <w:t>,</w:t>
      </w:r>
      <w:r w:rsidR="00D20579">
        <w:t>000, and 3</w:t>
      </w:r>
      <w:r w:rsidR="00517A5B">
        <w:t>,</w:t>
      </w:r>
      <w:r w:rsidR="00D20579">
        <w:t>000</w:t>
      </w:r>
      <w:r w:rsidR="0069753A">
        <w:t xml:space="preserve"> top</w:t>
      </w:r>
      <w:r w:rsidR="00D20579">
        <w:t xml:space="preserve"> ranked DETs</w:t>
      </w:r>
      <w:r w:rsidR="00D71500">
        <w:t xml:space="preserve"> (all having </w:t>
      </w:r>
      <w:r w:rsidR="00D71500">
        <w:rPr>
          <w:i/>
        </w:rPr>
        <w:t>q</w:t>
      </w:r>
      <w:r w:rsidR="00D71500">
        <w:t xml:space="preserve"> &lt; 0.05)</w:t>
      </w:r>
      <w:r w:rsidR="003357E6">
        <w:t xml:space="preserve"> mapped to unique gene symbols</w:t>
      </w:r>
      <w:r w:rsidR="00A10BB7">
        <w:t xml:space="preserve">, </w:t>
      </w:r>
      <w:r w:rsidR="00163ABA">
        <w:t xml:space="preserve">which </w:t>
      </w:r>
      <w:r w:rsidR="00034C41">
        <w:t xml:space="preserve">all </w:t>
      </w:r>
      <w:r w:rsidR="00163ABA">
        <w:t xml:space="preserve">produced </w:t>
      </w:r>
      <w:r w:rsidR="00CF6609">
        <w:t>qualitatively</w:t>
      </w:r>
      <w:r w:rsidR="00A10BB7">
        <w:t xml:space="preserve"> similar results for </w:t>
      </w:r>
      <w:r w:rsidR="004670FB">
        <w:t>top</w:t>
      </w:r>
      <w:r w:rsidR="00A10BB7">
        <w:t xml:space="preserve"> enriched terms; representative results for 1</w:t>
      </w:r>
      <w:r w:rsidR="004431F1">
        <w:t>,</w:t>
      </w:r>
      <w:r w:rsidR="00A10BB7">
        <w:t xml:space="preserve">000 DETs </w:t>
      </w:r>
      <w:r w:rsidR="00AA1C9B">
        <w:t>are</w:t>
      </w:r>
      <w:r w:rsidR="00A10BB7">
        <w:t xml:space="preserve"> presented in this study.</w:t>
      </w:r>
      <w:r w:rsidR="00E3329A">
        <w:t xml:space="preserve"> </w:t>
      </w:r>
      <w:r w:rsidR="00E4090E">
        <w:t>Enrichr</w:t>
      </w:r>
      <w:r w:rsidR="0070701C">
        <w:t xml:space="preserve"> improves on the typical </w:t>
      </w:r>
      <w:r w:rsidR="00807922">
        <w:t>method</w:t>
      </w:r>
      <w:r w:rsidR="0070701C">
        <w:t xml:space="preserve"> of </w:t>
      </w:r>
      <w:r w:rsidR="00191C33">
        <w:t>ranking</w:t>
      </w:r>
      <w:r w:rsidR="00807922">
        <w:t xml:space="preserve"> </w:t>
      </w:r>
      <w:r w:rsidR="005820DB">
        <w:t xml:space="preserve">term </w:t>
      </w:r>
      <w:r w:rsidR="00807922">
        <w:t xml:space="preserve">significance with </w:t>
      </w:r>
      <w:r w:rsidR="0070701C">
        <w:t xml:space="preserve">one-sided Fisher’s exact tests by </w:t>
      </w:r>
      <w:r w:rsidR="00404144">
        <w:t xml:space="preserve">multiplying </w:t>
      </w:r>
      <w:r w:rsidR="00736113">
        <w:t>their</w:t>
      </w:r>
      <w:r w:rsidR="00404144">
        <w:t xml:space="preserve"> log-scaled </w:t>
      </w:r>
      <w:r w:rsidR="00404144">
        <w:rPr>
          <w:i/>
        </w:rPr>
        <w:t xml:space="preserve">P </w:t>
      </w:r>
      <w:r w:rsidR="00404144">
        <w:t>values by</w:t>
      </w:r>
      <w:r w:rsidR="0070701C">
        <w:t xml:space="preserve"> a Z-score of the deviation from the expected rank</w:t>
      </w:r>
      <w:r w:rsidR="006D5E70">
        <w:t xml:space="preserve"> f</w:t>
      </w:r>
      <w:r w:rsidR="00191C33">
        <w:t>or each term</w:t>
      </w:r>
      <w:r w:rsidR="00807922">
        <w:t xml:space="preserve">, which decreases the bias of the Fisher’s exact method </w:t>
      </w:r>
      <w:r w:rsidR="004915DE">
        <w:t>toward terms with</w:t>
      </w:r>
      <w:r w:rsidR="00ED55C0">
        <w:t xml:space="preserve"> </w:t>
      </w:r>
      <w:r w:rsidR="0096012C">
        <w:t>few</w:t>
      </w:r>
      <w:r w:rsidR="00C90E87">
        <w:t xml:space="preserve"> gene assignments</w:t>
      </w:r>
      <w:r w:rsidR="0070701C">
        <w:t>.</w:t>
      </w:r>
      <w:r w:rsidR="00807922">
        <w:fldChar w:fldCharType="begin" w:fldLock="1"/>
      </w:r>
      <w:r w:rsidR="001B0F71">
        <w:instrText>ADDIN CSL_CITATION { "citationItems" : [ { "id" : "ITEM-1", "itemData" : { "DOI" : "10.1186/1471-2105-14-128", "ISBN" : "1471-2105 (Electronic)\\r1471-2105 (Linking)", "ISSN" : "1471-2105", "PMID" : "23586463", "abstract" : "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n\\n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n\\nCONCLUSIONS: Enrichr is an easy to use intuitive enrichment analysis web-based tool providing various types of visualization summaries of collective functions of gene lists. Enrichr is open source and freely available online at: http://amp.pharm.mssm.edu/Enrichr.", "author" : [ { "dropping-particle" : "", "family" : "Chen", "given" : "Edward Y", "non-dropping-particle" : "", "parse-names" : false, "suffix" : "" }, { "dropping-particle" : "", "family" : "Tan", "given" : "Christopher M", "non-dropping-particle" : "", "parse-names" : false, "suffix" : "" }, { "dropping-particle" : "", "family" : "Kou", "given" : "Yan", "non-dropping-particle" : "", "parse-names" : false, "suffix" : "" }, { "dropping-particle" : "", "family" : "Duan", "given" : "Qiaonan", "non-dropping-particle" : "", "parse-names" : false, "suffix" : "" }, { "dropping-particle" : "", "family" : "Wang", "given" : "Zichen", "non-dropping-particle" : "", "parse-names" : false, "suffix" : "" }, { "dropping-particle" : "", "family" : "Meirelles", "given" : "Gabriela Vaz", "non-dropping-particle" : "", "parse-names" : false, "suffix" : "" }, { "dropping-particle" : "", "family" : "Clark", "given" : "Neil R", "non-dropping-particle" : "", "parse-names" : false, "suffix" : "" }, { "dropping-particle" : "", "family" : "Ma'ayan", "given" : "Avi", "non-dropping-particle" : "", "parse-names" : false, "suffix" : "" } ], "container-title" : "BMC bioinformatics", "id" : "ITEM-1", "issue" : "1", "issued" : { "date-parts" : [ [ "2013" ] ] }, "note" : "NULL", "page" : "128", "title" : "Enrichr: interactive and collaborative HTML5 gene list enrichment analysis tool.", "type" : "article-journal", "volume" : "14" }, "uris" : [ "http://www.mendeley.com/documents/?uuid=4f066e7d-c513-4b9d-9118-13b5492bea8e" ] } ], "mendeley" : { "formattedCitation" : "&lt;sup&gt;96&lt;/sup&gt;", "plainTextFormattedCitation" : "96", "previouslyFormattedCitation" : "&lt;sup&gt;95&lt;/sup&gt;" }, "properties" : { "noteIndex" : 0 }, "schema" : "https://github.com/citation-style-language/schema/raw/master/csl-citation.json" }</w:instrText>
      </w:r>
      <w:r w:rsidR="00807922">
        <w:fldChar w:fldCharType="separate"/>
      </w:r>
      <w:r w:rsidR="001B0F71" w:rsidRPr="001B0F71">
        <w:rPr>
          <w:noProof/>
          <w:vertAlign w:val="superscript"/>
        </w:rPr>
        <w:t>96</w:t>
      </w:r>
      <w:r w:rsidR="00807922">
        <w:fldChar w:fldCharType="end"/>
      </w:r>
      <w:r w:rsidR="00F83CFF">
        <w:t xml:space="preserve"> </w:t>
      </w:r>
      <w:r w:rsidR="000C3ECB">
        <w:t>Enrichment of</w:t>
      </w:r>
      <w:r w:rsidR="001524F1">
        <w:t xml:space="preserve"> WGCNA</w:t>
      </w:r>
      <w:r w:rsidR="000C3ECB">
        <w:t xml:space="preserve"> coEMs for terms from GO biological process (2015), Reactome (216), and WikiPathways</w:t>
      </w:r>
      <w:r w:rsidR="00D675C3">
        <w:fldChar w:fldCharType="begin" w:fldLock="1"/>
      </w:r>
      <w:r w:rsidR="001B0F71">
        <w:instrText>ADDIN CSL_CITATION { "citationItems" : [ { "id" : "ITEM-1", "itemData" : { "DOI" : "10.1093/nar/gkv1024", "ISBN" : "13624962 (Electronic)", "ISSN" : "13624962", "PMID" : "26481357", "abstract" : "WikiPathways (http://www.wikipathways.org) is an open, collaborative platform for capturing and disseminating models of biological pathways for data visualization and analysis. Since our last NAR update, 4 years ago, WikiPathways has experienced massive growth in content, which continues to be contributed by hundreds of individuals each year. New aspects of the diversity and depth of the collected pathways are described from the perspective of researchers interested in using pathway information in their studies. We provide updates on extensions and services to support pathway analysis and visualization via popular standalone tools, i.e. PathVisio and Cytoscape, web applications and common programming environments. We introduce the Quick Edit feature for pathway authors and curators, in addition to new means of publishing pathways and maintaining custom pathway collections to serve specific research topics and communities. In addition to the latest milestones in our pathway collection and curation effort, we also highlight the latest means to access the content as publishable figures, as standard data files, and as linked data, including bulk and programmatic access.", "author" : [ { "dropping-particle" : "", "family" : "Kutmon", "given" : "Martina", "non-dropping-particle" : "", "parse-names" : false, "suffix" : "" }, { "dropping-particle" : "", "family" : "Riutta", "given" : "Anders", "non-dropping-particle" : "", "parse-names" : false, "suffix" : "" }, { "dropping-particle" : "", "family" : "Nunes", "given" : "Nuno", "non-dropping-particle" : "", "parse-names" : false, "suffix" : "" }, { "dropping-particle" : "", "family" : "Hanspers", "given" : "Kristina", "non-dropping-particle" : "", "parse-names" : false, "suffix" : "" }, { "dropping-particle" : "", "family" : "Willighagen", "given" : "Egon L.", "non-dropping-particle" : "", "parse-names" : false, "suffix" : "" }, { "dropping-particle" : "", "family" : "Bohler", "given" : "Anwesha", "non-dropping-particle" : "", "parse-names" : false, "suffix" : "" }, { "dropping-particle" : "", "family" : "M??lius", "given" : "Jonathan", "non-dropping-particle" : "", "parse-names" : false, "suffix" : "" }, { "dropping-particle" : "", "family" : "Waagmeester", "given" : "Andra", "non-dropping-particle" : "", "parse-names" : false, "suffix" : "" }, { "dropping-particle" : "", "family" : "Sinha", "given" : "Sravanthi R.", "non-dropping-particle" : "", "parse-names" : false, "suffix" : "" }, { "dropping-particle" : "", "family" : "Miller", "given" : "Ryan", "non-dropping-particle" : "", "parse-names" : false, "suffix" : "" }, { "dropping-particle" : "", "family" : "Coort", "given" : "Susan L.", "non-dropping-particle" : "", "parse-names" : false, "suffix" : "" }, { "dropping-particle" : "", "family" : "Cirillo", "given" : "Elisa", "non-dropping-particle" : "", "parse-names" : false, "suffix" : "" }, { "dropping-particle" : "", "family" : "Smeets", "given" : "Bart", "non-dropping-particle" : "", "parse-names" : false, "suffix" : "" }, { "dropping-particle" : "", "family" : "Evelo", "given" : "Chris T.", "non-dropping-particle" : "", "parse-names" : false, "suffix" : "" }, { "dropping-particle" : "", "family" : "Pico", "given" : "Alexander R.", "non-dropping-particle" : "", "parse-names" : false, "suffix" : "" } ], "container-title" : "Nucleic Acids Research", "id" : "ITEM-1", "issue" : "D1", "issued" : { "date-parts" : [ [ "2016" ] ] }, "page" : "D488-D494", "title" : "WikiPathways: Capturing the full diversity of pathway knowledge", "type" : "article-journal", "volume" : "44" }, "uris" : [ "http://www.mendeley.com/documents/?uuid=095ad192-a8d7-475f-983b-bc54c3c90c8b" ] } ], "mendeley" : { "formattedCitation" : "&lt;sup&gt;97&lt;/sup&gt;", "plainTextFormattedCitation" : "97", "previouslyFormattedCitation" : "&lt;sup&gt;96&lt;/sup&gt;" }, "properties" : { "noteIndex" : 0 }, "schema" : "https://github.com/citation-style-language/schema/raw/master/csl-citation.json" }</w:instrText>
      </w:r>
      <w:r w:rsidR="00D675C3">
        <w:fldChar w:fldCharType="separate"/>
      </w:r>
      <w:r w:rsidR="001B0F71" w:rsidRPr="001B0F71">
        <w:rPr>
          <w:noProof/>
          <w:vertAlign w:val="superscript"/>
        </w:rPr>
        <w:t>97</w:t>
      </w:r>
      <w:r w:rsidR="00D675C3">
        <w:fldChar w:fldCharType="end"/>
      </w:r>
      <w:r w:rsidR="000C3ECB">
        <w:t xml:space="preserve"> (2016) was </w:t>
      </w:r>
      <w:r w:rsidR="006E4940">
        <w:t>similarly</w:t>
      </w:r>
      <w:r w:rsidR="000C3ECB">
        <w:t xml:space="preserve"> calculated </w:t>
      </w:r>
      <w:r w:rsidR="006E4940">
        <w:t>using</w:t>
      </w:r>
      <w:r w:rsidR="000C3ECB">
        <w:t xml:space="preserve"> Enrichr</w:t>
      </w:r>
      <w:r w:rsidR="00E5317A">
        <w:t xml:space="preserve"> </w:t>
      </w:r>
      <w:r w:rsidR="000176F0">
        <w:t>without ranking or cutoffs</w:t>
      </w:r>
      <w:r w:rsidR="000C3ECB">
        <w:t xml:space="preserve">. </w:t>
      </w:r>
      <w:r w:rsidR="00B97446">
        <w:t xml:space="preserve">Enrichment of DET signatures within each coEM was calculated using one-sided </w:t>
      </w:r>
      <w:r w:rsidR="008B4D38">
        <w:t>Fisher</w:t>
      </w:r>
      <w:r w:rsidR="004C38CB">
        <w:t>’s</w:t>
      </w:r>
      <w:r w:rsidR="008B4D38">
        <w:t xml:space="preserve"> exact test</w:t>
      </w:r>
      <w:r w:rsidR="00B97446">
        <w:t xml:space="preserve">s </w:t>
      </w:r>
      <w:r w:rsidR="00F5010D">
        <w:t>and a</w:t>
      </w:r>
      <w:r w:rsidR="00B97446">
        <w:t xml:space="preserve"> Benjamini-Hochberg </w:t>
      </w:r>
      <w:r w:rsidR="00F5010D">
        <w:t>adjustment</w:t>
      </w:r>
      <w:r w:rsidR="00B97446">
        <w:t>.</w:t>
      </w:r>
    </w:p>
    <w:p w14:paraId="06D7B3BF" w14:textId="73C3624D" w:rsidR="006F5325" w:rsidRDefault="006F5325" w:rsidP="006F5325">
      <w:pPr>
        <w:pStyle w:val="Heading2"/>
      </w:pPr>
      <w:r>
        <w:t>Statistical</w:t>
      </w:r>
      <w:r w:rsidR="00402610">
        <w:t xml:space="preserve"> analys</w:t>
      </w:r>
      <w:r w:rsidR="007F6327">
        <w:t>e</w:t>
      </w:r>
      <w:r w:rsidR="00402610">
        <w:t>s</w:t>
      </w:r>
    </w:p>
    <w:p w14:paraId="6D62F9EF" w14:textId="3A159918" w:rsidR="0031526E" w:rsidRPr="00C94616" w:rsidRDefault="006A2EE9" w:rsidP="00C94616">
      <w:r>
        <w:t>I</w:t>
      </w:r>
      <w:r w:rsidR="00CF458B">
        <w:t>nference testing for unpaired quantitative variables</w:t>
      </w:r>
      <w:r w:rsidR="00A0140C">
        <w:t xml:space="preserve"> (CyTOF </w:t>
      </w:r>
      <w:r w:rsidR="00592BD0">
        <w:t xml:space="preserve">community and </w:t>
      </w:r>
      <w:r w:rsidR="00A0140C">
        <w:t>sub-community frequencies</w:t>
      </w:r>
      <w:r w:rsidR="00592BD0">
        <w:t>, marker expression</w:t>
      </w:r>
      <w:r w:rsidR="00227783">
        <w:t xml:space="preserve"> means</w:t>
      </w:r>
      <w:r w:rsidR="00592BD0">
        <w:t xml:space="preserve"> per sub-community per sample</w:t>
      </w:r>
      <w:r w:rsidR="00723A70">
        <w:t>,</w:t>
      </w:r>
      <w:r w:rsidR="00D45704">
        <w:t xml:space="preserve"> and</w:t>
      </w:r>
      <w:r w:rsidR="00723A70">
        <w:t xml:space="preserve"> correlations between monocyte sub-community frequencies and Luminex analyte concentrations</w:t>
      </w:r>
      <w:r w:rsidR="00A0140C">
        <w:t>)</w:t>
      </w:r>
      <w:r w:rsidR="00CF458B">
        <w:t xml:space="preserve"> used </w:t>
      </w:r>
      <w:r w:rsidR="00B06E78">
        <w:t xml:space="preserve">the </w:t>
      </w:r>
      <w:r w:rsidR="00CF458B">
        <w:t xml:space="preserve">Mann-Whitney </w:t>
      </w:r>
      <w:r w:rsidR="00CF458B">
        <w:rPr>
          <w:i/>
        </w:rPr>
        <w:t>U</w:t>
      </w:r>
      <w:r w:rsidR="00CF458B">
        <w:t xml:space="preserve">, while </w:t>
      </w:r>
      <w:r w:rsidR="00F82A1A">
        <w:t xml:space="preserve">the Wilcoxon signed-rank test was </w:t>
      </w:r>
      <w:r w:rsidR="006F352C">
        <w:t xml:space="preserve">used </w:t>
      </w:r>
      <w:r w:rsidR="00ED066A">
        <w:t>for</w:t>
      </w:r>
      <w:r w:rsidR="00F82A1A">
        <w:t xml:space="preserve"> </w:t>
      </w:r>
      <w:r w:rsidR="00CF458B">
        <w:t xml:space="preserve">paired </w:t>
      </w:r>
      <w:r w:rsidR="00ED066A">
        <w:t>comparisons</w:t>
      </w:r>
      <w:r w:rsidR="004457B0">
        <w:t xml:space="preserve"> </w:t>
      </w:r>
      <w:r w:rsidR="003D4D0C">
        <w:t>(Luminex analyte concentrations</w:t>
      </w:r>
      <w:r w:rsidR="00CA696E">
        <w:t>)</w:t>
      </w:r>
      <w:r w:rsidR="002A2DF1">
        <w:t>.</w:t>
      </w:r>
      <w:r w:rsidR="00A0140C">
        <w:t xml:space="preserve"> Hypothesis testing for correlation</w:t>
      </w:r>
      <w:r w:rsidR="003B56B7">
        <w:t>s</w:t>
      </w:r>
      <w:r w:rsidR="00A0140C">
        <w:t xml:space="preserve"> used </w:t>
      </w:r>
      <w:r w:rsidR="00477D03">
        <w:t xml:space="preserve">either </w:t>
      </w:r>
      <w:r w:rsidR="00A0140C">
        <w:t xml:space="preserve">Spearman's </w:t>
      </w:r>
      <w:r w:rsidR="003F165C">
        <w:rPr>
          <w:i/>
        </w:rPr>
        <w:t>ρ</w:t>
      </w:r>
      <w:r w:rsidR="00180F1F">
        <w:rPr>
          <w:i/>
        </w:rPr>
        <w:t xml:space="preserve"> </w:t>
      </w:r>
      <w:r w:rsidR="00180F1F">
        <w:t>(sub-community frequencies vs. viral and IgG titers)</w:t>
      </w:r>
      <w:r w:rsidR="003E15EF">
        <w:t xml:space="preserve"> or Pearson’s </w:t>
      </w:r>
      <w:r w:rsidR="003E15EF">
        <w:rPr>
          <w:i/>
        </w:rPr>
        <w:t>r</w:t>
      </w:r>
      <w:r w:rsidR="007F3032">
        <w:t xml:space="preserve"> (multiscale network</w:t>
      </w:r>
      <w:r w:rsidR="007F1A66">
        <w:t xml:space="preserve"> analysi</w:t>
      </w:r>
      <w:r w:rsidR="007F3032">
        <w:t>s</w:t>
      </w:r>
      <w:r w:rsidR="003E15EF">
        <w:t>)</w:t>
      </w:r>
      <w:r w:rsidR="003F165C">
        <w:t>.</w:t>
      </w:r>
      <w:r w:rsidR="00FF0BF6">
        <w:t xml:space="preserve"> Visualization of small correlation matrices was performed with</w:t>
      </w:r>
      <w:r w:rsidR="007C62DB">
        <w:t xml:space="preserve"> the</w:t>
      </w:r>
      <w:r w:rsidR="00FF0BF6">
        <w:t xml:space="preserve"> corrplot</w:t>
      </w:r>
      <w:r w:rsidR="007C62DB">
        <w:t xml:space="preserve"> R package</w:t>
      </w:r>
      <w:r w:rsidR="00FF0BF6">
        <w:t>.</w:t>
      </w:r>
      <w:r w:rsidR="003F165C">
        <w:t xml:space="preserve"> </w:t>
      </w:r>
      <w:r w:rsidR="00180F1F">
        <w:rPr>
          <w:i/>
        </w:rPr>
        <w:t>P</w:t>
      </w:r>
      <w:r w:rsidR="00180F1F">
        <w:t xml:space="preserve"> values</w:t>
      </w:r>
      <w:r w:rsidR="00507101">
        <w:t xml:space="preserve"> in this study</w:t>
      </w:r>
      <w:r w:rsidR="00180F1F">
        <w:t xml:space="preserve"> </w:t>
      </w:r>
      <w:r w:rsidR="00E91F42">
        <w:t>were</w:t>
      </w:r>
      <w:r w:rsidR="00180F1F">
        <w:t xml:space="preserve"> adjusted for multiple hypotheses using either the Bonferroni or Benjamini-Hochberg (FDR-based</w:t>
      </w:r>
      <w:r w:rsidR="00B71761">
        <w:t xml:space="preserve"> aka </w:t>
      </w:r>
      <w:r w:rsidR="00180F1F">
        <w:rPr>
          <w:i/>
        </w:rPr>
        <w:t>q</w:t>
      </w:r>
      <w:r w:rsidR="004A22BF">
        <w:t xml:space="preserve"> value) method</w:t>
      </w:r>
      <w:r w:rsidR="0080193C">
        <w:t>s</w:t>
      </w:r>
      <w:r w:rsidR="007042B7">
        <w:t>,</w:t>
      </w:r>
      <w:r w:rsidR="00180F1F">
        <w:t xml:space="preserve"> as </w:t>
      </w:r>
      <w:r w:rsidR="00B62D58">
        <w:t>specified</w:t>
      </w:r>
      <w:r w:rsidR="004B40D7">
        <w:t xml:space="preserve"> </w:t>
      </w:r>
      <w:r w:rsidR="007C2393">
        <w:t>throughout the</w:t>
      </w:r>
      <w:r w:rsidR="007042B7">
        <w:t xml:space="preserve"> Results</w:t>
      </w:r>
      <w:r w:rsidR="00180F1F">
        <w:t>.</w:t>
      </w:r>
      <w:r w:rsidR="000072BE">
        <w:t xml:space="preserve"> </w:t>
      </w:r>
      <w:r w:rsidR="00545D95">
        <w:t>Elastic net regularized regression, which fits a logistic regression model with L1 and L2 penalties (the elastic net penalty)</w:t>
      </w:r>
      <w:r w:rsidR="004038FF">
        <w:t>,</w:t>
      </w:r>
      <w:r w:rsidR="00545D95">
        <w:t xml:space="preserve"> was </w:t>
      </w:r>
      <w:r w:rsidR="00F24F44">
        <w:t>performed</w:t>
      </w:r>
      <w:r w:rsidR="00545D95">
        <w:t xml:space="preserve"> with the </w:t>
      </w:r>
      <w:r w:rsidR="00C94AC1">
        <w:t>glmnet</w:t>
      </w:r>
      <w:r w:rsidR="00A938BD">
        <w:fldChar w:fldCharType="begin" w:fldLock="1"/>
      </w:r>
      <w:r w:rsidR="001B0F71">
        <w:instrText>ADDIN CSL_CITATION { "citationItems" : [ { "id" : "ITEM-1", "itemData" : { "DOI" : "10.18637/jss.v033.i01", "ISBN" : "9780387981406", "ISSN" : "1548-7660", "abstract" : "Scientific Workplace 5.5 review, LaTeX comments", "author" : [ { "dropping-particle" : "", "family" : "Friedman", "given" : "Jerome", "non-dropping-particle" : "", "parse-names" : false, "suffix" : "" }, { "dropping-particle" : "", "family" : "Hastie", "given" : "Trevor", "non-dropping-particle" : "", "parse-names" : false, "suffix" : "" }, { "dropping-particle" : "", "family" : "Tibshirani", "given" : "Robert", "non-dropping-particle" : "", "parse-names" : false, "suffix" : "" } ], "container-title" : "Journal of Statistical Software", "id" : "ITEM-1", "issue" : "1", "issued" : { "date-parts" : [ [ "2010" ] ] }, "page" : "1-11", "title" : "Regularization Paths for Generalized Linear Models via Coordinate Descent", "type" : "article-journal", "volume" : "33" }, "uris" : [ "http://www.mendeley.com/documents/?uuid=75b30967-4e8c-45c5-bb99-60584938506c" ] } ], "mendeley" : { "formattedCitation" : "&lt;sup&gt;98&lt;/sup&gt;", "plainTextFormattedCitation" : "98", "previouslyFormattedCitation" : "&lt;sup&gt;97&lt;/sup&gt;" }, "properties" : { "noteIndex" : 0 }, "schema" : "https://github.com/citation-style-language/schema/raw/master/csl-citation.json" }</w:instrText>
      </w:r>
      <w:r w:rsidR="00A938BD">
        <w:fldChar w:fldCharType="separate"/>
      </w:r>
      <w:r w:rsidR="001B0F71" w:rsidRPr="001B0F71">
        <w:rPr>
          <w:noProof/>
          <w:vertAlign w:val="superscript"/>
        </w:rPr>
        <w:t>98</w:t>
      </w:r>
      <w:r w:rsidR="00A938BD">
        <w:fldChar w:fldCharType="end"/>
      </w:r>
      <w:r w:rsidR="00C94AC1">
        <w:t xml:space="preserve"> </w:t>
      </w:r>
      <w:r w:rsidR="00A938BD">
        <w:t xml:space="preserve">R </w:t>
      </w:r>
      <w:r w:rsidR="00545D95">
        <w:t>package</w:t>
      </w:r>
      <w:r w:rsidR="00673C2E">
        <w:t xml:space="preserve"> (version 2.0-5)</w:t>
      </w:r>
      <w:r w:rsidR="0018065A">
        <w:t>.</w:t>
      </w:r>
      <w:r w:rsidR="00ED59D0">
        <w:t xml:space="preserve"> </w:t>
      </w:r>
      <w:r w:rsidR="00DD2AD3">
        <w:t xml:space="preserve">Elastic net </w:t>
      </w:r>
      <w:r w:rsidR="000F7CE4">
        <w:t>h</w:t>
      </w:r>
      <w:r w:rsidR="00ED59D0">
        <w:t xml:space="preserve">yper-parameters </w:t>
      </w:r>
      <w:r w:rsidR="00ED59D0" w:rsidRPr="00992A2E">
        <w:rPr>
          <w:i/>
        </w:rPr>
        <w:t>α</w:t>
      </w:r>
      <w:r w:rsidR="00ED59D0">
        <w:t xml:space="preserve"> and </w:t>
      </w:r>
      <w:r w:rsidR="00ED59D0" w:rsidRPr="00992A2E">
        <w:rPr>
          <w:i/>
        </w:rPr>
        <w:t>λ</w:t>
      </w:r>
      <w:r w:rsidR="00ED59D0">
        <w:t xml:space="preserve"> </w:t>
      </w:r>
      <w:r w:rsidR="003966D2">
        <w:t xml:space="preserve">were </w:t>
      </w:r>
      <w:r w:rsidR="0019501A">
        <w:t xml:space="preserve">both </w:t>
      </w:r>
      <w:r w:rsidR="00ED59D0">
        <w:t>selected empirically</w:t>
      </w:r>
      <w:r w:rsidR="00B17BA8">
        <w:t xml:space="preserve"> </w:t>
      </w:r>
      <w:r w:rsidR="00F239EF">
        <w:t>per</w:t>
      </w:r>
      <w:r w:rsidR="00B17BA8">
        <w:t xml:space="preserve"> model</w:t>
      </w:r>
      <w:r w:rsidR="00ED59D0">
        <w:t xml:space="preserve"> by </w:t>
      </w:r>
      <w:r w:rsidR="00D41F3C">
        <w:t xml:space="preserve">a </w:t>
      </w:r>
      <w:r w:rsidR="00ED59D0">
        <w:t xml:space="preserve">grid search </w:t>
      </w:r>
      <w:r w:rsidR="002066D6">
        <w:t xml:space="preserve">that maximized </w:t>
      </w:r>
      <w:r w:rsidR="00ED59D0">
        <w:t>AUC</w:t>
      </w:r>
      <w:r w:rsidR="00AC5C21">
        <w:t xml:space="preserve"> under five-fold</w:t>
      </w:r>
      <w:r w:rsidR="009C7F3C">
        <w:t xml:space="preserve"> nested</w:t>
      </w:r>
      <w:r w:rsidR="00AC5C21">
        <w:t xml:space="preserve"> cross validation</w:t>
      </w:r>
      <w:r w:rsidR="00C94AC1">
        <w:t>.</w:t>
      </w:r>
      <w:r w:rsidR="00F0768D">
        <w:t xml:space="preserve"> </w:t>
      </w:r>
      <w:r w:rsidR="00F0768D" w:rsidRPr="00992A2E">
        <w:t xml:space="preserve">100 bootstrap resampling runs were used to estimate the 95% </w:t>
      </w:r>
      <w:r w:rsidR="007F6D5F" w:rsidRPr="00761F26">
        <w:t>confidence interval</w:t>
      </w:r>
      <w:r w:rsidR="007F6D5F">
        <w:t xml:space="preserve"> for</w:t>
      </w:r>
      <w:r w:rsidR="00CA6966">
        <w:t xml:space="preserve"> the</w:t>
      </w:r>
      <w:r w:rsidR="007F6D5F" w:rsidRPr="007F6D5F">
        <w:t xml:space="preserve"> </w:t>
      </w:r>
      <w:r w:rsidR="00F0768D" w:rsidRPr="00992A2E">
        <w:t xml:space="preserve">AUC. </w:t>
      </w:r>
      <w:r w:rsidR="000072BE">
        <w:t xml:space="preserve">R version </w:t>
      </w:r>
      <w:r w:rsidR="000072BE" w:rsidRPr="000072BE">
        <w:t>3.2.2</w:t>
      </w:r>
      <w:r w:rsidR="000072BE">
        <w:t xml:space="preserve"> was used for all </w:t>
      </w:r>
      <w:r w:rsidR="00CF13A5">
        <w:t>analyses</w:t>
      </w:r>
      <w:r w:rsidR="00F22771">
        <w:t xml:space="preserve">, and in addition to those </w:t>
      </w:r>
      <w:r w:rsidR="001217D8">
        <w:t>already</w:t>
      </w:r>
      <w:r w:rsidR="00F22771">
        <w:t xml:space="preserve"> mentioned, </w:t>
      </w:r>
      <w:r w:rsidR="002614A4">
        <w:t>the following package versions</w:t>
      </w:r>
      <w:r w:rsidR="00F22771">
        <w:t xml:space="preserve"> were used</w:t>
      </w:r>
      <w:r w:rsidR="0023798E">
        <w:t>:</w:t>
      </w:r>
      <w:r w:rsidR="0077492C">
        <w:t xml:space="preserve"> ggplot</w:t>
      </w:r>
      <w:r w:rsidR="0023798E">
        <w:t>2</w:t>
      </w:r>
      <w:r w:rsidR="00F22771">
        <w:t xml:space="preserve"> (</w:t>
      </w:r>
      <w:r w:rsidR="00F22771" w:rsidRPr="00F22771">
        <w:t>2.2.1</w:t>
      </w:r>
      <w:r w:rsidR="00F22771">
        <w:t xml:space="preserve">), </w:t>
      </w:r>
      <w:r w:rsidR="0077492C">
        <w:t>pheatmap</w:t>
      </w:r>
      <w:r w:rsidR="00F22771">
        <w:t xml:space="preserve"> (</w:t>
      </w:r>
      <w:r w:rsidR="00F22771" w:rsidRPr="00F22771">
        <w:t>1.0.8</w:t>
      </w:r>
      <w:r w:rsidR="00F22771">
        <w:t>)</w:t>
      </w:r>
      <w:r w:rsidR="0077492C">
        <w:t xml:space="preserve">, </w:t>
      </w:r>
      <w:r w:rsidR="00161C18">
        <w:t>ROCR</w:t>
      </w:r>
      <w:r w:rsidR="00F22771">
        <w:fldChar w:fldCharType="begin" w:fldLock="1"/>
      </w:r>
      <w:r w:rsidR="001B0F71">
        <w:instrText>ADDIN CSL_CITATION { "citationItems" : [ { "id" : "ITEM-1", "itemData" : { "DOI" : "10.1093/bioinformatics/bti623", "ISBN" : "1367-4803 (Print)\\n1367-4803 (Linking)", "ISSN" : "13674803", "PMID" : "16096348", "abstract" : "ROCR is a package for evaluating and visualizing the performance of scoring classifiers in the statistical language R. It features over 25 performance measures that can be freely combined to create two-dimensional performance curves. Standard methods for investigating trade-offs between specific performance measures are available within a uniform framework, including receiver operating characteristic (ROC) graphs, precision/recall plots, lift charts and cost curves. ROCR integrates tightly with R's powerful graphics capabilities, thus allowing for highly adjustable plots. Being equipped with only three commands and reasonable default values for optional parameters, ROCR combines flexibility with ease of usage. AVAILABILITY: http://rocr.bioinf.mpi-sb.mpg.de. ROCR can be used under the terms of the GNU General Public License. Running within R, it is platform-independent. CONTACT: tobias.sing@mpi-sb.mpg.de.", "author" : [ { "dropping-particle" : "", "family" : "Sing", "given" : "Tobias", "non-dropping-particle" : "", "parse-names" : false, "suffix" : "" }, { "dropping-particle" : "", "family" : "Sander", "given" : "Oliver", "non-dropping-particle" : "", "parse-names" : false, "suffix" : "" }, { "dropping-particle" : "", "family" : "Beerenwinkel", "given" : "Niko", "non-dropping-particle" : "", "parse-names" : false, "suffix" : "" }, { "dropping-particle" : "", "family" : "Lengauer", "given" : "Thomas", "non-dropping-particle" : "", "parse-names" : false, "suffix" : "" } ], "container-title" : "Bioinformatics", "id" : "ITEM-1", "issue" : "20", "issued" : { "date-parts" : [ [ "2005" ] ] }, "page" : "3940-3941", "title" : "ROCR: Visualizing classifier performance in R", "type" : "article-journal", "volume" : "21" }, "uris" : [ "http://www.mendeley.com/documents/?uuid=c537ac1d-a533-41df-80c3-ef7f9958feb3" ] } ], "mendeley" : { "formattedCitation" : "&lt;sup&gt;99&lt;/sup&gt;", "plainTextFormattedCitation" : "99", "previouslyFormattedCitation" : "&lt;sup&gt;98&lt;/sup&gt;" }, "properties" : { "noteIndex" : 0 }, "schema" : "https://github.com/citation-style-language/schema/raw/master/csl-citation.json" }</w:instrText>
      </w:r>
      <w:r w:rsidR="00F22771">
        <w:fldChar w:fldCharType="separate"/>
      </w:r>
      <w:r w:rsidR="001B0F71" w:rsidRPr="001B0F71">
        <w:rPr>
          <w:noProof/>
          <w:vertAlign w:val="superscript"/>
        </w:rPr>
        <w:t>99</w:t>
      </w:r>
      <w:r w:rsidR="00F22771">
        <w:fldChar w:fldCharType="end"/>
      </w:r>
      <w:r w:rsidR="00F22771">
        <w:t xml:space="preserve"> (</w:t>
      </w:r>
      <w:r w:rsidR="00F22771" w:rsidRPr="00F22771">
        <w:t>1.0-7</w:t>
      </w:r>
      <w:r w:rsidR="00F22771">
        <w:t>)</w:t>
      </w:r>
      <w:r w:rsidR="00161C18">
        <w:t>,</w:t>
      </w:r>
      <w:r w:rsidR="004C7B38">
        <w:t xml:space="preserve"> and Biobase (</w:t>
      </w:r>
      <w:r w:rsidR="004C7B38" w:rsidRPr="004C7B38">
        <w:t>2.30.0</w:t>
      </w:r>
      <w:r w:rsidR="004C7B38">
        <w:t>)</w:t>
      </w:r>
      <w:r w:rsidR="005D6505">
        <w:t>.</w:t>
      </w:r>
      <w:r w:rsidR="0031526E">
        <w:br w:type="page"/>
      </w:r>
    </w:p>
    <w:p w14:paraId="1751A51D" w14:textId="33C37B6E" w:rsidR="00356883" w:rsidRDefault="004E1CBD" w:rsidP="00CC162D">
      <w:pPr>
        <w:pStyle w:val="Heading1"/>
      </w:pPr>
      <w:r>
        <w:t>Notes</w:t>
      </w:r>
    </w:p>
    <w:p w14:paraId="32380302" w14:textId="5661857C" w:rsidR="004072F2" w:rsidRDefault="004E1CBD" w:rsidP="00556E30">
      <w:pPr>
        <w:pStyle w:val="Heading2"/>
      </w:pPr>
      <w:r>
        <w:t>Contributors</w:t>
      </w:r>
    </w:p>
    <w:p w14:paraId="444194E1" w14:textId="12A159E2" w:rsidR="004072F2" w:rsidRPr="008503A3" w:rsidRDefault="008503A3" w:rsidP="008503A3">
      <w:pPr>
        <w:pStyle w:val="Normal2"/>
      </w:pPr>
      <w:r>
        <w:t xml:space="preserve">TRP, </w:t>
      </w:r>
      <w:r w:rsidR="00750C78">
        <w:t>DM, and…</w:t>
      </w:r>
    </w:p>
    <w:p w14:paraId="72BF8D2C" w14:textId="1FA71CD4" w:rsidR="00085BDE" w:rsidRDefault="00D979BC" w:rsidP="00085BDE">
      <w:pPr>
        <w:pStyle w:val="Heading2"/>
      </w:pPr>
      <w:r>
        <w:t>Declaration of interests</w:t>
      </w:r>
    </w:p>
    <w:p w14:paraId="3997BA8F" w14:textId="796F625B" w:rsidR="00085BDE" w:rsidRDefault="004E1CBD" w:rsidP="00556E30">
      <w:pPr>
        <w:pStyle w:val="Normal2"/>
      </w:pPr>
      <w:r>
        <w:t>We declare no competing interests.</w:t>
      </w:r>
    </w:p>
    <w:p w14:paraId="0CDCD73E" w14:textId="65BED294" w:rsidR="00272FDA" w:rsidRDefault="00F84E97" w:rsidP="00556E30">
      <w:pPr>
        <w:pStyle w:val="Heading2"/>
      </w:pPr>
      <w:r>
        <w:t>Acknowledgements</w:t>
      </w:r>
    </w:p>
    <w:p w14:paraId="29790A32" w14:textId="3CE4E1A3" w:rsidR="00272FDA" w:rsidRPr="00BC3B4F" w:rsidRDefault="000F333D" w:rsidP="00DA1C0C">
      <w:r>
        <w:t>This work was suppor</w:t>
      </w:r>
      <w:r w:rsidR="00E530AC">
        <w:t>ted by</w:t>
      </w:r>
      <w:r w:rsidR="005B03EA">
        <w:t xml:space="preserve"> NIH/NIAID grants </w:t>
      </w:r>
      <w:r w:rsidR="00E00A21">
        <w:t>U19</w:t>
      </w:r>
      <w:r w:rsidR="00E00A21" w:rsidRPr="00E00A21">
        <w:t xml:space="preserve">AI118610 </w:t>
      </w:r>
      <w:r w:rsidR="00E530AC">
        <w:t>(</w:t>
      </w:r>
      <w:r w:rsidR="00DA1C0C">
        <w:t xml:space="preserve">TRP, DM, </w:t>
      </w:r>
      <w:r w:rsidR="00E530AC">
        <w:t>EH, AK</w:t>
      </w:r>
      <w:r w:rsidR="00DA1C0C">
        <w:t>, AHR, SW</w:t>
      </w:r>
      <w:r w:rsidR="00E530AC">
        <w:t xml:space="preserve">), </w:t>
      </w:r>
      <w:r w:rsidR="005B03EA" w:rsidRPr="00AE3E1B">
        <w:rPr>
          <w:rFonts w:ascii="Helvetica" w:hAnsi="Helvetica"/>
          <w:iCs/>
        </w:rPr>
        <w:t>F30AI122673</w:t>
      </w:r>
      <w:r w:rsidR="005B03EA" w:rsidRPr="00CE6C86">
        <w:rPr>
          <w:rFonts w:ascii="Helvetica" w:hAnsi="Helvetica"/>
          <w:iCs/>
        </w:rPr>
        <w:t xml:space="preserve"> (T</w:t>
      </w:r>
      <w:r w:rsidR="005B03EA">
        <w:rPr>
          <w:rFonts w:ascii="Helvetica" w:hAnsi="Helvetica"/>
          <w:iCs/>
        </w:rPr>
        <w:t>RP)</w:t>
      </w:r>
      <w:r w:rsidR="00E530AC">
        <w:t xml:space="preserve">, </w:t>
      </w:r>
      <w:r w:rsidR="00F84ED8">
        <w:t xml:space="preserve">and in part by the </w:t>
      </w:r>
      <w:r w:rsidR="00D83174">
        <w:rPr>
          <w:iCs/>
        </w:rPr>
        <w:t xml:space="preserve">resources and </w:t>
      </w:r>
      <w:r w:rsidR="00D83174" w:rsidRPr="00A54E61">
        <w:rPr>
          <w:iCs/>
        </w:rPr>
        <w:t xml:space="preserve">expertise </w:t>
      </w:r>
      <w:r w:rsidR="00D83174">
        <w:rPr>
          <w:iCs/>
        </w:rPr>
        <w:t>of</w:t>
      </w:r>
      <w:r w:rsidR="00D83174" w:rsidRPr="00A54E61">
        <w:rPr>
          <w:iCs/>
        </w:rPr>
        <w:t xml:space="preserve"> the Department of Scientific Computing at the Icahn School of Medicine at Mount Sinai.</w:t>
      </w:r>
      <w:r w:rsidR="00F84E97">
        <w:rPr>
          <w:iCs/>
        </w:rPr>
        <w:t xml:space="preserve"> </w:t>
      </w:r>
      <w:r w:rsidR="00272FDA" w:rsidRPr="00DA5452">
        <w:t xml:space="preserve">We </w:t>
      </w:r>
      <w:r w:rsidR="00E530AC">
        <w:t xml:space="preserve">thank </w:t>
      </w:r>
      <w:r w:rsidR="00E530AC" w:rsidRPr="00014A5B">
        <w:rPr>
          <w:highlight w:val="yellow"/>
        </w:rPr>
        <w:t>…</w:t>
      </w:r>
      <w:r w:rsidR="00272FDA">
        <w:t xml:space="preserve"> for </w:t>
      </w:r>
      <w:r w:rsidR="007743E9">
        <w:t>their assistance</w:t>
      </w:r>
      <w:r w:rsidR="009E7224">
        <w:t xml:space="preserve"> in</w:t>
      </w:r>
      <w:r w:rsidR="00DB52DD">
        <w:t xml:space="preserve"> </w:t>
      </w:r>
      <w:r w:rsidR="00D07589">
        <w:t xml:space="preserve">improving </w:t>
      </w:r>
      <w:r w:rsidR="007743E9">
        <w:t xml:space="preserve">the </w:t>
      </w:r>
      <w:r w:rsidR="00DB52DD">
        <w:t>design of the study and</w:t>
      </w:r>
      <w:r w:rsidR="00FF4B84">
        <w:t xml:space="preserve"> </w:t>
      </w:r>
      <w:r w:rsidR="00AD417F">
        <w:t>reviewing</w:t>
      </w:r>
      <w:r w:rsidR="00DB52DD">
        <w:t xml:space="preserve"> the </w:t>
      </w:r>
      <w:r w:rsidR="007743E9">
        <w:t>manuscript.</w:t>
      </w:r>
    </w:p>
    <w:p w14:paraId="5EFBDF63" w14:textId="77777777" w:rsidR="00C94616" w:rsidRDefault="00C94616">
      <w:pPr>
        <w:spacing w:line="276" w:lineRule="auto"/>
        <w:rPr>
          <w:rFonts w:eastAsia="Roboto Slab" w:cs="Roboto Slab"/>
          <w:sz w:val="32"/>
        </w:rPr>
      </w:pPr>
      <w:r>
        <w:br w:type="page"/>
      </w:r>
    </w:p>
    <w:p w14:paraId="2388E7B9" w14:textId="7D69CD74" w:rsidR="00FA14BF" w:rsidRDefault="00FA14BF" w:rsidP="00FA14BF">
      <w:pPr>
        <w:pStyle w:val="Heading1"/>
      </w:pPr>
      <w:r>
        <w:t>References</w:t>
      </w:r>
    </w:p>
    <w:p w14:paraId="365E178E" w14:textId="1AAB67DA" w:rsidR="001B0F71" w:rsidRPr="001B0F71" w:rsidRDefault="00FA14BF" w:rsidP="001B0F71">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1B0F71" w:rsidRPr="001B0F71">
        <w:rPr>
          <w:noProof/>
          <w:szCs w:val="24"/>
        </w:rPr>
        <w:t>1</w:t>
      </w:r>
      <w:r w:rsidR="001B0F71" w:rsidRPr="001B0F71">
        <w:rPr>
          <w:noProof/>
          <w:szCs w:val="24"/>
        </w:rPr>
        <w:tab/>
        <w:t xml:space="preserve">Weaver SC, Lecuit M. Chikungunya virus and the global spread of a mosquito-borne disease. </w:t>
      </w:r>
      <w:r w:rsidR="001B0F71" w:rsidRPr="001B0F71">
        <w:rPr>
          <w:i/>
          <w:iCs/>
          <w:noProof/>
          <w:szCs w:val="24"/>
        </w:rPr>
        <w:t>N Engl J Med</w:t>
      </w:r>
      <w:r w:rsidR="001B0F71" w:rsidRPr="001B0F71">
        <w:rPr>
          <w:noProof/>
          <w:szCs w:val="24"/>
        </w:rPr>
        <w:t xml:space="preserve"> 2015; </w:t>
      </w:r>
      <w:r w:rsidR="001B0F71" w:rsidRPr="001B0F71">
        <w:rPr>
          <w:b/>
          <w:bCs/>
          <w:noProof/>
          <w:szCs w:val="24"/>
        </w:rPr>
        <w:t>372</w:t>
      </w:r>
      <w:r w:rsidR="001B0F71" w:rsidRPr="001B0F71">
        <w:rPr>
          <w:noProof/>
          <w:szCs w:val="24"/>
        </w:rPr>
        <w:t>: 1231–9.</w:t>
      </w:r>
    </w:p>
    <w:p w14:paraId="52BA8651"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2</w:t>
      </w:r>
      <w:r w:rsidRPr="001B0F71">
        <w:rPr>
          <w:noProof/>
          <w:szCs w:val="24"/>
        </w:rPr>
        <w:tab/>
        <w:t xml:space="preserve">Volk SM, Chen R, Tsetsarkin KA, </w:t>
      </w:r>
      <w:r w:rsidRPr="001B0F71">
        <w:rPr>
          <w:i/>
          <w:iCs/>
          <w:noProof/>
          <w:szCs w:val="24"/>
        </w:rPr>
        <w:t>et al.</w:t>
      </w:r>
      <w:r w:rsidRPr="001B0F71">
        <w:rPr>
          <w:noProof/>
          <w:szCs w:val="24"/>
        </w:rPr>
        <w:t xml:space="preserve"> Genome-Scale Phylogenetic Analyses of Chikungunya Virus Reveal Independent Emergences of Recent Epidemics and Various Evolutionary Rates. </w:t>
      </w:r>
      <w:r w:rsidRPr="001B0F71">
        <w:rPr>
          <w:i/>
          <w:iCs/>
          <w:noProof/>
          <w:szCs w:val="24"/>
        </w:rPr>
        <w:t>J Virol</w:t>
      </w:r>
      <w:r w:rsidRPr="001B0F71">
        <w:rPr>
          <w:noProof/>
          <w:szCs w:val="24"/>
        </w:rPr>
        <w:t xml:space="preserve"> 2010; </w:t>
      </w:r>
      <w:r w:rsidRPr="001B0F71">
        <w:rPr>
          <w:b/>
          <w:bCs/>
          <w:noProof/>
          <w:szCs w:val="24"/>
        </w:rPr>
        <w:t>84</w:t>
      </w:r>
      <w:r w:rsidRPr="001B0F71">
        <w:rPr>
          <w:noProof/>
          <w:szCs w:val="24"/>
        </w:rPr>
        <w:t>: 6497–504.</w:t>
      </w:r>
    </w:p>
    <w:p w14:paraId="58BFA233"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3</w:t>
      </w:r>
      <w:r w:rsidRPr="001B0F71">
        <w:rPr>
          <w:noProof/>
          <w:szCs w:val="24"/>
        </w:rPr>
        <w:tab/>
        <w:t xml:space="preserve">Nasci RS. Movement of chikungunya virus into the Western hemisphere. </w:t>
      </w:r>
      <w:r w:rsidRPr="001B0F71">
        <w:rPr>
          <w:i/>
          <w:iCs/>
          <w:noProof/>
          <w:szCs w:val="24"/>
        </w:rPr>
        <w:t>Emerg Infect Dis</w:t>
      </w:r>
      <w:r w:rsidRPr="001B0F71">
        <w:rPr>
          <w:noProof/>
          <w:szCs w:val="24"/>
        </w:rPr>
        <w:t xml:space="preserve"> 2014; </w:t>
      </w:r>
      <w:r w:rsidRPr="001B0F71">
        <w:rPr>
          <w:b/>
          <w:bCs/>
          <w:noProof/>
          <w:szCs w:val="24"/>
        </w:rPr>
        <w:t>20</w:t>
      </w:r>
      <w:r w:rsidRPr="001B0F71">
        <w:rPr>
          <w:noProof/>
          <w:szCs w:val="24"/>
        </w:rPr>
        <w:t>: 1394–5.</w:t>
      </w:r>
    </w:p>
    <w:p w14:paraId="4ABE5106"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4</w:t>
      </w:r>
      <w:r w:rsidRPr="001B0F71">
        <w:rPr>
          <w:noProof/>
          <w:szCs w:val="24"/>
        </w:rPr>
        <w:tab/>
        <w:t xml:space="preserve">Suhrbier A, Jaffar-Bandjee M-C, Gasque P. Arthritogenic alphaviruses—an overview. </w:t>
      </w:r>
      <w:r w:rsidRPr="001B0F71">
        <w:rPr>
          <w:i/>
          <w:iCs/>
          <w:noProof/>
          <w:szCs w:val="24"/>
        </w:rPr>
        <w:t>Nat Rev Rheumatol</w:t>
      </w:r>
      <w:r w:rsidRPr="001B0F71">
        <w:rPr>
          <w:noProof/>
          <w:szCs w:val="24"/>
        </w:rPr>
        <w:t xml:space="preserve"> 2012; </w:t>
      </w:r>
      <w:r w:rsidRPr="001B0F71">
        <w:rPr>
          <w:b/>
          <w:bCs/>
          <w:noProof/>
          <w:szCs w:val="24"/>
        </w:rPr>
        <w:t>8</w:t>
      </w:r>
      <w:r w:rsidRPr="001B0F71">
        <w:rPr>
          <w:noProof/>
          <w:szCs w:val="24"/>
        </w:rPr>
        <w:t>: 420–9.</w:t>
      </w:r>
    </w:p>
    <w:p w14:paraId="02372C80"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5</w:t>
      </w:r>
      <w:r w:rsidRPr="001B0F71">
        <w:rPr>
          <w:noProof/>
          <w:szCs w:val="24"/>
        </w:rPr>
        <w:tab/>
        <w:t xml:space="preserve">Couderc T, Lecuit M. Chikungunya virus pathogenesis: From bedside to bench. </w:t>
      </w:r>
      <w:r w:rsidRPr="001B0F71">
        <w:rPr>
          <w:i/>
          <w:iCs/>
          <w:noProof/>
          <w:szCs w:val="24"/>
        </w:rPr>
        <w:t>Antiviral Res</w:t>
      </w:r>
      <w:r w:rsidRPr="001B0F71">
        <w:rPr>
          <w:noProof/>
          <w:szCs w:val="24"/>
        </w:rPr>
        <w:t xml:space="preserve"> 2015; </w:t>
      </w:r>
      <w:r w:rsidRPr="001B0F71">
        <w:rPr>
          <w:b/>
          <w:bCs/>
          <w:noProof/>
          <w:szCs w:val="24"/>
        </w:rPr>
        <w:t>121</w:t>
      </w:r>
      <w:r w:rsidRPr="001B0F71">
        <w:rPr>
          <w:noProof/>
          <w:szCs w:val="24"/>
        </w:rPr>
        <w:t>: 120–31.</w:t>
      </w:r>
    </w:p>
    <w:p w14:paraId="19B2CB65"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6</w:t>
      </w:r>
      <w:r w:rsidRPr="001B0F71">
        <w:rPr>
          <w:noProof/>
          <w:szCs w:val="24"/>
        </w:rPr>
        <w:tab/>
        <w:t xml:space="preserve">Miner JJ, Yeang HXA, Fox JM, </w:t>
      </w:r>
      <w:r w:rsidRPr="001B0F71">
        <w:rPr>
          <w:i/>
          <w:iCs/>
          <w:noProof/>
          <w:szCs w:val="24"/>
        </w:rPr>
        <w:t>et al.</w:t>
      </w:r>
      <w:r w:rsidRPr="001B0F71">
        <w:rPr>
          <w:noProof/>
          <w:szCs w:val="24"/>
        </w:rPr>
        <w:t xml:space="preserve"> Brief report: Chikungunya viral arthritis in the United States: A mimic of seronegative rheumatoid arthritis. </w:t>
      </w:r>
      <w:r w:rsidRPr="001B0F71">
        <w:rPr>
          <w:i/>
          <w:iCs/>
          <w:noProof/>
          <w:szCs w:val="24"/>
        </w:rPr>
        <w:t>Arthritis Rheumatol</w:t>
      </w:r>
      <w:r w:rsidRPr="001B0F71">
        <w:rPr>
          <w:noProof/>
          <w:szCs w:val="24"/>
        </w:rPr>
        <w:t xml:space="preserve"> 2015; </w:t>
      </w:r>
      <w:r w:rsidRPr="001B0F71">
        <w:rPr>
          <w:b/>
          <w:bCs/>
          <w:noProof/>
          <w:szCs w:val="24"/>
        </w:rPr>
        <w:t>67</w:t>
      </w:r>
      <w:r w:rsidRPr="001B0F71">
        <w:rPr>
          <w:noProof/>
          <w:szCs w:val="24"/>
        </w:rPr>
        <w:t>: 1214–20.</w:t>
      </w:r>
    </w:p>
    <w:p w14:paraId="7B31B190"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7</w:t>
      </w:r>
      <w:r w:rsidRPr="001B0F71">
        <w:rPr>
          <w:noProof/>
          <w:szCs w:val="24"/>
        </w:rPr>
        <w:tab/>
        <w:t xml:space="preserve">Rolph MS, Foo SS, Mahalingam S. Emergent chikungunya virus and arthritis in the Americas. </w:t>
      </w:r>
      <w:r w:rsidRPr="001B0F71">
        <w:rPr>
          <w:i/>
          <w:iCs/>
          <w:noProof/>
          <w:szCs w:val="24"/>
        </w:rPr>
        <w:t>Lancet Infect Dis</w:t>
      </w:r>
      <w:r w:rsidRPr="001B0F71">
        <w:rPr>
          <w:noProof/>
          <w:szCs w:val="24"/>
        </w:rPr>
        <w:t xml:space="preserve"> 2015; </w:t>
      </w:r>
      <w:r w:rsidRPr="001B0F71">
        <w:rPr>
          <w:b/>
          <w:bCs/>
          <w:noProof/>
          <w:szCs w:val="24"/>
        </w:rPr>
        <w:t>15</w:t>
      </w:r>
      <w:r w:rsidRPr="001B0F71">
        <w:rPr>
          <w:noProof/>
          <w:szCs w:val="24"/>
        </w:rPr>
        <w:t>: 1007–8.</w:t>
      </w:r>
    </w:p>
    <w:p w14:paraId="3C75EA48"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8</w:t>
      </w:r>
      <w:r w:rsidRPr="001B0F71">
        <w:rPr>
          <w:noProof/>
          <w:szCs w:val="24"/>
        </w:rPr>
        <w:tab/>
        <w:t xml:space="preserve">Plante KS, Rossi SL, Bergren N a., Seymour RL, Weaver SC. Extended Preclinical Safety, Efficacy and Stability Testing of a Live-attenuated Chikungunya Vaccine Candidate. </w:t>
      </w:r>
      <w:r w:rsidRPr="001B0F71">
        <w:rPr>
          <w:i/>
          <w:iCs/>
          <w:noProof/>
          <w:szCs w:val="24"/>
        </w:rPr>
        <w:t>PLoS Negl Trop Dis</w:t>
      </w:r>
      <w:r w:rsidRPr="001B0F71">
        <w:rPr>
          <w:noProof/>
          <w:szCs w:val="24"/>
        </w:rPr>
        <w:t xml:space="preserve"> 2015; </w:t>
      </w:r>
      <w:r w:rsidRPr="001B0F71">
        <w:rPr>
          <w:b/>
          <w:bCs/>
          <w:noProof/>
          <w:szCs w:val="24"/>
        </w:rPr>
        <w:t>9</w:t>
      </w:r>
      <w:r w:rsidRPr="001B0F71">
        <w:rPr>
          <w:noProof/>
          <w:szCs w:val="24"/>
        </w:rPr>
        <w:t>: e0004007.</w:t>
      </w:r>
    </w:p>
    <w:p w14:paraId="12A9A77F"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9</w:t>
      </w:r>
      <w:r w:rsidRPr="001B0F71">
        <w:rPr>
          <w:noProof/>
          <w:szCs w:val="24"/>
        </w:rPr>
        <w:tab/>
        <w:t xml:space="preserve">Weger-Lucarelli J, Chu H, Aliota MT, Partidos CD, Osorio JE. A Novel MVA Vectored Chikungunya Virus Vaccine Elicits Protective Immunity in Mice. </w:t>
      </w:r>
      <w:r w:rsidRPr="001B0F71">
        <w:rPr>
          <w:i/>
          <w:iCs/>
          <w:noProof/>
          <w:szCs w:val="24"/>
        </w:rPr>
        <w:t>PLoS Negl Trop Dis</w:t>
      </w:r>
      <w:r w:rsidRPr="001B0F71">
        <w:rPr>
          <w:noProof/>
          <w:szCs w:val="24"/>
        </w:rPr>
        <w:t xml:space="preserve"> 2014; </w:t>
      </w:r>
      <w:r w:rsidRPr="001B0F71">
        <w:rPr>
          <w:b/>
          <w:bCs/>
          <w:noProof/>
          <w:szCs w:val="24"/>
        </w:rPr>
        <w:t>8</w:t>
      </w:r>
      <w:r w:rsidRPr="001B0F71">
        <w:rPr>
          <w:noProof/>
          <w:szCs w:val="24"/>
        </w:rPr>
        <w:t>: e2970.</w:t>
      </w:r>
    </w:p>
    <w:p w14:paraId="118B76BA"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10</w:t>
      </w:r>
      <w:r w:rsidRPr="001B0F71">
        <w:rPr>
          <w:noProof/>
          <w:szCs w:val="24"/>
        </w:rPr>
        <w:tab/>
        <w:t xml:space="preserve">Partidos CD, Weger J, Brewoo J, </w:t>
      </w:r>
      <w:r w:rsidRPr="001B0F71">
        <w:rPr>
          <w:i/>
          <w:iCs/>
          <w:noProof/>
          <w:szCs w:val="24"/>
        </w:rPr>
        <w:t>et al.</w:t>
      </w:r>
      <w:r w:rsidRPr="001B0F71">
        <w:rPr>
          <w:noProof/>
          <w:szCs w:val="24"/>
        </w:rPr>
        <w:t xml:space="preserve"> Probing the attenuation and protective efficacy of a candidate chikungunya virus vaccine in mice with compromised interferon (IFN) signaling. </w:t>
      </w:r>
      <w:r w:rsidRPr="001B0F71">
        <w:rPr>
          <w:i/>
          <w:iCs/>
          <w:noProof/>
          <w:szCs w:val="24"/>
        </w:rPr>
        <w:t>Vaccine</w:t>
      </w:r>
      <w:r w:rsidRPr="001B0F71">
        <w:rPr>
          <w:noProof/>
          <w:szCs w:val="24"/>
        </w:rPr>
        <w:t xml:space="preserve"> 2011; </w:t>
      </w:r>
      <w:r w:rsidRPr="001B0F71">
        <w:rPr>
          <w:b/>
          <w:bCs/>
          <w:noProof/>
          <w:szCs w:val="24"/>
        </w:rPr>
        <w:t>29</w:t>
      </w:r>
      <w:r w:rsidRPr="001B0F71">
        <w:rPr>
          <w:noProof/>
          <w:szCs w:val="24"/>
        </w:rPr>
        <w:t>: 3067–73.</w:t>
      </w:r>
    </w:p>
    <w:p w14:paraId="2E566AE7"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11</w:t>
      </w:r>
      <w:r w:rsidRPr="001B0F71">
        <w:rPr>
          <w:noProof/>
          <w:szCs w:val="24"/>
        </w:rPr>
        <w:tab/>
        <w:t xml:space="preserve">Weaver SC, Osorio JE, Livengood J a, Chen R, Stinchcomb DT. Chikungunya virus and prospects for a vaccine. </w:t>
      </w:r>
      <w:r w:rsidRPr="001B0F71">
        <w:rPr>
          <w:i/>
          <w:iCs/>
          <w:noProof/>
          <w:szCs w:val="24"/>
        </w:rPr>
        <w:t>Expert Rev Vaccines</w:t>
      </w:r>
      <w:r w:rsidRPr="001B0F71">
        <w:rPr>
          <w:noProof/>
          <w:szCs w:val="24"/>
        </w:rPr>
        <w:t xml:space="preserve"> 2012; </w:t>
      </w:r>
      <w:r w:rsidRPr="001B0F71">
        <w:rPr>
          <w:b/>
          <w:bCs/>
          <w:noProof/>
          <w:szCs w:val="24"/>
        </w:rPr>
        <w:t>11</w:t>
      </w:r>
      <w:r w:rsidRPr="001B0F71">
        <w:rPr>
          <w:noProof/>
          <w:szCs w:val="24"/>
        </w:rPr>
        <w:t>: 1087–101.</w:t>
      </w:r>
    </w:p>
    <w:p w14:paraId="444FF5A3"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12</w:t>
      </w:r>
      <w:r w:rsidRPr="001B0F71">
        <w:rPr>
          <w:noProof/>
          <w:szCs w:val="24"/>
        </w:rPr>
        <w:tab/>
        <w:t xml:space="preserve">Parashar D, Cherian S. Antiviral Perspectives for Chikungunya Virus. </w:t>
      </w:r>
      <w:r w:rsidRPr="001B0F71">
        <w:rPr>
          <w:i/>
          <w:iCs/>
          <w:noProof/>
          <w:szCs w:val="24"/>
        </w:rPr>
        <w:t>Biomed Res Int</w:t>
      </w:r>
      <w:r w:rsidRPr="001B0F71">
        <w:rPr>
          <w:noProof/>
          <w:szCs w:val="24"/>
        </w:rPr>
        <w:t xml:space="preserve"> 2014; </w:t>
      </w:r>
      <w:r w:rsidRPr="001B0F71">
        <w:rPr>
          <w:b/>
          <w:bCs/>
          <w:noProof/>
          <w:szCs w:val="24"/>
        </w:rPr>
        <w:t>2014</w:t>
      </w:r>
      <w:r w:rsidRPr="001B0F71">
        <w:rPr>
          <w:noProof/>
          <w:szCs w:val="24"/>
        </w:rPr>
        <w:t>: 631642.</w:t>
      </w:r>
    </w:p>
    <w:p w14:paraId="4A8F4043"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13</w:t>
      </w:r>
      <w:r w:rsidRPr="001B0F71">
        <w:rPr>
          <w:noProof/>
          <w:szCs w:val="24"/>
        </w:rPr>
        <w:tab/>
        <w:t xml:space="preserve">Abdelnabi R, Neyts J, Delang L. Towards antivirals against chikungunya virus. </w:t>
      </w:r>
      <w:r w:rsidRPr="001B0F71">
        <w:rPr>
          <w:i/>
          <w:iCs/>
          <w:noProof/>
          <w:szCs w:val="24"/>
        </w:rPr>
        <w:t>Antiviral Res</w:t>
      </w:r>
      <w:r w:rsidRPr="001B0F71">
        <w:rPr>
          <w:noProof/>
          <w:szCs w:val="24"/>
        </w:rPr>
        <w:t xml:space="preserve"> 2015; </w:t>
      </w:r>
      <w:r w:rsidRPr="001B0F71">
        <w:rPr>
          <w:b/>
          <w:bCs/>
          <w:noProof/>
          <w:szCs w:val="24"/>
        </w:rPr>
        <w:t>121</w:t>
      </w:r>
      <w:r w:rsidRPr="001B0F71">
        <w:rPr>
          <w:noProof/>
          <w:szCs w:val="24"/>
        </w:rPr>
        <w:t>: 59–68.</w:t>
      </w:r>
    </w:p>
    <w:p w14:paraId="74A12034"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14</w:t>
      </w:r>
      <w:r w:rsidRPr="001B0F71">
        <w:rPr>
          <w:noProof/>
          <w:szCs w:val="24"/>
        </w:rPr>
        <w:tab/>
        <w:t xml:space="preserve">Sourisseau M, Schilte C, Casartelli N, </w:t>
      </w:r>
      <w:r w:rsidRPr="001B0F71">
        <w:rPr>
          <w:i/>
          <w:iCs/>
          <w:noProof/>
          <w:szCs w:val="24"/>
        </w:rPr>
        <w:t>et al.</w:t>
      </w:r>
      <w:r w:rsidRPr="001B0F71">
        <w:rPr>
          <w:noProof/>
          <w:szCs w:val="24"/>
        </w:rPr>
        <w:t xml:space="preserve"> Characterization of reemerging chikungunya virus. </w:t>
      </w:r>
      <w:r w:rsidRPr="001B0F71">
        <w:rPr>
          <w:i/>
          <w:iCs/>
          <w:noProof/>
          <w:szCs w:val="24"/>
        </w:rPr>
        <w:t>PLoS Pathog</w:t>
      </w:r>
      <w:r w:rsidRPr="001B0F71">
        <w:rPr>
          <w:noProof/>
          <w:szCs w:val="24"/>
        </w:rPr>
        <w:t xml:space="preserve"> 2007; </w:t>
      </w:r>
      <w:r w:rsidRPr="001B0F71">
        <w:rPr>
          <w:b/>
          <w:bCs/>
          <w:noProof/>
          <w:szCs w:val="24"/>
        </w:rPr>
        <w:t>3</w:t>
      </w:r>
      <w:r w:rsidRPr="001B0F71">
        <w:rPr>
          <w:noProof/>
          <w:szCs w:val="24"/>
        </w:rPr>
        <w:t>: e89.</w:t>
      </w:r>
    </w:p>
    <w:p w14:paraId="645D713C"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15</w:t>
      </w:r>
      <w:r w:rsidRPr="001B0F71">
        <w:rPr>
          <w:noProof/>
          <w:szCs w:val="24"/>
        </w:rPr>
        <w:tab/>
        <w:t xml:space="preserve">Assunção-Miranda I, Cruz-Oliveira C, Da Poian AT. Molecular mechanisms involved in the pathogenesis of alphavirus-induced arthritis. </w:t>
      </w:r>
      <w:r w:rsidRPr="001B0F71">
        <w:rPr>
          <w:i/>
          <w:iCs/>
          <w:noProof/>
          <w:szCs w:val="24"/>
        </w:rPr>
        <w:t>Biomed Res Int</w:t>
      </w:r>
      <w:r w:rsidRPr="001B0F71">
        <w:rPr>
          <w:noProof/>
          <w:szCs w:val="24"/>
        </w:rPr>
        <w:t xml:space="preserve"> 2013; </w:t>
      </w:r>
      <w:r w:rsidRPr="001B0F71">
        <w:rPr>
          <w:b/>
          <w:bCs/>
          <w:noProof/>
          <w:szCs w:val="24"/>
        </w:rPr>
        <w:t>2013</w:t>
      </w:r>
      <w:r w:rsidRPr="001B0F71">
        <w:rPr>
          <w:noProof/>
          <w:szCs w:val="24"/>
        </w:rPr>
        <w:t>: 973516.</w:t>
      </w:r>
    </w:p>
    <w:p w14:paraId="6FCDFEDC"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16</w:t>
      </w:r>
      <w:r w:rsidRPr="001B0F71">
        <w:rPr>
          <w:noProof/>
          <w:szCs w:val="24"/>
        </w:rPr>
        <w:tab/>
        <w:t xml:space="preserve">Teng T-S, Kam Y-W, Lee B, </w:t>
      </w:r>
      <w:r w:rsidRPr="001B0F71">
        <w:rPr>
          <w:i/>
          <w:iCs/>
          <w:noProof/>
          <w:szCs w:val="24"/>
        </w:rPr>
        <w:t>et al.</w:t>
      </w:r>
      <w:r w:rsidRPr="001B0F71">
        <w:rPr>
          <w:noProof/>
          <w:szCs w:val="24"/>
        </w:rPr>
        <w:t xml:space="preserve"> A Systematic Meta-analysis of Immune Signatures in Patients With Acute Chikungunya Virus Infection. </w:t>
      </w:r>
      <w:r w:rsidRPr="001B0F71">
        <w:rPr>
          <w:i/>
          <w:iCs/>
          <w:noProof/>
          <w:szCs w:val="24"/>
        </w:rPr>
        <w:t>J Infect Dis</w:t>
      </w:r>
      <w:r w:rsidRPr="001B0F71">
        <w:rPr>
          <w:noProof/>
          <w:szCs w:val="24"/>
        </w:rPr>
        <w:t xml:space="preserve"> 2015; </w:t>
      </w:r>
      <w:r w:rsidRPr="001B0F71">
        <w:rPr>
          <w:b/>
          <w:bCs/>
          <w:noProof/>
          <w:szCs w:val="24"/>
        </w:rPr>
        <w:t>211</w:t>
      </w:r>
      <w:r w:rsidRPr="001B0F71">
        <w:rPr>
          <w:noProof/>
          <w:szCs w:val="24"/>
        </w:rPr>
        <w:t>: 1925–35.</w:t>
      </w:r>
    </w:p>
    <w:p w14:paraId="4CB7259F"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17</w:t>
      </w:r>
      <w:r w:rsidRPr="001B0F71">
        <w:rPr>
          <w:noProof/>
          <w:szCs w:val="24"/>
        </w:rPr>
        <w:tab/>
        <w:t xml:space="preserve">Lum F-M, Ng LFP. Cellular and molecular mechanisms of chikungunya pathogenesis. </w:t>
      </w:r>
      <w:r w:rsidRPr="001B0F71">
        <w:rPr>
          <w:i/>
          <w:iCs/>
          <w:noProof/>
          <w:szCs w:val="24"/>
        </w:rPr>
        <w:t>Antiviral Res</w:t>
      </w:r>
      <w:r w:rsidRPr="001B0F71">
        <w:rPr>
          <w:noProof/>
          <w:szCs w:val="24"/>
        </w:rPr>
        <w:t xml:space="preserve"> 2015; </w:t>
      </w:r>
      <w:r w:rsidRPr="001B0F71">
        <w:rPr>
          <w:b/>
          <w:bCs/>
          <w:noProof/>
          <w:szCs w:val="24"/>
        </w:rPr>
        <w:t>120</w:t>
      </w:r>
      <w:r w:rsidRPr="001B0F71">
        <w:rPr>
          <w:noProof/>
          <w:szCs w:val="24"/>
        </w:rPr>
        <w:t>: 165–74.</w:t>
      </w:r>
    </w:p>
    <w:p w14:paraId="292B2D97"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18</w:t>
      </w:r>
      <w:r w:rsidRPr="001B0F71">
        <w:rPr>
          <w:noProof/>
          <w:szCs w:val="24"/>
        </w:rPr>
        <w:tab/>
        <w:t xml:space="preserve">Her Z, Malleret B, Chan M, </w:t>
      </w:r>
      <w:r w:rsidRPr="001B0F71">
        <w:rPr>
          <w:i/>
          <w:iCs/>
          <w:noProof/>
          <w:szCs w:val="24"/>
        </w:rPr>
        <w:t>et al.</w:t>
      </w:r>
      <w:r w:rsidRPr="001B0F71">
        <w:rPr>
          <w:noProof/>
          <w:szCs w:val="24"/>
        </w:rPr>
        <w:t xml:space="preserve"> Active infection of human blood monocytes by Chikungunya virus triggers an innate immune response. </w:t>
      </w:r>
      <w:r w:rsidRPr="001B0F71">
        <w:rPr>
          <w:i/>
          <w:iCs/>
          <w:noProof/>
          <w:szCs w:val="24"/>
        </w:rPr>
        <w:t>J Immunol</w:t>
      </w:r>
      <w:r w:rsidRPr="001B0F71">
        <w:rPr>
          <w:noProof/>
          <w:szCs w:val="24"/>
        </w:rPr>
        <w:t xml:space="preserve"> 2010; </w:t>
      </w:r>
      <w:r w:rsidRPr="001B0F71">
        <w:rPr>
          <w:b/>
          <w:bCs/>
          <w:noProof/>
          <w:szCs w:val="24"/>
        </w:rPr>
        <w:t>184</w:t>
      </w:r>
      <w:r w:rsidRPr="001B0F71">
        <w:rPr>
          <w:noProof/>
          <w:szCs w:val="24"/>
        </w:rPr>
        <w:t>: 5903–13.</w:t>
      </w:r>
    </w:p>
    <w:p w14:paraId="7880B1C0"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19</w:t>
      </w:r>
      <w:r w:rsidRPr="001B0F71">
        <w:rPr>
          <w:noProof/>
          <w:szCs w:val="24"/>
        </w:rPr>
        <w:tab/>
        <w:t xml:space="preserve">Teng T-SS, Foo S-SS, Simamarta D, </w:t>
      </w:r>
      <w:r w:rsidRPr="001B0F71">
        <w:rPr>
          <w:i/>
          <w:iCs/>
          <w:noProof/>
          <w:szCs w:val="24"/>
        </w:rPr>
        <w:t>et al.</w:t>
      </w:r>
      <w:r w:rsidRPr="001B0F71">
        <w:rPr>
          <w:noProof/>
          <w:szCs w:val="24"/>
        </w:rPr>
        <w:t xml:space="preserve"> Viperin restricts chikungunya virus replication and pathology. </w:t>
      </w:r>
      <w:r w:rsidRPr="001B0F71">
        <w:rPr>
          <w:i/>
          <w:iCs/>
          <w:noProof/>
          <w:szCs w:val="24"/>
        </w:rPr>
        <w:t>J Clin Invest</w:t>
      </w:r>
      <w:r w:rsidRPr="001B0F71">
        <w:rPr>
          <w:noProof/>
          <w:szCs w:val="24"/>
        </w:rPr>
        <w:t xml:space="preserve"> 2012; </w:t>
      </w:r>
      <w:r w:rsidRPr="001B0F71">
        <w:rPr>
          <w:b/>
          <w:bCs/>
          <w:noProof/>
          <w:szCs w:val="24"/>
        </w:rPr>
        <w:t>122</w:t>
      </w:r>
      <w:r w:rsidRPr="001B0F71">
        <w:rPr>
          <w:noProof/>
          <w:szCs w:val="24"/>
        </w:rPr>
        <w:t>: 4447–60.</w:t>
      </w:r>
    </w:p>
    <w:p w14:paraId="7C2FFFEB"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20</w:t>
      </w:r>
      <w:r w:rsidRPr="001B0F71">
        <w:rPr>
          <w:noProof/>
          <w:szCs w:val="24"/>
        </w:rPr>
        <w:tab/>
        <w:t xml:space="preserve">Labadie K. Chikungunya disease in nonhuman primates leads to long-term viral persistence in macrophages. </w:t>
      </w:r>
      <w:r w:rsidRPr="001B0F71">
        <w:rPr>
          <w:i/>
          <w:iCs/>
          <w:noProof/>
          <w:szCs w:val="24"/>
        </w:rPr>
        <w:t>J Clin Invest</w:t>
      </w:r>
      <w:r w:rsidRPr="001B0F71">
        <w:rPr>
          <w:noProof/>
          <w:szCs w:val="24"/>
        </w:rPr>
        <w:t xml:space="preserve"> 2010; </w:t>
      </w:r>
      <w:r w:rsidRPr="001B0F71">
        <w:rPr>
          <w:b/>
          <w:bCs/>
          <w:noProof/>
          <w:szCs w:val="24"/>
        </w:rPr>
        <w:t>120</w:t>
      </w:r>
      <w:r w:rsidRPr="001B0F71">
        <w:rPr>
          <w:noProof/>
          <w:szCs w:val="24"/>
        </w:rPr>
        <w:t>: 1–13.</w:t>
      </w:r>
    </w:p>
    <w:p w14:paraId="5879CD3C"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21</w:t>
      </w:r>
      <w:r w:rsidRPr="001B0F71">
        <w:rPr>
          <w:noProof/>
          <w:szCs w:val="24"/>
        </w:rPr>
        <w:tab/>
        <w:t xml:space="preserve">Chen W, Foo S-S, Taylor A, </w:t>
      </w:r>
      <w:r w:rsidRPr="001B0F71">
        <w:rPr>
          <w:i/>
          <w:iCs/>
          <w:noProof/>
          <w:szCs w:val="24"/>
        </w:rPr>
        <w:t>et al.</w:t>
      </w:r>
      <w:r w:rsidRPr="001B0F71">
        <w:rPr>
          <w:noProof/>
          <w:szCs w:val="24"/>
        </w:rPr>
        <w:t xml:space="preserve"> Bindarit, an inhibitor of monocyte chemotactic protein synthesis, protects against bone loss induced by chikungunya virus infection. </w:t>
      </w:r>
      <w:r w:rsidRPr="001B0F71">
        <w:rPr>
          <w:i/>
          <w:iCs/>
          <w:noProof/>
          <w:szCs w:val="24"/>
        </w:rPr>
        <w:t>J Virol</w:t>
      </w:r>
      <w:r w:rsidRPr="001B0F71">
        <w:rPr>
          <w:noProof/>
          <w:szCs w:val="24"/>
        </w:rPr>
        <w:t xml:space="preserve"> 2015; </w:t>
      </w:r>
      <w:r w:rsidRPr="001B0F71">
        <w:rPr>
          <w:b/>
          <w:bCs/>
          <w:noProof/>
          <w:szCs w:val="24"/>
        </w:rPr>
        <w:t>89</w:t>
      </w:r>
      <w:r w:rsidRPr="001B0F71">
        <w:rPr>
          <w:noProof/>
          <w:szCs w:val="24"/>
        </w:rPr>
        <w:t>: 581–93.</w:t>
      </w:r>
    </w:p>
    <w:p w14:paraId="53C3622B"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22</w:t>
      </w:r>
      <w:r w:rsidRPr="001B0F71">
        <w:rPr>
          <w:noProof/>
          <w:szCs w:val="24"/>
        </w:rPr>
        <w:tab/>
        <w:t xml:space="preserve">Rulli NE, Rolph MS, Srikiatkhachorn A, Anantapreecha S, Guglielmotti A, Mahalingam S. Protection from arthritis and myositis in a mouse model of acute chikungunya virus disease by bindarit, an inhibitor of monocyte chemotactic protein-1 synthesis. </w:t>
      </w:r>
      <w:r w:rsidRPr="001B0F71">
        <w:rPr>
          <w:i/>
          <w:iCs/>
          <w:noProof/>
          <w:szCs w:val="24"/>
        </w:rPr>
        <w:t>J Infect Dis</w:t>
      </w:r>
      <w:r w:rsidRPr="001B0F71">
        <w:rPr>
          <w:noProof/>
          <w:szCs w:val="24"/>
        </w:rPr>
        <w:t xml:space="preserve"> 2011; </w:t>
      </w:r>
      <w:r w:rsidRPr="001B0F71">
        <w:rPr>
          <w:b/>
          <w:bCs/>
          <w:noProof/>
          <w:szCs w:val="24"/>
        </w:rPr>
        <w:t>204</w:t>
      </w:r>
      <w:r w:rsidRPr="001B0F71">
        <w:rPr>
          <w:noProof/>
          <w:szCs w:val="24"/>
        </w:rPr>
        <w:t>: 1026–30.</w:t>
      </w:r>
    </w:p>
    <w:p w14:paraId="0999F0A1"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23</w:t>
      </w:r>
      <w:r w:rsidRPr="001B0F71">
        <w:rPr>
          <w:noProof/>
          <w:szCs w:val="24"/>
        </w:rPr>
        <w:tab/>
        <w:t xml:space="preserve">Poo YS, Nakaya H, Gardner J, </w:t>
      </w:r>
      <w:r w:rsidRPr="001B0F71">
        <w:rPr>
          <w:i/>
          <w:iCs/>
          <w:noProof/>
          <w:szCs w:val="24"/>
        </w:rPr>
        <w:t>et al.</w:t>
      </w:r>
      <w:r w:rsidRPr="001B0F71">
        <w:rPr>
          <w:noProof/>
          <w:szCs w:val="24"/>
        </w:rPr>
        <w:t xml:space="preserve"> CCR2 Deficiency Promotes Exacerbated Chronic Erosive Neutrophil-Dominated Chikungunya Virus Arthritis. </w:t>
      </w:r>
      <w:r w:rsidRPr="001B0F71">
        <w:rPr>
          <w:i/>
          <w:iCs/>
          <w:noProof/>
          <w:szCs w:val="24"/>
        </w:rPr>
        <w:t>J Virol</w:t>
      </w:r>
      <w:r w:rsidRPr="001B0F71">
        <w:rPr>
          <w:noProof/>
          <w:szCs w:val="24"/>
        </w:rPr>
        <w:t xml:space="preserve"> 2014; </w:t>
      </w:r>
      <w:r w:rsidRPr="001B0F71">
        <w:rPr>
          <w:b/>
          <w:bCs/>
          <w:noProof/>
          <w:szCs w:val="24"/>
        </w:rPr>
        <w:t>88</w:t>
      </w:r>
      <w:r w:rsidRPr="001B0F71">
        <w:rPr>
          <w:noProof/>
          <w:szCs w:val="24"/>
        </w:rPr>
        <w:t>: 6862–72.</w:t>
      </w:r>
    </w:p>
    <w:p w14:paraId="71B0FE44"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24</w:t>
      </w:r>
      <w:r w:rsidRPr="001B0F71">
        <w:rPr>
          <w:noProof/>
          <w:szCs w:val="24"/>
        </w:rPr>
        <w:tab/>
        <w:t xml:space="preserve">Burt FJ, Chen W, Miner JJ, </w:t>
      </w:r>
      <w:r w:rsidRPr="001B0F71">
        <w:rPr>
          <w:i/>
          <w:iCs/>
          <w:noProof/>
          <w:szCs w:val="24"/>
        </w:rPr>
        <w:t>et al.</w:t>
      </w:r>
      <w:r w:rsidRPr="001B0F71">
        <w:rPr>
          <w:noProof/>
          <w:szCs w:val="24"/>
        </w:rPr>
        <w:t xml:space="preserve"> Chikungunya virus : an update on the biology and pathogenesis of this emerging pathogen. </w:t>
      </w:r>
      <w:r w:rsidRPr="001B0F71">
        <w:rPr>
          <w:i/>
          <w:iCs/>
          <w:noProof/>
          <w:szCs w:val="24"/>
        </w:rPr>
        <w:t>Lancet Infect Dis</w:t>
      </w:r>
      <w:r w:rsidRPr="001B0F71">
        <w:rPr>
          <w:noProof/>
          <w:szCs w:val="24"/>
        </w:rPr>
        <w:t xml:space="preserve"> 2017; </w:t>
      </w:r>
      <w:r w:rsidRPr="001B0F71">
        <w:rPr>
          <w:b/>
          <w:bCs/>
          <w:noProof/>
          <w:szCs w:val="24"/>
        </w:rPr>
        <w:t>3099</w:t>
      </w:r>
      <w:r w:rsidRPr="001B0F71">
        <w:rPr>
          <w:noProof/>
          <w:szCs w:val="24"/>
        </w:rPr>
        <w:t>: 1–11.</w:t>
      </w:r>
    </w:p>
    <w:p w14:paraId="2E17763C"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25</w:t>
      </w:r>
      <w:r w:rsidRPr="001B0F71">
        <w:rPr>
          <w:noProof/>
          <w:szCs w:val="24"/>
        </w:rPr>
        <w:tab/>
        <w:t xml:space="preserve">Schilte C, Couderc T, Chretien F, </w:t>
      </w:r>
      <w:r w:rsidRPr="001B0F71">
        <w:rPr>
          <w:i/>
          <w:iCs/>
          <w:noProof/>
          <w:szCs w:val="24"/>
        </w:rPr>
        <w:t>et al.</w:t>
      </w:r>
      <w:r w:rsidRPr="001B0F71">
        <w:rPr>
          <w:noProof/>
          <w:szCs w:val="24"/>
        </w:rPr>
        <w:t xml:space="preserve"> Type I IFN controls chikungunya virus via its action on nonhematopoietic cells. </w:t>
      </w:r>
      <w:r w:rsidRPr="001B0F71">
        <w:rPr>
          <w:i/>
          <w:iCs/>
          <w:noProof/>
          <w:szCs w:val="24"/>
        </w:rPr>
        <w:t>J Exp Med</w:t>
      </w:r>
      <w:r w:rsidRPr="001B0F71">
        <w:rPr>
          <w:noProof/>
          <w:szCs w:val="24"/>
        </w:rPr>
        <w:t xml:space="preserve"> 2010; </w:t>
      </w:r>
      <w:r w:rsidRPr="001B0F71">
        <w:rPr>
          <w:b/>
          <w:bCs/>
          <w:noProof/>
          <w:szCs w:val="24"/>
        </w:rPr>
        <w:t>207</w:t>
      </w:r>
      <w:r w:rsidRPr="001B0F71">
        <w:rPr>
          <w:noProof/>
          <w:szCs w:val="24"/>
        </w:rPr>
        <w:t>: 429–42.</w:t>
      </w:r>
    </w:p>
    <w:p w14:paraId="551F9544"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26</w:t>
      </w:r>
      <w:r w:rsidRPr="001B0F71">
        <w:rPr>
          <w:noProof/>
          <w:szCs w:val="24"/>
        </w:rPr>
        <w:tab/>
        <w:t xml:space="preserve">Schilte C, Buckwalter MR, Laird ME, Diamond MS, Schwartz O, Albert ML. Cutting edge: independent roles for IRF-3 and IRF-7 in hematopoietic and nonhematopoietic cells during host response to Chikungunya infection. </w:t>
      </w:r>
      <w:r w:rsidRPr="001B0F71">
        <w:rPr>
          <w:i/>
          <w:iCs/>
          <w:noProof/>
          <w:szCs w:val="24"/>
        </w:rPr>
        <w:t>J Immunol</w:t>
      </w:r>
      <w:r w:rsidRPr="001B0F71">
        <w:rPr>
          <w:noProof/>
          <w:szCs w:val="24"/>
        </w:rPr>
        <w:t xml:space="preserve"> 2012; </w:t>
      </w:r>
      <w:r w:rsidRPr="001B0F71">
        <w:rPr>
          <w:b/>
          <w:bCs/>
          <w:noProof/>
          <w:szCs w:val="24"/>
        </w:rPr>
        <w:t>188</w:t>
      </w:r>
      <w:r w:rsidRPr="001B0F71">
        <w:rPr>
          <w:noProof/>
          <w:szCs w:val="24"/>
        </w:rPr>
        <w:t>: 2967–71.</w:t>
      </w:r>
    </w:p>
    <w:p w14:paraId="37AE37C2"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27</w:t>
      </w:r>
      <w:r w:rsidRPr="001B0F71">
        <w:rPr>
          <w:noProof/>
          <w:szCs w:val="24"/>
        </w:rPr>
        <w:tab/>
        <w:t xml:space="preserve">Kidd B a, Peters L a, Schadt EE, Dudley JT. Unifying immunology with informatics and multiscale biology. </w:t>
      </w:r>
      <w:r w:rsidRPr="001B0F71">
        <w:rPr>
          <w:i/>
          <w:iCs/>
          <w:noProof/>
          <w:szCs w:val="24"/>
        </w:rPr>
        <w:t>Nat Immunol</w:t>
      </w:r>
      <w:r w:rsidRPr="001B0F71">
        <w:rPr>
          <w:noProof/>
          <w:szCs w:val="24"/>
        </w:rPr>
        <w:t xml:space="preserve"> 2014; </w:t>
      </w:r>
      <w:r w:rsidRPr="001B0F71">
        <w:rPr>
          <w:b/>
          <w:bCs/>
          <w:noProof/>
          <w:szCs w:val="24"/>
        </w:rPr>
        <w:t>15</w:t>
      </w:r>
      <w:r w:rsidRPr="001B0F71">
        <w:rPr>
          <w:noProof/>
          <w:szCs w:val="24"/>
        </w:rPr>
        <w:t>: 118–27.</w:t>
      </w:r>
    </w:p>
    <w:p w14:paraId="319DD017"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28</w:t>
      </w:r>
      <w:r w:rsidRPr="001B0F71">
        <w:rPr>
          <w:noProof/>
          <w:szCs w:val="24"/>
        </w:rPr>
        <w:tab/>
        <w:t xml:space="preserve">Germain RN, Meier-schellersheim M, Nita-lazar A, Iain DC. Systems Biology in Immunology - A Computational Modeling Perspective. </w:t>
      </w:r>
      <w:r w:rsidRPr="001B0F71">
        <w:rPr>
          <w:i/>
          <w:iCs/>
          <w:noProof/>
          <w:szCs w:val="24"/>
        </w:rPr>
        <w:t>Annu Rev Immunol</w:t>
      </w:r>
      <w:r w:rsidRPr="001B0F71">
        <w:rPr>
          <w:noProof/>
          <w:szCs w:val="24"/>
        </w:rPr>
        <w:t xml:space="preserve"> 2011; : 527–85.</w:t>
      </w:r>
    </w:p>
    <w:p w14:paraId="0E44C831"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29</w:t>
      </w:r>
      <w:r w:rsidRPr="001B0F71">
        <w:rPr>
          <w:noProof/>
          <w:szCs w:val="24"/>
        </w:rPr>
        <w:tab/>
        <w:t xml:space="preserve">Arazi A, Pendergraft WF, Ribeiro RM, Perelson AS, Hacohen N. Human systems immunology: Hypothesis-based modeling and unbiased data-driven approaches. </w:t>
      </w:r>
      <w:r w:rsidRPr="001B0F71">
        <w:rPr>
          <w:i/>
          <w:iCs/>
          <w:noProof/>
          <w:szCs w:val="24"/>
        </w:rPr>
        <w:t>Semin Immunol</w:t>
      </w:r>
      <w:r w:rsidRPr="001B0F71">
        <w:rPr>
          <w:noProof/>
          <w:szCs w:val="24"/>
        </w:rPr>
        <w:t xml:space="preserve"> 2013; </w:t>
      </w:r>
      <w:r w:rsidRPr="001B0F71">
        <w:rPr>
          <w:b/>
          <w:bCs/>
          <w:noProof/>
          <w:szCs w:val="24"/>
        </w:rPr>
        <w:t>25</w:t>
      </w:r>
      <w:r w:rsidRPr="001B0F71">
        <w:rPr>
          <w:noProof/>
          <w:szCs w:val="24"/>
        </w:rPr>
        <w:t>: 193–200.</w:t>
      </w:r>
    </w:p>
    <w:p w14:paraId="7FC0BE5D"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30</w:t>
      </w:r>
      <w:r w:rsidRPr="001B0F71">
        <w:rPr>
          <w:noProof/>
          <w:szCs w:val="24"/>
        </w:rPr>
        <w:tab/>
        <w:t xml:space="preserve">Emilsson V, Thorleifsson G, Zhang B, </w:t>
      </w:r>
      <w:r w:rsidRPr="001B0F71">
        <w:rPr>
          <w:i/>
          <w:iCs/>
          <w:noProof/>
          <w:szCs w:val="24"/>
        </w:rPr>
        <w:t>et al.</w:t>
      </w:r>
      <w:r w:rsidRPr="001B0F71">
        <w:rPr>
          <w:noProof/>
          <w:szCs w:val="24"/>
        </w:rPr>
        <w:t xml:space="preserve"> Genetics of gene expression and its effect on disease. </w:t>
      </w:r>
      <w:r w:rsidRPr="001B0F71">
        <w:rPr>
          <w:i/>
          <w:iCs/>
          <w:noProof/>
          <w:szCs w:val="24"/>
        </w:rPr>
        <w:t>Nature</w:t>
      </w:r>
      <w:r w:rsidRPr="001B0F71">
        <w:rPr>
          <w:noProof/>
          <w:szCs w:val="24"/>
        </w:rPr>
        <w:t xml:space="preserve"> 2008; </w:t>
      </w:r>
      <w:r w:rsidRPr="001B0F71">
        <w:rPr>
          <w:b/>
          <w:bCs/>
          <w:noProof/>
          <w:szCs w:val="24"/>
        </w:rPr>
        <w:t>452</w:t>
      </w:r>
      <w:r w:rsidRPr="001B0F71">
        <w:rPr>
          <w:noProof/>
          <w:szCs w:val="24"/>
        </w:rPr>
        <w:t>: 423–8.</w:t>
      </w:r>
    </w:p>
    <w:p w14:paraId="2053E954"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31</w:t>
      </w:r>
      <w:r w:rsidRPr="001B0F71">
        <w:rPr>
          <w:noProof/>
          <w:szCs w:val="24"/>
        </w:rPr>
        <w:tab/>
        <w:t xml:space="preserve">Chen Y, Zhu J, Lum PY, </w:t>
      </w:r>
      <w:r w:rsidRPr="001B0F71">
        <w:rPr>
          <w:i/>
          <w:iCs/>
          <w:noProof/>
          <w:szCs w:val="24"/>
        </w:rPr>
        <w:t>et al.</w:t>
      </w:r>
      <w:r w:rsidRPr="001B0F71">
        <w:rPr>
          <w:noProof/>
          <w:szCs w:val="24"/>
        </w:rPr>
        <w:t xml:space="preserve"> Variations in DNA elucidate molecular networks that cause disease. </w:t>
      </w:r>
      <w:r w:rsidRPr="001B0F71">
        <w:rPr>
          <w:i/>
          <w:iCs/>
          <w:noProof/>
          <w:szCs w:val="24"/>
        </w:rPr>
        <w:t>Nature</w:t>
      </w:r>
      <w:r w:rsidRPr="001B0F71">
        <w:rPr>
          <w:noProof/>
          <w:szCs w:val="24"/>
        </w:rPr>
        <w:t xml:space="preserve"> 2008; </w:t>
      </w:r>
      <w:r w:rsidRPr="001B0F71">
        <w:rPr>
          <w:b/>
          <w:bCs/>
          <w:noProof/>
          <w:szCs w:val="24"/>
        </w:rPr>
        <w:t>452</w:t>
      </w:r>
      <w:r w:rsidRPr="001B0F71">
        <w:rPr>
          <w:noProof/>
          <w:szCs w:val="24"/>
        </w:rPr>
        <w:t>: 429–35.</w:t>
      </w:r>
    </w:p>
    <w:p w14:paraId="4E2AF296"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32</w:t>
      </w:r>
      <w:r w:rsidRPr="001B0F71">
        <w:rPr>
          <w:noProof/>
          <w:szCs w:val="24"/>
        </w:rPr>
        <w:tab/>
        <w:t xml:space="preserve">Zhang B, Gaiteri C, Bodea L-G, </w:t>
      </w:r>
      <w:r w:rsidRPr="001B0F71">
        <w:rPr>
          <w:i/>
          <w:iCs/>
          <w:noProof/>
          <w:szCs w:val="24"/>
        </w:rPr>
        <w:t>et al.</w:t>
      </w:r>
      <w:r w:rsidRPr="001B0F71">
        <w:rPr>
          <w:noProof/>
          <w:szCs w:val="24"/>
        </w:rPr>
        <w:t xml:space="preserve"> Integrated systems approach identifies genetic nodes and networks in late-onset Alzheimer’s disease. </w:t>
      </w:r>
      <w:r w:rsidRPr="001B0F71">
        <w:rPr>
          <w:i/>
          <w:iCs/>
          <w:noProof/>
          <w:szCs w:val="24"/>
        </w:rPr>
        <w:t>Cell</w:t>
      </w:r>
      <w:r w:rsidRPr="001B0F71">
        <w:rPr>
          <w:noProof/>
          <w:szCs w:val="24"/>
        </w:rPr>
        <w:t xml:space="preserve"> 2013; </w:t>
      </w:r>
      <w:r w:rsidRPr="001B0F71">
        <w:rPr>
          <w:b/>
          <w:bCs/>
          <w:noProof/>
          <w:szCs w:val="24"/>
        </w:rPr>
        <w:t>153</w:t>
      </w:r>
      <w:r w:rsidRPr="001B0F71">
        <w:rPr>
          <w:noProof/>
          <w:szCs w:val="24"/>
        </w:rPr>
        <w:t>: 707–20.</w:t>
      </w:r>
    </w:p>
    <w:p w14:paraId="60A951BC"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33</w:t>
      </w:r>
      <w:r w:rsidRPr="001B0F71">
        <w:rPr>
          <w:noProof/>
          <w:szCs w:val="24"/>
        </w:rPr>
        <w:tab/>
        <w:t xml:space="preserve">Huan T, Meng Q, Saleh MA, </w:t>
      </w:r>
      <w:r w:rsidRPr="001B0F71">
        <w:rPr>
          <w:i/>
          <w:iCs/>
          <w:noProof/>
          <w:szCs w:val="24"/>
        </w:rPr>
        <w:t>et al.</w:t>
      </w:r>
      <w:r w:rsidRPr="001B0F71">
        <w:rPr>
          <w:noProof/>
          <w:szCs w:val="24"/>
        </w:rPr>
        <w:t xml:space="preserve"> Integrative network analysis reveals molecular mechanisms of blood pressure regulation. </w:t>
      </w:r>
      <w:r w:rsidRPr="001B0F71">
        <w:rPr>
          <w:i/>
          <w:iCs/>
          <w:noProof/>
          <w:szCs w:val="24"/>
        </w:rPr>
        <w:t>Mol Syst Biol</w:t>
      </w:r>
      <w:r w:rsidRPr="001B0F71">
        <w:rPr>
          <w:noProof/>
          <w:szCs w:val="24"/>
        </w:rPr>
        <w:t xml:space="preserve"> 2015; </w:t>
      </w:r>
      <w:r w:rsidRPr="001B0F71">
        <w:rPr>
          <w:b/>
          <w:bCs/>
          <w:noProof/>
          <w:szCs w:val="24"/>
        </w:rPr>
        <w:t>11</w:t>
      </w:r>
      <w:r w:rsidRPr="001B0F71">
        <w:rPr>
          <w:noProof/>
          <w:szCs w:val="24"/>
        </w:rPr>
        <w:t>: 799–799.</w:t>
      </w:r>
    </w:p>
    <w:p w14:paraId="5AB1930E"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34</w:t>
      </w:r>
      <w:r w:rsidRPr="001B0F71">
        <w:rPr>
          <w:noProof/>
          <w:szCs w:val="24"/>
        </w:rPr>
        <w:tab/>
        <w:t xml:space="preserve">Kelvin A a, Banner D, Silvi G, </w:t>
      </w:r>
      <w:r w:rsidRPr="001B0F71">
        <w:rPr>
          <w:i/>
          <w:iCs/>
          <w:noProof/>
          <w:szCs w:val="24"/>
        </w:rPr>
        <w:t>et al.</w:t>
      </w:r>
      <w:r w:rsidRPr="001B0F71">
        <w:rPr>
          <w:noProof/>
          <w:szCs w:val="24"/>
        </w:rPr>
        <w:t xml:space="preserve"> Inflammatory cytokine expression is associated with chikungunya virus resolution and symptom severity. </w:t>
      </w:r>
      <w:r w:rsidRPr="001B0F71">
        <w:rPr>
          <w:i/>
          <w:iCs/>
          <w:noProof/>
          <w:szCs w:val="24"/>
        </w:rPr>
        <w:t>PLoS Negl Trop Dis</w:t>
      </w:r>
      <w:r w:rsidRPr="001B0F71">
        <w:rPr>
          <w:noProof/>
          <w:szCs w:val="24"/>
        </w:rPr>
        <w:t xml:space="preserve"> 2011; </w:t>
      </w:r>
      <w:r w:rsidRPr="001B0F71">
        <w:rPr>
          <w:b/>
          <w:bCs/>
          <w:noProof/>
          <w:szCs w:val="24"/>
        </w:rPr>
        <w:t>5</w:t>
      </w:r>
      <w:r w:rsidRPr="001B0F71">
        <w:rPr>
          <w:noProof/>
          <w:szCs w:val="24"/>
        </w:rPr>
        <w:t>: e1279.</w:t>
      </w:r>
    </w:p>
    <w:p w14:paraId="6963604B"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35</w:t>
      </w:r>
      <w:r w:rsidRPr="001B0F71">
        <w:rPr>
          <w:noProof/>
          <w:szCs w:val="24"/>
        </w:rPr>
        <w:tab/>
        <w:t xml:space="preserve">Chaaitanya IK, Muruganandam N, Sundaram SG, </w:t>
      </w:r>
      <w:r w:rsidRPr="001B0F71">
        <w:rPr>
          <w:i/>
          <w:iCs/>
          <w:noProof/>
          <w:szCs w:val="24"/>
        </w:rPr>
        <w:t>et al.</w:t>
      </w:r>
      <w:r w:rsidRPr="001B0F71">
        <w:rPr>
          <w:noProof/>
          <w:szCs w:val="24"/>
        </w:rPr>
        <w:t xml:space="preserve"> Role of proinflammatory cytokines and chemokines in chronic arthropathy in CHIKV infection. </w:t>
      </w:r>
      <w:r w:rsidRPr="001B0F71">
        <w:rPr>
          <w:i/>
          <w:iCs/>
          <w:noProof/>
          <w:szCs w:val="24"/>
        </w:rPr>
        <w:t>Viral Immunol</w:t>
      </w:r>
      <w:r w:rsidRPr="001B0F71">
        <w:rPr>
          <w:noProof/>
          <w:szCs w:val="24"/>
        </w:rPr>
        <w:t xml:space="preserve"> 2011; </w:t>
      </w:r>
      <w:r w:rsidRPr="001B0F71">
        <w:rPr>
          <w:b/>
          <w:bCs/>
          <w:noProof/>
          <w:szCs w:val="24"/>
        </w:rPr>
        <w:t>24</w:t>
      </w:r>
      <w:r w:rsidRPr="001B0F71">
        <w:rPr>
          <w:noProof/>
          <w:szCs w:val="24"/>
        </w:rPr>
        <w:t>: 265–71.</w:t>
      </w:r>
    </w:p>
    <w:p w14:paraId="2471FFC7"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36</w:t>
      </w:r>
      <w:r w:rsidRPr="001B0F71">
        <w:rPr>
          <w:noProof/>
          <w:szCs w:val="24"/>
        </w:rPr>
        <w:tab/>
        <w:t xml:space="preserve">Chow A, Her Z, Ong EKS, </w:t>
      </w:r>
      <w:r w:rsidRPr="001B0F71">
        <w:rPr>
          <w:i/>
          <w:iCs/>
          <w:noProof/>
          <w:szCs w:val="24"/>
        </w:rPr>
        <w:t>et al.</w:t>
      </w:r>
      <w:r w:rsidRPr="001B0F71">
        <w:rPr>
          <w:noProof/>
          <w:szCs w:val="24"/>
        </w:rPr>
        <w:t xml:space="preserve"> Persistent arthralgia induced by Chikungunya virus infection is associated with interleukin-6 and granulocyte macrophage colony-stimulating factor. </w:t>
      </w:r>
      <w:r w:rsidRPr="001B0F71">
        <w:rPr>
          <w:i/>
          <w:iCs/>
          <w:noProof/>
          <w:szCs w:val="24"/>
        </w:rPr>
        <w:t>J Infect Dis</w:t>
      </w:r>
      <w:r w:rsidRPr="001B0F71">
        <w:rPr>
          <w:noProof/>
          <w:szCs w:val="24"/>
        </w:rPr>
        <w:t xml:space="preserve"> 2011; </w:t>
      </w:r>
      <w:r w:rsidRPr="001B0F71">
        <w:rPr>
          <w:b/>
          <w:bCs/>
          <w:noProof/>
          <w:szCs w:val="24"/>
        </w:rPr>
        <w:t>203</w:t>
      </w:r>
      <w:r w:rsidRPr="001B0F71">
        <w:rPr>
          <w:noProof/>
          <w:szCs w:val="24"/>
        </w:rPr>
        <w:t>: 149–57.</w:t>
      </w:r>
    </w:p>
    <w:p w14:paraId="446E49AA"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37</w:t>
      </w:r>
      <w:r w:rsidRPr="001B0F71">
        <w:rPr>
          <w:noProof/>
          <w:szCs w:val="24"/>
        </w:rPr>
        <w:tab/>
        <w:t xml:space="preserve">Ng LFP, Chow A, Sun Y-J, </w:t>
      </w:r>
      <w:r w:rsidRPr="001B0F71">
        <w:rPr>
          <w:i/>
          <w:iCs/>
          <w:noProof/>
          <w:szCs w:val="24"/>
        </w:rPr>
        <w:t>et al.</w:t>
      </w:r>
      <w:r w:rsidRPr="001B0F71">
        <w:rPr>
          <w:noProof/>
          <w:szCs w:val="24"/>
        </w:rPr>
        <w:t xml:space="preserve"> IL-1beta, IL-6, and RANTES as biomarkers of Chikungunya severity. </w:t>
      </w:r>
      <w:r w:rsidRPr="001B0F71">
        <w:rPr>
          <w:i/>
          <w:iCs/>
          <w:noProof/>
          <w:szCs w:val="24"/>
        </w:rPr>
        <w:t>PLoS One</w:t>
      </w:r>
      <w:r w:rsidRPr="001B0F71">
        <w:rPr>
          <w:noProof/>
          <w:szCs w:val="24"/>
        </w:rPr>
        <w:t xml:space="preserve"> 2009; </w:t>
      </w:r>
      <w:r w:rsidRPr="001B0F71">
        <w:rPr>
          <w:b/>
          <w:bCs/>
          <w:noProof/>
          <w:szCs w:val="24"/>
        </w:rPr>
        <w:t>4</w:t>
      </w:r>
      <w:r w:rsidRPr="001B0F71">
        <w:rPr>
          <w:noProof/>
          <w:szCs w:val="24"/>
        </w:rPr>
        <w:t>: e4261.</w:t>
      </w:r>
    </w:p>
    <w:p w14:paraId="560CC677"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38</w:t>
      </w:r>
      <w:r w:rsidRPr="001B0F71">
        <w:rPr>
          <w:noProof/>
          <w:szCs w:val="24"/>
        </w:rPr>
        <w:tab/>
        <w:t xml:space="preserve">Chow A, Her Z, Ong EKS, </w:t>
      </w:r>
      <w:r w:rsidRPr="001B0F71">
        <w:rPr>
          <w:i/>
          <w:iCs/>
          <w:noProof/>
          <w:szCs w:val="24"/>
        </w:rPr>
        <w:t>et al.</w:t>
      </w:r>
      <w:r w:rsidRPr="001B0F71">
        <w:rPr>
          <w:noProof/>
          <w:szCs w:val="24"/>
        </w:rPr>
        <w:t xml:space="preserve"> Persistent arthralgia induced by Chikungunya virus infection is associated with interleukin-6 and granulocyte macrophage colony-stimulating factor. </w:t>
      </w:r>
      <w:r w:rsidRPr="001B0F71">
        <w:rPr>
          <w:i/>
          <w:iCs/>
          <w:noProof/>
          <w:szCs w:val="24"/>
        </w:rPr>
        <w:t>J Infect Dis</w:t>
      </w:r>
      <w:r w:rsidRPr="001B0F71">
        <w:rPr>
          <w:noProof/>
          <w:szCs w:val="24"/>
        </w:rPr>
        <w:t xml:space="preserve"> 2011; </w:t>
      </w:r>
      <w:r w:rsidRPr="001B0F71">
        <w:rPr>
          <w:b/>
          <w:bCs/>
          <w:noProof/>
          <w:szCs w:val="24"/>
        </w:rPr>
        <w:t>203</w:t>
      </w:r>
      <w:r w:rsidRPr="001B0F71">
        <w:rPr>
          <w:noProof/>
          <w:szCs w:val="24"/>
        </w:rPr>
        <w:t>: 149–57.</w:t>
      </w:r>
    </w:p>
    <w:p w14:paraId="4326968D"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39</w:t>
      </w:r>
      <w:r w:rsidRPr="001B0F71">
        <w:rPr>
          <w:noProof/>
          <w:szCs w:val="24"/>
        </w:rPr>
        <w:tab/>
        <w:t xml:space="preserve">Amir ED, Davis KL, Tadmor MD, </w:t>
      </w:r>
      <w:r w:rsidRPr="001B0F71">
        <w:rPr>
          <w:i/>
          <w:iCs/>
          <w:noProof/>
          <w:szCs w:val="24"/>
        </w:rPr>
        <w:t>et al.</w:t>
      </w:r>
      <w:r w:rsidRPr="001B0F71">
        <w:rPr>
          <w:noProof/>
          <w:szCs w:val="24"/>
        </w:rPr>
        <w:t xml:space="preserve"> viSNE enables visualization of high dimensional single-cell data and reveals phenotypic heterogeneity of leukemia. </w:t>
      </w:r>
      <w:r w:rsidRPr="001B0F71">
        <w:rPr>
          <w:i/>
          <w:iCs/>
          <w:noProof/>
          <w:szCs w:val="24"/>
        </w:rPr>
        <w:t>Nat Biotechnol</w:t>
      </w:r>
      <w:r w:rsidRPr="001B0F71">
        <w:rPr>
          <w:noProof/>
          <w:szCs w:val="24"/>
        </w:rPr>
        <w:t xml:space="preserve"> 2013; </w:t>
      </w:r>
      <w:r w:rsidRPr="001B0F71">
        <w:rPr>
          <w:b/>
          <w:bCs/>
          <w:noProof/>
          <w:szCs w:val="24"/>
        </w:rPr>
        <w:t>31</w:t>
      </w:r>
      <w:r w:rsidRPr="001B0F71">
        <w:rPr>
          <w:noProof/>
          <w:szCs w:val="24"/>
        </w:rPr>
        <w:t>: 545–52.</w:t>
      </w:r>
    </w:p>
    <w:p w14:paraId="3A6A7877"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40</w:t>
      </w:r>
      <w:r w:rsidRPr="001B0F71">
        <w:rPr>
          <w:noProof/>
          <w:szCs w:val="24"/>
        </w:rPr>
        <w:tab/>
        <w:t xml:space="preserve">Levine JHH, Simonds EFF, Bendall SCC, </w:t>
      </w:r>
      <w:r w:rsidRPr="001B0F71">
        <w:rPr>
          <w:i/>
          <w:iCs/>
          <w:noProof/>
          <w:szCs w:val="24"/>
        </w:rPr>
        <w:t>et al.</w:t>
      </w:r>
      <w:r w:rsidRPr="001B0F71">
        <w:rPr>
          <w:noProof/>
          <w:szCs w:val="24"/>
        </w:rPr>
        <w:t xml:space="preserve"> Data-Driven Phenotypic Dissection of AML Reveals Progenitor-like Cells that Correlate with Prognosis. </w:t>
      </w:r>
      <w:r w:rsidRPr="001B0F71">
        <w:rPr>
          <w:i/>
          <w:iCs/>
          <w:noProof/>
          <w:szCs w:val="24"/>
        </w:rPr>
        <w:t>Cell</w:t>
      </w:r>
      <w:r w:rsidRPr="001B0F71">
        <w:rPr>
          <w:noProof/>
          <w:szCs w:val="24"/>
        </w:rPr>
        <w:t xml:space="preserve"> 2015; </w:t>
      </w:r>
      <w:r w:rsidRPr="001B0F71">
        <w:rPr>
          <w:b/>
          <w:bCs/>
          <w:noProof/>
          <w:szCs w:val="24"/>
        </w:rPr>
        <w:t>162</w:t>
      </w:r>
      <w:r w:rsidRPr="001B0F71">
        <w:rPr>
          <w:noProof/>
          <w:szCs w:val="24"/>
        </w:rPr>
        <w:t>: 184–97.</w:t>
      </w:r>
    </w:p>
    <w:p w14:paraId="219C2D85"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41</w:t>
      </w:r>
      <w:r w:rsidRPr="001B0F71">
        <w:rPr>
          <w:noProof/>
          <w:szCs w:val="24"/>
        </w:rPr>
        <w:tab/>
        <w:t xml:space="preserve">Samusik N, Good Z, Spitzer MH, Davis KL, Nolan GP. Automated mapping of phenotype space with single-cell data. </w:t>
      </w:r>
      <w:r w:rsidRPr="001B0F71">
        <w:rPr>
          <w:i/>
          <w:iCs/>
          <w:noProof/>
          <w:szCs w:val="24"/>
        </w:rPr>
        <w:t>Nat Methods</w:t>
      </w:r>
      <w:r w:rsidRPr="001B0F71">
        <w:rPr>
          <w:noProof/>
          <w:szCs w:val="24"/>
        </w:rPr>
        <w:t xml:space="preserve"> 2016; </w:t>
      </w:r>
      <w:r w:rsidRPr="001B0F71">
        <w:rPr>
          <w:b/>
          <w:bCs/>
          <w:noProof/>
          <w:szCs w:val="24"/>
        </w:rPr>
        <w:t>13</w:t>
      </w:r>
      <w:r w:rsidRPr="001B0F71">
        <w:rPr>
          <w:noProof/>
          <w:szCs w:val="24"/>
        </w:rPr>
        <w:t>: 493–6.</w:t>
      </w:r>
    </w:p>
    <w:p w14:paraId="7F8B1B4F"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42</w:t>
      </w:r>
      <w:r w:rsidRPr="001B0F71">
        <w:rPr>
          <w:noProof/>
          <w:szCs w:val="24"/>
        </w:rPr>
        <w:tab/>
        <w:t xml:space="preserve">Wong KL, Tai JJ-Y, Wong W-C, </w:t>
      </w:r>
      <w:r w:rsidRPr="001B0F71">
        <w:rPr>
          <w:i/>
          <w:iCs/>
          <w:noProof/>
          <w:szCs w:val="24"/>
        </w:rPr>
        <w:t>et al.</w:t>
      </w:r>
      <w:r w:rsidRPr="001B0F71">
        <w:rPr>
          <w:noProof/>
          <w:szCs w:val="24"/>
        </w:rPr>
        <w:t xml:space="preserve"> Gene expression profiling reveals the defining features of the classical, intermediate, and nonclassical human monocyte subsets. </w:t>
      </w:r>
      <w:r w:rsidRPr="001B0F71">
        <w:rPr>
          <w:i/>
          <w:iCs/>
          <w:noProof/>
          <w:szCs w:val="24"/>
        </w:rPr>
        <w:t>Blood</w:t>
      </w:r>
      <w:r w:rsidRPr="001B0F71">
        <w:rPr>
          <w:noProof/>
          <w:szCs w:val="24"/>
        </w:rPr>
        <w:t xml:space="preserve"> 2011; </w:t>
      </w:r>
      <w:r w:rsidRPr="001B0F71">
        <w:rPr>
          <w:b/>
          <w:bCs/>
          <w:noProof/>
          <w:szCs w:val="24"/>
        </w:rPr>
        <w:t>118</w:t>
      </w:r>
      <w:r w:rsidRPr="001B0F71">
        <w:rPr>
          <w:noProof/>
          <w:szCs w:val="24"/>
        </w:rPr>
        <w:t>: e16-31.</w:t>
      </w:r>
    </w:p>
    <w:p w14:paraId="16A3974B"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43</w:t>
      </w:r>
      <w:r w:rsidRPr="001B0F71">
        <w:rPr>
          <w:noProof/>
          <w:szCs w:val="24"/>
        </w:rPr>
        <w:tab/>
        <w:t xml:space="preserve">Ziegler-Heitbrock L, Ancuta P, Crowe S, </w:t>
      </w:r>
      <w:r w:rsidRPr="001B0F71">
        <w:rPr>
          <w:i/>
          <w:iCs/>
          <w:noProof/>
          <w:szCs w:val="24"/>
        </w:rPr>
        <w:t>et al.</w:t>
      </w:r>
      <w:r w:rsidRPr="001B0F71">
        <w:rPr>
          <w:noProof/>
          <w:szCs w:val="24"/>
        </w:rPr>
        <w:t xml:space="preserve"> Nomenclature of monocytes and dendritic cells in blood. </w:t>
      </w:r>
      <w:r w:rsidRPr="001B0F71">
        <w:rPr>
          <w:i/>
          <w:iCs/>
          <w:noProof/>
          <w:szCs w:val="24"/>
        </w:rPr>
        <w:t>Blood</w:t>
      </w:r>
      <w:r w:rsidRPr="001B0F71">
        <w:rPr>
          <w:noProof/>
          <w:szCs w:val="24"/>
        </w:rPr>
        <w:t xml:space="preserve"> 2010; </w:t>
      </w:r>
      <w:r w:rsidRPr="001B0F71">
        <w:rPr>
          <w:b/>
          <w:bCs/>
          <w:noProof/>
          <w:szCs w:val="24"/>
        </w:rPr>
        <w:t>116</w:t>
      </w:r>
      <w:r w:rsidRPr="001B0F71">
        <w:rPr>
          <w:noProof/>
          <w:szCs w:val="24"/>
        </w:rPr>
        <w:t>: e74–80.</w:t>
      </w:r>
    </w:p>
    <w:p w14:paraId="1CEFD9D0"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44</w:t>
      </w:r>
      <w:r w:rsidRPr="001B0F71">
        <w:rPr>
          <w:noProof/>
          <w:szCs w:val="24"/>
        </w:rPr>
        <w:tab/>
        <w:t xml:space="preserve">Wauquier N, Becquart P, Nkoghe D, Padilla C, Ndjoyi-Mbiguino A, Leroy EM. The acute phase of Chikungunya virus infection in humans is associated with strong innate immunity and T CD8 cell activation. </w:t>
      </w:r>
      <w:r w:rsidRPr="001B0F71">
        <w:rPr>
          <w:i/>
          <w:iCs/>
          <w:noProof/>
          <w:szCs w:val="24"/>
        </w:rPr>
        <w:t>J Infect Dis</w:t>
      </w:r>
      <w:r w:rsidRPr="001B0F71">
        <w:rPr>
          <w:noProof/>
          <w:szCs w:val="24"/>
        </w:rPr>
        <w:t xml:space="preserve"> 2011; </w:t>
      </w:r>
      <w:r w:rsidRPr="001B0F71">
        <w:rPr>
          <w:b/>
          <w:bCs/>
          <w:noProof/>
          <w:szCs w:val="24"/>
        </w:rPr>
        <w:t>204</w:t>
      </w:r>
      <w:r w:rsidRPr="001B0F71">
        <w:rPr>
          <w:noProof/>
          <w:szCs w:val="24"/>
        </w:rPr>
        <w:t>: 115–23.</w:t>
      </w:r>
    </w:p>
    <w:p w14:paraId="3883B191"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45</w:t>
      </w:r>
      <w:r w:rsidRPr="001B0F71">
        <w:rPr>
          <w:noProof/>
          <w:szCs w:val="24"/>
        </w:rPr>
        <w:tab/>
        <w:t xml:space="preserve">Hoarau J-J, Jaffar Bandjee M-C, Krejbich Trotot P, </w:t>
      </w:r>
      <w:r w:rsidRPr="001B0F71">
        <w:rPr>
          <w:i/>
          <w:iCs/>
          <w:noProof/>
          <w:szCs w:val="24"/>
        </w:rPr>
        <w:t>et al.</w:t>
      </w:r>
      <w:r w:rsidRPr="001B0F71">
        <w:rPr>
          <w:noProof/>
          <w:szCs w:val="24"/>
        </w:rPr>
        <w:t xml:space="preserve"> Persistent chronic inflammation and infection by Chikungunya arthritogenic alphavirus in spite of a robust host immune response. </w:t>
      </w:r>
      <w:r w:rsidRPr="001B0F71">
        <w:rPr>
          <w:i/>
          <w:iCs/>
          <w:noProof/>
          <w:szCs w:val="24"/>
        </w:rPr>
        <w:t>J Immunol</w:t>
      </w:r>
      <w:r w:rsidRPr="001B0F71">
        <w:rPr>
          <w:noProof/>
          <w:szCs w:val="24"/>
        </w:rPr>
        <w:t xml:space="preserve"> 2010; </w:t>
      </w:r>
      <w:r w:rsidRPr="001B0F71">
        <w:rPr>
          <w:b/>
          <w:bCs/>
          <w:noProof/>
          <w:szCs w:val="24"/>
        </w:rPr>
        <w:t>184</w:t>
      </w:r>
      <w:r w:rsidRPr="001B0F71">
        <w:rPr>
          <w:noProof/>
          <w:szCs w:val="24"/>
        </w:rPr>
        <w:t>: 5914–27.</w:t>
      </w:r>
    </w:p>
    <w:p w14:paraId="2F3FD993"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46</w:t>
      </w:r>
      <w:r w:rsidRPr="001B0F71">
        <w:rPr>
          <w:noProof/>
          <w:szCs w:val="24"/>
        </w:rPr>
        <w:tab/>
        <w:t xml:space="preserve">Ogata H, Goto S, Sato K, Fujibuchi W, Bono H, Kanehisa M. KEGG: Kyoto Encyclopedia of Genes and Genomes. </w:t>
      </w:r>
      <w:r w:rsidRPr="001B0F71">
        <w:rPr>
          <w:i/>
          <w:iCs/>
          <w:noProof/>
          <w:szCs w:val="24"/>
        </w:rPr>
        <w:t>Nucleic Acids Res</w:t>
      </w:r>
      <w:r w:rsidRPr="001B0F71">
        <w:rPr>
          <w:noProof/>
          <w:szCs w:val="24"/>
        </w:rPr>
        <w:t xml:space="preserve"> 1999; </w:t>
      </w:r>
      <w:r w:rsidRPr="001B0F71">
        <w:rPr>
          <w:b/>
          <w:bCs/>
          <w:noProof/>
          <w:szCs w:val="24"/>
        </w:rPr>
        <w:t>27</w:t>
      </w:r>
      <w:r w:rsidRPr="001B0F71">
        <w:rPr>
          <w:noProof/>
          <w:szCs w:val="24"/>
        </w:rPr>
        <w:t>: 29–34.</w:t>
      </w:r>
    </w:p>
    <w:p w14:paraId="3F8AA455"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47</w:t>
      </w:r>
      <w:r w:rsidRPr="001B0F71">
        <w:rPr>
          <w:noProof/>
          <w:szCs w:val="24"/>
        </w:rPr>
        <w:tab/>
        <w:t xml:space="preserve">Wilson JAC, Prow NA, Schroder WA, </w:t>
      </w:r>
      <w:r w:rsidRPr="001B0F71">
        <w:rPr>
          <w:i/>
          <w:iCs/>
          <w:noProof/>
          <w:szCs w:val="24"/>
        </w:rPr>
        <w:t>et al.</w:t>
      </w:r>
      <w:r w:rsidRPr="001B0F71">
        <w:rPr>
          <w:noProof/>
          <w:szCs w:val="24"/>
        </w:rPr>
        <w:t xml:space="preserve"> RNA-Seq analysis of chikungunya virus infection and identification of granzyme A as a major promoter of arthritic inflammation. 2017 DOI:10.1371/journal.ppat.1006155.</w:t>
      </w:r>
    </w:p>
    <w:p w14:paraId="44CF391B"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48</w:t>
      </w:r>
      <w:r w:rsidRPr="001B0F71">
        <w:rPr>
          <w:noProof/>
          <w:szCs w:val="24"/>
        </w:rPr>
        <w:tab/>
        <w:t xml:space="preserve">Trapnell C, Hendrickson DG, Sauvageau M, Goff L, Rinn JL, Pachter L. Differential analysis of gene regulation at transcript resolution with RNA-seq. </w:t>
      </w:r>
      <w:r w:rsidRPr="001B0F71">
        <w:rPr>
          <w:i/>
          <w:iCs/>
          <w:noProof/>
          <w:szCs w:val="24"/>
        </w:rPr>
        <w:t>Nat Biotechnol</w:t>
      </w:r>
      <w:r w:rsidRPr="001B0F71">
        <w:rPr>
          <w:noProof/>
          <w:szCs w:val="24"/>
        </w:rPr>
        <w:t xml:space="preserve"> 2013; </w:t>
      </w:r>
      <w:r w:rsidRPr="001B0F71">
        <w:rPr>
          <w:b/>
          <w:bCs/>
          <w:noProof/>
          <w:szCs w:val="24"/>
        </w:rPr>
        <w:t>31</w:t>
      </w:r>
      <w:r w:rsidRPr="001B0F71">
        <w:rPr>
          <w:noProof/>
          <w:szCs w:val="24"/>
        </w:rPr>
        <w:t>: 46–53.</w:t>
      </w:r>
    </w:p>
    <w:p w14:paraId="5CCE8DAF"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49</w:t>
      </w:r>
      <w:r w:rsidRPr="001B0F71">
        <w:rPr>
          <w:noProof/>
          <w:szCs w:val="24"/>
        </w:rPr>
        <w:tab/>
        <w:t xml:space="preserve">Anders S, Reyes A, Huber W. Detecting differential usage of exons from RNA-seq data. </w:t>
      </w:r>
      <w:r w:rsidRPr="001B0F71">
        <w:rPr>
          <w:i/>
          <w:iCs/>
          <w:noProof/>
          <w:szCs w:val="24"/>
        </w:rPr>
        <w:t>Genome Res</w:t>
      </w:r>
      <w:r w:rsidRPr="001B0F71">
        <w:rPr>
          <w:noProof/>
          <w:szCs w:val="24"/>
        </w:rPr>
        <w:t xml:space="preserve"> 2012; </w:t>
      </w:r>
      <w:r w:rsidRPr="001B0F71">
        <w:rPr>
          <w:b/>
          <w:bCs/>
          <w:noProof/>
          <w:szCs w:val="24"/>
        </w:rPr>
        <w:t>22</w:t>
      </w:r>
      <w:r w:rsidRPr="001B0F71">
        <w:rPr>
          <w:noProof/>
          <w:szCs w:val="24"/>
        </w:rPr>
        <w:t>: 2008–17.</w:t>
      </w:r>
    </w:p>
    <w:p w14:paraId="7B1E5A59"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50</w:t>
      </w:r>
      <w:r w:rsidRPr="001B0F71">
        <w:rPr>
          <w:noProof/>
          <w:szCs w:val="24"/>
        </w:rPr>
        <w:tab/>
        <w:t xml:space="preserve">Bray NL, Pimentel H, Melsted P, Pachter L. Near-optimal probabilistic RNA-seq quantification. </w:t>
      </w:r>
      <w:r w:rsidRPr="001B0F71">
        <w:rPr>
          <w:i/>
          <w:iCs/>
          <w:noProof/>
          <w:szCs w:val="24"/>
        </w:rPr>
        <w:t>Nat Biotechnol</w:t>
      </w:r>
      <w:r w:rsidRPr="001B0F71">
        <w:rPr>
          <w:noProof/>
          <w:szCs w:val="24"/>
        </w:rPr>
        <w:t xml:space="preserve"> 2016; </w:t>
      </w:r>
      <w:r w:rsidRPr="001B0F71">
        <w:rPr>
          <w:b/>
          <w:bCs/>
          <w:noProof/>
          <w:szCs w:val="24"/>
        </w:rPr>
        <w:t>34</w:t>
      </w:r>
      <w:r w:rsidRPr="001B0F71">
        <w:rPr>
          <w:noProof/>
          <w:szCs w:val="24"/>
        </w:rPr>
        <w:t>: 525–7.</w:t>
      </w:r>
    </w:p>
    <w:p w14:paraId="567CF820"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51</w:t>
      </w:r>
      <w:r w:rsidRPr="001B0F71">
        <w:rPr>
          <w:noProof/>
          <w:szCs w:val="24"/>
        </w:rPr>
        <w:tab/>
        <w:t xml:space="preserve">Pimentel HJ, Bray N, Puente S, Melsted P, Pachter L. Differential analysis of RNA-Seq incorporating quantification uncertainty. </w:t>
      </w:r>
      <w:r w:rsidRPr="001B0F71">
        <w:rPr>
          <w:i/>
          <w:iCs/>
          <w:noProof/>
          <w:szCs w:val="24"/>
        </w:rPr>
        <w:t>bioRxiv</w:t>
      </w:r>
      <w:r w:rsidRPr="001B0F71">
        <w:rPr>
          <w:noProof/>
          <w:szCs w:val="24"/>
        </w:rPr>
        <w:t xml:space="preserve"> 2016; : 58164.</w:t>
      </w:r>
    </w:p>
    <w:p w14:paraId="1347BDC4"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52</w:t>
      </w:r>
      <w:r w:rsidRPr="001B0F71">
        <w:rPr>
          <w:noProof/>
          <w:szCs w:val="24"/>
        </w:rPr>
        <w:tab/>
        <w:t xml:space="preserve">Kuleshov M V, Jones MR, Rouillard AD, </w:t>
      </w:r>
      <w:r w:rsidRPr="001B0F71">
        <w:rPr>
          <w:i/>
          <w:iCs/>
          <w:noProof/>
          <w:szCs w:val="24"/>
        </w:rPr>
        <w:t>et al.</w:t>
      </w:r>
      <w:r w:rsidRPr="001B0F71">
        <w:rPr>
          <w:noProof/>
          <w:szCs w:val="24"/>
        </w:rPr>
        <w:t xml:space="preserve"> Enrichr: a comprehensive gene set enrichment analysis web server 2016 update. </w:t>
      </w:r>
      <w:r w:rsidRPr="001B0F71">
        <w:rPr>
          <w:i/>
          <w:iCs/>
          <w:noProof/>
          <w:szCs w:val="24"/>
        </w:rPr>
        <w:t>Nucleic Acids Res</w:t>
      </w:r>
      <w:r w:rsidRPr="001B0F71">
        <w:rPr>
          <w:noProof/>
          <w:szCs w:val="24"/>
        </w:rPr>
        <w:t xml:space="preserve"> 2016; </w:t>
      </w:r>
      <w:r w:rsidRPr="001B0F71">
        <w:rPr>
          <w:b/>
          <w:bCs/>
          <w:noProof/>
          <w:szCs w:val="24"/>
        </w:rPr>
        <w:t>44</w:t>
      </w:r>
      <w:r w:rsidRPr="001B0F71">
        <w:rPr>
          <w:noProof/>
          <w:szCs w:val="24"/>
        </w:rPr>
        <w:t>: W90-7.</w:t>
      </w:r>
    </w:p>
    <w:p w14:paraId="4247CF63"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53</w:t>
      </w:r>
      <w:r w:rsidRPr="001B0F71">
        <w:rPr>
          <w:noProof/>
          <w:szCs w:val="24"/>
        </w:rPr>
        <w:tab/>
        <w:t xml:space="preserve">Zhang B, Horvath S. A general framework for weighted gene co-expression network analysis. </w:t>
      </w:r>
      <w:r w:rsidRPr="001B0F71">
        <w:rPr>
          <w:i/>
          <w:iCs/>
          <w:noProof/>
          <w:szCs w:val="24"/>
        </w:rPr>
        <w:t>Stat Appl Genet Mol Biol</w:t>
      </w:r>
      <w:r w:rsidRPr="001B0F71">
        <w:rPr>
          <w:noProof/>
          <w:szCs w:val="24"/>
        </w:rPr>
        <w:t xml:space="preserve"> 2005; </w:t>
      </w:r>
      <w:r w:rsidRPr="001B0F71">
        <w:rPr>
          <w:b/>
          <w:bCs/>
          <w:noProof/>
          <w:szCs w:val="24"/>
        </w:rPr>
        <w:t>4</w:t>
      </w:r>
      <w:r w:rsidRPr="001B0F71">
        <w:rPr>
          <w:noProof/>
          <w:szCs w:val="24"/>
        </w:rPr>
        <w:t>: Article17.</w:t>
      </w:r>
    </w:p>
    <w:p w14:paraId="57EBD1DE"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54</w:t>
      </w:r>
      <w:r w:rsidRPr="001B0F71">
        <w:rPr>
          <w:noProof/>
          <w:szCs w:val="24"/>
        </w:rPr>
        <w:tab/>
        <w:t xml:space="preserve">Sen N, Mukherjee G, Arvin AM. Single cell mass cytometry reveals remodeling of human T cell phenotypes by varicella zoster virus. </w:t>
      </w:r>
      <w:r w:rsidRPr="001B0F71">
        <w:rPr>
          <w:i/>
          <w:iCs/>
          <w:noProof/>
          <w:szCs w:val="24"/>
        </w:rPr>
        <w:t>Methods</w:t>
      </w:r>
      <w:r w:rsidRPr="001B0F71">
        <w:rPr>
          <w:noProof/>
          <w:szCs w:val="24"/>
        </w:rPr>
        <w:t xml:space="preserve"> 2015; </w:t>
      </w:r>
      <w:r w:rsidRPr="001B0F71">
        <w:rPr>
          <w:b/>
          <w:bCs/>
          <w:noProof/>
          <w:szCs w:val="24"/>
        </w:rPr>
        <w:t>90</w:t>
      </w:r>
      <w:r w:rsidRPr="001B0F71">
        <w:rPr>
          <w:noProof/>
          <w:szCs w:val="24"/>
        </w:rPr>
        <w:t>: 85–94.</w:t>
      </w:r>
    </w:p>
    <w:p w14:paraId="0CDF27BD"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55</w:t>
      </w:r>
      <w:r w:rsidRPr="001B0F71">
        <w:rPr>
          <w:noProof/>
          <w:szCs w:val="24"/>
        </w:rPr>
        <w:tab/>
        <w:t xml:space="preserve">Rogacev KS, Cremers B, Zawada AM, </w:t>
      </w:r>
      <w:r w:rsidRPr="001B0F71">
        <w:rPr>
          <w:i/>
          <w:iCs/>
          <w:noProof/>
          <w:szCs w:val="24"/>
        </w:rPr>
        <w:t>et al.</w:t>
      </w:r>
      <w:r w:rsidRPr="001B0F71">
        <w:rPr>
          <w:noProof/>
          <w:szCs w:val="24"/>
        </w:rPr>
        <w:t xml:space="preserve"> CD14++CD16+ monocytes independently predict cardiovascular events: A cohort study of 951 patients referred for elective coronary angiography. </w:t>
      </w:r>
      <w:r w:rsidRPr="001B0F71">
        <w:rPr>
          <w:i/>
          <w:iCs/>
          <w:noProof/>
          <w:szCs w:val="24"/>
        </w:rPr>
        <w:t>J Am Coll Cardiol</w:t>
      </w:r>
      <w:r w:rsidRPr="001B0F71">
        <w:rPr>
          <w:noProof/>
          <w:szCs w:val="24"/>
        </w:rPr>
        <w:t xml:space="preserve"> 2012; </w:t>
      </w:r>
      <w:r w:rsidRPr="001B0F71">
        <w:rPr>
          <w:b/>
          <w:bCs/>
          <w:noProof/>
          <w:szCs w:val="24"/>
        </w:rPr>
        <w:t>60</w:t>
      </w:r>
      <w:r w:rsidRPr="001B0F71">
        <w:rPr>
          <w:noProof/>
          <w:szCs w:val="24"/>
        </w:rPr>
        <w:t>: 1512–20.</w:t>
      </w:r>
    </w:p>
    <w:p w14:paraId="68043B53"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56</w:t>
      </w:r>
      <w:r w:rsidRPr="001B0F71">
        <w:rPr>
          <w:noProof/>
          <w:szCs w:val="24"/>
        </w:rPr>
        <w:tab/>
        <w:t xml:space="preserve">Ellery PJ, Tippett E, Chiu Y-L, </w:t>
      </w:r>
      <w:r w:rsidRPr="001B0F71">
        <w:rPr>
          <w:i/>
          <w:iCs/>
          <w:noProof/>
          <w:szCs w:val="24"/>
        </w:rPr>
        <w:t>et al.</w:t>
      </w:r>
      <w:r w:rsidRPr="001B0F71">
        <w:rPr>
          <w:noProof/>
          <w:szCs w:val="24"/>
        </w:rPr>
        <w:t xml:space="preserve"> The CD16+ Monocyte Subset Is More Permissive to Infection and Preferentially Harbors HIV-1 In Vivo. </w:t>
      </w:r>
      <w:r w:rsidRPr="001B0F71">
        <w:rPr>
          <w:i/>
          <w:iCs/>
          <w:noProof/>
          <w:szCs w:val="24"/>
        </w:rPr>
        <w:t>J Immunol</w:t>
      </w:r>
      <w:r w:rsidRPr="001B0F71">
        <w:rPr>
          <w:noProof/>
          <w:szCs w:val="24"/>
        </w:rPr>
        <w:t xml:space="preserve"> 2007; </w:t>
      </w:r>
      <w:r w:rsidRPr="001B0F71">
        <w:rPr>
          <w:b/>
          <w:bCs/>
          <w:noProof/>
          <w:szCs w:val="24"/>
        </w:rPr>
        <w:t>178</w:t>
      </w:r>
      <w:r w:rsidRPr="001B0F71">
        <w:rPr>
          <w:noProof/>
          <w:szCs w:val="24"/>
        </w:rPr>
        <w:t>: 6581–9.</w:t>
      </w:r>
    </w:p>
    <w:p w14:paraId="0564CBCD"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57</w:t>
      </w:r>
      <w:r w:rsidRPr="001B0F71">
        <w:rPr>
          <w:noProof/>
          <w:szCs w:val="24"/>
        </w:rPr>
        <w:tab/>
        <w:t xml:space="preserve">Wong KL, Yeap WH, Tai JJY, Ong SM, Dang TM, Wong SC. The three human monocyte subsets: Implications for health and disease. </w:t>
      </w:r>
      <w:r w:rsidRPr="001B0F71">
        <w:rPr>
          <w:i/>
          <w:iCs/>
          <w:noProof/>
          <w:szCs w:val="24"/>
        </w:rPr>
        <w:t>Immunol Res</w:t>
      </w:r>
      <w:r w:rsidRPr="001B0F71">
        <w:rPr>
          <w:noProof/>
          <w:szCs w:val="24"/>
        </w:rPr>
        <w:t xml:space="preserve"> 2012; </w:t>
      </w:r>
      <w:r w:rsidRPr="001B0F71">
        <w:rPr>
          <w:b/>
          <w:bCs/>
          <w:noProof/>
          <w:szCs w:val="24"/>
        </w:rPr>
        <w:t>53</w:t>
      </w:r>
      <w:r w:rsidRPr="001B0F71">
        <w:rPr>
          <w:noProof/>
          <w:szCs w:val="24"/>
        </w:rPr>
        <w:t>: 41–57.</w:t>
      </w:r>
    </w:p>
    <w:p w14:paraId="06EB397D"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58</w:t>
      </w:r>
      <w:r w:rsidRPr="001B0F71">
        <w:rPr>
          <w:noProof/>
          <w:szCs w:val="24"/>
        </w:rPr>
        <w:tab/>
        <w:t xml:space="preserve">Zawada AM, Rogacev KS, Rotter B, </w:t>
      </w:r>
      <w:r w:rsidRPr="001B0F71">
        <w:rPr>
          <w:i/>
          <w:iCs/>
          <w:noProof/>
          <w:szCs w:val="24"/>
        </w:rPr>
        <w:t>et al.</w:t>
      </w:r>
      <w:r w:rsidRPr="001B0F71">
        <w:rPr>
          <w:noProof/>
          <w:szCs w:val="24"/>
        </w:rPr>
        <w:t xml:space="preserve"> SuperSAGE evidence for CD14 ++CD16 + monocytes as a third monocyte subset. </w:t>
      </w:r>
      <w:r w:rsidRPr="001B0F71">
        <w:rPr>
          <w:i/>
          <w:iCs/>
          <w:noProof/>
          <w:szCs w:val="24"/>
        </w:rPr>
        <w:t>Blood</w:t>
      </w:r>
      <w:r w:rsidRPr="001B0F71">
        <w:rPr>
          <w:noProof/>
          <w:szCs w:val="24"/>
        </w:rPr>
        <w:t xml:space="preserve"> 2011; </w:t>
      </w:r>
      <w:r w:rsidRPr="001B0F71">
        <w:rPr>
          <w:b/>
          <w:bCs/>
          <w:noProof/>
          <w:szCs w:val="24"/>
        </w:rPr>
        <w:t>118</w:t>
      </w:r>
      <w:r w:rsidRPr="001B0F71">
        <w:rPr>
          <w:noProof/>
          <w:szCs w:val="24"/>
        </w:rPr>
        <w:t>: 50–62.</w:t>
      </w:r>
    </w:p>
    <w:p w14:paraId="090924DD"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59</w:t>
      </w:r>
      <w:r w:rsidRPr="001B0F71">
        <w:rPr>
          <w:noProof/>
          <w:szCs w:val="24"/>
        </w:rPr>
        <w:tab/>
        <w:t xml:space="preserve">Tsukamoto M, Seta N, Yoshimoto K, Suzuki K, Yamaoka K, Takeuchi T. CD14(bright)CD16+ intermediate monocytes are induced by interleukin-10 and positively correlate with disease activity in rheumatoid arthritis. </w:t>
      </w:r>
      <w:r w:rsidRPr="001B0F71">
        <w:rPr>
          <w:i/>
          <w:iCs/>
          <w:noProof/>
          <w:szCs w:val="24"/>
        </w:rPr>
        <w:t>Arthritis Res Ther</w:t>
      </w:r>
      <w:r w:rsidRPr="001B0F71">
        <w:rPr>
          <w:noProof/>
          <w:szCs w:val="24"/>
        </w:rPr>
        <w:t xml:space="preserve"> 2017; </w:t>
      </w:r>
      <w:r w:rsidRPr="001B0F71">
        <w:rPr>
          <w:b/>
          <w:bCs/>
          <w:noProof/>
          <w:szCs w:val="24"/>
        </w:rPr>
        <w:t>19</w:t>
      </w:r>
      <w:r w:rsidRPr="001B0F71">
        <w:rPr>
          <w:noProof/>
          <w:szCs w:val="24"/>
        </w:rPr>
        <w:t>: 28.</w:t>
      </w:r>
    </w:p>
    <w:p w14:paraId="3ED7EB75"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60</w:t>
      </w:r>
      <w:r w:rsidRPr="001B0F71">
        <w:rPr>
          <w:noProof/>
          <w:szCs w:val="24"/>
        </w:rPr>
        <w:tab/>
        <w:t xml:space="preserve">Skrzeczyńska-Moncznik J, Bzowska M, Loseke S, Grage-Griebenow E, Zembala M, Pryjma J. Peripheral blood CD14high CD16+ monocytes are main producers of IL-10. </w:t>
      </w:r>
      <w:r w:rsidRPr="001B0F71">
        <w:rPr>
          <w:i/>
          <w:iCs/>
          <w:noProof/>
          <w:szCs w:val="24"/>
        </w:rPr>
        <w:t>Scand J Immunol</w:t>
      </w:r>
      <w:r w:rsidRPr="001B0F71">
        <w:rPr>
          <w:noProof/>
          <w:szCs w:val="24"/>
        </w:rPr>
        <w:t xml:space="preserve"> 2008; </w:t>
      </w:r>
      <w:r w:rsidRPr="001B0F71">
        <w:rPr>
          <w:b/>
          <w:bCs/>
          <w:noProof/>
          <w:szCs w:val="24"/>
        </w:rPr>
        <w:t>67</w:t>
      </w:r>
      <w:r w:rsidRPr="001B0F71">
        <w:rPr>
          <w:noProof/>
          <w:szCs w:val="24"/>
        </w:rPr>
        <w:t>: 152–9.</w:t>
      </w:r>
    </w:p>
    <w:p w14:paraId="7C70B1AE"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61</w:t>
      </w:r>
      <w:r w:rsidRPr="001B0F71">
        <w:rPr>
          <w:noProof/>
          <w:szCs w:val="24"/>
        </w:rPr>
        <w:tab/>
        <w:t xml:space="preserve">Nakaya HI, Gardner J, Poo YS, Major L, Pulendran B, Suhrbier A. Gene profiling of chikungunya virus arthritis in a mouse model reveals significant overlap with rheumatoid arthritis. </w:t>
      </w:r>
      <w:r w:rsidRPr="001B0F71">
        <w:rPr>
          <w:i/>
          <w:iCs/>
          <w:noProof/>
          <w:szCs w:val="24"/>
        </w:rPr>
        <w:t>Arthritis Rheum</w:t>
      </w:r>
      <w:r w:rsidRPr="001B0F71">
        <w:rPr>
          <w:noProof/>
          <w:szCs w:val="24"/>
        </w:rPr>
        <w:t xml:space="preserve"> 2012; </w:t>
      </w:r>
      <w:r w:rsidRPr="001B0F71">
        <w:rPr>
          <w:b/>
          <w:bCs/>
          <w:noProof/>
          <w:szCs w:val="24"/>
        </w:rPr>
        <w:t>64</w:t>
      </w:r>
      <w:r w:rsidRPr="001B0F71">
        <w:rPr>
          <w:noProof/>
          <w:szCs w:val="24"/>
        </w:rPr>
        <w:t>: 3553–63.</w:t>
      </w:r>
    </w:p>
    <w:p w14:paraId="0A5D59AC"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62</w:t>
      </w:r>
      <w:r w:rsidRPr="001B0F71">
        <w:rPr>
          <w:noProof/>
          <w:szCs w:val="24"/>
        </w:rPr>
        <w:tab/>
        <w:t xml:space="preserve">Appleby LJ, Nausch N, Midzi N, Mduluza T, Allen JE, Mutapi F. Sources of heterogeneity in human monocyte subsets. </w:t>
      </w:r>
      <w:r w:rsidRPr="001B0F71">
        <w:rPr>
          <w:i/>
          <w:iCs/>
          <w:noProof/>
          <w:szCs w:val="24"/>
        </w:rPr>
        <w:t>Immunol Lett</w:t>
      </w:r>
      <w:r w:rsidRPr="001B0F71">
        <w:rPr>
          <w:noProof/>
          <w:szCs w:val="24"/>
        </w:rPr>
        <w:t xml:space="preserve"> 2013; </w:t>
      </w:r>
      <w:r w:rsidRPr="001B0F71">
        <w:rPr>
          <w:b/>
          <w:bCs/>
          <w:noProof/>
          <w:szCs w:val="24"/>
        </w:rPr>
        <w:t>152</w:t>
      </w:r>
      <w:r w:rsidRPr="001B0F71">
        <w:rPr>
          <w:noProof/>
          <w:szCs w:val="24"/>
        </w:rPr>
        <w:t>: 32–41.</w:t>
      </w:r>
    </w:p>
    <w:p w14:paraId="3A45DFE5"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63</w:t>
      </w:r>
      <w:r w:rsidRPr="001B0F71">
        <w:rPr>
          <w:noProof/>
          <w:szCs w:val="24"/>
        </w:rPr>
        <w:tab/>
        <w:t xml:space="preserve">Stansfield BK, Ingram DA. Clinical significance of monocyte heterogeneity. </w:t>
      </w:r>
      <w:r w:rsidRPr="001B0F71">
        <w:rPr>
          <w:i/>
          <w:iCs/>
          <w:noProof/>
          <w:szCs w:val="24"/>
        </w:rPr>
        <w:t>Clin Transl Med</w:t>
      </w:r>
      <w:r w:rsidRPr="001B0F71">
        <w:rPr>
          <w:noProof/>
          <w:szCs w:val="24"/>
        </w:rPr>
        <w:t xml:space="preserve"> 2015; </w:t>
      </w:r>
      <w:r w:rsidRPr="001B0F71">
        <w:rPr>
          <w:b/>
          <w:bCs/>
          <w:noProof/>
          <w:szCs w:val="24"/>
        </w:rPr>
        <w:t>4</w:t>
      </w:r>
      <w:r w:rsidRPr="001B0F71">
        <w:rPr>
          <w:noProof/>
          <w:szCs w:val="24"/>
        </w:rPr>
        <w:t>: 5.</w:t>
      </w:r>
    </w:p>
    <w:p w14:paraId="25AB27D0"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64</w:t>
      </w:r>
      <w:r w:rsidRPr="001B0F71">
        <w:rPr>
          <w:noProof/>
          <w:szCs w:val="24"/>
        </w:rPr>
        <w:tab/>
        <w:t xml:space="preserve">Kam YW, Simarmata D, Chow A, </w:t>
      </w:r>
      <w:r w:rsidRPr="001B0F71">
        <w:rPr>
          <w:i/>
          <w:iCs/>
          <w:noProof/>
          <w:szCs w:val="24"/>
        </w:rPr>
        <w:t>et al.</w:t>
      </w:r>
      <w:r w:rsidRPr="001B0F71">
        <w:rPr>
          <w:noProof/>
          <w:szCs w:val="24"/>
        </w:rPr>
        <w:t xml:space="preserve"> Early appearance of neutralizing immunoglobulin G3 antibodies is associated with chikungunya virus clearance and long-term clinical protection. </w:t>
      </w:r>
      <w:r w:rsidRPr="001B0F71">
        <w:rPr>
          <w:i/>
          <w:iCs/>
          <w:noProof/>
          <w:szCs w:val="24"/>
        </w:rPr>
        <w:t>J Infect Dis</w:t>
      </w:r>
      <w:r w:rsidRPr="001B0F71">
        <w:rPr>
          <w:noProof/>
          <w:szCs w:val="24"/>
        </w:rPr>
        <w:t xml:space="preserve"> 2012; </w:t>
      </w:r>
      <w:r w:rsidRPr="001B0F71">
        <w:rPr>
          <w:b/>
          <w:bCs/>
          <w:noProof/>
          <w:szCs w:val="24"/>
        </w:rPr>
        <w:t>205</w:t>
      </w:r>
      <w:r w:rsidRPr="001B0F71">
        <w:rPr>
          <w:noProof/>
          <w:szCs w:val="24"/>
        </w:rPr>
        <w:t>: 1147–54.</w:t>
      </w:r>
    </w:p>
    <w:p w14:paraId="32232550"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65</w:t>
      </w:r>
      <w:r w:rsidRPr="001B0F71">
        <w:rPr>
          <w:noProof/>
          <w:szCs w:val="24"/>
        </w:rPr>
        <w:tab/>
        <w:t xml:space="preserve">Charron L, Doctrinal A, Choileain SN, Astier AL. Monocyte : T-cell interaction regulates human T-cell activation through a CD28 / CD46 crosstalk. </w:t>
      </w:r>
      <w:r w:rsidRPr="001B0F71">
        <w:rPr>
          <w:i/>
          <w:iCs/>
          <w:noProof/>
          <w:szCs w:val="24"/>
        </w:rPr>
        <w:t>Immunol Cell Biol</w:t>
      </w:r>
      <w:r w:rsidRPr="001B0F71">
        <w:rPr>
          <w:noProof/>
          <w:szCs w:val="24"/>
        </w:rPr>
        <w:t xml:space="preserve"> 2015; </w:t>
      </w:r>
      <w:r w:rsidRPr="001B0F71">
        <w:rPr>
          <w:b/>
          <w:bCs/>
          <w:noProof/>
          <w:szCs w:val="24"/>
        </w:rPr>
        <w:t>93</w:t>
      </w:r>
      <w:r w:rsidRPr="001B0F71">
        <w:rPr>
          <w:noProof/>
          <w:szCs w:val="24"/>
        </w:rPr>
        <w:t>: 796–803.</w:t>
      </w:r>
    </w:p>
    <w:p w14:paraId="095B443C"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66</w:t>
      </w:r>
      <w:r w:rsidRPr="001B0F71">
        <w:rPr>
          <w:noProof/>
          <w:szCs w:val="24"/>
        </w:rPr>
        <w:tab/>
        <w:t xml:space="preserve">Eberl M, Roberts GW, Meuter S, Williams JD, Topley N, Moser B. A rapid crosstalk of human gammadelta T cells and monocytes drives the acute inflammation in bacterial infections. </w:t>
      </w:r>
      <w:r w:rsidRPr="001B0F71">
        <w:rPr>
          <w:i/>
          <w:iCs/>
          <w:noProof/>
          <w:szCs w:val="24"/>
        </w:rPr>
        <w:t>PLoS Pathog</w:t>
      </w:r>
      <w:r w:rsidRPr="001B0F71">
        <w:rPr>
          <w:noProof/>
          <w:szCs w:val="24"/>
        </w:rPr>
        <w:t xml:space="preserve"> 2009; </w:t>
      </w:r>
      <w:r w:rsidRPr="001B0F71">
        <w:rPr>
          <w:b/>
          <w:bCs/>
          <w:noProof/>
          <w:szCs w:val="24"/>
        </w:rPr>
        <w:t>5</w:t>
      </w:r>
      <w:r w:rsidRPr="001B0F71">
        <w:rPr>
          <w:noProof/>
          <w:szCs w:val="24"/>
        </w:rPr>
        <w:t>. DOI:10.1371/journal.ppat.1000308.</w:t>
      </w:r>
    </w:p>
    <w:p w14:paraId="0D5560EE"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67</w:t>
      </w:r>
      <w:r w:rsidRPr="001B0F71">
        <w:rPr>
          <w:noProof/>
          <w:szCs w:val="24"/>
        </w:rPr>
        <w:tab/>
        <w:t xml:space="preserve">Kwissa M, Nakaya HI, Onlamoon N, </w:t>
      </w:r>
      <w:r w:rsidRPr="001B0F71">
        <w:rPr>
          <w:i/>
          <w:iCs/>
          <w:noProof/>
          <w:szCs w:val="24"/>
        </w:rPr>
        <w:t>et al.</w:t>
      </w:r>
      <w:r w:rsidRPr="001B0F71">
        <w:rPr>
          <w:noProof/>
          <w:szCs w:val="24"/>
        </w:rPr>
        <w:t xml:space="preserve"> Dengue Virus Infection Induces Expansion of a CD14+CD16+ Monocyte Population that Stimulates Plasmablast Differentiation. </w:t>
      </w:r>
      <w:r w:rsidRPr="001B0F71">
        <w:rPr>
          <w:i/>
          <w:iCs/>
          <w:noProof/>
          <w:szCs w:val="24"/>
        </w:rPr>
        <w:t>Cell Host Microbe</w:t>
      </w:r>
      <w:r w:rsidRPr="001B0F71">
        <w:rPr>
          <w:noProof/>
          <w:szCs w:val="24"/>
        </w:rPr>
        <w:t xml:space="preserve"> 2014; </w:t>
      </w:r>
      <w:r w:rsidRPr="001B0F71">
        <w:rPr>
          <w:b/>
          <w:bCs/>
          <w:noProof/>
          <w:szCs w:val="24"/>
        </w:rPr>
        <w:t>16</w:t>
      </w:r>
      <w:r w:rsidRPr="001B0F71">
        <w:rPr>
          <w:noProof/>
          <w:szCs w:val="24"/>
        </w:rPr>
        <w:t>: 115–27.</w:t>
      </w:r>
    </w:p>
    <w:p w14:paraId="1F74479B"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68</w:t>
      </w:r>
      <w:r w:rsidRPr="001B0F71">
        <w:rPr>
          <w:noProof/>
          <w:szCs w:val="24"/>
        </w:rPr>
        <w:tab/>
        <w:t xml:space="preserve">Luster AD, Ravetch J V. Biochemical characterization of a gamma interferon-inducible cytokine (IP-10). </w:t>
      </w:r>
      <w:r w:rsidRPr="001B0F71">
        <w:rPr>
          <w:i/>
          <w:iCs/>
          <w:noProof/>
          <w:szCs w:val="24"/>
        </w:rPr>
        <w:t>J Exp Med</w:t>
      </w:r>
      <w:r w:rsidRPr="001B0F71">
        <w:rPr>
          <w:noProof/>
          <w:szCs w:val="24"/>
        </w:rPr>
        <w:t xml:space="preserve"> 1987; </w:t>
      </w:r>
      <w:r w:rsidRPr="001B0F71">
        <w:rPr>
          <w:b/>
          <w:bCs/>
          <w:noProof/>
          <w:szCs w:val="24"/>
        </w:rPr>
        <w:t>166</w:t>
      </w:r>
      <w:r w:rsidRPr="001B0F71">
        <w:rPr>
          <w:noProof/>
          <w:szCs w:val="24"/>
        </w:rPr>
        <w:t>: 1084–97.</w:t>
      </w:r>
    </w:p>
    <w:p w14:paraId="4AEBC12D"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69</w:t>
      </w:r>
      <w:r w:rsidRPr="001B0F71">
        <w:rPr>
          <w:noProof/>
          <w:szCs w:val="24"/>
        </w:rPr>
        <w:tab/>
        <w:t xml:space="preserve">Liu M, Guo S, Hibbert JM, </w:t>
      </w:r>
      <w:r w:rsidRPr="001B0F71">
        <w:rPr>
          <w:i/>
          <w:iCs/>
          <w:noProof/>
          <w:szCs w:val="24"/>
        </w:rPr>
        <w:t>et al.</w:t>
      </w:r>
      <w:r w:rsidRPr="001B0F71">
        <w:rPr>
          <w:noProof/>
          <w:szCs w:val="24"/>
        </w:rPr>
        <w:t xml:space="preserve"> CXCL10/IP-10 in infectious diseases pathogenesis and potential therapeutic implications. </w:t>
      </w:r>
      <w:r w:rsidRPr="001B0F71">
        <w:rPr>
          <w:i/>
          <w:iCs/>
          <w:noProof/>
          <w:szCs w:val="24"/>
        </w:rPr>
        <w:t>Cytokine Growth Factor Rev</w:t>
      </w:r>
      <w:r w:rsidRPr="001B0F71">
        <w:rPr>
          <w:noProof/>
          <w:szCs w:val="24"/>
        </w:rPr>
        <w:t xml:space="preserve"> 2011; </w:t>
      </w:r>
      <w:r w:rsidRPr="001B0F71">
        <w:rPr>
          <w:b/>
          <w:bCs/>
          <w:noProof/>
          <w:szCs w:val="24"/>
        </w:rPr>
        <w:t>22</w:t>
      </w:r>
      <w:r w:rsidRPr="001B0F71">
        <w:rPr>
          <w:noProof/>
          <w:szCs w:val="24"/>
        </w:rPr>
        <w:t>: 121–30.</w:t>
      </w:r>
    </w:p>
    <w:p w14:paraId="515EBA35"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70</w:t>
      </w:r>
      <w:r w:rsidRPr="001B0F71">
        <w:rPr>
          <w:noProof/>
          <w:szCs w:val="24"/>
        </w:rPr>
        <w:tab/>
        <w:t xml:space="preserve">Saraiva M, O’Garra A. The regulation of IL-10 production by immune cells. </w:t>
      </w:r>
      <w:r w:rsidRPr="001B0F71">
        <w:rPr>
          <w:i/>
          <w:iCs/>
          <w:noProof/>
          <w:szCs w:val="24"/>
        </w:rPr>
        <w:t>Nat Rev Immunol</w:t>
      </w:r>
      <w:r w:rsidRPr="001B0F71">
        <w:rPr>
          <w:noProof/>
          <w:szCs w:val="24"/>
        </w:rPr>
        <w:t xml:space="preserve"> 2010; </w:t>
      </w:r>
      <w:r w:rsidRPr="001B0F71">
        <w:rPr>
          <w:b/>
          <w:bCs/>
          <w:noProof/>
          <w:szCs w:val="24"/>
        </w:rPr>
        <w:t>10</w:t>
      </w:r>
      <w:r w:rsidRPr="001B0F71">
        <w:rPr>
          <w:noProof/>
          <w:szCs w:val="24"/>
        </w:rPr>
        <w:t>: 170–81.</w:t>
      </w:r>
    </w:p>
    <w:p w14:paraId="3A1A5B72"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71</w:t>
      </w:r>
      <w:r w:rsidRPr="001B0F71">
        <w:rPr>
          <w:noProof/>
          <w:szCs w:val="24"/>
        </w:rPr>
        <w:tab/>
        <w:t xml:space="preserve">Serbina N V, Jia T, Hohl TM, Pamer EG. Monocyte-mediated defense against microbial pathogens. </w:t>
      </w:r>
      <w:r w:rsidRPr="001B0F71">
        <w:rPr>
          <w:i/>
          <w:iCs/>
          <w:noProof/>
          <w:szCs w:val="24"/>
        </w:rPr>
        <w:t>Annu Rev Immunol</w:t>
      </w:r>
      <w:r w:rsidRPr="001B0F71">
        <w:rPr>
          <w:noProof/>
          <w:szCs w:val="24"/>
        </w:rPr>
        <w:t xml:space="preserve"> 2008; </w:t>
      </w:r>
      <w:r w:rsidRPr="001B0F71">
        <w:rPr>
          <w:b/>
          <w:bCs/>
          <w:noProof/>
          <w:szCs w:val="24"/>
        </w:rPr>
        <w:t>26</w:t>
      </w:r>
      <w:r w:rsidRPr="001B0F71">
        <w:rPr>
          <w:noProof/>
          <w:szCs w:val="24"/>
        </w:rPr>
        <w:t>: 421–52.</w:t>
      </w:r>
    </w:p>
    <w:p w14:paraId="2032F63D"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72</w:t>
      </w:r>
      <w:r w:rsidRPr="001B0F71">
        <w:rPr>
          <w:noProof/>
          <w:szCs w:val="24"/>
        </w:rPr>
        <w:tab/>
        <w:t xml:space="preserve">Van Damme J, Proost P, Put W, </w:t>
      </w:r>
      <w:r w:rsidRPr="001B0F71">
        <w:rPr>
          <w:i/>
          <w:iCs/>
          <w:noProof/>
          <w:szCs w:val="24"/>
        </w:rPr>
        <w:t>et al.</w:t>
      </w:r>
      <w:r w:rsidRPr="001B0F71">
        <w:rPr>
          <w:noProof/>
          <w:szCs w:val="24"/>
        </w:rPr>
        <w:t xml:space="preserve"> Induction of monocyte chemotactic proteins MCP-1 and MCP-2 in human fibroblasts and leukocytes by cytokines and cytokine inducers. Chemical synthesis of MCP-2 and development of a specific RIA. </w:t>
      </w:r>
      <w:r w:rsidRPr="001B0F71">
        <w:rPr>
          <w:i/>
          <w:iCs/>
          <w:noProof/>
          <w:szCs w:val="24"/>
        </w:rPr>
        <w:t>J Immunol</w:t>
      </w:r>
      <w:r w:rsidRPr="001B0F71">
        <w:rPr>
          <w:noProof/>
          <w:szCs w:val="24"/>
        </w:rPr>
        <w:t xml:space="preserve"> 1994; </w:t>
      </w:r>
      <w:r w:rsidRPr="001B0F71">
        <w:rPr>
          <w:b/>
          <w:bCs/>
          <w:noProof/>
          <w:szCs w:val="24"/>
        </w:rPr>
        <w:t>152</w:t>
      </w:r>
      <w:r w:rsidRPr="001B0F71">
        <w:rPr>
          <w:noProof/>
          <w:szCs w:val="24"/>
        </w:rPr>
        <w:t>: 5495–502.</w:t>
      </w:r>
    </w:p>
    <w:p w14:paraId="5E1D431F"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73</w:t>
      </w:r>
      <w:r w:rsidRPr="001B0F71">
        <w:rPr>
          <w:noProof/>
          <w:szCs w:val="24"/>
        </w:rPr>
        <w:tab/>
        <w:t xml:space="preserve">Fietta AM, Morosini M, Meloni F, Bianco AM, Pozzi E. Pharmacological Analysis of Signal Transduction Pathways Required for Mycobacterium Tuberculosis -Induced Il-8 and Mcp-1 Production in Human Peripheral Monocytes. </w:t>
      </w:r>
      <w:r w:rsidRPr="001B0F71">
        <w:rPr>
          <w:i/>
          <w:iCs/>
          <w:noProof/>
          <w:szCs w:val="24"/>
        </w:rPr>
        <w:t>Cytokine</w:t>
      </w:r>
      <w:r w:rsidRPr="001B0F71">
        <w:rPr>
          <w:noProof/>
          <w:szCs w:val="24"/>
        </w:rPr>
        <w:t xml:space="preserve"> 2002; </w:t>
      </w:r>
      <w:r w:rsidRPr="001B0F71">
        <w:rPr>
          <w:b/>
          <w:bCs/>
          <w:noProof/>
          <w:szCs w:val="24"/>
        </w:rPr>
        <w:t>19</w:t>
      </w:r>
      <w:r w:rsidRPr="001B0F71">
        <w:rPr>
          <w:noProof/>
          <w:szCs w:val="24"/>
        </w:rPr>
        <w:t>: 242–9.</w:t>
      </w:r>
    </w:p>
    <w:p w14:paraId="23A4E89C"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74</w:t>
      </w:r>
      <w:r w:rsidRPr="001B0F71">
        <w:rPr>
          <w:noProof/>
          <w:szCs w:val="24"/>
        </w:rPr>
        <w:tab/>
        <w:t xml:space="preserve">Schilte C, Staikovsky F, Couderc T, </w:t>
      </w:r>
      <w:r w:rsidRPr="001B0F71">
        <w:rPr>
          <w:i/>
          <w:iCs/>
          <w:noProof/>
          <w:szCs w:val="24"/>
        </w:rPr>
        <w:t>et al.</w:t>
      </w:r>
      <w:r w:rsidRPr="001B0F71">
        <w:rPr>
          <w:noProof/>
          <w:szCs w:val="24"/>
        </w:rPr>
        <w:t xml:space="preserve"> Chikungunya Virus-associated Long-term Arthralgia: A 36-month Prospective Longitudinal Study. </w:t>
      </w:r>
      <w:r w:rsidRPr="001B0F71">
        <w:rPr>
          <w:i/>
          <w:iCs/>
          <w:noProof/>
          <w:szCs w:val="24"/>
        </w:rPr>
        <w:t>PLoS Negl Trop Dis</w:t>
      </w:r>
      <w:r w:rsidRPr="001B0F71">
        <w:rPr>
          <w:noProof/>
          <w:szCs w:val="24"/>
        </w:rPr>
        <w:t xml:space="preserve"> 2013; </w:t>
      </w:r>
      <w:r w:rsidRPr="001B0F71">
        <w:rPr>
          <w:b/>
          <w:bCs/>
          <w:noProof/>
          <w:szCs w:val="24"/>
        </w:rPr>
        <w:t>7</w:t>
      </w:r>
      <w:r w:rsidRPr="001B0F71">
        <w:rPr>
          <w:noProof/>
          <w:szCs w:val="24"/>
        </w:rPr>
        <w:t>. DOI:10.1371/journal.pntd.0002137.</w:t>
      </w:r>
    </w:p>
    <w:p w14:paraId="087C752D"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75</w:t>
      </w:r>
      <w:r w:rsidRPr="001B0F71">
        <w:rPr>
          <w:noProof/>
          <w:szCs w:val="24"/>
        </w:rPr>
        <w:tab/>
        <w:t xml:space="preserve">Girdlestone J. Regulation of HLA Class I Loci by Interferons. </w:t>
      </w:r>
      <w:r w:rsidRPr="001B0F71">
        <w:rPr>
          <w:i/>
          <w:iCs/>
          <w:noProof/>
          <w:szCs w:val="24"/>
        </w:rPr>
        <w:t>Immunobiology</w:t>
      </w:r>
      <w:r w:rsidRPr="001B0F71">
        <w:rPr>
          <w:noProof/>
          <w:szCs w:val="24"/>
        </w:rPr>
        <w:t xml:space="preserve"> 1995; </w:t>
      </w:r>
      <w:r w:rsidRPr="001B0F71">
        <w:rPr>
          <w:b/>
          <w:bCs/>
          <w:noProof/>
          <w:szCs w:val="24"/>
        </w:rPr>
        <w:t>193</w:t>
      </w:r>
      <w:r w:rsidRPr="001B0F71">
        <w:rPr>
          <w:noProof/>
          <w:szCs w:val="24"/>
        </w:rPr>
        <w:t>: 229–37.</w:t>
      </w:r>
    </w:p>
    <w:p w14:paraId="29A80449"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76</w:t>
      </w:r>
      <w:r w:rsidRPr="001B0F71">
        <w:rPr>
          <w:noProof/>
          <w:szCs w:val="24"/>
        </w:rPr>
        <w:tab/>
        <w:t xml:space="preserve">Kumar V, Wijmenga C, Xavier RJ. Genetics of immune-mediated disorders: From genome-wide association to molecular mechanism. </w:t>
      </w:r>
      <w:r w:rsidRPr="001B0F71">
        <w:rPr>
          <w:i/>
          <w:iCs/>
          <w:noProof/>
          <w:szCs w:val="24"/>
        </w:rPr>
        <w:t>Curr Opin Immunol</w:t>
      </w:r>
      <w:r w:rsidRPr="001B0F71">
        <w:rPr>
          <w:noProof/>
          <w:szCs w:val="24"/>
        </w:rPr>
        <w:t xml:space="preserve"> 2014; </w:t>
      </w:r>
      <w:r w:rsidRPr="001B0F71">
        <w:rPr>
          <w:b/>
          <w:bCs/>
          <w:noProof/>
          <w:szCs w:val="24"/>
        </w:rPr>
        <w:t>31</w:t>
      </w:r>
      <w:r w:rsidRPr="001B0F71">
        <w:rPr>
          <w:noProof/>
          <w:szCs w:val="24"/>
        </w:rPr>
        <w:t>: 51–7.</w:t>
      </w:r>
    </w:p>
    <w:p w14:paraId="2DB91C31"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77</w:t>
      </w:r>
      <w:r w:rsidRPr="001B0F71">
        <w:rPr>
          <w:noProof/>
          <w:szCs w:val="24"/>
        </w:rPr>
        <w:tab/>
        <w:t xml:space="preserve">Veiga-Castelli LC, Rosa e Silva JC, Meola J, </w:t>
      </w:r>
      <w:r w:rsidRPr="001B0F71">
        <w:rPr>
          <w:i/>
          <w:iCs/>
          <w:noProof/>
          <w:szCs w:val="24"/>
        </w:rPr>
        <w:t>et al.</w:t>
      </w:r>
      <w:r w:rsidRPr="001B0F71">
        <w:rPr>
          <w:noProof/>
          <w:szCs w:val="24"/>
        </w:rPr>
        <w:t xml:space="preserve"> Genomic alterations detected by comparative genomic hybridization in ovarian endometriomas. </w:t>
      </w:r>
      <w:r w:rsidRPr="001B0F71">
        <w:rPr>
          <w:i/>
          <w:iCs/>
          <w:noProof/>
          <w:szCs w:val="24"/>
        </w:rPr>
        <w:t>Brazilian J Med Biol Res</w:t>
      </w:r>
      <w:r w:rsidRPr="001B0F71">
        <w:rPr>
          <w:noProof/>
          <w:szCs w:val="24"/>
        </w:rPr>
        <w:t xml:space="preserve"> 2010; </w:t>
      </w:r>
      <w:r w:rsidRPr="001B0F71">
        <w:rPr>
          <w:b/>
          <w:bCs/>
          <w:noProof/>
          <w:szCs w:val="24"/>
        </w:rPr>
        <w:t>43</w:t>
      </w:r>
      <w:r w:rsidRPr="001B0F71">
        <w:rPr>
          <w:noProof/>
          <w:szCs w:val="24"/>
        </w:rPr>
        <w:t>: 799–805.</w:t>
      </w:r>
    </w:p>
    <w:p w14:paraId="317B5C11"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78</w:t>
      </w:r>
      <w:r w:rsidRPr="001B0F71">
        <w:rPr>
          <w:noProof/>
          <w:szCs w:val="24"/>
        </w:rPr>
        <w:tab/>
        <w:t xml:space="preserve">Sim X, Jensen RA, Ikram MK, </w:t>
      </w:r>
      <w:r w:rsidRPr="001B0F71">
        <w:rPr>
          <w:i/>
          <w:iCs/>
          <w:noProof/>
          <w:szCs w:val="24"/>
        </w:rPr>
        <w:t>et al.</w:t>
      </w:r>
      <w:r w:rsidRPr="001B0F71">
        <w:rPr>
          <w:noProof/>
          <w:szCs w:val="24"/>
        </w:rPr>
        <w:t xml:space="preserve"> Genetic Loci for Retinal Arteriolar Microcirculation. </w:t>
      </w:r>
      <w:r w:rsidRPr="001B0F71">
        <w:rPr>
          <w:i/>
          <w:iCs/>
          <w:noProof/>
          <w:szCs w:val="24"/>
        </w:rPr>
        <w:t>PLoS One</w:t>
      </w:r>
      <w:r w:rsidRPr="001B0F71">
        <w:rPr>
          <w:noProof/>
          <w:szCs w:val="24"/>
        </w:rPr>
        <w:t xml:space="preserve"> 2013; </w:t>
      </w:r>
      <w:r w:rsidRPr="001B0F71">
        <w:rPr>
          <w:b/>
          <w:bCs/>
          <w:noProof/>
          <w:szCs w:val="24"/>
        </w:rPr>
        <w:t>8</w:t>
      </w:r>
      <w:r w:rsidRPr="001B0F71">
        <w:rPr>
          <w:noProof/>
          <w:szCs w:val="24"/>
        </w:rPr>
        <w:t>: 1–12.</w:t>
      </w:r>
    </w:p>
    <w:p w14:paraId="6487D0F7"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79</w:t>
      </w:r>
      <w:r w:rsidRPr="001B0F71">
        <w:rPr>
          <w:noProof/>
          <w:szCs w:val="24"/>
        </w:rPr>
        <w:tab/>
        <w:t xml:space="preserve">Mei HE, Leipold MD, Maecker HT. Platinum-conjugated antibodies for application in mass cytometry. </w:t>
      </w:r>
      <w:r w:rsidRPr="001B0F71">
        <w:rPr>
          <w:i/>
          <w:iCs/>
          <w:noProof/>
          <w:szCs w:val="24"/>
        </w:rPr>
        <w:t>Cytom Part A</w:t>
      </w:r>
      <w:r w:rsidRPr="001B0F71">
        <w:rPr>
          <w:noProof/>
          <w:szCs w:val="24"/>
        </w:rPr>
        <w:t xml:space="preserve"> 2016; </w:t>
      </w:r>
      <w:r w:rsidRPr="001B0F71">
        <w:rPr>
          <w:b/>
          <w:bCs/>
          <w:noProof/>
          <w:szCs w:val="24"/>
        </w:rPr>
        <w:t>89</w:t>
      </w:r>
      <w:r w:rsidRPr="001B0F71">
        <w:rPr>
          <w:noProof/>
          <w:szCs w:val="24"/>
        </w:rPr>
        <w:t>: 292–300.</w:t>
      </w:r>
    </w:p>
    <w:p w14:paraId="496876EF"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80</w:t>
      </w:r>
      <w:r w:rsidRPr="001B0F71">
        <w:rPr>
          <w:noProof/>
          <w:szCs w:val="24"/>
        </w:rPr>
        <w:tab/>
        <w:t xml:space="preserve">Kim D, Langmead B, Salzberg SL. HISAT: a fast spliced aligner with low memory requirements. </w:t>
      </w:r>
      <w:r w:rsidRPr="001B0F71">
        <w:rPr>
          <w:i/>
          <w:iCs/>
          <w:noProof/>
          <w:szCs w:val="24"/>
        </w:rPr>
        <w:t>Nat Methods</w:t>
      </w:r>
      <w:r w:rsidRPr="001B0F71">
        <w:rPr>
          <w:noProof/>
          <w:szCs w:val="24"/>
        </w:rPr>
        <w:t xml:space="preserve"> 2015; </w:t>
      </w:r>
      <w:r w:rsidRPr="001B0F71">
        <w:rPr>
          <w:b/>
          <w:bCs/>
          <w:noProof/>
          <w:szCs w:val="24"/>
        </w:rPr>
        <w:t>12</w:t>
      </w:r>
      <w:r w:rsidRPr="001B0F71">
        <w:rPr>
          <w:noProof/>
          <w:szCs w:val="24"/>
        </w:rPr>
        <w:t>: 357–60.</w:t>
      </w:r>
    </w:p>
    <w:p w14:paraId="47A79B8C"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81</w:t>
      </w:r>
      <w:r w:rsidRPr="001B0F71">
        <w:rPr>
          <w:noProof/>
          <w:szCs w:val="24"/>
        </w:rPr>
        <w:tab/>
        <w:t xml:space="preserve">Li H, Handsaker B, Wysoker A, </w:t>
      </w:r>
      <w:r w:rsidRPr="001B0F71">
        <w:rPr>
          <w:i/>
          <w:iCs/>
          <w:noProof/>
          <w:szCs w:val="24"/>
        </w:rPr>
        <w:t>et al.</w:t>
      </w:r>
      <w:r w:rsidRPr="001B0F71">
        <w:rPr>
          <w:noProof/>
          <w:szCs w:val="24"/>
        </w:rPr>
        <w:t xml:space="preserve"> The Sequence Alignment/Map format and SAMtools. </w:t>
      </w:r>
      <w:r w:rsidRPr="001B0F71">
        <w:rPr>
          <w:i/>
          <w:iCs/>
          <w:noProof/>
          <w:szCs w:val="24"/>
        </w:rPr>
        <w:t>Bioinformatics</w:t>
      </w:r>
      <w:r w:rsidRPr="001B0F71">
        <w:rPr>
          <w:noProof/>
          <w:szCs w:val="24"/>
        </w:rPr>
        <w:t xml:space="preserve"> 2009; </w:t>
      </w:r>
      <w:r w:rsidRPr="001B0F71">
        <w:rPr>
          <w:b/>
          <w:bCs/>
          <w:noProof/>
          <w:szCs w:val="24"/>
        </w:rPr>
        <w:t>25</w:t>
      </w:r>
      <w:r w:rsidRPr="001B0F71">
        <w:rPr>
          <w:noProof/>
          <w:szCs w:val="24"/>
        </w:rPr>
        <w:t>: 2078–9.</w:t>
      </w:r>
    </w:p>
    <w:p w14:paraId="040712D8"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82</w:t>
      </w:r>
      <w:r w:rsidRPr="001B0F71">
        <w:rPr>
          <w:noProof/>
          <w:szCs w:val="24"/>
        </w:rPr>
        <w:tab/>
        <w:t xml:space="preserve">Pertea M, Pertea GM, Antonescu CM, Chang T-C, Mendell JT, Salzberg SL. StringTie enables improved reconstruction of a transcriptome from RNA-seq reads. </w:t>
      </w:r>
      <w:r w:rsidRPr="001B0F71">
        <w:rPr>
          <w:i/>
          <w:iCs/>
          <w:noProof/>
          <w:szCs w:val="24"/>
        </w:rPr>
        <w:t>Nat Biotechnol</w:t>
      </w:r>
      <w:r w:rsidRPr="001B0F71">
        <w:rPr>
          <w:noProof/>
          <w:szCs w:val="24"/>
        </w:rPr>
        <w:t xml:space="preserve"> 2015; </w:t>
      </w:r>
      <w:r w:rsidRPr="001B0F71">
        <w:rPr>
          <w:b/>
          <w:bCs/>
          <w:noProof/>
          <w:szCs w:val="24"/>
        </w:rPr>
        <w:t>33</w:t>
      </w:r>
      <w:r w:rsidRPr="001B0F71">
        <w:rPr>
          <w:noProof/>
          <w:szCs w:val="24"/>
        </w:rPr>
        <w:t>: 290–5.</w:t>
      </w:r>
    </w:p>
    <w:p w14:paraId="1E6A98CD"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83</w:t>
      </w:r>
      <w:r w:rsidRPr="001B0F71">
        <w:rPr>
          <w:noProof/>
          <w:szCs w:val="24"/>
        </w:rPr>
        <w:tab/>
        <w:t xml:space="preserve">Anders S, Pyl PT, Huber W. HTSeq-A Python framework to work with high-throughput sequencing data. </w:t>
      </w:r>
      <w:r w:rsidRPr="001B0F71">
        <w:rPr>
          <w:i/>
          <w:iCs/>
          <w:noProof/>
          <w:szCs w:val="24"/>
        </w:rPr>
        <w:t>Bioinformatics</w:t>
      </w:r>
      <w:r w:rsidRPr="001B0F71">
        <w:rPr>
          <w:noProof/>
          <w:szCs w:val="24"/>
        </w:rPr>
        <w:t xml:space="preserve"> 2015; </w:t>
      </w:r>
      <w:r w:rsidRPr="001B0F71">
        <w:rPr>
          <w:b/>
          <w:bCs/>
          <w:noProof/>
          <w:szCs w:val="24"/>
        </w:rPr>
        <w:t>31</w:t>
      </w:r>
      <w:r w:rsidRPr="001B0F71">
        <w:rPr>
          <w:noProof/>
          <w:szCs w:val="24"/>
        </w:rPr>
        <w:t>: 166–9.</w:t>
      </w:r>
    </w:p>
    <w:p w14:paraId="7A74AA04"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84</w:t>
      </w:r>
      <w:r w:rsidRPr="001B0F71">
        <w:rPr>
          <w:noProof/>
          <w:szCs w:val="24"/>
        </w:rPr>
        <w:tab/>
        <w:t xml:space="preserve">Frazee AC, Pertea G, Jaffe AE, Langmead B, Salzberg SL, Leek JT. Flexible analysis of transcriptome assemblies with Ballgown. </w:t>
      </w:r>
      <w:r w:rsidRPr="001B0F71">
        <w:rPr>
          <w:i/>
          <w:iCs/>
          <w:noProof/>
          <w:szCs w:val="24"/>
        </w:rPr>
        <w:t>bioRxiv</w:t>
      </w:r>
      <w:r w:rsidRPr="001B0F71">
        <w:rPr>
          <w:noProof/>
          <w:szCs w:val="24"/>
        </w:rPr>
        <w:t xml:space="preserve"> 2014; : 3665.</w:t>
      </w:r>
    </w:p>
    <w:p w14:paraId="68AB4879"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85</w:t>
      </w:r>
      <w:r w:rsidRPr="001B0F71">
        <w:rPr>
          <w:noProof/>
          <w:szCs w:val="24"/>
        </w:rPr>
        <w:tab/>
        <w:t xml:space="preserve">Pertea M, Kim D, Pertea GM, Leek JT, Salzberg SL. Transcript-level expression analysis of RNA-seq experiments with HISAT, StringTie and Ballgown. </w:t>
      </w:r>
      <w:r w:rsidRPr="001B0F71">
        <w:rPr>
          <w:i/>
          <w:iCs/>
          <w:noProof/>
          <w:szCs w:val="24"/>
        </w:rPr>
        <w:t>Nat Protoc</w:t>
      </w:r>
      <w:r w:rsidRPr="001B0F71">
        <w:rPr>
          <w:noProof/>
          <w:szCs w:val="24"/>
        </w:rPr>
        <w:t xml:space="preserve"> 2016; </w:t>
      </w:r>
      <w:r w:rsidRPr="001B0F71">
        <w:rPr>
          <w:b/>
          <w:bCs/>
          <w:noProof/>
          <w:szCs w:val="24"/>
        </w:rPr>
        <w:t>11</w:t>
      </w:r>
      <w:r w:rsidRPr="001B0F71">
        <w:rPr>
          <w:noProof/>
          <w:szCs w:val="24"/>
        </w:rPr>
        <w:t>: 1650–67.</w:t>
      </w:r>
    </w:p>
    <w:p w14:paraId="0E082EE4"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86</w:t>
      </w:r>
      <w:r w:rsidRPr="001B0F71">
        <w:rPr>
          <w:noProof/>
          <w:szCs w:val="24"/>
        </w:rPr>
        <w:tab/>
        <w:t xml:space="preserve">Anders S, Huber W. Differential expression analysis for sequence count data. </w:t>
      </w:r>
      <w:r w:rsidRPr="001B0F71">
        <w:rPr>
          <w:i/>
          <w:iCs/>
          <w:noProof/>
          <w:szCs w:val="24"/>
        </w:rPr>
        <w:t>Genome Biol</w:t>
      </w:r>
      <w:r w:rsidRPr="001B0F71">
        <w:rPr>
          <w:noProof/>
          <w:szCs w:val="24"/>
        </w:rPr>
        <w:t xml:space="preserve"> 2010; </w:t>
      </w:r>
      <w:r w:rsidRPr="001B0F71">
        <w:rPr>
          <w:b/>
          <w:bCs/>
          <w:noProof/>
          <w:szCs w:val="24"/>
        </w:rPr>
        <w:t>11</w:t>
      </w:r>
      <w:r w:rsidRPr="001B0F71">
        <w:rPr>
          <w:noProof/>
          <w:szCs w:val="24"/>
        </w:rPr>
        <w:t>: R106.</w:t>
      </w:r>
    </w:p>
    <w:p w14:paraId="6AFB87A4"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87</w:t>
      </w:r>
      <w:r w:rsidRPr="001B0F71">
        <w:rPr>
          <w:noProof/>
          <w:szCs w:val="24"/>
        </w:rPr>
        <w:tab/>
        <w:t xml:space="preserve">Luo W, Brouwer C. Pathview: An R/Bioconductor package for pathway-based data integration and visualization. </w:t>
      </w:r>
      <w:r w:rsidRPr="001B0F71">
        <w:rPr>
          <w:i/>
          <w:iCs/>
          <w:noProof/>
          <w:szCs w:val="24"/>
        </w:rPr>
        <w:t>Bioinformatics</w:t>
      </w:r>
      <w:r w:rsidRPr="001B0F71">
        <w:rPr>
          <w:noProof/>
          <w:szCs w:val="24"/>
        </w:rPr>
        <w:t xml:space="preserve"> 2013; </w:t>
      </w:r>
      <w:r w:rsidRPr="001B0F71">
        <w:rPr>
          <w:b/>
          <w:bCs/>
          <w:noProof/>
          <w:szCs w:val="24"/>
        </w:rPr>
        <w:t>29</w:t>
      </w:r>
      <w:r w:rsidRPr="001B0F71">
        <w:rPr>
          <w:noProof/>
          <w:szCs w:val="24"/>
        </w:rPr>
        <w:t>: 1830–1.</w:t>
      </w:r>
    </w:p>
    <w:p w14:paraId="4E8F7BDD"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88</w:t>
      </w:r>
      <w:r w:rsidRPr="001B0F71">
        <w:rPr>
          <w:noProof/>
          <w:szCs w:val="24"/>
        </w:rPr>
        <w:tab/>
        <w:t xml:space="preserve">Benjamini Y, Yekutieli D. The control of the false discovery rate in multiple testing under depencency. </w:t>
      </w:r>
      <w:r w:rsidRPr="001B0F71">
        <w:rPr>
          <w:i/>
          <w:iCs/>
          <w:noProof/>
          <w:szCs w:val="24"/>
        </w:rPr>
        <w:t>Ann Stat</w:t>
      </w:r>
      <w:r w:rsidRPr="001B0F71">
        <w:rPr>
          <w:noProof/>
          <w:szCs w:val="24"/>
        </w:rPr>
        <w:t xml:space="preserve"> 2001; </w:t>
      </w:r>
      <w:r w:rsidRPr="001B0F71">
        <w:rPr>
          <w:b/>
          <w:bCs/>
          <w:noProof/>
          <w:szCs w:val="24"/>
        </w:rPr>
        <w:t>29</w:t>
      </w:r>
      <w:r w:rsidRPr="001B0F71">
        <w:rPr>
          <w:noProof/>
          <w:szCs w:val="24"/>
        </w:rPr>
        <w:t>: 1165–88.</w:t>
      </w:r>
    </w:p>
    <w:p w14:paraId="718FACAB"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89</w:t>
      </w:r>
      <w:r w:rsidRPr="001B0F71">
        <w:rPr>
          <w:noProof/>
          <w:szCs w:val="24"/>
        </w:rPr>
        <w:tab/>
        <w:t xml:space="preserve">Langfelder P, Zhang B, Horvath S. Defining clusters from a hierarchical cluster tree: The Dynamic Tree Cut package for R. </w:t>
      </w:r>
      <w:r w:rsidRPr="001B0F71">
        <w:rPr>
          <w:i/>
          <w:iCs/>
          <w:noProof/>
          <w:szCs w:val="24"/>
        </w:rPr>
        <w:t>Bioinformatics</w:t>
      </w:r>
      <w:r w:rsidRPr="001B0F71">
        <w:rPr>
          <w:noProof/>
          <w:szCs w:val="24"/>
        </w:rPr>
        <w:t xml:space="preserve"> 2008; </w:t>
      </w:r>
      <w:r w:rsidRPr="001B0F71">
        <w:rPr>
          <w:b/>
          <w:bCs/>
          <w:noProof/>
          <w:szCs w:val="24"/>
        </w:rPr>
        <w:t>24</w:t>
      </w:r>
      <w:r w:rsidRPr="001B0F71">
        <w:rPr>
          <w:noProof/>
          <w:szCs w:val="24"/>
        </w:rPr>
        <w:t>: 719–20.</w:t>
      </w:r>
    </w:p>
    <w:p w14:paraId="2FDFFEBA"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90</w:t>
      </w:r>
      <w:r w:rsidRPr="001B0F71">
        <w:rPr>
          <w:noProof/>
          <w:szCs w:val="24"/>
        </w:rPr>
        <w:tab/>
        <w:t xml:space="preserve">Langfelder P, Horvath S. Eigengene networks for studying the relationships between co-expression modules. </w:t>
      </w:r>
      <w:r w:rsidRPr="001B0F71">
        <w:rPr>
          <w:i/>
          <w:iCs/>
          <w:noProof/>
          <w:szCs w:val="24"/>
        </w:rPr>
        <w:t>BMC Syst Biol</w:t>
      </w:r>
      <w:r w:rsidRPr="001B0F71">
        <w:rPr>
          <w:noProof/>
          <w:szCs w:val="24"/>
        </w:rPr>
        <w:t xml:space="preserve"> 2007; </w:t>
      </w:r>
      <w:r w:rsidRPr="001B0F71">
        <w:rPr>
          <w:b/>
          <w:bCs/>
          <w:noProof/>
          <w:szCs w:val="24"/>
        </w:rPr>
        <w:t>1</w:t>
      </w:r>
      <w:r w:rsidRPr="001B0F71">
        <w:rPr>
          <w:noProof/>
          <w:szCs w:val="24"/>
        </w:rPr>
        <w:t>: 54.</w:t>
      </w:r>
    </w:p>
    <w:p w14:paraId="3F3C00E9"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91</w:t>
      </w:r>
      <w:r w:rsidRPr="001B0F71">
        <w:rPr>
          <w:noProof/>
          <w:szCs w:val="24"/>
        </w:rPr>
        <w:tab/>
        <w:t xml:space="preserve">Bastian M, Heymann S, Jacomy M. Gephi: An Open Source Software for Exploring and Manipulating Networks. </w:t>
      </w:r>
      <w:r w:rsidRPr="001B0F71">
        <w:rPr>
          <w:i/>
          <w:iCs/>
          <w:noProof/>
          <w:szCs w:val="24"/>
        </w:rPr>
        <w:t>Third Int AAAI Conf Weblogs Soc Media</w:t>
      </w:r>
      <w:r w:rsidRPr="001B0F71">
        <w:rPr>
          <w:noProof/>
          <w:szCs w:val="24"/>
        </w:rPr>
        <w:t xml:space="preserve"> 2009; : 361–2.</w:t>
      </w:r>
    </w:p>
    <w:p w14:paraId="7BFBAE3A"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92</w:t>
      </w:r>
      <w:r w:rsidRPr="001B0F71">
        <w:rPr>
          <w:noProof/>
          <w:szCs w:val="24"/>
        </w:rPr>
        <w:tab/>
        <w:t xml:space="preserve">Smoot ME, Ono K, Ruscheinski J, Wang P-L, Ideker T. Cytoscape 2.8: new features for data integration and network visualization. </w:t>
      </w:r>
      <w:r w:rsidRPr="001B0F71">
        <w:rPr>
          <w:i/>
          <w:iCs/>
          <w:noProof/>
          <w:szCs w:val="24"/>
        </w:rPr>
        <w:t>Bioinformatics</w:t>
      </w:r>
      <w:r w:rsidRPr="001B0F71">
        <w:rPr>
          <w:noProof/>
          <w:szCs w:val="24"/>
        </w:rPr>
        <w:t xml:space="preserve"> 2011; </w:t>
      </w:r>
      <w:r w:rsidRPr="001B0F71">
        <w:rPr>
          <w:b/>
          <w:bCs/>
          <w:noProof/>
          <w:szCs w:val="24"/>
        </w:rPr>
        <w:t>27</w:t>
      </w:r>
      <w:r w:rsidRPr="001B0F71">
        <w:rPr>
          <w:noProof/>
          <w:szCs w:val="24"/>
        </w:rPr>
        <w:t>: 431–2.</w:t>
      </w:r>
    </w:p>
    <w:p w14:paraId="0157E122"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93</w:t>
      </w:r>
      <w:r w:rsidRPr="001B0F71">
        <w:rPr>
          <w:noProof/>
          <w:szCs w:val="24"/>
        </w:rPr>
        <w:tab/>
        <w:t xml:space="preserve">Blake JA, Christie KR, Dolan ME, </w:t>
      </w:r>
      <w:r w:rsidRPr="001B0F71">
        <w:rPr>
          <w:i/>
          <w:iCs/>
          <w:noProof/>
          <w:szCs w:val="24"/>
        </w:rPr>
        <w:t>et al.</w:t>
      </w:r>
      <w:r w:rsidRPr="001B0F71">
        <w:rPr>
          <w:noProof/>
          <w:szCs w:val="24"/>
        </w:rPr>
        <w:t xml:space="preserve"> Gene ontology consortium: Going forward. </w:t>
      </w:r>
      <w:r w:rsidRPr="001B0F71">
        <w:rPr>
          <w:i/>
          <w:iCs/>
          <w:noProof/>
          <w:szCs w:val="24"/>
        </w:rPr>
        <w:t>Nucleic Acids Res</w:t>
      </w:r>
      <w:r w:rsidRPr="001B0F71">
        <w:rPr>
          <w:noProof/>
          <w:szCs w:val="24"/>
        </w:rPr>
        <w:t xml:space="preserve"> 2015; </w:t>
      </w:r>
      <w:r w:rsidRPr="001B0F71">
        <w:rPr>
          <w:b/>
          <w:bCs/>
          <w:noProof/>
          <w:szCs w:val="24"/>
        </w:rPr>
        <w:t>43</w:t>
      </w:r>
      <w:r w:rsidRPr="001B0F71">
        <w:rPr>
          <w:noProof/>
          <w:szCs w:val="24"/>
        </w:rPr>
        <w:t>: D1049–56.</w:t>
      </w:r>
    </w:p>
    <w:p w14:paraId="236484C9"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94</w:t>
      </w:r>
      <w:r w:rsidRPr="001B0F71">
        <w:rPr>
          <w:noProof/>
          <w:szCs w:val="24"/>
        </w:rPr>
        <w:tab/>
        <w:t xml:space="preserve">Mi H, Muruganujan A, Thomas PD. PANTHER in 2013: Modeling the evolution of gene function, and other gene attributes, in the context of phylogenetic trees. </w:t>
      </w:r>
      <w:r w:rsidRPr="001B0F71">
        <w:rPr>
          <w:i/>
          <w:iCs/>
          <w:noProof/>
          <w:szCs w:val="24"/>
        </w:rPr>
        <w:t>Nucleic Acids Res</w:t>
      </w:r>
      <w:r w:rsidRPr="001B0F71">
        <w:rPr>
          <w:noProof/>
          <w:szCs w:val="24"/>
        </w:rPr>
        <w:t xml:space="preserve"> 2013; </w:t>
      </w:r>
      <w:r w:rsidRPr="001B0F71">
        <w:rPr>
          <w:b/>
          <w:bCs/>
          <w:noProof/>
          <w:szCs w:val="24"/>
        </w:rPr>
        <w:t>41</w:t>
      </w:r>
      <w:r w:rsidRPr="001B0F71">
        <w:rPr>
          <w:noProof/>
          <w:szCs w:val="24"/>
        </w:rPr>
        <w:t>: 377–86.</w:t>
      </w:r>
    </w:p>
    <w:p w14:paraId="6246C5AC"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95</w:t>
      </w:r>
      <w:r w:rsidRPr="001B0F71">
        <w:rPr>
          <w:noProof/>
          <w:szCs w:val="24"/>
        </w:rPr>
        <w:tab/>
        <w:t xml:space="preserve">Fabregat A, Sidiropoulos K, Garapati P, </w:t>
      </w:r>
      <w:r w:rsidRPr="001B0F71">
        <w:rPr>
          <w:i/>
          <w:iCs/>
          <w:noProof/>
          <w:szCs w:val="24"/>
        </w:rPr>
        <w:t>et al.</w:t>
      </w:r>
      <w:r w:rsidRPr="001B0F71">
        <w:rPr>
          <w:noProof/>
          <w:szCs w:val="24"/>
        </w:rPr>
        <w:t xml:space="preserve"> The reactome pathway knowledgebase. </w:t>
      </w:r>
      <w:r w:rsidRPr="001B0F71">
        <w:rPr>
          <w:i/>
          <w:iCs/>
          <w:noProof/>
          <w:szCs w:val="24"/>
        </w:rPr>
        <w:t>Nucleic Acids Res</w:t>
      </w:r>
      <w:r w:rsidRPr="001B0F71">
        <w:rPr>
          <w:noProof/>
          <w:szCs w:val="24"/>
        </w:rPr>
        <w:t xml:space="preserve"> 2016; </w:t>
      </w:r>
      <w:r w:rsidRPr="001B0F71">
        <w:rPr>
          <w:b/>
          <w:bCs/>
          <w:noProof/>
          <w:szCs w:val="24"/>
        </w:rPr>
        <w:t>44</w:t>
      </w:r>
      <w:r w:rsidRPr="001B0F71">
        <w:rPr>
          <w:noProof/>
          <w:szCs w:val="24"/>
        </w:rPr>
        <w:t>: D481–7.</w:t>
      </w:r>
    </w:p>
    <w:p w14:paraId="501A34BB"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96</w:t>
      </w:r>
      <w:r w:rsidRPr="001B0F71">
        <w:rPr>
          <w:noProof/>
          <w:szCs w:val="24"/>
        </w:rPr>
        <w:tab/>
        <w:t xml:space="preserve">Chen EY, Tan CM, Kou Y, </w:t>
      </w:r>
      <w:r w:rsidRPr="001B0F71">
        <w:rPr>
          <w:i/>
          <w:iCs/>
          <w:noProof/>
          <w:szCs w:val="24"/>
        </w:rPr>
        <w:t>et al.</w:t>
      </w:r>
      <w:r w:rsidRPr="001B0F71">
        <w:rPr>
          <w:noProof/>
          <w:szCs w:val="24"/>
        </w:rPr>
        <w:t xml:space="preserve"> Enrichr: interactive and collaborative HTML5 gene list enrichment analysis tool. </w:t>
      </w:r>
      <w:r w:rsidRPr="001B0F71">
        <w:rPr>
          <w:i/>
          <w:iCs/>
          <w:noProof/>
          <w:szCs w:val="24"/>
        </w:rPr>
        <w:t>BMC Bioinformatics</w:t>
      </w:r>
      <w:r w:rsidRPr="001B0F71">
        <w:rPr>
          <w:noProof/>
          <w:szCs w:val="24"/>
        </w:rPr>
        <w:t xml:space="preserve"> 2013; </w:t>
      </w:r>
      <w:r w:rsidRPr="001B0F71">
        <w:rPr>
          <w:b/>
          <w:bCs/>
          <w:noProof/>
          <w:szCs w:val="24"/>
        </w:rPr>
        <w:t>14</w:t>
      </w:r>
      <w:r w:rsidRPr="001B0F71">
        <w:rPr>
          <w:noProof/>
          <w:szCs w:val="24"/>
        </w:rPr>
        <w:t>: 128.</w:t>
      </w:r>
    </w:p>
    <w:p w14:paraId="1865D8FB"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97</w:t>
      </w:r>
      <w:r w:rsidRPr="001B0F71">
        <w:rPr>
          <w:noProof/>
          <w:szCs w:val="24"/>
        </w:rPr>
        <w:tab/>
        <w:t xml:space="preserve">Kutmon M, Riutta A, Nunes N, </w:t>
      </w:r>
      <w:r w:rsidRPr="001B0F71">
        <w:rPr>
          <w:i/>
          <w:iCs/>
          <w:noProof/>
          <w:szCs w:val="24"/>
        </w:rPr>
        <w:t>et al.</w:t>
      </w:r>
      <w:r w:rsidRPr="001B0F71">
        <w:rPr>
          <w:noProof/>
          <w:szCs w:val="24"/>
        </w:rPr>
        <w:t xml:space="preserve"> WikiPathways: Capturing the full diversity of pathway knowledge. </w:t>
      </w:r>
      <w:r w:rsidRPr="001B0F71">
        <w:rPr>
          <w:i/>
          <w:iCs/>
          <w:noProof/>
          <w:szCs w:val="24"/>
        </w:rPr>
        <w:t>Nucleic Acids Res</w:t>
      </w:r>
      <w:r w:rsidRPr="001B0F71">
        <w:rPr>
          <w:noProof/>
          <w:szCs w:val="24"/>
        </w:rPr>
        <w:t xml:space="preserve"> 2016; </w:t>
      </w:r>
      <w:r w:rsidRPr="001B0F71">
        <w:rPr>
          <w:b/>
          <w:bCs/>
          <w:noProof/>
          <w:szCs w:val="24"/>
        </w:rPr>
        <w:t>44</w:t>
      </w:r>
      <w:r w:rsidRPr="001B0F71">
        <w:rPr>
          <w:noProof/>
          <w:szCs w:val="24"/>
        </w:rPr>
        <w:t>: D488–94.</w:t>
      </w:r>
    </w:p>
    <w:p w14:paraId="1641D001" w14:textId="77777777" w:rsidR="001B0F71" w:rsidRPr="001B0F71" w:rsidRDefault="001B0F71" w:rsidP="001B0F71">
      <w:pPr>
        <w:widowControl w:val="0"/>
        <w:autoSpaceDE w:val="0"/>
        <w:autoSpaceDN w:val="0"/>
        <w:adjustRightInd w:val="0"/>
        <w:ind w:left="640" w:hanging="640"/>
        <w:rPr>
          <w:noProof/>
          <w:szCs w:val="24"/>
        </w:rPr>
      </w:pPr>
      <w:r w:rsidRPr="001B0F71">
        <w:rPr>
          <w:noProof/>
          <w:szCs w:val="24"/>
        </w:rPr>
        <w:t>98</w:t>
      </w:r>
      <w:r w:rsidRPr="001B0F71">
        <w:rPr>
          <w:noProof/>
          <w:szCs w:val="24"/>
        </w:rPr>
        <w:tab/>
        <w:t xml:space="preserve">Friedman J, Hastie T, Tibshirani R. Regularization Paths for Generalized Linear Models via Coordinate Descent. </w:t>
      </w:r>
      <w:r w:rsidRPr="001B0F71">
        <w:rPr>
          <w:i/>
          <w:iCs/>
          <w:noProof/>
          <w:szCs w:val="24"/>
        </w:rPr>
        <w:t>J Stat Softw</w:t>
      </w:r>
      <w:r w:rsidRPr="001B0F71">
        <w:rPr>
          <w:noProof/>
          <w:szCs w:val="24"/>
        </w:rPr>
        <w:t xml:space="preserve"> 2010; </w:t>
      </w:r>
      <w:r w:rsidRPr="001B0F71">
        <w:rPr>
          <w:b/>
          <w:bCs/>
          <w:noProof/>
          <w:szCs w:val="24"/>
        </w:rPr>
        <w:t>33</w:t>
      </w:r>
      <w:r w:rsidRPr="001B0F71">
        <w:rPr>
          <w:noProof/>
          <w:szCs w:val="24"/>
        </w:rPr>
        <w:t>: 1–11.</w:t>
      </w:r>
    </w:p>
    <w:p w14:paraId="75D58064" w14:textId="77777777" w:rsidR="001B0F71" w:rsidRPr="001B0F71" w:rsidRDefault="001B0F71" w:rsidP="001B0F71">
      <w:pPr>
        <w:widowControl w:val="0"/>
        <w:autoSpaceDE w:val="0"/>
        <w:autoSpaceDN w:val="0"/>
        <w:adjustRightInd w:val="0"/>
        <w:ind w:left="640" w:hanging="640"/>
        <w:rPr>
          <w:noProof/>
        </w:rPr>
      </w:pPr>
      <w:r w:rsidRPr="001B0F71">
        <w:rPr>
          <w:noProof/>
          <w:szCs w:val="24"/>
        </w:rPr>
        <w:t>99</w:t>
      </w:r>
      <w:r w:rsidRPr="001B0F71">
        <w:rPr>
          <w:noProof/>
          <w:szCs w:val="24"/>
        </w:rPr>
        <w:tab/>
        <w:t xml:space="preserve">Sing T, Sander O, Beerenwinkel N, Lengauer T. ROCR: Visualizing classifier performance in R. </w:t>
      </w:r>
      <w:r w:rsidRPr="001B0F71">
        <w:rPr>
          <w:i/>
          <w:iCs/>
          <w:noProof/>
          <w:szCs w:val="24"/>
        </w:rPr>
        <w:t>Bioinformatics</w:t>
      </w:r>
      <w:r w:rsidRPr="001B0F71">
        <w:rPr>
          <w:noProof/>
          <w:szCs w:val="24"/>
        </w:rPr>
        <w:t xml:space="preserve"> 2005; </w:t>
      </w:r>
      <w:r w:rsidRPr="001B0F71">
        <w:rPr>
          <w:b/>
          <w:bCs/>
          <w:noProof/>
          <w:szCs w:val="24"/>
        </w:rPr>
        <w:t>21</w:t>
      </w:r>
      <w:r w:rsidRPr="001B0F71">
        <w:rPr>
          <w:noProof/>
          <w:szCs w:val="24"/>
        </w:rPr>
        <w:t>: 3940–1.</w:t>
      </w:r>
    </w:p>
    <w:p w14:paraId="5C60CF8B" w14:textId="2ABC3FA2" w:rsidR="0078030F" w:rsidRDefault="00FA14BF" w:rsidP="001B0F71">
      <w:pPr>
        <w:widowControl w:val="0"/>
        <w:autoSpaceDE w:val="0"/>
        <w:autoSpaceDN w:val="0"/>
        <w:adjustRightInd w:val="0"/>
        <w:ind w:left="640" w:hanging="640"/>
      </w:pPr>
      <w:r>
        <w:fldChar w:fldCharType="end"/>
      </w:r>
      <w:r w:rsidR="00ED1D26">
        <w:br w:type="page"/>
      </w:r>
    </w:p>
    <w:p w14:paraId="0906EE87" w14:textId="77777777" w:rsidR="00ED1D26" w:rsidRDefault="002314C5" w:rsidP="00837464">
      <w:pPr>
        <w:pStyle w:val="Heading1"/>
      </w:pPr>
      <w:r>
        <w:t>Tables</w:t>
      </w:r>
    </w:p>
    <w:p w14:paraId="69F95B27" w14:textId="427E9668" w:rsidR="005F4988" w:rsidRDefault="002314C5" w:rsidP="002314C5">
      <w:pPr>
        <w:pStyle w:val="Normal2"/>
        <w:contextualSpacing/>
        <w:divId w:val="1194727850"/>
      </w:pPr>
      <w:r w:rsidRPr="005F4988">
        <w:rPr>
          <w:b/>
        </w:rPr>
        <w:t>Table 1.</w:t>
      </w:r>
      <w:r w:rsidR="009902A9">
        <w:t xml:space="preserve"> </w:t>
      </w:r>
      <w:r w:rsidR="00E922B3">
        <w:t>Clinical Characteristics of</w:t>
      </w:r>
      <w:r w:rsidR="009902A9">
        <w:t xml:space="preserve"> S</w:t>
      </w:r>
      <w:r w:rsidR="003A48FE">
        <w:t xml:space="preserve">tudy </w:t>
      </w:r>
      <w:r w:rsidR="00E922B3">
        <w:t>Populatio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788"/>
        <w:gridCol w:w="3150"/>
      </w:tblGrid>
      <w:tr w:rsidR="00E922B3" w14:paraId="33EEEB72" w14:textId="77777777" w:rsidTr="00DB71BF">
        <w:trPr>
          <w:trHeight w:val="440"/>
        </w:trPr>
        <w:tc>
          <w:tcPr>
            <w:tcW w:w="4788" w:type="dxa"/>
            <w:tcBorders>
              <w:bottom w:val="single" w:sz="4" w:space="0" w:color="auto"/>
            </w:tcBorders>
            <w:shd w:val="clear" w:color="auto" w:fill="D9D9D9" w:themeFill="background1" w:themeFillShade="D9"/>
            <w:vAlign w:val="bottom"/>
          </w:tcPr>
          <w:p w14:paraId="6DEB5997" w14:textId="141F855C" w:rsidR="00E922B3" w:rsidRPr="00DF7386" w:rsidRDefault="00E922B3" w:rsidP="00DF7386">
            <w:pPr>
              <w:pStyle w:val="Normal2"/>
              <w:spacing w:line="240" w:lineRule="auto"/>
              <w:contextualSpacing/>
              <w:rPr>
                <w:b/>
              </w:rPr>
            </w:pPr>
            <w:r w:rsidRPr="00DF7386">
              <w:rPr>
                <w:b/>
              </w:rPr>
              <w:t>Phenotype/covariate</w:t>
            </w:r>
          </w:p>
        </w:tc>
        <w:tc>
          <w:tcPr>
            <w:tcW w:w="3150" w:type="dxa"/>
            <w:tcBorders>
              <w:bottom w:val="single" w:sz="4" w:space="0" w:color="auto"/>
            </w:tcBorders>
            <w:shd w:val="clear" w:color="auto" w:fill="D9D9D9" w:themeFill="background1" w:themeFillShade="D9"/>
            <w:vAlign w:val="bottom"/>
          </w:tcPr>
          <w:p w14:paraId="78D8E5A5" w14:textId="17138637" w:rsidR="00E922B3" w:rsidRPr="00DF7386" w:rsidRDefault="00E922B3" w:rsidP="00DF7386">
            <w:pPr>
              <w:pStyle w:val="Normal2"/>
              <w:spacing w:line="240" w:lineRule="auto"/>
              <w:contextualSpacing/>
              <w:rPr>
                <w:b/>
              </w:rPr>
            </w:pPr>
            <w:r w:rsidRPr="00DF7386">
              <w:rPr>
                <w:b/>
              </w:rPr>
              <w:t xml:space="preserve">Participants, </w:t>
            </w:r>
            <w:r w:rsidRPr="00DF7386">
              <w:rPr>
                <w:b/>
                <w:i/>
              </w:rPr>
              <w:t>N=</w:t>
            </w:r>
            <w:r w:rsidRPr="00DF7386">
              <w:rPr>
                <w:b/>
              </w:rPr>
              <w:t>42</w:t>
            </w:r>
          </w:p>
        </w:tc>
      </w:tr>
      <w:tr w:rsidR="00E922B3" w14:paraId="44F353DA" w14:textId="77777777" w:rsidTr="00DB71BF">
        <w:tc>
          <w:tcPr>
            <w:tcW w:w="4788" w:type="dxa"/>
            <w:tcBorders>
              <w:bottom w:val="single" w:sz="4" w:space="0" w:color="808080" w:themeColor="background1" w:themeShade="80"/>
            </w:tcBorders>
          </w:tcPr>
          <w:p w14:paraId="5F336E49" w14:textId="7C04F03E" w:rsidR="00E922B3" w:rsidRDefault="00E922B3" w:rsidP="00E922B3">
            <w:pPr>
              <w:pStyle w:val="Normal2"/>
              <w:spacing w:line="240" w:lineRule="auto"/>
              <w:contextualSpacing/>
            </w:pPr>
            <w:r>
              <w:t>Gender</w:t>
            </w:r>
          </w:p>
        </w:tc>
        <w:tc>
          <w:tcPr>
            <w:tcW w:w="3150" w:type="dxa"/>
            <w:tcBorders>
              <w:bottom w:val="single" w:sz="4" w:space="0" w:color="808080" w:themeColor="background1" w:themeShade="80"/>
            </w:tcBorders>
          </w:tcPr>
          <w:p w14:paraId="531AC48E" w14:textId="77777777" w:rsidR="00E922B3" w:rsidRDefault="00E922B3" w:rsidP="00E922B3">
            <w:pPr>
              <w:pStyle w:val="Normal2"/>
              <w:spacing w:line="240" w:lineRule="auto"/>
              <w:contextualSpacing/>
            </w:pPr>
          </w:p>
        </w:tc>
      </w:tr>
      <w:tr w:rsidR="00E922B3" w14:paraId="249EEDCE" w14:textId="77777777" w:rsidTr="00DB71BF">
        <w:tc>
          <w:tcPr>
            <w:tcW w:w="4788" w:type="dxa"/>
            <w:tcBorders>
              <w:top w:val="single" w:sz="4" w:space="0" w:color="808080" w:themeColor="background1" w:themeShade="80"/>
              <w:bottom w:val="single" w:sz="4" w:space="0" w:color="808080" w:themeColor="background1" w:themeShade="80"/>
            </w:tcBorders>
          </w:tcPr>
          <w:p w14:paraId="0459FC41" w14:textId="44288DAE" w:rsidR="00E922B3" w:rsidRDefault="00E922B3" w:rsidP="00E922B3">
            <w:pPr>
              <w:pStyle w:val="Normal2"/>
              <w:spacing w:line="240" w:lineRule="auto"/>
              <w:ind w:left="360"/>
              <w:contextualSpacing/>
            </w:pPr>
            <w:r>
              <w:t>Female, no. (%)</w:t>
            </w:r>
          </w:p>
        </w:tc>
        <w:tc>
          <w:tcPr>
            <w:tcW w:w="3150" w:type="dxa"/>
            <w:tcBorders>
              <w:top w:val="single" w:sz="4" w:space="0" w:color="808080" w:themeColor="background1" w:themeShade="80"/>
              <w:bottom w:val="single" w:sz="4" w:space="0" w:color="808080" w:themeColor="background1" w:themeShade="80"/>
            </w:tcBorders>
          </w:tcPr>
          <w:p w14:paraId="0B2EFCA5" w14:textId="62D02DFE" w:rsidR="00E922B3" w:rsidRDefault="00E922B3" w:rsidP="00E922B3">
            <w:pPr>
              <w:pStyle w:val="Normal2"/>
              <w:spacing w:line="240" w:lineRule="auto"/>
              <w:contextualSpacing/>
            </w:pPr>
            <w:r>
              <w:t>11 (26)</w:t>
            </w:r>
          </w:p>
        </w:tc>
      </w:tr>
      <w:tr w:rsidR="00E922B3" w14:paraId="21C9E0E2" w14:textId="77777777" w:rsidTr="00DB71BF">
        <w:tc>
          <w:tcPr>
            <w:tcW w:w="4788" w:type="dxa"/>
            <w:tcBorders>
              <w:top w:val="single" w:sz="4" w:space="0" w:color="808080" w:themeColor="background1" w:themeShade="80"/>
              <w:bottom w:val="single" w:sz="4" w:space="0" w:color="auto"/>
            </w:tcBorders>
          </w:tcPr>
          <w:p w14:paraId="39C4E336" w14:textId="0564920E" w:rsidR="00E922B3" w:rsidRDefault="00E922B3" w:rsidP="00E922B3">
            <w:pPr>
              <w:pStyle w:val="Normal2"/>
              <w:spacing w:line="240" w:lineRule="auto"/>
              <w:ind w:left="360"/>
              <w:contextualSpacing/>
            </w:pPr>
            <w:r>
              <w:t>Male, no. (%)</w:t>
            </w:r>
          </w:p>
        </w:tc>
        <w:tc>
          <w:tcPr>
            <w:tcW w:w="3150" w:type="dxa"/>
            <w:tcBorders>
              <w:top w:val="single" w:sz="4" w:space="0" w:color="808080" w:themeColor="background1" w:themeShade="80"/>
              <w:bottom w:val="single" w:sz="4" w:space="0" w:color="auto"/>
            </w:tcBorders>
          </w:tcPr>
          <w:p w14:paraId="514D6934" w14:textId="0F9CB780" w:rsidR="00E922B3" w:rsidRDefault="00E922B3" w:rsidP="00E922B3">
            <w:pPr>
              <w:pStyle w:val="Normal2"/>
              <w:spacing w:line="240" w:lineRule="auto"/>
              <w:contextualSpacing/>
            </w:pPr>
            <w:r>
              <w:t>31 (74)</w:t>
            </w:r>
          </w:p>
        </w:tc>
      </w:tr>
      <w:tr w:rsidR="00E922B3" w14:paraId="0883662E" w14:textId="77777777" w:rsidTr="00DB71BF">
        <w:tc>
          <w:tcPr>
            <w:tcW w:w="4788" w:type="dxa"/>
            <w:tcBorders>
              <w:bottom w:val="single" w:sz="4" w:space="0" w:color="808080" w:themeColor="background1" w:themeShade="80"/>
            </w:tcBorders>
          </w:tcPr>
          <w:p w14:paraId="6FCB3BAB" w14:textId="27AA9459" w:rsidR="00E922B3" w:rsidRPr="00E922B3" w:rsidRDefault="00E922B3" w:rsidP="00E922B3">
            <w:pPr>
              <w:pStyle w:val="Normal2"/>
              <w:spacing w:line="240" w:lineRule="auto"/>
              <w:contextualSpacing/>
            </w:pPr>
            <w:r>
              <w:t>Age</w:t>
            </w:r>
          </w:p>
        </w:tc>
        <w:tc>
          <w:tcPr>
            <w:tcW w:w="3150" w:type="dxa"/>
            <w:tcBorders>
              <w:bottom w:val="single" w:sz="4" w:space="0" w:color="808080" w:themeColor="background1" w:themeShade="80"/>
            </w:tcBorders>
          </w:tcPr>
          <w:p w14:paraId="62BD055B" w14:textId="5D3ACCF4" w:rsidR="00E922B3" w:rsidRDefault="00E922B3" w:rsidP="00E922B3">
            <w:pPr>
              <w:pStyle w:val="Normal2"/>
              <w:spacing w:line="240" w:lineRule="auto"/>
              <w:contextualSpacing/>
            </w:pPr>
          </w:p>
        </w:tc>
      </w:tr>
      <w:tr w:rsidR="00E922B3" w14:paraId="3EC0F2CA" w14:textId="77777777" w:rsidTr="00DB71BF">
        <w:tc>
          <w:tcPr>
            <w:tcW w:w="4788" w:type="dxa"/>
            <w:tcBorders>
              <w:top w:val="single" w:sz="4" w:space="0" w:color="808080" w:themeColor="background1" w:themeShade="80"/>
              <w:bottom w:val="single" w:sz="4" w:space="0" w:color="808080" w:themeColor="background1" w:themeShade="80"/>
            </w:tcBorders>
          </w:tcPr>
          <w:p w14:paraId="33F39853" w14:textId="14993067" w:rsidR="00E922B3" w:rsidRDefault="000A3912" w:rsidP="000A3912">
            <w:pPr>
              <w:pStyle w:val="Normal2"/>
              <w:spacing w:line="240" w:lineRule="auto"/>
              <w:ind w:left="360"/>
              <w:contextualSpacing/>
            </w:pPr>
            <w:r>
              <w:t>Years, mean ± SD</w:t>
            </w:r>
          </w:p>
        </w:tc>
        <w:tc>
          <w:tcPr>
            <w:tcW w:w="3150" w:type="dxa"/>
            <w:tcBorders>
              <w:top w:val="single" w:sz="4" w:space="0" w:color="808080" w:themeColor="background1" w:themeShade="80"/>
              <w:bottom w:val="single" w:sz="4" w:space="0" w:color="808080" w:themeColor="background1" w:themeShade="80"/>
            </w:tcBorders>
          </w:tcPr>
          <w:p w14:paraId="23278909" w14:textId="7FBA1F9E" w:rsidR="00E922B3" w:rsidRDefault="00E922B3" w:rsidP="00E922B3">
            <w:pPr>
              <w:pStyle w:val="Normal2"/>
              <w:spacing w:line="240" w:lineRule="auto"/>
              <w:contextualSpacing/>
            </w:pPr>
            <w:r>
              <w:t>9.22 ± 4.5</w:t>
            </w:r>
          </w:p>
        </w:tc>
      </w:tr>
      <w:tr w:rsidR="00E922B3" w14:paraId="36B1B5C0" w14:textId="77777777" w:rsidTr="00DB71BF">
        <w:tc>
          <w:tcPr>
            <w:tcW w:w="4788" w:type="dxa"/>
            <w:tcBorders>
              <w:top w:val="single" w:sz="4" w:space="0" w:color="808080" w:themeColor="background1" w:themeShade="80"/>
              <w:bottom w:val="single" w:sz="4" w:space="0" w:color="808080" w:themeColor="background1" w:themeShade="80"/>
            </w:tcBorders>
          </w:tcPr>
          <w:p w14:paraId="0B2F0508" w14:textId="6402CB22" w:rsidR="00E922B3" w:rsidRDefault="00E922B3" w:rsidP="00E922B3">
            <w:pPr>
              <w:pStyle w:val="Normal2"/>
              <w:spacing w:line="240" w:lineRule="auto"/>
              <w:ind w:left="360"/>
              <w:contextualSpacing/>
            </w:pPr>
            <w:r>
              <w:t>1-4 years old (%)</w:t>
            </w:r>
          </w:p>
        </w:tc>
        <w:tc>
          <w:tcPr>
            <w:tcW w:w="3150" w:type="dxa"/>
            <w:tcBorders>
              <w:top w:val="single" w:sz="4" w:space="0" w:color="808080" w:themeColor="background1" w:themeShade="80"/>
              <w:bottom w:val="single" w:sz="4" w:space="0" w:color="808080" w:themeColor="background1" w:themeShade="80"/>
            </w:tcBorders>
          </w:tcPr>
          <w:p w14:paraId="25E0A89F" w14:textId="6CA99447" w:rsidR="00E922B3" w:rsidRDefault="00E922B3" w:rsidP="00E922B3">
            <w:pPr>
              <w:pStyle w:val="Normal2"/>
              <w:spacing w:line="240" w:lineRule="auto"/>
              <w:contextualSpacing/>
            </w:pPr>
            <w:r>
              <w:t>9 (21)</w:t>
            </w:r>
          </w:p>
        </w:tc>
      </w:tr>
      <w:tr w:rsidR="00E922B3" w14:paraId="2A0CB804" w14:textId="77777777" w:rsidTr="00DB71BF">
        <w:tc>
          <w:tcPr>
            <w:tcW w:w="4788" w:type="dxa"/>
            <w:tcBorders>
              <w:top w:val="single" w:sz="4" w:space="0" w:color="808080" w:themeColor="background1" w:themeShade="80"/>
              <w:bottom w:val="single" w:sz="4" w:space="0" w:color="808080" w:themeColor="background1" w:themeShade="80"/>
            </w:tcBorders>
          </w:tcPr>
          <w:p w14:paraId="5A96665B" w14:textId="4FA201C4" w:rsidR="00E922B3" w:rsidRDefault="00E922B3" w:rsidP="00E922B3">
            <w:pPr>
              <w:pStyle w:val="Normal2"/>
              <w:spacing w:line="240" w:lineRule="auto"/>
              <w:ind w:left="360"/>
              <w:contextualSpacing/>
            </w:pPr>
            <w:r>
              <w:t>5-8 years old (%)</w:t>
            </w:r>
          </w:p>
        </w:tc>
        <w:tc>
          <w:tcPr>
            <w:tcW w:w="3150" w:type="dxa"/>
            <w:tcBorders>
              <w:top w:val="single" w:sz="4" w:space="0" w:color="808080" w:themeColor="background1" w:themeShade="80"/>
              <w:bottom w:val="single" w:sz="4" w:space="0" w:color="808080" w:themeColor="background1" w:themeShade="80"/>
            </w:tcBorders>
          </w:tcPr>
          <w:p w14:paraId="56E1A891" w14:textId="589B0EFC" w:rsidR="00E922B3" w:rsidRDefault="00E922B3" w:rsidP="00E922B3">
            <w:pPr>
              <w:pStyle w:val="Normal2"/>
              <w:spacing w:line="240" w:lineRule="auto"/>
              <w:contextualSpacing/>
            </w:pPr>
            <w:r>
              <w:t>9 (21)</w:t>
            </w:r>
          </w:p>
        </w:tc>
      </w:tr>
      <w:tr w:rsidR="00E922B3" w14:paraId="6DE66497" w14:textId="77777777" w:rsidTr="00DB71BF">
        <w:tc>
          <w:tcPr>
            <w:tcW w:w="4788" w:type="dxa"/>
            <w:tcBorders>
              <w:top w:val="single" w:sz="4" w:space="0" w:color="808080" w:themeColor="background1" w:themeShade="80"/>
              <w:bottom w:val="single" w:sz="4" w:space="0" w:color="auto"/>
            </w:tcBorders>
          </w:tcPr>
          <w:p w14:paraId="44FC362A" w14:textId="58EC9FD3" w:rsidR="00E922B3" w:rsidRDefault="00E922B3" w:rsidP="00E922B3">
            <w:pPr>
              <w:pStyle w:val="Normal2"/>
              <w:spacing w:line="240" w:lineRule="auto"/>
              <w:ind w:left="360"/>
              <w:contextualSpacing/>
            </w:pPr>
            <w:r>
              <w:t>9-14 years old (%)</w:t>
            </w:r>
          </w:p>
        </w:tc>
        <w:tc>
          <w:tcPr>
            <w:tcW w:w="3150" w:type="dxa"/>
            <w:tcBorders>
              <w:top w:val="single" w:sz="4" w:space="0" w:color="808080" w:themeColor="background1" w:themeShade="80"/>
              <w:bottom w:val="single" w:sz="4" w:space="0" w:color="auto"/>
            </w:tcBorders>
          </w:tcPr>
          <w:p w14:paraId="1AB6B264" w14:textId="7963151B" w:rsidR="00E922B3" w:rsidRDefault="00E922B3" w:rsidP="00E922B3">
            <w:pPr>
              <w:pStyle w:val="Normal2"/>
              <w:spacing w:line="240" w:lineRule="auto"/>
              <w:contextualSpacing/>
            </w:pPr>
            <w:r>
              <w:t>23 (57)</w:t>
            </w:r>
          </w:p>
        </w:tc>
      </w:tr>
      <w:tr w:rsidR="00E922B3" w14:paraId="7992C98F" w14:textId="77777777" w:rsidTr="00DB71BF">
        <w:tc>
          <w:tcPr>
            <w:tcW w:w="4788" w:type="dxa"/>
            <w:tcBorders>
              <w:bottom w:val="single" w:sz="4" w:space="0" w:color="808080" w:themeColor="background1" w:themeShade="80"/>
            </w:tcBorders>
          </w:tcPr>
          <w:p w14:paraId="3AADF2E3" w14:textId="34D199AF" w:rsidR="00E922B3" w:rsidRDefault="00E922B3" w:rsidP="00E922B3">
            <w:pPr>
              <w:pStyle w:val="Normal2"/>
              <w:spacing w:line="240" w:lineRule="auto"/>
              <w:contextualSpacing/>
            </w:pPr>
            <w:r>
              <w:t>Signs or symptoms at enrollment</w:t>
            </w:r>
          </w:p>
        </w:tc>
        <w:tc>
          <w:tcPr>
            <w:tcW w:w="3150" w:type="dxa"/>
            <w:tcBorders>
              <w:bottom w:val="single" w:sz="4" w:space="0" w:color="808080" w:themeColor="background1" w:themeShade="80"/>
            </w:tcBorders>
          </w:tcPr>
          <w:p w14:paraId="3E4BB606" w14:textId="77777777" w:rsidR="00E922B3" w:rsidRDefault="00E922B3" w:rsidP="00E922B3">
            <w:pPr>
              <w:pStyle w:val="Normal2"/>
              <w:spacing w:line="240" w:lineRule="auto"/>
              <w:contextualSpacing/>
            </w:pPr>
          </w:p>
        </w:tc>
      </w:tr>
      <w:tr w:rsidR="00E922B3" w14:paraId="293FD237" w14:textId="77777777" w:rsidTr="00DB71BF">
        <w:tc>
          <w:tcPr>
            <w:tcW w:w="4788" w:type="dxa"/>
            <w:tcBorders>
              <w:top w:val="single" w:sz="4" w:space="0" w:color="808080" w:themeColor="background1" w:themeShade="80"/>
              <w:bottom w:val="single" w:sz="4" w:space="0" w:color="808080" w:themeColor="background1" w:themeShade="80"/>
            </w:tcBorders>
          </w:tcPr>
          <w:p w14:paraId="0F4B7ACC" w14:textId="3888128D" w:rsidR="00E922B3" w:rsidRDefault="00E922B3" w:rsidP="00E922B3">
            <w:pPr>
              <w:pStyle w:val="Normal2"/>
              <w:spacing w:line="240" w:lineRule="auto"/>
              <w:ind w:left="360"/>
              <w:contextualSpacing/>
            </w:pPr>
            <w:r>
              <w:t>Days post symptom onset, mean ± SD</w:t>
            </w:r>
          </w:p>
        </w:tc>
        <w:tc>
          <w:tcPr>
            <w:tcW w:w="3150" w:type="dxa"/>
            <w:tcBorders>
              <w:top w:val="single" w:sz="4" w:space="0" w:color="808080" w:themeColor="background1" w:themeShade="80"/>
              <w:bottom w:val="single" w:sz="4" w:space="0" w:color="808080" w:themeColor="background1" w:themeShade="80"/>
            </w:tcBorders>
          </w:tcPr>
          <w:p w14:paraId="5DB2A3B9" w14:textId="61490702" w:rsidR="00E922B3" w:rsidRDefault="00E922B3" w:rsidP="00E922B3">
            <w:pPr>
              <w:pStyle w:val="Normal2"/>
              <w:spacing w:line="240" w:lineRule="auto"/>
              <w:contextualSpacing/>
            </w:pPr>
            <w:r>
              <w:t>1.41 ± 0.5</w:t>
            </w:r>
          </w:p>
        </w:tc>
      </w:tr>
      <w:tr w:rsidR="00E922B3" w14:paraId="19F296E5" w14:textId="77777777" w:rsidTr="00DB71BF">
        <w:tc>
          <w:tcPr>
            <w:tcW w:w="4788" w:type="dxa"/>
            <w:tcBorders>
              <w:top w:val="single" w:sz="4" w:space="0" w:color="808080" w:themeColor="background1" w:themeShade="80"/>
              <w:bottom w:val="single" w:sz="4" w:space="0" w:color="808080" w:themeColor="background1" w:themeShade="80"/>
            </w:tcBorders>
          </w:tcPr>
          <w:p w14:paraId="479D4261" w14:textId="11D45627" w:rsidR="00E922B3" w:rsidRDefault="00E922B3" w:rsidP="000A3912">
            <w:pPr>
              <w:pStyle w:val="Normal2"/>
              <w:spacing w:line="240" w:lineRule="auto"/>
              <w:ind w:left="360"/>
              <w:contextualSpacing/>
            </w:pPr>
            <w:r>
              <w:t xml:space="preserve">Fever, mean </w:t>
            </w:r>
            <w:r w:rsidR="001645D8">
              <w:t xml:space="preserve">temperature </w:t>
            </w:r>
            <w:r>
              <w:t>± SD</w:t>
            </w:r>
            <w:r w:rsidR="000A3912">
              <w:t>, °C</w:t>
            </w:r>
          </w:p>
        </w:tc>
        <w:tc>
          <w:tcPr>
            <w:tcW w:w="3150" w:type="dxa"/>
            <w:tcBorders>
              <w:top w:val="single" w:sz="4" w:space="0" w:color="808080" w:themeColor="background1" w:themeShade="80"/>
              <w:bottom w:val="single" w:sz="4" w:space="0" w:color="808080" w:themeColor="background1" w:themeShade="80"/>
            </w:tcBorders>
          </w:tcPr>
          <w:p w14:paraId="77087161" w14:textId="2D8129E9" w:rsidR="00E922B3" w:rsidRDefault="00E922B3" w:rsidP="00E922B3">
            <w:pPr>
              <w:pStyle w:val="Normal2"/>
              <w:spacing w:line="240" w:lineRule="auto"/>
              <w:contextualSpacing/>
            </w:pPr>
            <w:r>
              <w:t>38.3 ± 0.8</w:t>
            </w:r>
          </w:p>
        </w:tc>
      </w:tr>
      <w:tr w:rsidR="00E922B3" w14:paraId="6F1824B2" w14:textId="77777777" w:rsidTr="00DB71BF">
        <w:tc>
          <w:tcPr>
            <w:tcW w:w="4788" w:type="dxa"/>
            <w:tcBorders>
              <w:top w:val="single" w:sz="4" w:space="0" w:color="808080" w:themeColor="background1" w:themeShade="80"/>
              <w:bottom w:val="single" w:sz="4" w:space="0" w:color="808080" w:themeColor="background1" w:themeShade="80"/>
            </w:tcBorders>
          </w:tcPr>
          <w:p w14:paraId="4810C933" w14:textId="7C894F9A" w:rsidR="00E922B3" w:rsidRPr="00650B70" w:rsidRDefault="000A3912" w:rsidP="00E922B3">
            <w:pPr>
              <w:pStyle w:val="Normal2"/>
              <w:spacing w:line="240" w:lineRule="auto"/>
              <w:ind w:left="360"/>
              <w:contextualSpacing/>
            </w:pPr>
            <w:r>
              <w:t xml:space="preserve">Fever, mean duration ± SD, </w:t>
            </w:r>
            <w:r w:rsidR="00E922B3">
              <w:t>days</w:t>
            </w:r>
          </w:p>
        </w:tc>
        <w:tc>
          <w:tcPr>
            <w:tcW w:w="3150" w:type="dxa"/>
            <w:tcBorders>
              <w:top w:val="single" w:sz="4" w:space="0" w:color="808080" w:themeColor="background1" w:themeShade="80"/>
              <w:bottom w:val="single" w:sz="4" w:space="0" w:color="808080" w:themeColor="background1" w:themeShade="80"/>
            </w:tcBorders>
          </w:tcPr>
          <w:p w14:paraId="47039280" w14:textId="3313C324" w:rsidR="00E922B3" w:rsidRDefault="00E922B3" w:rsidP="00E922B3">
            <w:pPr>
              <w:pStyle w:val="Normal2"/>
              <w:spacing w:line="240" w:lineRule="auto"/>
              <w:contextualSpacing/>
            </w:pPr>
            <w:r>
              <w:t>2.4 ± 0.6</w:t>
            </w:r>
          </w:p>
        </w:tc>
      </w:tr>
      <w:tr w:rsidR="004B5024" w14:paraId="2E890A2A" w14:textId="77777777" w:rsidTr="00DB71BF">
        <w:tc>
          <w:tcPr>
            <w:tcW w:w="4788" w:type="dxa"/>
            <w:tcBorders>
              <w:top w:val="single" w:sz="4" w:space="0" w:color="808080" w:themeColor="background1" w:themeShade="80"/>
              <w:bottom w:val="single" w:sz="4" w:space="0" w:color="808080" w:themeColor="background1" w:themeShade="80"/>
            </w:tcBorders>
          </w:tcPr>
          <w:p w14:paraId="306F451F" w14:textId="5A57CAEB" w:rsidR="004B5024" w:rsidRDefault="004B5024" w:rsidP="00E922B3">
            <w:pPr>
              <w:pStyle w:val="Normal2"/>
              <w:spacing w:line="240" w:lineRule="auto"/>
              <w:ind w:left="360"/>
              <w:contextualSpacing/>
            </w:pPr>
            <w:r>
              <w:t>Peak fever &gt;38.5°C (%)</w:t>
            </w:r>
          </w:p>
        </w:tc>
        <w:tc>
          <w:tcPr>
            <w:tcW w:w="3150" w:type="dxa"/>
            <w:tcBorders>
              <w:top w:val="single" w:sz="4" w:space="0" w:color="808080" w:themeColor="background1" w:themeShade="80"/>
              <w:bottom w:val="single" w:sz="4" w:space="0" w:color="808080" w:themeColor="background1" w:themeShade="80"/>
            </w:tcBorders>
          </w:tcPr>
          <w:p w14:paraId="37BB7BCC" w14:textId="136B6CEE" w:rsidR="004B5024" w:rsidRDefault="004B5024" w:rsidP="00E922B3">
            <w:pPr>
              <w:pStyle w:val="Normal2"/>
              <w:spacing w:line="240" w:lineRule="auto"/>
              <w:contextualSpacing/>
            </w:pPr>
            <w:r>
              <w:t>16 (38)</w:t>
            </w:r>
          </w:p>
        </w:tc>
      </w:tr>
      <w:tr w:rsidR="00E922B3" w14:paraId="781479D2" w14:textId="77777777" w:rsidTr="00DB71BF">
        <w:tc>
          <w:tcPr>
            <w:tcW w:w="4788" w:type="dxa"/>
            <w:tcBorders>
              <w:top w:val="single" w:sz="4" w:space="0" w:color="808080" w:themeColor="background1" w:themeShade="80"/>
              <w:bottom w:val="single" w:sz="4" w:space="0" w:color="808080" w:themeColor="background1" w:themeShade="80"/>
            </w:tcBorders>
          </w:tcPr>
          <w:p w14:paraId="50E361C3" w14:textId="1F49D991" w:rsidR="00E922B3" w:rsidRDefault="00E922B3" w:rsidP="00E922B3">
            <w:pPr>
              <w:pStyle w:val="Normal2"/>
              <w:spacing w:line="240" w:lineRule="auto"/>
              <w:ind w:left="360"/>
              <w:contextualSpacing/>
            </w:pPr>
            <w:r>
              <w:t>Retroorbital pain (%)</w:t>
            </w:r>
          </w:p>
        </w:tc>
        <w:tc>
          <w:tcPr>
            <w:tcW w:w="3150" w:type="dxa"/>
            <w:tcBorders>
              <w:top w:val="single" w:sz="4" w:space="0" w:color="808080" w:themeColor="background1" w:themeShade="80"/>
              <w:bottom w:val="single" w:sz="4" w:space="0" w:color="808080" w:themeColor="background1" w:themeShade="80"/>
            </w:tcBorders>
          </w:tcPr>
          <w:p w14:paraId="3E2A4E8E" w14:textId="468D4DFB" w:rsidR="00E922B3" w:rsidRDefault="00E922B3" w:rsidP="00E922B3">
            <w:pPr>
              <w:pStyle w:val="Normal2"/>
              <w:spacing w:line="240" w:lineRule="auto"/>
              <w:contextualSpacing/>
            </w:pPr>
            <w:r>
              <w:t>7 (16)</w:t>
            </w:r>
          </w:p>
        </w:tc>
      </w:tr>
      <w:tr w:rsidR="00E922B3" w14:paraId="788DF99C" w14:textId="77777777" w:rsidTr="00DB71BF">
        <w:tc>
          <w:tcPr>
            <w:tcW w:w="4788" w:type="dxa"/>
            <w:tcBorders>
              <w:top w:val="single" w:sz="4" w:space="0" w:color="808080" w:themeColor="background1" w:themeShade="80"/>
              <w:bottom w:val="single" w:sz="4" w:space="0" w:color="808080" w:themeColor="background1" w:themeShade="80"/>
            </w:tcBorders>
          </w:tcPr>
          <w:p w14:paraId="715BF1AF" w14:textId="77DE1205" w:rsidR="00E922B3" w:rsidRDefault="00E922B3" w:rsidP="00E922B3">
            <w:pPr>
              <w:pStyle w:val="Normal2"/>
              <w:spacing w:line="240" w:lineRule="auto"/>
              <w:ind w:left="360"/>
              <w:contextualSpacing/>
            </w:pPr>
            <w:r>
              <w:t>Osteomuscular pain</w:t>
            </w:r>
            <w:r w:rsidR="008B72A6">
              <w:t xml:space="preserve"> (%)</w:t>
            </w:r>
          </w:p>
        </w:tc>
        <w:tc>
          <w:tcPr>
            <w:tcW w:w="3150" w:type="dxa"/>
            <w:tcBorders>
              <w:top w:val="single" w:sz="4" w:space="0" w:color="808080" w:themeColor="background1" w:themeShade="80"/>
              <w:bottom w:val="single" w:sz="4" w:space="0" w:color="808080" w:themeColor="background1" w:themeShade="80"/>
            </w:tcBorders>
          </w:tcPr>
          <w:p w14:paraId="6F53AFD9" w14:textId="345C8BB2" w:rsidR="00E922B3" w:rsidRDefault="00E922B3" w:rsidP="00E922B3">
            <w:pPr>
              <w:pStyle w:val="Normal2"/>
              <w:spacing w:line="240" w:lineRule="auto"/>
              <w:contextualSpacing/>
            </w:pPr>
            <w:r>
              <w:t>26 (62)</w:t>
            </w:r>
          </w:p>
        </w:tc>
      </w:tr>
      <w:tr w:rsidR="00E922B3" w14:paraId="3FECE83B" w14:textId="77777777" w:rsidTr="00DB71BF">
        <w:tc>
          <w:tcPr>
            <w:tcW w:w="4788" w:type="dxa"/>
            <w:tcBorders>
              <w:top w:val="single" w:sz="4" w:space="0" w:color="808080" w:themeColor="background1" w:themeShade="80"/>
              <w:bottom w:val="single" w:sz="4" w:space="0" w:color="808080" w:themeColor="background1" w:themeShade="80"/>
            </w:tcBorders>
          </w:tcPr>
          <w:p w14:paraId="0106B827" w14:textId="5E1F46CF" w:rsidR="00E922B3" w:rsidRDefault="00E922B3" w:rsidP="00E922B3">
            <w:pPr>
              <w:pStyle w:val="Normal2"/>
              <w:spacing w:line="240" w:lineRule="auto"/>
              <w:ind w:left="360"/>
              <w:contextualSpacing/>
            </w:pPr>
            <w:r>
              <w:t>Rash</w:t>
            </w:r>
            <w:r w:rsidR="008B72A6">
              <w:t xml:space="preserve"> (%)</w:t>
            </w:r>
          </w:p>
        </w:tc>
        <w:tc>
          <w:tcPr>
            <w:tcW w:w="3150" w:type="dxa"/>
            <w:tcBorders>
              <w:top w:val="single" w:sz="4" w:space="0" w:color="808080" w:themeColor="background1" w:themeShade="80"/>
              <w:bottom w:val="single" w:sz="4" w:space="0" w:color="808080" w:themeColor="background1" w:themeShade="80"/>
            </w:tcBorders>
          </w:tcPr>
          <w:p w14:paraId="79D372ED" w14:textId="0131A999" w:rsidR="00E922B3" w:rsidRDefault="00E922B3" w:rsidP="00E922B3">
            <w:pPr>
              <w:pStyle w:val="Normal2"/>
              <w:spacing w:line="240" w:lineRule="auto"/>
              <w:contextualSpacing/>
            </w:pPr>
            <w:r>
              <w:t>41 (98)</w:t>
            </w:r>
          </w:p>
        </w:tc>
      </w:tr>
      <w:tr w:rsidR="00E922B3" w14:paraId="5D7EF256" w14:textId="77777777" w:rsidTr="00DB71BF">
        <w:tc>
          <w:tcPr>
            <w:tcW w:w="4788" w:type="dxa"/>
            <w:tcBorders>
              <w:top w:val="single" w:sz="4" w:space="0" w:color="808080" w:themeColor="background1" w:themeShade="80"/>
              <w:bottom w:val="single" w:sz="4" w:space="0" w:color="808080" w:themeColor="background1" w:themeShade="80"/>
            </w:tcBorders>
          </w:tcPr>
          <w:p w14:paraId="58F0FAEA" w14:textId="319DB27D" w:rsidR="00E922B3" w:rsidRDefault="00E922B3" w:rsidP="00E922B3">
            <w:pPr>
              <w:pStyle w:val="Normal2"/>
              <w:spacing w:line="240" w:lineRule="auto"/>
              <w:ind w:left="360"/>
              <w:contextualSpacing/>
            </w:pPr>
            <w:r>
              <w:t>Arthralgia</w:t>
            </w:r>
            <w:r w:rsidR="008B72A6">
              <w:t xml:space="preserve"> (%)</w:t>
            </w:r>
          </w:p>
        </w:tc>
        <w:tc>
          <w:tcPr>
            <w:tcW w:w="3150" w:type="dxa"/>
            <w:tcBorders>
              <w:top w:val="single" w:sz="4" w:space="0" w:color="808080" w:themeColor="background1" w:themeShade="80"/>
              <w:bottom w:val="single" w:sz="4" w:space="0" w:color="808080" w:themeColor="background1" w:themeShade="80"/>
            </w:tcBorders>
          </w:tcPr>
          <w:p w14:paraId="2FD6C637" w14:textId="3AF917E2" w:rsidR="00E922B3" w:rsidRDefault="00E922B3" w:rsidP="00E922B3">
            <w:pPr>
              <w:pStyle w:val="Normal2"/>
              <w:spacing w:line="240" w:lineRule="auto"/>
              <w:contextualSpacing/>
            </w:pPr>
            <w:r>
              <w:t>36 (86)</w:t>
            </w:r>
          </w:p>
        </w:tc>
      </w:tr>
      <w:tr w:rsidR="00E922B3" w14:paraId="01AE3BCD" w14:textId="77777777" w:rsidTr="00DB71BF">
        <w:tc>
          <w:tcPr>
            <w:tcW w:w="4788" w:type="dxa"/>
            <w:tcBorders>
              <w:top w:val="single" w:sz="4" w:space="0" w:color="808080" w:themeColor="background1" w:themeShade="80"/>
              <w:bottom w:val="single" w:sz="4" w:space="0" w:color="808080" w:themeColor="background1" w:themeShade="80"/>
            </w:tcBorders>
          </w:tcPr>
          <w:p w14:paraId="56726542" w14:textId="2E2177A1" w:rsidR="00E922B3" w:rsidRDefault="00E922B3" w:rsidP="00E922B3">
            <w:pPr>
              <w:pStyle w:val="Normal2"/>
              <w:spacing w:line="240" w:lineRule="auto"/>
              <w:ind w:left="360"/>
              <w:contextualSpacing/>
            </w:pPr>
            <w:r>
              <w:t>Myalgia</w:t>
            </w:r>
            <w:r w:rsidR="008B72A6">
              <w:t xml:space="preserve"> (%)</w:t>
            </w:r>
          </w:p>
        </w:tc>
        <w:tc>
          <w:tcPr>
            <w:tcW w:w="3150" w:type="dxa"/>
            <w:tcBorders>
              <w:top w:val="single" w:sz="4" w:space="0" w:color="808080" w:themeColor="background1" w:themeShade="80"/>
              <w:bottom w:val="single" w:sz="4" w:space="0" w:color="808080" w:themeColor="background1" w:themeShade="80"/>
            </w:tcBorders>
          </w:tcPr>
          <w:p w14:paraId="7DA36D8A" w14:textId="36E30631" w:rsidR="00E922B3" w:rsidRDefault="001645D8" w:rsidP="00E922B3">
            <w:pPr>
              <w:pStyle w:val="Normal2"/>
              <w:spacing w:line="240" w:lineRule="auto"/>
              <w:contextualSpacing/>
            </w:pPr>
            <w:r>
              <w:t>20 (48)</w:t>
            </w:r>
          </w:p>
        </w:tc>
      </w:tr>
      <w:tr w:rsidR="00E922B3" w14:paraId="65FBDFF9" w14:textId="77777777" w:rsidTr="00DB71BF">
        <w:tc>
          <w:tcPr>
            <w:tcW w:w="4788" w:type="dxa"/>
            <w:tcBorders>
              <w:top w:val="single" w:sz="4" w:space="0" w:color="808080" w:themeColor="background1" w:themeShade="80"/>
              <w:bottom w:val="single" w:sz="4" w:space="0" w:color="808080" w:themeColor="background1" w:themeShade="80"/>
            </w:tcBorders>
          </w:tcPr>
          <w:p w14:paraId="358EBDB7" w14:textId="72147267" w:rsidR="00E922B3" w:rsidRDefault="00E922B3" w:rsidP="00E922B3">
            <w:pPr>
              <w:pStyle w:val="Normal2"/>
              <w:spacing w:line="240" w:lineRule="auto"/>
              <w:ind w:left="360"/>
              <w:contextualSpacing/>
            </w:pPr>
            <w:r>
              <w:t>Headache</w:t>
            </w:r>
            <w:r w:rsidR="008B72A6">
              <w:t xml:space="preserve"> (%)</w:t>
            </w:r>
          </w:p>
        </w:tc>
        <w:tc>
          <w:tcPr>
            <w:tcW w:w="3150" w:type="dxa"/>
            <w:tcBorders>
              <w:top w:val="single" w:sz="4" w:space="0" w:color="808080" w:themeColor="background1" w:themeShade="80"/>
              <w:bottom w:val="single" w:sz="4" w:space="0" w:color="808080" w:themeColor="background1" w:themeShade="80"/>
            </w:tcBorders>
          </w:tcPr>
          <w:p w14:paraId="4010F7B6" w14:textId="47567799" w:rsidR="00E922B3" w:rsidRDefault="001645D8" w:rsidP="00E922B3">
            <w:pPr>
              <w:pStyle w:val="Normal2"/>
              <w:spacing w:line="240" w:lineRule="auto"/>
              <w:contextualSpacing/>
            </w:pPr>
            <w:r>
              <w:t>9 (21)</w:t>
            </w:r>
          </w:p>
        </w:tc>
      </w:tr>
      <w:tr w:rsidR="00E922B3" w14:paraId="16F55DA1" w14:textId="77777777" w:rsidTr="00DB71BF">
        <w:tc>
          <w:tcPr>
            <w:tcW w:w="4788" w:type="dxa"/>
            <w:tcBorders>
              <w:top w:val="single" w:sz="4" w:space="0" w:color="808080" w:themeColor="background1" w:themeShade="80"/>
              <w:bottom w:val="single" w:sz="4" w:space="0" w:color="808080" w:themeColor="background1" w:themeShade="80"/>
            </w:tcBorders>
          </w:tcPr>
          <w:p w14:paraId="3CAB5509" w14:textId="03E26BB9" w:rsidR="00E922B3" w:rsidRDefault="00E922B3" w:rsidP="00E922B3">
            <w:pPr>
              <w:pStyle w:val="Normal2"/>
              <w:spacing w:line="240" w:lineRule="auto"/>
              <w:ind w:left="360"/>
              <w:contextualSpacing/>
            </w:pPr>
            <w:r>
              <w:t>Abdominal pain</w:t>
            </w:r>
            <w:r w:rsidR="008B72A6">
              <w:t xml:space="preserve"> (%)</w:t>
            </w:r>
          </w:p>
        </w:tc>
        <w:tc>
          <w:tcPr>
            <w:tcW w:w="3150" w:type="dxa"/>
            <w:tcBorders>
              <w:top w:val="single" w:sz="4" w:space="0" w:color="808080" w:themeColor="background1" w:themeShade="80"/>
              <w:bottom w:val="single" w:sz="4" w:space="0" w:color="808080" w:themeColor="background1" w:themeShade="80"/>
            </w:tcBorders>
          </w:tcPr>
          <w:p w14:paraId="13EA1A08" w14:textId="0F1DA7BE" w:rsidR="00E922B3" w:rsidRDefault="001645D8" w:rsidP="00E922B3">
            <w:pPr>
              <w:pStyle w:val="Normal2"/>
              <w:spacing w:line="240" w:lineRule="auto"/>
              <w:contextualSpacing/>
            </w:pPr>
            <w:r>
              <w:t>13 (31)</w:t>
            </w:r>
          </w:p>
        </w:tc>
      </w:tr>
      <w:tr w:rsidR="00E922B3" w14:paraId="1DC84E0A" w14:textId="77777777" w:rsidTr="00DB71BF">
        <w:tc>
          <w:tcPr>
            <w:tcW w:w="4788" w:type="dxa"/>
            <w:tcBorders>
              <w:top w:val="single" w:sz="4" w:space="0" w:color="808080" w:themeColor="background1" w:themeShade="80"/>
              <w:bottom w:val="single" w:sz="4" w:space="0" w:color="808080" w:themeColor="background1" w:themeShade="80"/>
            </w:tcBorders>
          </w:tcPr>
          <w:p w14:paraId="1AFECF02" w14:textId="66CF3F72" w:rsidR="00E922B3" w:rsidRDefault="00E922B3" w:rsidP="00E922B3">
            <w:pPr>
              <w:pStyle w:val="Normal2"/>
              <w:spacing w:line="240" w:lineRule="auto"/>
              <w:ind w:left="360"/>
              <w:contextualSpacing/>
            </w:pPr>
            <w:r>
              <w:t>Vomiting</w:t>
            </w:r>
            <w:r w:rsidR="008B72A6">
              <w:t xml:space="preserve"> (%)</w:t>
            </w:r>
          </w:p>
        </w:tc>
        <w:tc>
          <w:tcPr>
            <w:tcW w:w="3150" w:type="dxa"/>
            <w:tcBorders>
              <w:top w:val="single" w:sz="4" w:space="0" w:color="808080" w:themeColor="background1" w:themeShade="80"/>
              <w:bottom w:val="single" w:sz="4" w:space="0" w:color="808080" w:themeColor="background1" w:themeShade="80"/>
            </w:tcBorders>
          </w:tcPr>
          <w:p w14:paraId="3C582D22" w14:textId="06D0BC7D" w:rsidR="00E922B3" w:rsidRDefault="001645D8" w:rsidP="00E922B3">
            <w:pPr>
              <w:pStyle w:val="Normal2"/>
              <w:spacing w:line="240" w:lineRule="auto"/>
              <w:contextualSpacing/>
            </w:pPr>
            <w:r>
              <w:t>4 (10)</w:t>
            </w:r>
          </w:p>
        </w:tc>
      </w:tr>
      <w:tr w:rsidR="00E922B3" w14:paraId="30E0DB2B" w14:textId="77777777" w:rsidTr="00DB71BF">
        <w:tc>
          <w:tcPr>
            <w:tcW w:w="4788" w:type="dxa"/>
            <w:tcBorders>
              <w:top w:val="single" w:sz="4" w:space="0" w:color="808080" w:themeColor="background1" w:themeShade="80"/>
              <w:bottom w:val="single" w:sz="4" w:space="0" w:color="808080" w:themeColor="background1" w:themeShade="80"/>
            </w:tcBorders>
          </w:tcPr>
          <w:p w14:paraId="5946828F" w14:textId="4829B430" w:rsidR="00E922B3" w:rsidRDefault="00E922B3" w:rsidP="00E922B3">
            <w:pPr>
              <w:pStyle w:val="Normal2"/>
              <w:spacing w:line="240" w:lineRule="auto"/>
              <w:ind w:left="360"/>
              <w:contextualSpacing/>
            </w:pPr>
            <w:r>
              <w:t>Fluid accumulation</w:t>
            </w:r>
            <w:r w:rsidR="008B72A6">
              <w:t xml:space="preserve"> (%)</w:t>
            </w:r>
          </w:p>
        </w:tc>
        <w:tc>
          <w:tcPr>
            <w:tcW w:w="3150" w:type="dxa"/>
            <w:tcBorders>
              <w:top w:val="single" w:sz="4" w:space="0" w:color="808080" w:themeColor="background1" w:themeShade="80"/>
              <w:bottom w:val="single" w:sz="4" w:space="0" w:color="808080" w:themeColor="background1" w:themeShade="80"/>
            </w:tcBorders>
          </w:tcPr>
          <w:p w14:paraId="010B7DAC" w14:textId="7CED55EE" w:rsidR="00E922B3" w:rsidRDefault="001645D8" w:rsidP="00E922B3">
            <w:pPr>
              <w:pStyle w:val="Normal2"/>
              <w:spacing w:line="240" w:lineRule="auto"/>
              <w:contextualSpacing/>
            </w:pPr>
            <w:r>
              <w:t>14 (33)</w:t>
            </w:r>
          </w:p>
        </w:tc>
      </w:tr>
      <w:tr w:rsidR="00E922B3" w14:paraId="73020257" w14:textId="77777777" w:rsidTr="00DB71BF">
        <w:tc>
          <w:tcPr>
            <w:tcW w:w="4788" w:type="dxa"/>
            <w:tcBorders>
              <w:top w:val="single" w:sz="4" w:space="0" w:color="808080" w:themeColor="background1" w:themeShade="80"/>
              <w:bottom w:val="single" w:sz="4" w:space="0" w:color="auto"/>
            </w:tcBorders>
          </w:tcPr>
          <w:p w14:paraId="4BDA3128" w14:textId="5616A625" w:rsidR="00E922B3" w:rsidRDefault="00E922B3" w:rsidP="00E922B3">
            <w:pPr>
              <w:pStyle w:val="Normal2"/>
              <w:spacing w:line="240" w:lineRule="auto"/>
              <w:ind w:left="360"/>
              <w:contextualSpacing/>
            </w:pPr>
            <w:r>
              <w:t>Hospitalized</w:t>
            </w:r>
            <w:r w:rsidR="008B72A6">
              <w:t xml:space="preserve"> (%)</w:t>
            </w:r>
          </w:p>
        </w:tc>
        <w:tc>
          <w:tcPr>
            <w:tcW w:w="3150" w:type="dxa"/>
            <w:tcBorders>
              <w:top w:val="single" w:sz="4" w:space="0" w:color="808080" w:themeColor="background1" w:themeShade="80"/>
              <w:bottom w:val="single" w:sz="4" w:space="0" w:color="auto"/>
            </w:tcBorders>
          </w:tcPr>
          <w:p w14:paraId="0C9CB615" w14:textId="48241C48" w:rsidR="00E922B3" w:rsidRDefault="001645D8" w:rsidP="00E922B3">
            <w:pPr>
              <w:pStyle w:val="Normal2"/>
              <w:spacing w:line="240" w:lineRule="auto"/>
              <w:contextualSpacing/>
            </w:pPr>
            <w:r>
              <w:t>36 (86)</w:t>
            </w:r>
          </w:p>
        </w:tc>
      </w:tr>
      <w:tr w:rsidR="00E922B3" w14:paraId="0E18EE94" w14:textId="77777777" w:rsidTr="00DB71BF">
        <w:tc>
          <w:tcPr>
            <w:tcW w:w="4788" w:type="dxa"/>
            <w:tcBorders>
              <w:bottom w:val="single" w:sz="4" w:space="0" w:color="808080" w:themeColor="background1" w:themeShade="80"/>
            </w:tcBorders>
          </w:tcPr>
          <w:p w14:paraId="1D8219EF" w14:textId="51B48F91" w:rsidR="00E922B3" w:rsidRDefault="001645D8" w:rsidP="00E922B3">
            <w:pPr>
              <w:pStyle w:val="Normal2"/>
              <w:spacing w:line="240" w:lineRule="auto"/>
              <w:contextualSpacing/>
            </w:pPr>
            <w:r>
              <w:t>Laboratory values at enrollment</w:t>
            </w:r>
          </w:p>
        </w:tc>
        <w:tc>
          <w:tcPr>
            <w:tcW w:w="3150" w:type="dxa"/>
            <w:tcBorders>
              <w:bottom w:val="single" w:sz="4" w:space="0" w:color="808080" w:themeColor="background1" w:themeShade="80"/>
            </w:tcBorders>
          </w:tcPr>
          <w:p w14:paraId="23299A80" w14:textId="77777777" w:rsidR="00E922B3" w:rsidRDefault="00E922B3" w:rsidP="00E922B3">
            <w:pPr>
              <w:pStyle w:val="Normal2"/>
              <w:spacing w:line="240" w:lineRule="auto"/>
              <w:contextualSpacing/>
            </w:pPr>
          </w:p>
        </w:tc>
      </w:tr>
      <w:tr w:rsidR="00E922B3" w14:paraId="24ACF7A2" w14:textId="77777777" w:rsidTr="00DB71BF">
        <w:tc>
          <w:tcPr>
            <w:tcW w:w="4788" w:type="dxa"/>
            <w:tcBorders>
              <w:top w:val="single" w:sz="4" w:space="0" w:color="808080" w:themeColor="background1" w:themeShade="80"/>
              <w:bottom w:val="single" w:sz="4" w:space="0" w:color="808080" w:themeColor="background1" w:themeShade="80"/>
            </w:tcBorders>
          </w:tcPr>
          <w:p w14:paraId="7F3FAEE0" w14:textId="24836688" w:rsidR="00E922B3" w:rsidRDefault="001645D8" w:rsidP="001645D8">
            <w:pPr>
              <w:pStyle w:val="Normal2"/>
              <w:spacing w:line="240" w:lineRule="auto"/>
              <w:ind w:left="360"/>
              <w:contextualSpacing/>
            </w:pPr>
            <w:r>
              <w:t>Median platelet count, mm</w:t>
            </w:r>
            <w:r>
              <w:rPr>
                <w:vertAlign w:val="superscript"/>
              </w:rPr>
              <w:t>-3</w:t>
            </w:r>
            <w:r>
              <w:t xml:space="preserve"> (range)</w:t>
            </w:r>
          </w:p>
        </w:tc>
        <w:tc>
          <w:tcPr>
            <w:tcW w:w="3150" w:type="dxa"/>
            <w:tcBorders>
              <w:top w:val="single" w:sz="4" w:space="0" w:color="808080" w:themeColor="background1" w:themeShade="80"/>
              <w:bottom w:val="single" w:sz="4" w:space="0" w:color="808080" w:themeColor="background1" w:themeShade="80"/>
            </w:tcBorders>
          </w:tcPr>
          <w:p w14:paraId="4924D284" w14:textId="5A022506" w:rsidR="00E922B3" w:rsidRDefault="001645D8" w:rsidP="001645D8">
            <w:pPr>
              <w:pStyle w:val="Normal2"/>
              <w:spacing w:line="240" w:lineRule="auto"/>
              <w:contextualSpacing/>
            </w:pPr>
            <w:r>
              <w:t>199,000 (88,000–337,000)</w:t>
            </w:r>
          </w:p>
        </w:tc>
      </w:tr>
      <w:tr w:rsidR="004B5024" w14:paraId="6F8A10AD" w14:textId="77777777" w:rsidTr="00DB71BF">
        <w:tc>
          <w:tcPr>
            <w:tcW w:w="4788" w:type="dxa"/>
            <w:tcBorders>
              <w:top w:val="single" w:sz="4" w:space="0" w:color="808080" w:themeColor="background1" w:themeShade="80"/>
              <w:bottom w:val="single" w:sz="4" w:space="0" w:color="808080" w:themeColor="background1" w:themeShade="80"/>
            </w:tcBorders>
          </w:tcPr>
          <w:p w14:paraId="631C9F9C" w14:textId="48573EBD" w:rsidR="004B5024" w:rsidRPr="004B5024" w:rsidRDefault="004B5024" w:rsidP="001645D8">
            <w:pPr>
              <w:pStyle w:val="Normal2"/>
              <w:spacing w:line="240" w:lineRule="auto"/>
              <w:ind w:left="360"/>
              <w:contextualSpacing/>
            </w:pPr>
            <w:r>
              <w:t>Nadir platelet count &lt;100,000 mm</w:t>
            </w:r>
            <w:r>
              <w:rPr>
                <w:vertAlign w:val="superscript"/>
              </w:rPr>
              <w:t>-3</w:t>
            </w:r>
            <w:r>
              <w:t xml:space="preserve"> (%)</w:t>
            </w:r>
          </w:p>
        </w:tc>
        <w:tc>
          <w:tcPr>
            <w:tcW w:w="3150" w:type="dxa"/>
            <w:tcBorders>
              <w:top w:val="single" w:sz="4" w:space="0" w:color="808080" w:themeColor="background1" w:themeShade="80"/>
              <w:bottom w:val="single" w:sz="4" w:space="0" w:color="808080" w:themeColor="background1" w:themeShade="80"/>
            </w:tcBorders>
          </w:tcPr>
          <w:p w14:paraId="5C2416C3" w14:textId="6135C37E" w:rsidR="004B5024" w:rsidRDefault="004B5024" w:rsidP="001645D8">
            <w:pPr>
              <w:pStyle w:val="Normal2"/>
              <w:spacing w:line="240" w:lineRule="auto"/>
              <w:contextualSpacing/>
            </w:pPr>
            <w:r>
              <w:t>8 (19)</w:t>
            </w:r>
          </w:p>
        </w:tc>
      </w:tr>
      <w:tr w:rsidR="001645D8" w14:paraId="2D7A38E3" w14:textId="77777777" w:rsidTr="00DB71BF">
        <w:tc>
          <w:tcPr>
            <w:tcW w:w="4788" w:type="dxa"/>
            <w:tcBorders>
              <w:top w:val="single" w:sz="4" w:space="0" w:color="808080" w:themeColor="background1" w:themeShade="80"/>
              <w:bottom w:val="single" w:sz="4" w:space="0" w:color="808080" w:themeColor="background1" w:themeShade="80"/>
            </w:tcBorders>
          </w:tcPr>
          <w:p w14:paraId="7021B53C" w14:textId="4BDAF730" w:rsidR="001645D8" w:rsidRDefault="001645D8" w:rsidP="001645D8">
            <w:pPr>
              <w:pStyle w:val="Normal2"/>
              <w:spacing w:line="240" w:lineRule="auto"/>
              <w:ind w:left="360"/>
              <w:contextualSpacing/>
            </w:pPr>
            <w:r>
              <w:t>Median white cell count, mm</w:t>
            </w:r>
            <w:r>
              <w:rPr>
                <w:vertAlign w:val="superscript"/>
              </w:rPr>
              <w:t>-3</w:t>
            </w:r>
            <w:r>
              <w:t xml:space="preserve"> (range)</w:t>
            </w:r>
          </w:p>
        </w:tc>
        <w:tc>
          <w:tcPr>
            <w:tcW w:w="3150" w:type="dxa"/>
            <w:tcBorders>
              <w:top w:val="single" w:sz="4" w:space="0" w:color="808080" w:themeColor="background1" w:themeShade="80"/>
              <w:bottom w:val="single" w:sz="4" w:space="0" w:color="808080" w:themeColor="background1" w:themeShade="80"/>
            </w:tcBorders>
          </w:tcPr>
          <w:p w14:paraId="5832BC9A" w14:textId="09B03EEF" w:rsidR="001645D8" w:rsidRDefault="001645D8" w:rsidP="001645D8">
            <w:pPr>
              <w:pStyle w:val="Normal2"/>
              <w:spacing w:line="240" w:lineRule="auto"/>
              <w:contextualSpacing/>
            </w:pPr>
            <w:r>
              <w:t>8,140 (3,030–16,120)</w:t>
            </w:r>
          </w:p>
        </w:tc>
      </w:tr>
      <w:tr w:rsidR="001645D8" w14:paraId="5A314E1D" w14:textId="77777777" w:rsidTr="00DB71BF">
        <w:tc>
          <w:tcPr>
            <w:tcW w:w="4788" w:type="dxa"/>
            <w:tcBorders>
              <w:top w:val="single" w:sz="4" w:space="0" w:color="808080" w:themeColor="background1" w:themeShade="80"/>
              <w:bottom w:val="single" w:sz="4" w:space="0" w:color="808080" w:themeColor="background1" w:themeShade="80"/>
            </w:tcBorders>
          </w:tcPr>
          <w:p w14:paraId="5D8FD6D1" w14:textId="14A1AFB5" w:rsidR="001645D8" w:rsidRDefault="00114E00" w:rsidP="00114E00">
            <w:pPr>
              <w:pStyle w:val="Normal2"/>
              <w:spacing w:line="240" w:lineRule="auto"/>
              <w:ind w:left="360"/>
              <w:contextualSpacing/>
            </w:pPr>
            <w:r>
              <w:t>Median monocyte % of WBCs (range)</w:t>
            </w:r>
          </w:p>
        </w:tc>
        <w:tc>
          <w:tcPr>
            <w:tcW w:w="3150" w:type="dxa"/>
            <w:tcBorders>
              <w:top w:val="single" w:sz="4" w:space="0" w:color="808080" w:themeColor="background1" w:themeShade="80"/>
              <w:bottom w:val="single" w:sz="4" w:space="0" w:color="808080" w:themeColor="background1" w:themeShade="80"/>
            </w:tcBorders>
          </w:tcPr>
          <w:p w14:paraId="7230EE42" w14:textId="33FE403F" w:rsidR="001645D8" w:rsidRDefault="00114E00" w:rsidP="00E922B3">
            <w:pPr>
              <w:pStyle w:val="Normal2"/>
              <w:spacing w:line="240" w:lineRule="auto"/>
              <w:contextualSpacing/>
            </w:pPr>
            <w:r>
              <w:t>8.9 (4.1–14.6)</w:t>
            </w:r>
          </w:p>
        </w:tc>
      </w:tr>
      <w:tr w:rsidR="001645D8" w14:paraId="7ADC1FBF" w14:textId="77777777" w:rsidTr="00DB71BF">
        <w:tc>
          <w:tcPr>
            <w:tcW w:w="4788" w:type="dxa"/>
            <w:tcBorders>
              <w:top w:val="single" w:sz="4" w:space="0" w:color="808080" w:themeColor="background1" w:themeShade="80"/>
              <w:bottom w:val="single" w:sz="4" w:space="0" w:color="auto"/>
            </w:tcBorders>
          </w:tcPr>
          <w:p w14:paraId="3E8FE3AF" w14:textId="68CEFC0D" w:rsidR="001645D8" w:rsidRDefault="00114E00" w:rsidP="001645D8">
            <w:pPr>
              <w:pStyle w:val="Normal2"/>
              <w:spacing w:line="240" w:lineRule="auto"/>
              <w:ind w:left="360"/>
              <w:contextualSpacing/>
            </w:pPr>
            <w:r>
              <w:t>Median lymphocyte % of WBCs (range)</w:t>
            </w:r>
          </w:p>
        </w:tc>
        <w:tc>
          <w:tcPr>
            <w:tcW w:w="3150" w:type="dxa"/>
            <w:tcBorders>
              <w:top w:val="single" w:sz="4" w:space="0" w:color="808080" w:themeColor="background1" w:themeShade="80"/>
              <w:bottom w:val="single" w:sz="4" w:space="0" w:color="auto"/>
            </w:tcBorders>
          </w:tcPr>
          <w:p w14:paraId="311E84DF" w14:textId="65CBB9BA" w:rsidR="001645D8" w:rsidRDefault="00114E00" w:rsidP="00E922B3">
            <w:pPr>
              <w:pStyle w:val="Normal2"/>
              <w:spacing w:line="240" w:lineRule="auto"/>
              <w:contextualSpacing/>
            </w:pPr>
            <w:r>
              <w:t>39.7 (10.4–66.4)</w:t>
            </w:r>
          </w:p>
        </w:tc>
      </w:tr>
      <w:tr w:rsidR="001645D8" w14:paraId="2E88F6FE" w14:textId="77777777" w:rsidTr="00DB71BF">
        <w:tc>
          <w:tcPr>
            <w:tcW w:w="4788" w:type="dxa"/>
            <w:tcBorders>
              <w:bottom w:val="single" w:sz="4" w:space="0" w:color="808080" w:themeColor="background1" w:themeShade="80"/>
            </w:tcBorders>
          </w:tcPr>
          <w:p w14:paraId="45D07F68" w14:textId="0D11283F" w:rsidR="001645D8" w:rsidRDefault="00114E00" w:rsidP="00114E00">
            <w:pPr>
              <w:pStyle w:val="Normal2"/>
              <w:spacing w:line="240" w:lineRule="auto"/>
              <w:contextualSpacing/>
            </w:pPr>
            <w:r>
              <w:t>Laboratory values at convalescent timepoint</w:t>
            </w:r>
          </w:p>
        </w:tc>
        <w:tc>
          <w:tcPr>
            <w:tcW w:w="3150" w:type="dxa"/>
            <w:tcBorders>
              <w:bottom w:val="single" w:sz="4" w:space="0" w:color="808080" w:themeColor="background1" w:themeShade="80"/>
            </w:tcBorders>
          </w:tcPr>
          <w:p w14:paraId="6AB4A0C8" w14:textId="77777777" w:rsidR="001645D8" w:rsidRDefault="001645D8" w:rsidP="00E922B3">
            <w:pPr>
              <w:pStyle w:val="Normal2"/>
              <w:spacing w:line="240" w:lineRule="auto"/>
              <w:contextualSpacing/>
            </w:pPr>
          </w:p>
        </w:tc>
      </w:tr>
      <w:tr w:rsidR="001645D8" w14:paraId="7DBAC8AB" w14:textId="77777777" w:rsidTr="00DB71BF">
        <w:tc>
          <w:tcPr>
            <w:tcW w:w="4788" w:type="dxa"/>
            <w:tcBorders>
              <w:top w:val="single" w:sz="4" w:space="0" w:color="808080" w:themeColor="background1" w:themeShade="80"/>
              <w:bottom w:val="single" w:sz="4" w:space="0" w:color="808080" w:themeColor="background1" w:themeShade="80"/>
            </w:tcBorders>
          </w:tcPr>
          <w:p w14:paraId="01C7DE89" w14:textId="2FBA2DF5" w:rsidR="001645D8" w:rsidRDefault="00114E00" w:rsidP="00114E00">
            <w:pPr>
              <w:pStyle w:val="Normal2"/>
              <w:spacing w:line="240" w:lineRule="auto"/>
              <w:ind w:left="360"/>
              <w:contextualSpacing/>
            </w:pPr>
            <w:r>
              <w:t>Days post symptom onset, mean ± SD</w:t>
            </w:r>
          </w:p>
        </w:tc>
        <w:tc>
          <w:tcPr>
            <w:tcW w:w="3150" w:type="dxa"/>
            <w:tcBorders>
              <w:top w:val="single" w:sz="4" w:space="0" w:color="808080" w:themeColor="background1" w:themeShade="80"/>
              <w:bottom w:val="single" w:sz="4" w:space="0" w:color="808080" w:themeColor="background1" w:themeShade="80"/>
            </w:tcBorders>
          </w:tcPr>
          <w:p w14:paraId="6BB0EE81" w14:textId="2FD0BC70" w:rsidR="001645D8" w:rsidRDefault="00DF7386" w:rsidP="00E922B3">
            <w:pPr>
              <w:pStyle w:val="Normal2"/>
              <w:spacing w:line="240" w:lineRule="auto"/>
              <w:contextualSpacing/>
            </w:pPr>
            <w:r>
              <w:t>15.7 ± 0.6</w:t>
            </w:r>
          </w:p>
        </w:tc>
      </w:tr>
      <w:tr w:rsidR="001645D8" w14:paraId="3C94C714" w14:textId="77777777" w:rsidTr="00DB71BF">
        <w:tc>
          <w:tcPr>
            <w:tcW w:w="4788" w:type="dxa"/>
            <w:tcBorders>
              <w:top w:val="single" w:sz="4" w:space="0" w:color="808080" w:themeColor="background1" w:themeShade="80"/>
              <w:bottom w:val="single" w:sz="4" w:space="0" w:color="auto"/>
            </w:tcBorders>
          </w:tcPr>
          <w:p w14:paraId="17BC7647" w14:textId="78A628E7" w:rsidR="001645D8" w:rsidRDefault="00DF7386" w:rsidP="00DF7386">
            <w:pPr>
              <w:pStyle w:val="Normal2"/>
              <w:spacing w:line="240" w:lineRule="auto"/>
              <w:ind w:left="360"/>
              <w:contextualSpacing/>
            </w:pPr>
            <w:r>
              <w:t>Median CHIKV IgG Ab titer</w:t>
            </w:r>
            <w:r w:rsidR="005255E3">
              <w:t>,</w:t>
            </w:r>
            <w:r>
              <w:t xml:space="preserve"> dilution</w:t>
            </w:r>
            <w:r w:rsidR="001144CD">
              <w:t>s</w:t>
            </w:r>
            <w:r>
              <w:t xml:space="preserve"> (range)</w:t>
            </w:r>
          </w:p>
        </w:tc>
        <w:tc>
          <w:tcPr>
            <w:tcW w:w="3150" w:type="dxa"/>
            <w:tcBorders>
              <w:top w:val="single" w:sz="4" w:space="0" w:color="808080" w:themeColor="background1" w:themeShade="80"/>
              <w:bottom w:val="single" w:sz="4" w:space="0" w:color="auto"/>
            </w:tcBorders>
          </w:tcPr>
          <w:p w14:paraId="3412495A" w14:textId="007CCF82" w:rsidR="001645D8" w:rsidRDefault="00DF7386" w:rsidP="00E922B3">
            <w:pPr>
              <w:pStyle w:val="Normal2"/>
              <w:spacing w:line="240" w:lineRule="auto"/>
              <w:contextualSpacing/>
            </w:pPr>
            <w:r>
              <w:t>1,458 (232–7,794)</w:t>
            </w:r>
          </w:p>
        </w:tc>
      </w:tr>
      <w:tr w:rsidR="001645D8" w14:paraId="30311137" w14:textId="77777777" w:rsidTr="00DB71BF">
        <w:tc>
          <w:tcPr>
            <w:tcW w:w="4788" w:type="dxa"/>
            <w:tcBorders>
              <w:bottom w:val="single" w:sz="4" w:space="0" w:color="808080" w:themeColor="background1" w:themeShade="80"/>
            </w:tcBorders>
          </w:tcPr>
          <w:p w14:paraId="1C2DCA36" w14:textId="7FE55707" w:rsidR="001645D8" w:rsidRPr="00735502" w:rsidRDefault="00DF7386" w:rsidP="00E922B3">
            <w:pPr>
              <w:pStyle w:val="Normal2"/>
              <w:spacing w:line="240" w:lineRule="auto"/>
              <w:contextualSpacing/>
            </w:pPr>
            <w:r>
              <w:t>Severity c</w:t>
            </w:r>
            <w:r w:rsidR="001645D8">
              <w:t>ategorization</w:t>
            </w:r>
            <w:r w:rsidR="00735502">
              <w:rPr>
                <w:vertAlign w:val="superscript"/>
              </w:rPr>
              <w:t>a</w:t>
            </w:r>
          </w:p>
        </w:tc>
        <w:tc>
          <w:tcPr>
            <w:tcW w:w="3150" w:type="dxa"/>
            <w:tcBorders>
              <w:bottom w:val="single" w:sz="4" w:space="0" w:color="808080" w:themeColor="background1" w:themeShade="80"/>
            </w:tcBorders>
          </w:tcPr>
          <w:p w14:paraId="23B34A2B" w14:textId="77777777" w:rsidR="001645D8" w:rsidRDefault="001645D8" w:rsidP="00E922B3">
            <w:pPr>
              <w:pStyle w:val="Normal2"/>
              <w:spacing w:line="240" w:lineRule="auto"/>
              <w:contextualSpacing/>
            </w:pPr>
          </w:p>
        </w:tc>
      </w:tr>
      <w:tr w:rsidR="001645D8" w14:paraId="60D1EBBE" w14:textId="77777777" w:rsidTr="00DB71BF">
        <w:tc>
          <w:tcPr>
            <w:tcW w:w="4788" w:type="dxa"/>
            <w:tcBorders>
              <w:top w:val="single" w:sz="4" w:space="0" w:color="808080" w:themeColor="background1" w:themeShade="80"/>
              <w:bottom w:val="single" w:sz="4" w:space="0" w:color="808080" w:themeColor="background1" w:themeShade="80"/>
            </w:tcBorders>
          </w:tcPr>
          <w:p w14:paraId="3A4F5E9D" w14:textId="27B1800D" w:rsidR="001645D8" w:rsidRDefault="00DF7386" w:rsidP="00DF7386">
            <w:pPr>
              <w:pStyle w:val="Normal2"/>
              <w:spacing w:line="240" w:lineRule="auto"/>
              <w:ind w:left="360"/>
              <w:contextualSpacing/>
            </w:pPr>
            <w:r>
              <w:t>Severe (%)</w:t>
            </w:r>
          </w:p>
        </w:tc>
        <w:tc>
          <w:tcPr>
            <w:tcW w:w="3150" w:type="dxa"/>
            <w:tcBorders>
              <w:top w:val="single" w:sz="4" w:space="0" w:color="808080" w:themeColor="background1" w:themeShade="80"/>
              <w:bottom w:val="single" w:sz="4" w:space="0" w:color="808080" w:themeColor="background1" w:themeShade="80"/>
            </w:tcBorders>
          </w:tcPr>
          <w:p w14:paraId="11ED89F3" w14:textId="0B7D5C4F" w:rsidR="001645D8" w:rsidRDefault="00DF7386" w:rsidP="00E922B3">
            <w:pPr>
              <w:pStyle w:val="Normal2"/>
              <w:spacing w:line="240" w:lineRule="auto"/>
              <w:contextualSpacing/>
            </w:pPr>
            <w:r>
              <w:t>21 (50)</w:t>
            </w:r>
          </w:p>
        </w:tc>
      </w:tr>
      <w:tr w:rsidR="001645D8" w14:paraId="6A6EBFDE" w14:textId="77777777" w:rsidTr="00DB71BF">
        <w:tc>
          <w:tcPr>
            <w:tcW w:w="4788" w:type="dxa"/>
            <w:tcBorders>
              <w:top w:val="single" w:sz="4" w:space="0" w:color="808080" w:themeColor="background1" w:themeShade="80"/>
            </w:tcBorders>
          </w:tcPr>
          <w:p w14:paraId="68BD2894" w14:textId="6B0E7D79" w:rsidR="001645D8" w:rsidRDefault="00DF7386" w:rsidP="00DF7386">
            <w:pPr>
              <w:pStyle w:val="Normal2"/>
              <w:spacing w:line="240" w:lineRule="auto"/>
              <w:ind w:left="360"/>
              <w:contextualSpacing/>
            </w:pPr>
            <w:r>
              <w:t>Non-severe (%)</w:t>
            </w:r>
          </w:p>
        </w:tc>
        <w:tc>
          <w:tcPr>
            <w:tcW w:w="3150" w:type="dxa"/>
            <w:tcBorders>
              <w:top w:val="single" w:sz="4" w:space="0" w:color="808080" w:themeColor="background1" w:themeShade="80"/>
            </w:tcBorders>
          </w:tcPr>
          <w:p w14:paraId="3BCAB42C" w14:textId="4D796353" w:rsidR="001645D8" w:rsidRDefault="00DF7386" w:rsidP="00E922B3">
            <w:pPr>
              <w:pStyle w:val="Normal2"/>
              <w:spacing w:line="240" w:lineRule="auto"/>
              <w:contextualSpacing/>
            </w:pPr>
            <w:r>
              <w:t>21</w:t>
            </w:r>
            <w:r w:rsidR="004A4FB5">
              <w:t xml:space="preserve"> (50)</w:t>
            </w:r>
          </w:p>
        </w:tc>
      </w:tr>
    </w:tbl>
    <w:p w14:paraId="47C4EBF9" w14:textId="77777777" w:rsidR="004173D8" w:rsidRDefault="004173D8" w:rsidP="00C961E5">
      <w:pPr>
        <w:pStyle w:val="Normal2"/>
        <w:contextualSpacing/>
        <w:divId w:val="1194727850"/>
        <w:rPr>
          <w:vertAlign w:val="superscript"/>
        </w:rPr>
      </w:pPr>
    </w:p>
    <w:p w14:paraId="623C54AB" w14:textId="77777777" w:rsidR="000D7773" w:rsidRDefault="00735502" w:rsidP="00C961E5">
      <w:pPr>
        <w:pStyle w:val="Normal2"/>
        <w:contextualSpacing/>
        <w:divId w:val="1194727850"/>
      </w:pPr>
      <w:r>
        <w:rPr>
          <w:vertAlign w:val="superscript"/>
        </w:rPr>
        <w:t>a</w:t>
      </w:r>
      <w:r w:rsidR="004173D8">
        <w:t>Cases were categorized as severe if the patient had either a peak fever of &gt;38.5°C or a nadir platelet count of &lt;100,000 mm</w:t>
      </w:r>
      <w:r w:rsidR="004173D8">
        <w:rPr>
          <w:vertAlign w:val="superscript"/>
        </w:rPr>
        <w:t>-3</w:t>
      </w:r>
      <w:r w:rsidR="004173D8">
        <w:t>.</w:t>
      </w:r>
    </w:p>
    <w:p w14:paraId="09B6D2C0" w14:textId="0E692F82" w:rsidR="00933ECE" w:rsidRDefault="00F80619" w:rsidP="00933ECE">
      <w:pPr>
        <w:pStyle w:val="Normal2"/>
        <w:contextualSpacing/>
        <w:divId w:val="1194727850"/>
      </w:pPr>
      <w:r>
        <w:t>Abbreviation</w:t>
      </w:r>
      <w:r w:rsidR="00735502">
        <w:t>s</w:t>
      </w:r>
      <w:r w:rsidR="00CA0B7E">
        <w:t>:</w:t>
      </w:r>
      <w:r>
        <w:t xml:space="preserve"> </w:t>
      </w:r>
      <w:r w:rsidR="00735502">
        <w:t>WBC, white blood cell; CHIKV, chikungunya virus; IgG, immunoglobulin G; Ab, antibody.</w:t>
      </w:r>
      <w:r w:rsidR="00933ECE">
        <w:br w:type="page"/>
      </w:r>
    </w:p>
    <w:p w14:paraId="102D351B" w14:textId="380AE414" w:rsidR="00C961E5" w:rsidRPr="00933ECE" w:rsidRDefault="00933ECE" w:rsidP="00C961E5">
      <w:pPr>
        <w:pStyle w:val="Normal2"/>
        <w:contextualSpacing/>
        <w:divId w:val="1194727850"/>
        <w:rPr>
          <w:b/>
        </w:rPr>
      </w:pPr>
      <w:r>
        <w:rPr>
          <w:b/>
        </w:rPr>
        <w:t>Table 2.</w:t>
      </w:r>
      <w:r w:rsidR="008A4ED7">
        <w:rPr>
          <w:b/>
        </w:rPr>
        <w:t xml:space="preserve"> </w:t>
      </w:r>
      <w:r w:rsidR="00DB71BF">
        <w:rPr>
          <w:b/>
        </w:rPr>
        <w:t>Gene set enrich</w:t>
      </w:r>
      <w:r w:rsidR="006166A9">
        <w:rPr>
          <w:b/>
        </w:rPr>
        <w:t>ment analysis of DET signatures</w:t>
      </w:r>
      <w:r w:rsidR="000306B4">
        <w:rPr>
          <w:b/>
        </w:rPr>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96"/>
        <w:gridCol w:w="1501"/>
        <w:gridCol w:w="2321"/>
        <w:gridCol w:w="990"/>
        <w:gridCol w:w="986"/>
        <w:gridCol w:w="937"/>
        <w:gridCol w:w="1245"/>
      </w:tblGrid>
      <w:tr w:rsidR="00B8357E" w:rsidRPr="006166A9" w14:paraId="0AFA8534" w14:textId="55C6A27D" w:rsidTr="00690F9C">
        <w:trPr>
          <w:divId w:val="1194727850"/>
          <w:trHeight w:val="440"/>
        </w:trPr>
        <w:tc>
          <w:tcPr>
            <w:tcW w:w="1596" w:type="dxa"/>
            <w:tcBorders>
              <w:bottom w:val="single" w:sz="4" w:space="0" w:color="auto"/>
            </w:tcBorders>
            <w:shd w:val="clear" w:color="auto" w:fill="D9D9D9" w:themeFill="background1" w:themeFillShade="D9"/>
            <w:vAlign w:val="bottom"/>
          </w:tcPr>
          <w:p w14:paraId="174BB621" w14:textId="198958A7" w:rsidR="00302F73" w:rsidRPr="00243EB4" w:rsidRDefault="006166A9" w:rsidP="00243EB4">
            <w:pPr>
              <w:pStyle w:val="Normal2"/>
              <w:spacing w:line="240" w:lineRule="auto"/>
              <w:contextualSpacing/>
              <w:rPr>
                <w:b/>
                <w:sz w:val="18"/>
              </w:rPr>
            </w:pPr>
            <w:r>
              <w:rPr>
                <w:b/>
                <w:sz w:val="18"/>
              </w:rPr>
              <w:t>Gene set</w:t>
            </w:r>
            <w:r w:rsidR="003E4D33">
              <w:rPr>
                <w:b/>
                <w:sz w:val="18"/>
                <w:vertAlign w:val="superscript"/>
              </w:rPr>
              <w:t>a</w:t>
            </w:r>
            <w:r w:rsidR="00243EB4">
              <w:rPr>
                <w:b/>
                <w:sz w:val="18"/>
                <w:vertAlign w:val="superscript"/>
              </w:rPr>
              <w:br/>
            </w:r>
            <w:r w:rsidR="00243EB4" w:rsidRPr="00E96194">
              <w:rPr>
                <w:b/>
                <w:sz w:val="18"/>
              </w:rPr>
              <w:t>(# genes)</w:t>
            </w:r>
          </w:p>
        </w:tc>
        <w:tc>
          <w:tcPr>
            <w:tcW w:w="1501" w:type="dxa"/>
            <w:tcBorders>
              <w:bottom w:val="single" w:sz="4" w:space="0" w:color="auto"/>
            </w:tcBorders>
            <w:shd w:val="clear" w:color="auto" w:fill="D9D9D9" w:themeFill="background1" w:themeFillShade="D9"/>
            <w:vAlign w:val="bottom"/>
          </w:tcPr>
          <w:p w14:paraId="4E96D1C6" w14:textId="1EB70EE4" w:rsidR="00302F73" w:rsidRPr="006166A9" w:rsidRDefault="00061C38" w:rsidP="006166A9">
            <w:pPr>
              <w:pStyle w:val="Normal2"/>
              <w:spacing w:line="240" w:lineRule="auto"/>
              <w:contextualSpacing/>
              <w:rPr>
                <w:b/>
                <w:sz w:val="18"/>
              </w:rPr>
            </w:pPr>
            <w:r w:rsidRPr="006166A9">
              <w:rPr>
                <w:b/>
                <w:sz w:val="18"/>
              </w:rPr>
              <w:t>Annotation set</w:t>
            </w:r>
          </w:p>
        </w:tc>
        <w:tc>
          <w:tcPr>
            <w:tcW w:w="2321" w:type="dxa"/>
            <w:tcBorders>
              <w:bottom w:val="single" w:sz="4" w:space="0" w:color="auto"/>
            </w:tcBorders>
            <w:shd w:val="clear" w:color="auto" w:fill="D9D9D9" w:themeFill="background1" w:themeFillShade="D9"/>
            <w:vAlign w:val="bottom"/>
          </w:tcPr>
          <w:p w14:paraId="4B38FBCD" w14:textId="6EB84063" w:rsidR="00302F73" w:rsidRPr="006166A9" w:rsidRDefault="00302F73" w:rsidP="006166A9">
            <w:pPr>
              <w:pStyle w:val="Normal2"/>
              <w:spacing w:line="240" w:lineRule="auto"/>
              <w:contextualSpacing/>
              <w:rPr>
                <w:b/>
                <w:sz w:val="18"/>
              </w:rPr>
            </w:pPr>
            <w:r w:rsidRPr="006166A9">
              <w:rPr>
                <w:b/>
                <w:sz w:val="18"/>
              </w:rPr>
              <w:t>Term</w:t>
            </w:r>
          </w:p>
        </w:tc>
        <w:tc>
          <w:tcPr>
            <w:tcW w:w="990" w:type="dxa"/>
            <w:tcBorders>
              <w:bottom w:val="single" w:sz="4" w:space="0" w:color="auto"/>
            </w:tcBorders>
            <w:shd w:val="clear" w:color="auto" w:fill="D9D9D9" w:themeFill="background1" w:themeFillShade="D9"/>
            <w:vAlign w:val="bottom"/>
          </w:tcPr>
          <w:p w14:paraId="669C3B7C" w14:textId="16497249" w:rsidR="00302F73" w:rsidRPr="006166A9" w:rsidRDefault="00302F73" w:rsidP="006166A9">
            <w:pPr>
              <w:pStyle w:val="Normal2"/>
              <w:spacing w:line="240" w:lineRule="auto"/>
              <w:contextualSpacing/>
              <w:rPr>
                <w:b/>
                <w:sz w:val="18"/>
              </w:rPr>
            </w:pPr>
            <w:r w:rsidRPr="006166A9">
              <w:rPr>
                <w:b/>
                <w:sz w:val="18"/>
              </w:rPr>
              <w:t>Overlap</w:t>
            </w:r>
          </w:p>
        </w:tc>
        <w:tc>
          <w:tcPr>
            <w:tcW w:w="986" w:type="dxa"/>
            <w:tcBorders>
              <w:bottom w:val="single" w:sz="4" w:space="0" w:color="auto"/>
            </w:tcBorders>
            <w:shd w:val="clear" w:color="auto" w:fill="D9D9D9" w:themeFill="background1" w:themeFillShade="D9"/>
            <w:vAlign w:val="bottom"/>
          </w:tcPr>
          <w:p w14:paraId="4FDFF78B" w14:textId="44EC0A0E" w:rsidR="00302F73" w:rsidRPr="006166A9" w:rsidRDefault="00E362A5" w:rsidP="003E4D33">
            <w:pPr>
              <w:pStyle w:val="Normal2"/>
              <w:spacing w:line="240" w:lineRule="auto"/>
              <w:contextualSpacing/>
              <w:rPr>
                <w:b/>
                <w:sz w:val="18"/>
              </w:rPr>
            </w:pPr>
            <w:r>
              <w:rPr>
                <w:b/>
                <w:i/>
                <w:sz w:val="18"/>
              </w:rPr>
              <w:t>q</w:t>
            </w:r>
            <w:r>
              <w:rPr>
                <w:b/>
                <w:sz w:val="18"/>
              </w:rPr>
              <w:t xml:space="preserve"> </w:t>
            </w:r>
            <w:r w:rsidR="00302F73" w:rsidRPr="006166A9">
              <w:rPr>
                <w:b/>
                <w:sz w:val="18"/>
              </w:rPr>
              <w:t>value</w:t>
            </w:r>
            <w:r w:rsidR="003E4D33">
              <w:rPr>
                <w:b/>
                <w:sz w:val="18"/>
                <w:vertAlign w:val="superscript"/>
              </w:rPr>
              <w:t>b</w:t>
            </w:r>
          </w:p>
        </w:tc>
        <w:tc>
          <w:tcPr>
            <w:tcW w:w="937" w:type="dxa"/>
            <w:tcBorders>
              <w:bottom w:val="single" w:sz="4" w:space="0" w:color="auto"/>
            </w:tcBorders>
            <w:shd w:val="clear" w:color="auto" w:fill="D9D9D9" w:themeFill="background1" w:themeFillShade="D9"/>
            <w:vAlign w:val="bottom"/>
          </w:tcPr>
          <w:p w14:paraId="1EE6ABD1" w14:textId="314FB758" w:rsidR="00302F73" w:rsidRPr="006166A9" w:rsidRDefault="00302F73" w:rsidP="006166A9">
            <w:pPr>
              <w:pStyle w:val="Normal2"/>
              <w:spacing w:line="240" w:lineRule="auto"/>
              <w:contextualSpacing/>
              <w:rPr>
                <w:b/>
                <w:sz w:val="18"/>
              </w:rPr>
            </w:pPr>
            <w:r w:rsidRPr="006166A9">
              <w:rPr>
                <w:b/>
                <w:sz w:val="18"/>
              </w:rPr>
              <w:t>Z-score</w:t>
            </w:r>
          </w:p>
        </w:tc>
        <w:tc>
          <w:tcPr>
            <w:tcW w:w="1245" w:type="dxa"/>
            <w:tcBorders>
              <w:bottom w:val="single" w:sz="4" w:space="0" w:color="auto"/>
            </w:tcBorders>
            <w:shd w:val="clear" w:color="auto" w:fill="D9D9D9" w:themeFill="background1" w:themeFillShade="D9"/>
            <w:vAlign w:val="bottom"/>
          </w:tcPr>
          <w:p w14:paraId="405472FF" w14:textId="7898330F" w:rsidR="00302F73" w:rsidRPr="00EA6EF4" w:rsidRDefault="00302F73" w:rsidP="003E4D33">
            <w:pPr>
              <w:pStyle w:val="Normal2"/>
              <w:spacing w:line="240" w:lineRule="auto"/>
              <w:contextualSpacing/>
              <w:rPr>
                <w:b/>
                <w:sz w:val="18"/>
                <w:vertAlign w:val="superscript"/>
              </w:rPr>
            </w:pPr>
            <w:r w:rsidRPr="006166A9">
              <w:rPr>
                <w:b/>
                <w:sz w:val="18"/>
              </w:rPr>
              <w:t>Combined score</w:t>
            </w:r>
            <w:r w:rsidR="003E4D33">
              <w:rPr>
                <w:b/>
                <w:sz w:val="18"/>
                <w:vertAlign w:val="superscript"/>
              </w:rPr>
              <w:t>c</w:t>
            </w:r>
          </w:p>
        </w:tc>
      </w:tr>
      <w:tr w:rsidR="00B8357E" w:rsidRPr="006166A9" w14:paraId="366F7354" w14:textId="02CC7576" w:rsidTr="00690F9C">
        <w:trPr>
          <w:divId w:val="1194727850"/>
        </w:trPr>
        <w:tc>
          <w:tcPr>
            <w:tcW w:w="1596" w:type="dxa"/>
            <w:vMerge w:val="restart"/>
          </w:tcPr>
          <w:p w14:paraId="47D4E16D" w14:textId="6C3598CA" w:rsidR="006166A9" w:rsidRPr="006166A9" w:rsidRDefault="006166A9" w:rsidP="00CD5726">
            <w:pPr>
              <w:pStyle w:val="Normal2"/>
              <w:spacing w:line="240" w:lineRule="auto"/>
              <w:contextualSpacing/>
              <w:rPr>
                <w:sz w:val="18"/>
              </w:rPr>
            </w:pPr>
            <w:r>
              <w:rPr>
                <w:sz w:val="18"/>
              </w:rPr>
              <w:t>Top 1000 DETs for timepoint</w:t>
            </w:r>
            <w:r w:rsidR="00CD5726">
              <w:rPr>
                <w:sz w:val="18"/>
              </w:rPr>
              <w:t>:</w:t>
            </w:r>
            <w:r w:rsidR="00243EB4">
              <w:rPr>
                <w:sz w:val="18"/>
              </w:rPr>
              <w:t xml:space="preserve"> acute vs. convalescent</w:t>
            </w:r>
            <w:r>
              <w:rPr>
                <w:sz w:val="18"/>
              </w:rPr>
              <w:br/>
            </w:r>
            <w:r w:rsidR="00243EB4">
              <w:rPr>
                <w:sz w:val="18"/>
              </w:rPr>
              <w:t>(593)</w:t>
            </w:r>
          </w:p>
        </w:tc>
        <w:tc>
          <w:tcPr>
            <w:tcW w:w="1501" w:type="dxa"/>
            <w:vMerge w:val="restart"/>
          </w:tcPr>
          <w:p w14:paraId="4CD8DBA7" w14:textId="661F343F" w:rsidR="006166A9" w:rsidRPr="006166A9" w:rsidRDefault="006166A9" w:rsidP="006166A9">
            <w:pPr>
              <w:pStyle w:val="Normal2"/>
              <w:spacing w:line="240" w:lineRule="auto"/>
              <w:contextualSpacing/>
              <w:rPr>
                <w:sz w:val="18"/>
              </w:rPr>
            </w:pPr>
            <w:r w:rsidRPr="006166A9">
              <w:rPr>
                <w:sz w:val="18"/>
              </w:rPr>
              <w:t>GO Biological Process 2015</w:t>
            </w:r>
          </w:p>
        </w:tc>
        <w:tc>
          <w:tcPr>
            <w:tcW w:w="2321" w:type="dxa"/>
            <w:tcBorders>
              <w:bottom w:val="single" w:sz="4" w:space="0" w:color="808080" w:themeColor="background1" w:themeShade="80"/>
            </w:tcBorders>
          </w:tcPr>
          <w:p w14:paraId="57433021" w14:textId="5E2FED40" w:rsidR="006166A9" w:rsidRPr="006166A9" w:rsidRDefault="006166A9" w:rsidP="006166A9">
            <w:pPr>
              <w:pStyle w:val="Normal2"/>
              <w:spacing w:line="240" w:lineRule="auto"/>
              <w:contextualSpacing/>
              <w:rPr>
                <w:sz w:val="18"/>
              </w:rPr>
            </w:pPr>
            <w:r w:rsidRPr="006166A9">
              <w:rPr>
                <w:sz w:val="18"/>
              </w:rPr>
              <w:t xml:space="preserve">defense response to virus </w:t>
            </w:r>
          </w:p>
        </w:tc>
        <w:tc>
          <w:tcPr>
            <w:tcW w:w="990" w:type="dxa"/>
            <w:tcBorders>
              <w:bottom w:val="single" w:sz="4" w:space="0" w:color="808080" w:themeColor="background1" w:themeShade="80"/>
            </w:tcBorders>
          </w:tcPr>
          <w:p w14:paraId="10549A8A" w14:textId="148D27C5" w:rsidR="006166A9" w:rsidRPr="006166A9" w:rsidRDefault="006166A9" w:rsidP="0079266D">
            <w:pPr>
              <w:pStyle w:val="Normal2"/>
              <w:spacing w:line="240" w:lineRule="auto"/>
              <w:contextualSpacing/>
              <w:rPr>
                <w:sz w:val="18"/>
              </w:rPr>
            </w:pPr>
            <w:r w:rsidRPr="006166A9">
              <w:rPr>
                <w:sz w:val="18"/>
              </w:rPr>
              <w:t>40/147</w:t>
            </w:r>
          </w:p>
        </w:tc>
        <w:tc>
          <w:tcPr>
            <w:tcW w:w="986" w:type="dxa"/>
            <w:tcBorders>
              <w:bottom w:val="single" w:sz="4" w:space="0" w:color="808080" w:themeColor="background1" w:themeShade="80"/>
            </w:tcBorders>
          </w:tcPr>
          <w:p w14:paraId="513DE451" w14:textId="2F0769C6" w:rsidR="006166A9" w:rsidRPr="006166A9" w:rsidRDefault="006166A9" w:rsidP="00061C38">
            <w:pPr>
              <w:pStyle w:val="Normal2"/>
              <w:spacing w:line="240" w:lineRule="auto"/>
              <w:contextualSpacing/>
              <w:rPr>
                <w:sz w:val="18"/>
              </w:rPr>
            </w:pPr>
            <w:r w:rsidRPr="006166A9">
              <w:rPr>
                <w:sz w:val="18"/>
              </w:rPr>
              <w:t>5.98e-24</w:t>
            </w:r>
          </w:p>
        </w:tc>
        <w:tc>
          <w:tcPr>
            <w:tcW w:w="937" w:type="dxa"/>
            <w:tcBorders>
              <w:bottom w:val="single" w:sz="4" w:space="0" w:color="808080" w:themeColor="background1" w:themeShade="80"/>
            </w:tcBorders>
          </w:tcPr>
          <w:p w14:paraId="2A275314" w14:textId="43B7ED98" w:rsidR="006166A9" w:rsidRPr="006166A9" w:rsidRDefault="006166A9" w:rsidP="00061C38">
            <w:pPr>
              <w:pStyle w:val="Normal2"/>
              <w:spacing w:line="240" w:lineRule="auto"/>
              <w:contextualSpacing/>
              <w:rPr>
                <w:sz w:val="18"/>
              </w:rPr>
            </w:pPr>
            <w:r w:rsidRPr="006166A9">
              <w:rPr>
                <w:sz w:val="18"/>
              </w:rPr>
              <w:t>-2.26</w:t>
            </w:r>
          </w:p>
        </w:tc>
        <w:tc>
          <w:tcPr>
            <w:tcW w:w="1245" w:type="dxa"/>
            <w:tcBorders>
              <w:bottom w:val="single" w:sz="4" w:space="0" w:color="808080" w:themeColor="background1" w:themeShade="80"/>
            </w:tcBorders>
          </w:tcPr>
          <w:p w14:paraId="78C2D4A7" w14:textId="4CA0D37F" w:rsidR="006166A9" w:rsidRPr="006166A9" w:rsidRDefault="006166A9" w:rsidP="00061C38">
            <w:pPr>
              <w:pStyle w:val="Normal2"/>
              <w:spacing w:line="240" w:lineRule="auto"/>
              <w:contextualSpacing/>
              <w:rPr>
                <w:sz w:val="18"/>
              </w:rPr>
            </w:pPr>
            <w:r w:rsidRPr="006166A9">
              <w:rPr>
                <w:sz w:val="18"/>
              </w:rPr>
              <w:t>120</w:t>
            </w:r>
          </w:p>
        </w:tc>
      </w:tr>
      <w:tr w:rsidR="00B8357E" w:rsidRPr="006166A9" w14:paraId="1DD1F37C" w14:textId="656511FD" w:rsidTr="00690F9C">
        <w:trPr>
          <w:divId w:val="1194727850"/>
        </w:trPr>
        <w:tc>
          <w:tcPr>
            <w:tcW w:w="1596" w:type="dxa"/>
            <w:vMerge/>
          </w:tcPr>
          <w:p w14:paraId="6CA8394D" w14:textId="5BB73AC8" w:rsidR="006166A9" w:rsidRPr="006166A9" w:rsidRDefault="006166A9" w:rsidP="006166A9">
            <w:pPr>
              <w:pStyle w:val="Normal2"/>
              <w:spacing w:line="240" w:lineRule="auto"/>
              <w:contextualSpacing/>
              <w:rPr>
                <w:sz w:val="18"/>
              </w:rPr>
            </w:pPr>
          </w:p>
        </w:tc>
        <w:tc>
          <w:tcPr>
            <w:tcW w:w="1501" w:type="dxa"/>
            <w:vMerge/>
          </w:tcPr>
          <w:p w14:paraId="0CAB2C5F" w14:textId="142075E9" w:rsidR="006166A9" w:rsidRPr="006166A9" w:rsidRDefault="006166A9" w:rsidP="006166A9">
            <w:pPr>
              <w:pStyle w:val="Normal2"/>
              <w:spacing w:line="240" w:lineRule="auto"/>
              <w:contextualSpacing/>
              <w:rPr>
                <w:sz w:val="18"/>
              </w:rPr>
            </w:pPr>
          </w:p>
        </w:tc>
        <w:tc>
          <w:tcPr>
            <w:tcW w:w="2321" w:type="dxa"/>
            <w:tcBorders>
              <w:top w:val="single" w:sz="4" w:space="0" w:color="808080" w:themeColor="background1" w:themeShade="80"/>
              <w:bottom w:val="single" w:sz="4" w:space="0" w:color="808080" w:themeColor="background1" w:themeShade="80"/>
            </w:tcBorders>
          </w:tcPr>
          <w:p w14:paraId="06A4DB46" w14:textId="538A8C17" w:rsidR="006166A9" w:rsidRPr="006166A9" w:rsidRDefault="006166A9" w:rsidP="006166A9">
            <w:pPr>
              <w:pStyle w:val="Normal2"/>
              <w:spacing w:line="240" w:lineRule="auto"/>
              <w:contextualSpacing/>
              <w:rPr>
                <w:sz w:val="18"/>
              </w:rPr>
            </w:pPr>
            <w:r w:rsidRPr="006166A9">
              <w:rPr>
                <w:sz w:val="18"/>
              </w:rPr>
              <w:t xml:space="preserve">response to virus </w:t>
            </w:r>
          </w:p>
        </w:tc>
        <w:tc>
          <w:tcPr>
            <w:tcW w:w="990" w:type="dxa"/>
            <w:tcBorders>
              <w:top w:val="single" w:sz="4" w:space="0" w:color="808080" w:themeColor="background1" w:themeShade="80"/>
              <w:bottom w:val="single" w:sz="4" w:space="0" w:color="808080" w:themeColor="background1" w:themeShade="80"/>
            </w:tcBorders>
          </w:tcPr>
          <w:p w14:paraId="1C2A926B" w14:textId="4B4F2485" w:rsidR="006166A9" w:rsidRPr="006166A9" w:rsidRDefault="006166A9" w:rsidP="0079266D">
            <w:pPr>
              <w:pStyle w:val="Normal2"/>
              <w:spacing w:line="240" w:lineRule="auto"/>
              <w:contextualSpacing/>
              <w:rPr>
                <w:sz w:val="18"/>
              </w:rPr>
            </w:pPr>
            <w:r w:rsidRPr="006166A9">
              <w:rPr>
                <w:sz w:val="18"/>
              </w:rPr>
              <w:t>47/250</w:t>
            </w:r>
          </w:p>
        </w:tc>
        <w:tc>
          <w:tcPr>
            <w:tcW w:w="986" w:type="dxa"/>
            <w:tcBorders>
              <w:top w:val="single" w:sz="4" w:space="0" w:color="808080" w:themeColor="background1" w:themeShade="80"/>
              <w:bottom w:val="single" w:sz="4" w:space="0" w:color="808080" w:themeColor="background1" w:themeShade="80"/>
            </w:tcBorders>
          </w:tcPr>
          <w:p w14:paraId="3FECCC24" w14:textId="0B3D2011" w:rsidR="006166A9" w:rsidRPr="006166A9" w:rsidRDefault="006166A9" w:rsidP="00061C38">
            <w:pPr>
              <w:pStyle w:val="Normal2"/>
              <w:spacing w:line="240" w:lineRule="auto"/>
              <w:contextualSpacing/>
              <w:rPr>
                <w:sz w:val="18"/>
              </w:rPr>
            </w:pPr>
            <w:r w:rsidRPr="006166A9">
              <w:rPr>
                <w:sz w:val="18"/>
              </w:rPr>
              <w:t>1.50e-21</w:t>
            </w:r>
          </w:p>
        </w:tc>
        <w:tc>
          <w:tcPr>
            <w:tcW w:w="937" w:type="dxa"/>
            <w:tcBorders>
              <w:top w:val="single" w:sz="4" w:space="0" w:color="808080" w:themeColor="background1" w:themeShade="80"/>
              <w:bottom w:val="single" w:sz="4" w:space="0" w:color="808080" w:themeColor="background1" w:themeShade="80"/>
            </w:tcBorders>
          </w:tcPr>
          <w:p w14:paraId="56ABCEF0" w14:textId="0222AE60" w:rsidR="006166A9" w:rsidRPr="006166A9" w:rsidRDefault="006166A9" w:rsidP="00061C38">
            <w:pPr>
              <w:pStyle w:val="Normal2"/>
              <w:spacing w:line="240" w:lineRule="auto"/>
              <w:contextualSpacing/>
              <w:rPr>
                <w:sz w:val="18"/>
              </w:rPr>
            </w:pPr>
            <w:r w:rsidRPr="006166A9">
              <w:rPr>
                <w:sz w:val="18"/>
              </w:rPr>
              <w:t>-2.37</w:t>
            </w:r>
          </w:p>
        </w:tc>
        <w:tc>
          <w:tcPr>
            <w:tcW w:w="1245" w:type="dxa"/>
            <w:tcBorders>
              <w:top w:val="single" w:sz="4" w:space="0" w:color="808080" w:themeColor="background1" w:themeShade="80"/>
              <w:bottom w:val="single" w:sz="4" w:space="0" w:color="808080" w:themeColor="background1" w:themeShade="80"/>
            </w:tcBorders>
          </w:tcPr>
          <w:p w14:paraId="71700979" w14:textId="78CAA4AD" w:rsidR="006166A9" w:rsidRPr="006166A9" w:rsidRDefault="006166A9" w:rsidP="00061C38">
            <w:pPr>
              <w:pStyle w:val="Normal2"/>
              <w:spacing w:line="240" w:lineRule="auto"/>
              <w:contextualSpacing/>
              <w:rPr>
                <w:sz w:val="18"/>
              </w:rPr>
            </w:pPr>
            <w:r w:rsidRPr="006166A9">
              <w:rPr>
                <w:sz w:val="18"/>
              </w:rPr>
              <w:t>114</w:t>
            </w:r>
          </w:p>
        </w:tc>
      </w:tr>
      <w:tr w:rsidR="00B8357E" w:rsidRPr="006166A9" w14:paraId="12FAD3D2" w14:textId="72285CBE" w:rsidTr="00690F9C">
        <w:trPr>
          <w:divId w:val="1194727850"/>
        </w:trPr>
        <w:tc>
          <w:tcPr>
            <w:tcW w:w="1596" w:type="dxa"/>
            <w:vMerge/>
          </w:tcPr>
          <w:p w14:paraId="1A768DA7" w14:textId="70644342" w:rsidR="006166A9" w:rsidRPr="006166A9" w:rsidRDefault="006166A9" w:rsidP="006166A9">
            <w:pPr>
              <w:pStyle w:val="Normal2"/>
              <w:spacing w:line="240" w:lineRule="auto"/>
              <w:contextualSpacing/>
              <w:rPr>
                <w:sz w:val="18"/>
              </w:rPr>
            </w:pPr>
          </w:p>
        </w:tc>
        <w:tc>
          <w:tcPr>
            <w:tcW w:w="1501" w:type="dxa"/>
            <w:vMerge/>
            <w:tcBorders>
              <w:bottom w:val="single" w:sz="4" w:space="0" w:color="808080" w:themeColor="background1" w:themeShade="80"/>
            </w:tcBorders>
          </w:tcPr>
          <w:p w14:paraId="5124FC95" w14:textId="480DB61D" w:rsidR="006166A9" w:rsidRPr="006166A9" w:rsidRDefault="006166A9" w:rsidP="006166A9">
            <w:pPr>
              <w:pStyle w:val="Normal2"/>
              <w:spacing w:line="240" w:lineRule="auto"/>
              <w:contextualSpacing/>
              <w:rPr>
                <w:sz w:val="18"/>
              </w:rPr>
            </w:pPr>
          </w:p>
        </w:tc>
        <w:tc>
          <w:tcPr>
            <w:tcW w:w="2321" w:type="dxa"/>
            <w:tcBorders>
              <w:top w:val="single" w:sz="4" w:space="0" w:color="808080" w:themeColor="background1" w:themeShade="80"/>
              <w:bottom w:val="single" w:sz="4" w:space="0" w:color="808080" w:themeColor="background1" w:themeShade="80"/>
            </w:tcBorders>
          </w:tcPr>
          <w:p w14:paraId="3470C940" w14:textId="6C677758" w:rsidR="006166A9" w:rsidRPr="006166A9" w:rsidRDefault="006166A9" w:rsidP="006166A9">
            <w:pPr>
              <w:pStyle w:val="Normal2"/>
              <w:spacing w:line="240" w:lineRule="auto"/>
              <w:contextualSpacing/>
              <w:rPr>
                <w:sz w:val="18"/>
              </w:rPr>
            </w:pPr>
            <w:r w:rsidRPr="006166A9">
              <w:rPr>
                <w:sz w:val="18"/>
              </w:rPr>
              <w:t xml:space="preserve">viral life cycle </w:t>
            </w:r>
          </w:p>
        </w:tc>
        <w:tc>
          <w:tcPr>
            <w:tcW w:w="990" w:type="dxa"/>
            <w:tcBorders>
              <w:top w:val="single" w:sz="4" w:space="0" w:color="808080" w:themeColor="background1" w:themeShade="80"/>
              <w:bottom w:val="single" w:sz="4" w:space="0" w:color="808080" w:themeColor="background1" w:themeShade="80"/>
            </w:tcBorders>
          </w:tcPr>
          <w:p w14:paraId="356C0AAE" w14:textId="700176F2" w:rsidR="006166A9" w:rsidRPr="006166A9" w:rsidRDefault="006166A9" w:rsidP="0079266D">
            <w:pPr>
              <w:pStyle w:val="Normal2"/>
              <w:spacing w:line="240" w:lineRule="auto"/>
              <w:contextualSpacing/>
              <w:rPr>
                <w:sz w:val="18"/>
              </w:rPr>
            </w:pPr>
            <w:r w:rsidRPr="006166A9">
              <w:rPr>
                <w:sz w:val="18"/>
              </w:rPr>
              <w:t>36/118</w:t>
            </w:r>
          </w:p>
        </w:tc>
        <w:tc>
          <w:tcPr>
            <w:tcW w:w="986" w:type="dxa"/>
            <w:tcBorders>
              <w:top w:val="single" w:sz="4" w:space="0" w:color="808080" w:themeColor="background1" w:themeShade="80"/>
              <w:bottom w:val="single" w:sz="4" w:space="0" w:color="808080" w:themeColor="background1" w:themeShade="80"/>
            </w:tcBorders>
          </w:tcPr>
          <w:p w14:paraId="5F4A46FF" w14:textId="61F9FF62" w:rsidR="006166A9" w:rsidRPr="006166A9" w:rsidRDefault="006166A9" w:rsidP="00061C38">
            <w:pPr>
              <w:pStyle w:val="Normal2"/>
              <w:spacing w:line="240" w:lineRule="auto"/>
              <w:contextualSpacing/>
              <w:rPr>
                <w:sz w:val="18"/>
              </w:rPr>
            </w:pPr>
            <w:r w:rsidRPr="006166A9">
              <w:rPr>
                <w:sz w:val="18"/>
              </w:rPr>
              <w:t>1.51e-23</w:t>
            </w:r>
          </w:p>
        </w:tc>
        <w:tc>
          <w:tcPr>
            <w:tcW w:w="937" w:type="dxa"/>
            <w:tcBorders>
              <w:top w:val="single" w:sz="4" w:space="0" w:color="808080" w:themeColor="background1" w:themeShade="80"/>
              <w:bottom w:val="single" w:sz="4" w:space="0" w:color="808080" w:themeColor="background1" w:themeShade="80"/>
            </w:tcBorders>
          </w:tcPr>
          <w:p w14:paraId="539C08C1" w14:textId="3A5DB23C" w:rsidR="006166A9" w:rsidRPr="006166A9" w:rsidRDefault="006166A9" w:rsidP="00061C38">
            <w:pPr>
              <w:pStyle w:val="Normal2"/>
              <w:spacing w:line="240" w:lineRule="auto"/>
              <w:contextualSpacing/>
              <w:rPr>
                <w:sz w:val="18"/>
              </w:rPr>
            </w:pPr>
            <w:r w:rsidRPr="006166A9">
              <w:rPr>
                <w:sz w:val="18"/>
              </w:rPr>
              <w:t>-2.14</w:t>
            </w:r>
          </w:p>
        </w:tc>
        <w:tc>
          <w:tcPr>
            <w:tcW w:w="1245" w:type="dxa"/>
            <w:tcBorders>
              <w:top w:val="single" w:sz="4" w:space="0" w:color="808080" w:themeColor="background1" w:themeShade="80"/>
              <w:bottom w:val="single" w:sz="4" w:space="0" w:color="808080" w:themeColor="background1" w:themeShade="80"/>
            </w:tcBorders>
          </w:tcPr>
          <w:p w14:paraId="117AD38C" w14:textId="111C6E19" w:rsidR="006166A9" w:rsidRPr="006166A9" w:rsidRDefault="006166A9" w:rsidP="00061C38">
            <w:pPr>
              <w:pStyle w:val="Normal2"/>
              <w:spacing w:line="240" w:lineRule="auto"/>
              <w:contextualSpacing/>
              <w:rPr>
                <w:sz w:val="18"/>
              </w:rPr>
            </w:pPr>
            <w:r w:rsidRPr="006166A9">
              <w:rPr>
                <w:sz w:val="18"/>
              </w:rPr>
              <w:t>112</w:t>
            </w:r>
          </w:p>
        </w:tc>
      </w:tr>
      <w:tr w:rsidR="00B8357E" w:rsidRPr="006166A9" w14:paraId="38431697" w14:textId="77777777" w:rsidTr="00690F9C">
        <w:trPr>
          <w:divId w:val="1194727850"/>
        </w:trPr>
        <w:tc>
          <w:tcPr>
            <w:tcW w:w="1596" w:type="dxa"/>
            <w:vMerge/>
          </w:tcPr>
          <w:p w14:paraId="0C68AA2A" w14:textId="77777777" w:rsidR="006166A9" w:rsidRPr="006166A9" w:rsidRDefault="006166A9" w:rsidP="006166A9">
            <w:pPr>
              <w:pStyle w:val="Normal2"/>
              <w:spacing w:line="240" w:lineRule="auto"/>
              <w:contextualSpacing/>
              <w:rPr>
                <w:sz w:val="18"/>
              </w:rPr>
            </w:pPr>
          </w:p>
        </w:tc>
        <w:tc>
          <w:tcPr>
            <w:tcW w:w="1501" w:type="dxa"/>
            <w:vMerge w:val="restart"/>
            <w:tcBorders>
              <w:top w:val="single" w:sz="4" w:space="0" w:color="808080" w:themeColor="background1" w:themeShade="80"/>
            </w:tcBorders>
          </w:tcPr>
          <w:p w14:paraId="2654BECA" w14:textId="2D8CC646" w:rsidR="006166A9" w:rsidRPr="006166A9" w:rsidRDefault="006166A9" w:rsidP="006166A9">
            <w:pPr>
              <w:pStyle w:val="Normal2"/>
              <w:spacing w:line="240" w:lineRule="auto"/>
              <w:contextualSpacing/>
              <w:rPr>
                <w:sz w:val="18"/>
              </w:rPr>
            </w:pPr>
            <w:r w:rsidRPr="006166A9">
              <w:rPr>
                <w:sz w:val="18"/>
              </w:rPr>
              <w:t>Panther 2016</w:t>
            </w:r>
          </w:p>
        </w:tc>
        <w:tc>
          <w:tcPr>
            <w:tcW w:w="2321" w:type="dxa"/>
            <w:tcBorders>
              <w:top w:val="single" w:sz="4" w:space="0" w:color="808080" w:themeColor="background1" w:themeShade="80"/>
              <w:bottom w:val="single" w:sz="4" w:space="0" w:color="808080" w:themeColor="background1" w:themeShade="80"/>
            </w:tcBorders>
          </w:tcPr>
          <w:p w14:paraId="1C280155" w14:textId="66D03C86" w:rsidR="006166A9" w:rsidRPr="006166A9" w:rsidRDefault="006166A9" w:rsidP="006166A9">
            <w:pPr>
              <w:pStyle w:val="Normal2"/>
              <w:spacing w:line="240" w:lineRule="auto"/>
              <w:contextualSpacing/>
              <w:rPr>
                <w:sz w:val="18"/>
              </w:rPr>
            </w:pPr>
            <w:r>
              <w:rPr>
                <w:sz w:val="18"/>
              </w:rPr>
              <w:t>t</w:t>
            </w:r>
            <w:r w:rsidRPr="006166A9">
              <w:rPr>
                <w:sz w:val="18"/>
              </w:rPr>
              <w:t>oll receptor signaling pathway</w:t>
            </w:r>
          </w:p>
        </w:tc>
        <w:tc>
          <w:tcPr>
            <w:tcW w:w="990" w:type="dxa"/>
            <w:tcBorders>
              <w:top w:val="single" w:sz="4" w:space="0" w:color="808080" w:themeColor="background1" w:themeShade="80"/>
              <w:bottom w:val="single" w:sz="4" w:space="0" w:color="808080" w:themeColor="background1" w:themeShade="80"/>
            </w:tcBorders>
          </w:tcPr>
          <w:p w14:paraId="45C7EB53" w14:textId="118C68EE" w:rsidR="006166A9" w:rsidRPr="006166A9" w:rsidRDefault="006166A9" w:rsidP="0079266D">
            <w:pPr>
              <w:pStyle w:val="Normal2"/>
              <w:spacing w:line="240" w:lineRule="auto"/>
              <w:contextualSpacing/>
              <w:rPr>
                <w:sz w:val="18"/>
              </w:rPr>
            </w:pPr>
            <w:r w:rsidRPr="006166A9">
              <w:rPr>
                <w:sz w:val="18"/>
              </w:rPr>
              <w:t>7/49</w:t>
            </w:r>
          </w:p>
        </w:tc>
        <w:tc>
          <w:tcPr>
            <w:tcW w:w="986" w:type="dxa"/>
            <w:tcBorders>
              <w:top w:val="single" w:sz="4" w:space="0" w:color="808080" w:themeColor="background1" w:themeShade="80"/>
              <w:bottom w:val="single" w:sz="4" w:space="0" w:color="808080" w:themeColor="background1" w:themeShade="80"/>
            </w:tcBorders>
          </w:tcPr>
          <w:p w14:paraId="219BBA01" w14:textId="2E82E1B9" w:rsidR="006166A9" w:rsidRPr="006166A9" w:rsidRDefault="006166A9" w:rsidP="00061C38">
            <w:pPr>
              <w:pStyle w:val="Normal2"/>
              <w:spacing w:line="240" w:lineRule="auto"/>
              <w:contextualSpacing/>
              <w:rPr>
                <w:sz w:val="18"/>
              </w:rPr>
            </w:pPr>
            <w:r w:rsidRPr="006166A9">
              <w:rPr>
                <w:sz w:val="18"/>
              </w:rPr>
              <w:t>0.0425</w:t>
            </w:r>
          </w:p>
        </w:tc>
        <w:tc>
          <w:tcPr>
            <w:tcW w:w="937" w:type="dxa"/>
            <w:tcBorders>
              <w:top w:val="single" w:sz="4" w:space="0" w:color="808080" w:themeColor="background1" w:themeShade="80"/>
              <w:bottom w:val="single" w:sz="4" w:space="0" w:color="808080" w:themeColor="background1" w:themeShade="80"/>
            </w:tcBorders>
          </w:tcPr>
          <w:p w14:paraId="6E3B6C96" w14:textId="16A729A7" w:rsidR="006166A9" w:rsidRPr="006166A9" w:rsidRDefault="006166A9" w:rsidP="00061C38">
            <w:pPr>
              <w:pStyle w:val="Normal2"/>
              <w:spacing w:line="240" w:lineRule="auto"/>
              <w:contextualSpacing/>
              <w:rPr>
                <w:sz w:val="18"/>
              </w:rPr>
            </w:pPr>
            <w:r w:rsidRPr="006166A9">
              <w:rPr>
                <w:sz w:val="18"/>
              </w:rPr>
              <w:t>-1.51</w:t>
            </w:r>
          </w:p>
        </w:tc>
        <w:tc>
          <w:tcPr>
            <w:tcW w:w="1245" w:type="dxa"/>
            <w:tcBorders>
              <w:top w:val="single" w:sz="4" w:space="0" w:color="808080" w:themeColor="background1" w:themeShade="80"/>
              <w:bottom w:val="single" w:sz="4" w:space="0" w:color="808080" w:themeColor="background1" w:themeShade="80"/>
            </w:tcBorders>
          </w:tcPr>
          <w:p w14:paraId="78C1A77B" w14:textId="612D9385" w:rsidR="006166A9" w:rsidRPr="006166A9" w:rsidRDefault="006166A9" w:rsidP="00061C38">
            <w:pPr>
              <w:pStyle w:val="Normal2"/>
              <w:spacing w:line="240" w:lineRule="auto"/>
              <w:contextualSpacing/>
              <w:rPr>
                <w:sz w:val="18"/>
              </w:rPr>
            </w:pPr>
            <w:r w:rsidRPr="006166A9">
              <w:rPr>
                <w:sz w:val="18"/>
              </w:rPr>
              <w:t>4.76</w:t>
            </w:r>
          </w:p>
        </w:tc>
      </w:tr>
      <w:tr w:rsidR="00B8357E" w:rsidRPr="006166A9" w14:paraId="084D3834" w14:textId="77777777" w:rsidTr="00690F9C">
        <w:trPr>
          <w:divId w:val="1194727850"/>
        </w:trPr>
        <w:tc>
          <w:tcPr>
            <w:tcW w:w="1596" w:type="dxa"/>
            <w:vMerge/>
          </w:tcPr>
          <w:p w14:paraId="5FF7901A" w14:textId="77777777" w:rsidR="006166A9" w:rsidRPr="006166A9" w:rsidRDefault="006166A9" w:rsidP="006166A9">
            <w:pPr>
              <w:pStyle w:val="Normal2"/>
              <w:spacing w:line="240" w:lineRule="auto"/>
              <w:contextualSpacing/>
              <w:rPr>
                <w:sz w:val="18"/>
              </w:rPr>
            </w:pPr>
          </w:p>
        </w:tc>
        <w:tc>
          <w:tcPr>
            <w:tcW w:w="1501" w:type="dxa"/>
            <w:vMerge/>
          </w:tcPr>
          <w:p w14:paraId="37601FB2" w14:textId="77777777" w:rsidR="006166A9" w:rsidRPr="006166A9" w:rsidRDefault="006166A9" w:rsidP="006166A9">
            <w:pPr>
              <w:pStyle w:val="Normal2"/>
              <w:spacing w:line="240" w:lineRule="auto"/>
              <w:contextualSpacing/>
              <w:rPr>
                <w:sz w:val="18"/>
              </w:rPr>
            </w:pPr>
          </w:p>
        </w:tc>
        <w:tc>
          <w:tcPr>
            <w:tcW w:w="2321" w:type="dxa"/>
            <w:tcBorders>
              <w:top w:val="single" w:sz="4" w:space="0" w:color="808080" w:themeColor="background1" w:themeShade="80"/>
              <w:bottom w:val="single" w:sz="4" w:space="0" w:color="808080" w:themeColor="background1" w:themeShade="80"/>
            </w:tcBorders>
          </w:tcPr>
          <w:p w14:paraId="7DACB8DE" w14:textId="4B279317" w:rsidR="006166A9" w:rsidRPr="006166A9" w:rsidRDefault="006166A9" w:rsidP="006166A9">
            <w:pPr>
              <w:pStyle w:val="Normal2"/>
              <w:spacing w:line="240" w:lineRule="auto"/>
              <w:contextualSpacing/>
              <w:rPr>
                <w:sz w:val="18"/>
              </w:rPr>
            </w:pPr>
            <w:r>
              <w:rPr>
                <w:sz w:val="18"/>
              </w:rPr>
              <w:t>a</w:t>
            </w:r>
            <w:r w:rsidRPr="006166A9">
              <w:rPr>
                <w:sz w:val="18"/>
              </w:rPr>
              <w:t>poptosis signaling pathway</w:t>
            </w:r>
          </w:p>
        </w:tc>
        <w:tc>
          <w:tcPr>
            <w:tcW w:w="990" w:type="dxa"/>
            <w:tcBorders>
              <w:top w:val="single" w:sz="4" w:space="0" w:color="808080" w:themeColor="background1" w:themeShade="80"/>
              <w:bottom w:val="single" w:sz="4" w:space="0" w:color="808080" w:themeColor="background1" w:themeShade="80"/>
            </w:tcBorders>
          </w:tcPr>
          <w:p w14:paraId="663D083E" w14:textId="3EA18249" w:rsidR="006166A9" w:rsidRPr="006166A9" w:rsidRDefault="006166A9" w:rsidP="0079266D">
            <w:pPr>
              <w:pStyle w:val="Normal2"/>
              <w:spacing w:line="240" w:lineRule="auto"/>
              <w:contextualSpacing/>
              <w:rPr>
                <w:sz w:val="18"/>
              </w:rPr>
            </w:pPr>
            <w:r w:rsidRPr="006166A9">
              <w:rPr>
                <w:sz w:val="18"/>
              </w:rPr>
              <w:t>8/102</w:t>
            </w:r>
          </w:p>
        </w:tc>
        <w:tc>
          <w:tcPr>
            <w:tcW w:w="986" w:type="dxa"/>
            <w:tcBorders>
              <w:top w:val="single" w:sz="4" w:space="0" w:color="808080" w:themeColor="background1" w:themeShade="80"/>
              <w:bottom w:val="single" w:sz="4" w:space="0" w:color="808080" w:themeColor="background1" w:themeShade="80"/>
            </w:tcBorders>
          </w:tcPr>
          <w:p w14:paraId="4E722C6E" w14:textId="487E57C6" w:rsidR="006166A9" w:rsidRPr="006166A9" w:rsidRDefault="006166A9" w:rsidP="00061C38">
            <w:pPr>
              <w:pStyle w:val="Normal2"/>
              <w:spacing w:line="240" w:lineRule="auto"/>
              <w:contextualSpacing/>
              <w:rPr>
                <w:sz w:val="18"/>
              </w:rPr>
            </w:pPr>
            <w:r w:rsidRPr="006166A9">
              <w:rPr>
                <w:sz w:val="18"/>
              </w:rPr>
              <w:t>0.191</w:t>
            </w:r>
          </w:p>
        </w:tc>
        <w:tc>
          <w:tcPr>
            <w:tcW w:w="937" w:type="dxa"/>
            <w:tcBorders>
              <w:top w:val="single" w:sz="4" w:space="0" w:color="808080" w:themeColor="background1" w:themeShade="80"/>
              <w:bottom w:val="single" w:sz="4" w:space="0" w:color="808080" w:themeColor="background1" w:themeShade="80"/>
            </w:tcBorders>
          </w:tcPr>
          <w:p w14:paraId="0D1F661C" w14:textId="0E1855F4" w:rsidR="006166A9" w:rsidRPr="006166A9" w:rsidRDefault="006166A9" w:rsidP="00061C38">
            <w:pPr>
              <w:pStyle w:val="Normal2"/>
              <w:spacing w:line="240" w:lineRule="auto"/>
              <w:contextualSpacing/>
              <w:rPr>
                <w:sz w:val="18"/>
              </w:rPr>
            </w:pPr>
            <w:r w:rsidRPr="006166A9">
              <w:rPr>
                <w:sz w:val="18"/>
              </w:rPr>
              <w:t>-1.39</w:t>
            </w:r>
          </w:p>
        </w:tc>
        <w:tc>
          <w:tcPr>
            <w:tcW w:w="1245" w:type="dxa"/>
            <w:tcBorders>
              <w:top w:val="single" w:sz="4" w:space="0" w:color="808080" w:themeColor="background1" w:themeShade="80"/>
              <w:bottom w:val="single" w:sz="4" w:space="0" w:color="808080" w:themeColor="background1" w:themeShade="80"/>
            </w:tcBorders>
          </w:tcPr>
          <w:p w14:paraId="089CF41A" w14:textId="0A430402" w:rsidR="006166A9" w:rsidRPr="006166A9" w:rsidRDefault="006166A9" w:rsidP="00061C38">
            <w:pPr>
              <w:pStyle w:val="Normal2"/>
              <w:spacing w:line="240" w:lineRule="auto"/>
              <w:contextualSpacing/>
              <w:rPr>
                <w:sz w:val="18"/>
              </w:rPr>
            </w:pPr>
            <w:r w:rsidRPr="006166A9">
              <w:rPr>
                <w:sz w:val="18"/>
              </w:rPr>
              <w:t>2.30</w:t>
            </w:r>
          </w:p>
        </w:tc>
      </w:tr>
      <w:tr w:rsidR="00B8357E" w:rsidRPr="006166A9" w14:paraId="7F523543" w14:textId="77777777" w:rsidTr="00690F9C">
        <w:trPr>
          <w:divId w:val="1194727850"/>
        </w:trPr>
        <w:tc>
          <w:tcPr>
            <w:tcW w:w="1596" w:type="dxa"/>
            <w:vMerge/>
          </w:tcPr>
          <w:p w14:paraId="54532D72" w14:textId="77777777" w:rsidR="006166A9" w:rsidRPr="006166A9" w:rsidRDefault="006166A9" w:rsidP="006166A9">
            <w:pPr>
              <w:pStyle w:val="Normal2"/>
              <w:spacing w:line="240" w:lineRule="auto"/>
              <w:contextualSpacing/>
              <w:rPr>
                <w:sz w:val="18"/>
              </w:rPr>
            </w:pPr>
          </w:p>
        </w:tc>
        <w:tc>
          <w:tcPr>
            <w:tcW w:w="1501" w:type="dxa"/>
            <w:vMerge/>
            <w:tcBorders>
              <w:bottom w:val="single" w:sz="4" w:space="0" w:color="808080" w:themeColor="background1" w:themeShade="80"/>
            </w:tcBorders>
          </w:tcPr>
          <w:p w14:paraId="16034F60" w14:textId="77777777" w:rsidR="006166A9" w:rsidRPr="006166A9" w:rsidRDefault="006166A9" w:rsidP="006166A9">
            <w:pPr>
              <w:pStyle w:val="Normal2"/>
              <w:spacing w:line="240" w:lineRule="auto"/>
              <w:contextualSpacing/>
              <w:rPr>
                <w:sz w:val="18"/>
              </w:rPr>
            </w:pPr>
          </w:p>
        </w:tc>
        <w:tc>
          <w:tcPr>
            <w:tcW w:w="2321" w:type="dxa"/>
            <w:tcBorders>
              <w:top w:val="single" w:sz="4" w:space="0" w:color="808080" w:themeColor="background1" w:themeShade="80"/>
              <w:bottom w:val="single" w:sz="4" w:space="0" w:color="808080" w:themeColor="background1" w:themeShade="80"/>
            </w:tcBorders>
          </w:tcPr>
          <w:p w14:paraId="1808CB00" w14:textId="0B334162" w:rsidR="006166A9" w:rsidRPr="006166A9" w:rsidRDefault="006166A9" w:rsidP="006166A9">
            <w:pPr>
              <w:pStyle w:val="Normal2"/>
              <w:spacing w:line="240" w:lineRule="auto"/>
              <w:contextualSpacing/>
              <w:rPr>
                <w:sz w:val="18"/>
              </w:rPr>
            </w:pPr>
            <w:r>
              <w:rPr>
                <w:sz w:val="18"/>
              </w:rPr>
              <w:t>o</w:t>
            </w:r>
            <w:r w:rsidRPr="006166A9">
              <w:rPr>
                <w:sz w:val="18"/>
              </w:rPr>
              <w:t>xidative stress response</w:t>
            </w:r>
          </w:p>
        </w:tc>
        <w:tc>
          <w:tcPr>
            <w:tcW w:w="990" w:type="dxa"/>
            <w:tcBorders>
              <w:top w:val="single" w:sz="4" w:space="0" w:color="808080" w:themeColor="background1" w:themeShade="80"/>
              <w:bottom w:val="single" w:sz="4" w:space="0" w:color="808080" w:themeColor="background1" w:themeShade="80"/>
            </w:tcBorders>
          </w:tcPr>
          <w:p w14:paraId="24609086" w14:textId="69182333" w:rsidR="006166A9" w:rsidRPr="006166A9" w:rsidRDefault="006166A9" w:rsidP="0079266D">
            <w:pPr>
              <w:pStyle w:val="Normal2"/>
              <w:spacing w:line="240" w:lineRule="auto"/>
              <w:contextualSpacing/>
              <w:rPr>
                <w:sz w:val="18"/>
              </w:rPr>
            </w:pPr>
            <w:r w:rsidRPr="006166A9">
              <w:rPr>
                <w:sz w:val="18"/>
              </w:rPr>
              <w:t>4/24</w:t>
            </w:r>
          </w:p>
        </w:tc>
        <w:tc>
          <w:tcPr>
            <w:tcW w:w="986" w:type="dxa"/>
            <w:tcBorders>
              <w:top w:val="single" w:sz="4" w:space="0" w:color="808080" w:themeColor="background1" w:themeShade="80"/>
              <w:bottom w:val="single" w:sz="4" w:space="0" w:color="808080" w:themeColor="background1" w:themeShade="80"/>
            </w:tcBorders>
          </w:tcPr>
          <w:p w14:paraId="27953022" w14:textId="07E25D2B" w:rsidR="006166A9" w:rsidRPr="006166A9" w:rsidRDefault="006166A9" w:rsidP="00061C38">
            <w:pPr>
              <w:pStyle w:val="Normal2"/>
              <w:spacing w:line="240" w:lineRule="auto"/>
              <w:contextualSpacing/>
              <w:rPr>
                <w:sz w:val="18"/>
              </w:rPr>
            </w:pPr>
            <w:r w:rsidRPr="006166A9">
              <w:rPr>
                <w:sz w:val="18"/>
              </w:rPr>
              <w:t>0.190</w:t>
            </w:r>
          </w:p>
        </w:tc>
        <w:tc>
          <w:tcPr>
            <w:tcW w:w="937" w:type="dxa"/>
            <w:tcBorders>
              <w:top w:val="single" w:sz="4" w:space="0" w:color="808080" w:themeColor="background1" w:themeShade="80"/>
              <w:bottom w:val="single" w:sz="4" w:space="0" w:color="808080" w:themeColor="background1" w:themeShade="80"/>
            </w:tcBorders>
          </w:tcPr>
          <w:p w14:paraId="21645ED2" w14:textId="1724E7EA" w:rsidR="006166A9" w:rsidRPr="006166A9" w:rsidRDefault="006166A9" w:rsidP="00061C38">
            <w:pPr>
              <w:pStyle w:val="Normal2"/>
              <w:spacing w:line="240" w:lineRule="auto"/>
              <w:contextualSpacing/>
              <w:rPr>
                <w:sz w:val="18"/>
              </w:rPr>
            </w:pPr>
            <w:r w:rsidRPr="006166A9">
              <w:rPr>
                <w:sz w:val="18"/>
              </w:rPr>
              <w:t>-1.31</w:t>
            </w:r>
          </w:p>
        </w:tc>
        <w:tc>
          <w:tcPr>
            <w:tcW w:w="1245" w:type="dxa"/>
            <w:tcBorders>
              <w:top w:val="single" w:sz="4" w:space="0" w:color="808080" w:themeColor="background1" w:themeShade="80"/>
              <w:bottom w:val="single" w:sz="4" w:space="0" w:color="808080" w:themeColor="background1" w:themeShade="80"/>
            </w:tcBorders>
          </w:tcPr>
          <w:p w14:paraId="2296694B" w14:textId="5300C75C" w:rsidR="006166A9" w:rsidRPr="006166A9" w:rsidRDefault="006166A9" w:rsidP="00061C38">
            <w:pPr>
              <w:pStyle w:val="Normal2"/>
              <w:spacing w:line="240" w:lineRule="auto"/>
              <w:contextualSpacing/>
              <w:rPr>
                <w:sz w:val="18"/>
              </w:rPr>
            </w:pPr>
            <w:r w:rsidRPr="006166A9">
              <w:rPr>
                <w:sz w:val="18"/>
              </w:rPr>
              <w:t>2.18</w:t>
            </w:r>
          </w:p>
        </w:tc>
      </w:tr>
      <w:tr w:rsidR="00B8357E" w14:paraId="24AC59D7" w14:textId="77777777" w:rsidTr="00690F9C">
        <w:trPr>
          <w:divId w:val="1194727850"/>
        </w:trPr>
        <w:tc>
          <w:tcPr>
            <w:tcW w:w="1596" w:type="dxa"/>
            <w:vMerge/>
          </w:tcPr>
          <w:p w14:paraId="6B3FC0E5" w14:textId="77777777" w:rsidR="006166A9" w:rsidRPr="006166A9" w:rsidRDefault="006166A9" w:rsidP="006166A9">
            <w:pPr>
              <w:pStyle w:val="Normal2"/>
              <w:spacing w:line="240" w:lineRule="auto"/>
              <w:contextualSpacing/>
              <w:rPr>
                <w:sz w:val="18"/>
                <w:szCs w:val="18"/>
              </w:rPr>
            </w:pPr>
          </w:p>
        </w:tc>
        <w:tc>
          <w:tcPr>
            <w:tcW w:w="1501" w:type="dxa"/>
            <w:vMerge w:val="restart"/>
            <w:tcBorders>
              <w:top w:val="single" w:sz="4" w:space="0" w:color="808080" w:themeColor="background1" w:themeShade="80"/>
            </w:tcBorders>
          </w:tcPr>
          <w:p w14:paraId="07D7F97F" w14:textId="1999D080" w:rsidR="006166A9" w:rsidRPr="006166A9" w:rsidRDefault="006166A9" w:rsidP="006166A9">
            <w:pPr>
              <w:pStyle w:val="Normal2"/>
              <w:spacing w:line="240" w:lineRule="auto"/>
              <w:contextualSpacing/>
              <w:rPr>
                <w:sz w:val="18"/>
                <w:szCs w:val="18"/>
              </w:rPr>
            </w:pPr>
            <w:r>
              <w:rPr>
                <w:sz w:val="18"/>
                <w:szCs w:val="18"/>
              </w:rPr>
              <w:t>Reactome 2016</w:t>
            </w:r>
          </w:p>
        </w:tc>
        <w:tc>
          <w:tcPr>
            <w:tcW w:w="2321" w:type="dxa"/>
            <w:tcBorders>
              <w:top w:val="single" w:sz="4" w:space="0" w:color="808080" w:themeColor="background1" w:themeShade="80"/>
              <w:bottom w:val="single" w:sz="4" w:space="0" w:color="808080" w:themeColor="background1" w:themeShade="80"/>
            </w:tcBorders>
          </w:tcPr>
          <w:p w14:paraId="038B2A9F" w14:textId="3A8901C2" w:rsidR="006166A9" w:rsidRPr="006166A9" w:rsidRDefault="006166A9" w:rsidP="006166A9">
            <w:pPr>
              <w:pStyle w:val="Normal2"/>
              <w:spacing w:line="240" w:lineRule="auto"/>
              <w:contextualSpacing/>
              <w:rPr>
                <w:sz w:val="18"/>
                <w:szCs w:val="18"/>
              </w:rPr>
            </w:pPr>
            <w:r>
              <w:rPr>
                <w:sz w:val="18"/>
                <w:szCs w:val="18"/>
              </w:rPr>
              <w:t>interferon signaling</w:t>
            </w:r>
          </w:p>
        </w:tc>
        <w:tc>
          <w:tcPr>
            <w:tcW w:w="990" w:type="dxa"/>
            <w:tcBorders>
              <w:top w:val="single" w:sz="4" w:space="0" w:color="808080" w:themeColor="background1" w:themeShade="80"/>
              <w:bottom w:val="single" w:sz="4" w:space="0" w:color="808080" w:themeColor="background1" w:themeShade="80"/>
            </w:tcBorders>
          </w:tcPr>
          <w:p w14:paraId="0CEED30E" w14:textId="159AB9BD" w:rsidR="006166A9" w:rsidRPr="006166A9" w:rsidRDefault="006166A9" w:rsidP="0079266D">
            <w:pPr>
              <w:pStyle w:val="Normal2"/>
              <w:spacing w:line="240" w:lineRule="auto"/>
              <w:contextualSpacing/>
              <w:rPr>
                <w:sz w:val="18"/>
                <w:szCs w:val="18"/>
              </w:rPr>
            </w:pPr>
            <w:r>
              <w:rPr>
                <w:sz w:val="18"/>
                <w:szCs w:val="18"/>
              </w:rPr>
              <w:t>45/196</w:t>
            </w:r>
          </w:p>
        </w:tc>
        <w:tc>
          <w:tcPr>
            <w:tcW w:w="986" w:type="dxa"/>
            <w:tcBorders>
              <w:top w:val="single" w:sz="4" w:space="0" w:color="808080" w:themeColor="background1" w:themeShade="80"/>
              <w:bottom w:val="single" w:sz="4" w:space="0" w:color="808080" w:themeColor="background1" w:themeShade="80"/>
            </w:tcBorders>
          </w:tcPr>
          <w:p w14:paraId="412389E4" w14:textId="184DC011" w:rsidR="006166A9" w:rsidRPr="006166A9" w:rsidRDefault="006166A9" w:rsidP="00061C38">
            <w:pPr>
              <w:pStyle w:val="Normal2"/>
              <w:spacing w:line="240" w:lineRule="auto"/>
              <w:contextualSpacing/>
              <w:rPr>
                <w:sz w:val="18"/>
                <w:szCs w:val="18"/>
              </w:rPr>
            </w:pPr>
            <w:r>
              <w:rPr>
                <w:sz w:val="18"/>
                <w:szCs w:val="18"/>
              </w:rPr>
              <w:t>2.41e-24</w:t>
            </w:r>
          </w:p>
        </w:tc>
        <w:tc>
          <w:tcPr>
            <w:tcW w:w="937" w:type="dxa"/>
            <w:tcBorders>
              <w:top w:val="single" w:sz="4" w:space="0" w:color="808080" w:themeColor="background1" w:themeShade="80"/>
              <w:bottom w:val="single" w:sz="4" w:space="0" w:color="808080" w:themeColor="background1" w:themeShade="80"/>
            </w:tcBorders>
          </w:tcPr>
          <w:p w14:paraId="0B6DC673" w14:textId="39A49A34" w:rsidR="006166A9" w:rsidRPr="006166A9" w:rsidRDefault="006166A9" w:rsidP="00061C38">
            <w:pPr>
              <w:pStyle w:val="Normal2"/>
              <w:spacing w:line="240" w:lineRule="auto"/>
              <w:contextualSpacing/>
              <w:rPr>
                <w:sz w:val="18"/>
                <w:szCs w:val="18"/>
              </w:rPr>
            </w:pPr>
            <w:r>
              <w:rPr>
                <w:sz w:val="18"/>
                <w:szCs w:val="18"/>
              </w:rPr>
              <w:t>-2.10</w:t>
            </w:r>
          </w:p>
        </w:tc>
        <w:tc>
          <w:tcPr>
            <w:tcW w:w="1245" w:type="dxa"/>
            <w:tcBorders>
              <w:top w:val="single" w:sz="4" w:space="0" w:color="808080" w:themeColor="background1" w:themeShade="80"/>
              <w:bottom w:val="single" w:sz="4" w:space="0" w:color="808080" w:themeColor="background1" w:themeShade="80"/>
            </w:tcBorders>
          </w:tcPr>
          <w:p w14:paraId="0D62DC5B" w14:textId="62BF3BE9" w:rsidR="006166A9" w:rsidRPr="006166A9" w:rsidRDefault="006166A9" w:rsidP="00061C38">
            <w:pPr>
              <w:pStyle w:val="Normal2"/>
              <w:spacing w:line="240" w:lineRule="auto"/>
              <w:contextualSpacing/>
              <w:rPr>
                <w:sz w:val="18"/>
                <w:szCs w:val="18"/>
              </w:rPr>
            </w:pPr>
            <w:r>
              <w:rPr>
                <w:sz w:val="18"/>
                <w:szCs w:val="18"/>
              </w:rPr>
              <w:t>114</w:t>
            </w:r>
          </w:p>
        </w:tc>
      </w:tr>
      <w:tr w:rsidR="00B8357E" w14:paraId="5A0140CB" w14:textId="77777777" w:rsidTr="00690F9C">
        <w:trPr>
          <w:divId w:val="1194727850"/>
        </w:trPr>
        <w:tc>
          <w:tcPr>
            <w:tcW w:w="1596" w:type="dxa"/>
            <w:vMerge/>
          </w:tcPr>
          <w:p w14:paraId="33BF4566" w14:textId="77777777" w:rsidR="006166A9" w:rsidRPr="006166A9" w:rsidRDefault="006166A9" w:rsidP="006166A9">
            <w:pPr>
              <w:pStyle w:val="Normal2"/>
              <w:spacing w:line="240" w:lineRule="auto"/>
              <w:contextualSpacing/>
              <w:rPr>
                <w:sz w:val="18"/>
                <w:szCs w:val="18"/>
              </w:rPr>
            </w:pPr>
          </w:p>
        </w:tc>
        <w:tc>
          <w:tcPr>
            <w:tcW w:w="1501" w:type="dxa"/>
            <w:vMerge/>
          </w:tcPr>
          <w:p w14:paraId="4BD6328B" w14:textId="77777777" w:rsidR="006166A9" w:rsidRPr="006166A9" w:rsidRDefault="006166A9" w:rsidP="006166A9">
            <w:pPr>
              <w:pStyle w:val="Normal2"/>
              <w:spacing w:line="240" w:lineRule="auto"/>
              <w:contextualSpacing/>
              <w:rPr>
                <w:sz w:val="18"/>
                <w:szCs w:val="18"/>
              </w:rPr>
            </w:pPr>
          </w:p>
        </w:tc>
        <w:tc>
          <w:tcPr>
            <w:tcW w:w="2321" w:type="dxa"/>
            <w:tcBorders>
              <w:top w:val="single" w:sz="4" w:space="0" w:color="808080" w:themeColor="background1" w:themeShade="80"/>
              <w:bottom w:val="single" w:sz="4" w:space="0" w:color="808080" w:themeColor="background1" w:themeShade="80"/>
            </w:tcBorders>
          </w:tcPr>
          <w:p w14:paraId="735DEC30" w14:textId="0389AD8D" w:rsidR="006166A9" w:rsidRPr="006166A9" w:rsidRDefault="006166A9" w:rsidP="006166A9">
            <w:pPr>
              <w:pStyle w:val="Normal2"/>
              <w:spacing w:line="240" w:lineRule="auto"/>
              <w:contextualSpacing/>
              <w:rPr>
                <w:sz w:val="18"/>
                <w:szCs w:val="18"/>
              </w:rPr>
            </w:pPr>
            <w:r>
              <w:rPr>
                <w:sz w:val="18"/>
                <w:szCs w:val="18"/>
              </w:rPr>
              <w:t>eukaryotic translation elongation</w:t>
            </w:r>
          </w:p>
        </w:tc>
        <w:tc>
          <w:tcPr>
            <w:tcW w:w="990" w:type="dxa"/>
            <w:tcBorders>
              <w:top w:val="single" w:sz="4" w:space="0" w:color="808080" w:themeColor="background1" w:themeShade="80"/>
              <w:bottom w:val="single" w:sz="4" w:space="0" w:color="808080" w:themeColor="background1" w:themeShade="80"/>
            </w:tcBorders>
          </w:tcPr>
          <w:p w14:paraId="753AEAA4" w14:textId="4CF9D675" w:rsidR="006166A9" w:rsidRPr="006166A9" w:rsidRDefault="006166A9" w:rsidP="0079266D">
            <w:pPr>
              <w:pStyle w:val="Normal2"/>
              <w:spacing w:line="240" w:lineRule="auto"/>
              <w:contextualSpacing/>
              <w:rPr>
                <w:sz w:val="18"/>
                <w:szCs w:val="18"/>
              </w:rPr>
            </w:pPr>
            <w:r>
              <w:rPr>
                <w:sz w:val="18"/>
                <w:szCs w:val="18"/>
              </w:rPr>
              <w:t>32/89</w:t>
            </w:r>
          </w:p>
        </w:tc>
        <w:tc>
          <w:tcPr>
            <w:tcW w:w="986" w:type="dxa"/>
            <w:tcBorders>
              <w:top w:val="single" w:sz="4" w:space="0" w:color="808080" w:themeColor="background1" w:themeShade="80"/>
              <w:bottom w:val="single" w:sz="4" w:space="0" w:color="808080" w:themeColor="background1" w:themeShade="80"/>
            </w:tcBorders>
          </w:tcPr>
          <w:p w14:paraId="7048837F" w14:textId="2D321E81" w:rsidR="006166A9" w:rsidRPr="006166A9" w:rsidRDefault="006166A9" w:rsidP="006166A9">
            <w:pPr>
              <w:pStyle w:val="Normal2"/>
              <w:spacing w:line="240" w:lineRule="auto"/>
              <w:contextualSpacing/>
              <w:rPr>
                <w:sz w:val="18"/>
                <w:szCs w:val="18"/>
              </w:rPr>
            </w:pPr>
            <w:r>
              <w:rPr>
                <w:sz w:val="18"/>
                <w:szCs w:val="18"/>
              </w:rPr>
              <w:t>7.89e-24</w:t>
            </w:r>
          </w:p>
        </w:tc>
        <w:tc>
          <w:tcPr>
            <w:tcW w:w="937" w:type="dxa"/>
            <w:tcBorders>
              <w:top w:val="single" w:sz="4" w:space="0" w:color="808080" w:themeColor="background1" w:themeShade="80"/>
              <w:bottom w:val="single" w:sz="4" w:space="0" w:color="808080" w:themeColor="background1" w:themeShade="80"/>
            </w:tcBorders>
          </w:tcPr>
          <w:p w14:paraId="28E98AF6" w14:textId="19422686" w:rsidR="006166A9" w:rsidRPr="006166A9" w:rsidRDefault="006166A9" w:rsidP="00061C38">
            <w:pPr>
              <w:pStyle w:val="Normal2"/>
              <w:spacing w:line="240" w:lineRule="auto"/>
              <w:contextualSpacing/>
              <w:rPr>
                <w:sz w:val="18"/>
                <w:szCs w:val="18"/>
              </w:rPr>
            </w:pPr>
            <w:r>
              <w:rPr>
                <w:sz w:val="18"/>
                <w:szCs w:val="18"/>
              </w:rPr>
              <w:t>-2.01</w:t>
            </w:r>
          </w:p>
        </w:tc>
        <w:tc>
          <w:tcPr>
            <w:tcW w:w="1245" w:type="dxa"/>
            <w:tcBorders>
              <w:top w:val="single" w:sz="4" w:space="0" w:color="808080" w:themeColor="background1" w:themeShade="80"/>
              <w:bottom w:val="single" w:sz="4" w:space="0" w:color="808080" w:themeColor="background1" w:themeShade="80"/>
            </w:tcBorders>
          </w:tcPr>
          <w:p w14:paraId="2284C188" w14:textId="2160D24E" w:rsidR="006166A9" w:rsidRPr="006166A9" w:rsidRDefault="006166A9" w:rsidP="00061C38">
            <w:pPr>
              <w:pStyle w:val="Normal2"/>
              <w:spacing w:line="240" w:lineRule="auto"/>
              <w:contextualSpacing/>
              <w:rPr>
                <w:sz w:val="18"/>
                <w:szCs w:val="18"/>
              </w:rPr>
            </w:pPr>
            <w:r>
              <w:rPr>
                <w:sz w:val="18"/>
                <w:szCs w:val="18"/>
              </w:rPr>
              <w:t>107</w:t>
            </w:r>
          </w:p>
        </w:tc>
      </w:tr>
      <w:tr w:rsidR="00B8357E" w14:paraId="564B6445" w14:textId="77777777" w:rsidTr="00690F9C">
        <w:trPr>
          <w:divId w:val="1194727850"/>
        </w:trPr>
        <w:tc>
          <w:tcPr>
            <w:tcW w:w="1596" w:type="dxa"/>
            <w:vMerge/>
            <w:tcBorders>
              <w:bottom w:val="single" w:sz="4" w:space="0" w:color="auto"/>
            </w:tcBorders>
          </w:tcPr>
          <w:p w14:paraId="614F09DA" w14:textId="77777777" w:rsidR="006166A9" w:rsidRPr="006166A9" w:rsidRDefault="006166A9" w:rsidP="006166A9">
            <w:pPr>
              <w:pStyle w:val="Normal2"/>
              <w:spacing w:line="240" w:lineRule="auto"/>
              <w:contextualSpacing/>
              <w:rPr>
                <w:sz w:val="18"/>
                <w:szCs w:val="18"/>
              </w:rPr>
            </w:pPr>
          </w:p>
        </w:tc>
        <w:tc>
          <w:tcPr>
            <w:tcW w:w="1501" w:type="dxa"/>
            <w:vMerge/>
            <w:tcBorders>
              <w:bottom w:val="single" w:sz="4" w:space="0" w:color="auto"/>
            </w:tcBorders>
          </w:tcPr>
          <w:p w14:paraId="3039D25A" w14:textId="77777777" w:rsidR="006166A9" w:rsidRPr="006166A9" w:rsidRDefault="006166A9" w:rsidP="006166A9">
            <w:pPr>
              <w:pStyle w:val="Normal2"/>
              <w:spacing w:line="240" w:lineRule="auto"/>
              <w:contextualSpacing/>
              <w:rPr>
                <w:sz w:val="18"/>
                <w:szCs w:val="18"/>
              </w:rPr>
            </w:pPr>
          </w:p>
        </w:tc>
        <w:tc>
          <w:tcPr>
            <w:tcW w:w="2321" w:type="dxa"/>
            <w:tcBorders>
              <w:top w:val="single" w:sz="4" w:space="0" w:color="808080" w:themeColor="background1" w:themeShade="80"/>
              <w:bottom w:val="single" w:sz="4" w:space="0" w:color="auto"/>
            </w:tcBorders>
          </w:tcPr>
          <w:p w14:paraId="35479E96" w14:textId="5AFE559A" w:rsidR="006166A9" w:rsidRPr="006166A9" w:rsidRDefault="006166A9" w:rsidP="006166A9">
            <w:pPr>
              <w:pStyle w:val="Normal2"/>
              <w:spacing w:line="240" w:lineRule="auto"/>
              <w:contextualSpacing/>
              <w:rPr>
                <w:sz w:val="18"/>
                <w:szCs w:val="18"/>
              </w:rPr>
            </w:pPr>
            <w:r>
              <w:rPr>
                <w:sz w:val="18"/>
                <w:szCs w:val="18"/>
              </w:rPr>
              <w:t>L13a-mediated translational silencing of ceruloplasmin expression</w:t>
            </w:r>
          </w:p>
        </w:tc>
        <w:tc>
          <w:tcPr>
            <w:tcW w:w="990" w:type="dxa"/>
            <w:tcBorders>
              <w:top w:val="single" w:sz="4" w:space="0" w:color="808080" w:themeColor="background1" w:themeShade="80"/>
              <w:bottom w:val="single" w:sz="4" w:space="0" w:color="auto"/>
            </w:tcBorders>
          </w:tcPr>
          <w:p w14:paraId="179BBCCE" w14:textId="5C1DBAAD" w:rsidR="006166A9" w:rsidRPr="006166A9" w:rsidRDefault="006166A9" w:rsidP="0079266D">
            <w:pPr>
              <w:pStyle w:val="Normal2"/>
              <w:spacing w:line="240" w:lineRule="auto"/>
              <w:contextualSpacing/>
              <w:rPr>
                <w:sz w:val="18"/>
                <w:szCs w:val="18"/>
              </w:rPr>
            </w:pPr>
            <w:r>
              <w:rPr>
                <w:sz w:val="18"/>
                <w:szCs w:val="18"/>
              </w:rPr>
              <w:t>34/106</w:t>
            </w:r>
          </w:p>
        </w:tc>
        <w:tc>
          <w:tcPr>
            <w:tcW w:w="986" w:type="dxa"/>
            <w:tcBorders>
              <w:top w:val="single" w:sz="4" w:space="0" w:color="808080" w:themeColor="background1" w:themeShade="80"/>
              <w:bottom w:val="single" w:sz="4" w:space="0" w:color="auto"/>
            </w:tcBorders>
          </w:tcPr>
          <w:p w14:paraId="4CA6FC48" w14:textId="7302FE6D" w:rsidR="006166A9" w:rsidRPr="006166A9" w:rsidRDefault="006166A9" w:rsidP="00061C38">
            <w:pPr>
              <w:pStyle w:val="Normal2"/>
              <w:spacing w:line="240" w:lineRule="auto"/>
              <w:contextualSpacing/>
              <w:rPr>
                <w:sz w:val="18"/>
                <w:szCs w:val="18"/>
              </w:rPr>
            </w:pPr>
            <w:r>
              <w:rPr>
                <w:sz w:val="18"/>
                <w:szCs w:val="18"/>
              </w:rPr>
              <w:t>7.89e-24</w:t>
            </w:r>
          </w:p>
        </w:tc>
        <w:tc>
          <w:tcPr>
            <w:tcW w:w="937" w:type="dxa"/>
            <w:tcBorders>
              <w:top w:val="single" w:sz="4" w:space="0" w:color="808080" w:themeColor="background1" w:themeShade="80"/>
              <w:bottom w:val="single" w:sz="4" w:space="0" w:color="auto"/>
            </w:tcBorders>
          </w:tcPr>
          <w:p w14:paraId="3D294101" w14:textId="40270D62" w:rsidR="006166A9" w:rsidRPr="006166A9" w:rsidRDefault="006166A9" w:rsidP="00061C38">
            <w:pPr>
              <w:pStyle w:val="Normal2"/>
              <w:spacing w:line="240" w:lineRule="auto"/>
              <w:contextualSpacing/>
              <w:rPr>
                <w:sz w:val="18"/>
                <w:szCs w:val="18"/>
              </w:rPr>
            </w:pPr>
            <w:r>
              <w:rPr>
                <w:sz w:val="18"/>
                <w:szCs w:val="18"/>
              </w:rPr>
              <w:t>-1.95</w:t>
            </w:r>
          </w:p>
        </w:tc>
        <w:tc>
          <w:tcPr>
            <w:tcW w:w="1245" w:type="dxa"/>
            <w:tcBorders>
              <w:top w:val="single" w:sz="4" w:space="0" w:color="808080" w:themeColor="background1" w:themeShade="80"/>
              <w:bottom w:val="single" w:sz="4" w:space="0" w:color="auto"/>
            </w:tcBorders>
          </w:tcPr>
          <w:p w14:paraId="72AF9DF3" w14:textId="1A53816B" w:rsidR="006166A9" w:rsidRPr="006166A9" w:rsidRDefault="006166A9" w:rsidP="00061C38">
            <w:pPr>
              <w:pStyle w:val="Normal2"/>
              <w:spacing w:line="240" w:lineRule="auto"/>
              <w:contextualSpacing/>
              <w:rPr>
                <w:sz w:val="18"/>
                <w:szCs w:val="18"/>
              </w:rPr>
            </w:pPr>
            <w:r>
              <w:rPr>
                <w:sz w:val="18"/>
                <w:szCs w:val="18"/>
              </w:rPr>
              <w:t>103</w:t>
            </w:r>
          </w:p>
        </w:tc>
      </w:tr>
      <w:tr w:rsidR="00B8357E" w14:paraId="4E9DEC91" w14:textId="77777777" w:rsidTr="00690F9C">
        <w:trPr>
          <w:divId w:val="1194727850"/>
        </w:trPr>
        <w:tc>
          <w:tcPr>
            <w:tcW w:w="1596" w:type="dxa"/>
            <w:vMerge w:val="restart"/>
            <w:tcBorders>
              <w:top w:val="single" w:sz="4" w:space="0" w:color="auto"/>
            </w:tcBorders>
          </w:tcPr>
          <w:p w14:paraId="4F1C7572" w14:textId="597FE1DA" w:rsidR="006166A9" w:rsidRPr="006166A9" w:rsidRDefault="006166A9" w:rsidP="0079266D">
            <w:pPr>
              <w:pStyle w:val="Normal2"/>
              <w:spacing w:line="240" w:lineRule="auto"/>
              <w:contextualSpacing/>
              <w:rPr>
                <w:sz w:val="18"/>
                <w:szCs w:val="18"/>
              </w:rPr>
            </w:pPr>
            <w:r>
              <w:rPr>
                <w:sz w:val="18"/>
                <w:szCs w:val="18"/>
              </w:rPr>
              <w:t>Top 1000 DETs for viral titer</w:t>
            </w:r>
            <w:r w:rsidR="00243EB4">
              <w:rPr>
                <w:sz w:val="18"/>
                <w:szCs w:val="18"/>
              </w:rPr>
              <w:t xml:space="preserve"> (874)</w:t>
            </w:r>
          </w:p>
        </w:tc>
        <w:tc>
          <w:tcPr>
            <w:tcW w:w="1501" w:type="dxa"/>
            <w:vMerge w:val="restart"/>
            <w:tcBorders>
              <w:top w:val="single" w:sz="4" w:space="0" w:color="auto"/>
            </w:tcBorders>
          </w:tcPr>
          <w:p w14:paraId="11D26877" w14:textId="22319ACD" w:rsidR="006166A9" w:rsidRPr="006166A9" w:rsidRDefault="006166A9" w:rsidP="006166A9">
            <w:pPr>
              <w:pStyle w:val="Normal2"/>
              <w:spacing w:line="240" w:lineRule="auto"/>
              <w:contextualSpacing/>
              <w:rPr>
                <w:sz w:val="18"/>
                <w:szCs w:val="18"/>
              </w:rPr>
            </w:pPr>
            <w:r w:rsidRPr="006166A9">
              <w:rPr>
                <w:sz w:val="18"/>
              </w:rPr>
              <w:t>GO Biological Process 2015</w:t>
            </w:r>
          </w:p>
        </w:tc>
        <w:tc>
          <w:tcPr>
            <w:tcW w:w="2321" w:type="dxa"/>
            <w:tcBorders>
              <w:top w:val="single" w:sz="4" w:space="0" w:color="auto"/>
              <w:bottom w:val="single" w:sz="4" w:space="0" w:color="808080" w:themeColor="background1" w:themeShade="80"/>
            </w:tcBorders>
          </w:tcPr>
          <w:p w14:paraId="4FFE5B1F" w14:textId="71FEFCF8" w:rsidR="006166A9" w:rsidRPr="006166A9" w:rsidRDefault="006166A9" w:rsidP="003A2C3C">
            <w:pPr>
              <w:pStyle w:val="Normal2"/>
              <w:spacing w:line="240" w:lineRule="auto"/>
              <w:contextualSpacing/>
              <w:rPr>
                <w:sz w:val="18"/>
                <w:szCs w:val="18"/>
              </w:rPr>
            </w:pPr>
            <w:r w:rsidRPr="006166A9">
              <w:rPr>
                <w:sz w:val="18"/>
              </w:rPr>
              <w:t xml:space="preserve">leukocyte activation </w:t>
            </w:r>
          </w:p>
        </w:tc>
        <w:tc>
          <w:tcPr>
            <w:tcW w:w="990" w:type="dxa"/>
            <w:tcBorders>
              <w:top w:val="single" w:sz="4" w:space="0" w:color="auto"/>
              <w:bottom w:val="single" w:sz="4" w:space="0" w:color="808080" w:themeColor="background1" w:themeShade="80"/>
            </w:tcBorders>
          </w:tcPr>
          <w:p w14:paraId="6BFA8F72" w14:textId="78BBB274" w:rsidR="006166A9" w:rsidRPr="006166A9" w:rsidRDefault="006166A9" w:rsidP="0079266D">
            <w:pPr>
              <w:pStyle w:val="Normal2"/>
              <w:spacing w:line="240" w:lineRule="auto"/>
              <w:contextualSpacing/>
              <w:rPr>
                <w:sz w:val="18"/>
                <w:szCs w:val="18"/>
              </w:rPr>
            </w:pPr>
            <w:r w:rsidRPr="006166A9">
              <w:rPr>
                <w:sz w:val="18"/>
              </w:rPr>
              <w:t>47/373</w:t>
            </w:r>
          </w:p>
        </w:tc>
        <w:tc>
          <w:tcPr>
            <w:tcW w:w="986" w:type="dxa"/>
            <w:tcBorders>
              <w:top w:val="single" w:sz="4" w:space="0" w:color="auto"/>
              <w:bottom w:val="single" w:sz="4" w:space="0" w:color="808080" w:themeColor="background1" w:themeShade="80"/>
            </w:tcBorders>
          </w:tcPr>
          <w:p w14:paraId="065E0ACB" w14:textId="63CD9692" w:rsidR="006166A9" w:rsidRPr="006166A9" w:rsidRDefault="006166A9" w:rsidP="006166A9">
            <w:pPr>
              <w:pStyle w:val="Normal2"/>
              <w:spacing w:line="240" w:lineRule="auto"/>
              <w:contextualSpacing/>
              <w:rPr>
                <w:sz w:val="18"/>
                <w:szCs w:val="18"/>
              </w:rPr>
            </w:pPr>
            <w:r w:rsidRPr="006166A9">
              <w:rPr>
                <w:sz w:val="18"/>
              </w:rPr>
              <w:t>2.50</w:t>
            </w:r>
            <w:r>
              <w:rPr>
                <w:sz w:val="18"/>
              </w:rPr>
              <w:t>e</w:t>
            </w:r>
            <w:r w:rsidRPr="006166A9">
              <w:rPr>
                <w:sz w:val="18"/>
              </w:rPr>
              <w:t>-07</w:t>
            </w:r>
          </w:p>
        </w:tc>
        <w:tc>
          <w:tcPr>
            <w:tcW w:w="937" w:type="dxa"/>
            <w:tcBorders>
              <w:top w:val="single" w:sz="4" w:space="0" w:color="auto"/>
              <w:bottom w:val="single" w:sz="4" w:space="0" w:color="808080" w:themeColor="background1" w:themeShade="80"/>
            </w:tcBorders>
          </w:tcPr>
          <w:p w14:paraId="60D0C351" w14:textId="65B39F1B" w:rsidR="006166A9" w:rsidRPr="006166A9" w:rsidRDefault="006166A9" w:rsidP="006166A9">
            <w:pPr>
              <w:pStyle w:val="Normal2"/>
              <w:spacing w:line="240" w:lineRule="auto"/>
              <w:contextualSpacing/>
              <w:rPr>
                <w:sz w:val="18"/>
                <w:szCs w:val="18"/>
              </w:rPr>
            </w:pPr>
            <w:r w:rsidRPr="006166A9">
              <w:rPr>
                <w:sz w:val="18"/>
              </w:rPr>
              <w:t>-2.38</w:t>
            </w:r>
          </w:p>
        </w:tc>
        <w:tc>
          <w:tcPr>
            <w:tcW w:w="1245" w:type="dxa"/>
            <w:tcBorders>
              <w:top w:val="single" w:sz="4" w:space="0" w:color="auto"/>
              <w:bottom w:val="single" w:sz="4" w:space="0" w:color="808080" w:themeColor="background1" w:themeShade="80"/>
            </w:tcBorders>
          </w:tcPr>
          <w:p w14:paraId="43E1F5C2" w14:textId="2E18AA8D" w:rsidR="006166A9" w:rsidRPr="006166A9" w:rsidRDefault="006166A9" w:rsidP="00061C38">
            <w:pPr>
              <w:pStyle w:val="Normal2"/>
              <w:spacing w:line="240" w:lineRule="auto"/>
              <w:contextualSpacing/>
              <w:rPr>
                <w:sz w:val="18"/>
                <w:szCs w:val="18"/>
              </w:rPr>
            </w:pPr>
            <w:r>
              <w:rPr>
                <w:sz w:val="18"/>
                <w:szCs w:val="18"/>
              </w:rPr>
              <w:t>36.2</w:t>
            </w:r>
          </w:p>
        </w:tc>
      </w:tr>
      <w:tr w:rsidR="00B8357E" w14:paraId="0FAF2ACB" w14:textId="77777777" w:rsidTr="00690F9C">
        <w:trPr>
          <w:divId w:val="1194727850"/>
        </w:trPr>
        <w:tc>
          <w:tcPr>
            <w:tcW w:w="1596" w:type="dxa"/>
            <w:vMerge/>
          </w:tcPr>
          <w:p w14:paraId="2EC24902" w14:textId="77777777" w:rsidR="006166A9" w:rsidRPr="006166A9" w:rsidRDefault="006166A9" w:rsidP="0079266D">
            <w:pPr>
              <w:pStyle w:val="Normal2"/>
              <w:spacing w:line="240" w:lineRule="auto"/>
              <w:contextualSpacing/>
              <w:rPr>
                <w:sz w:val="18"/>
                <w:szCs w:val="18"/>
              </w:rPr>
            </w:pPr>
          </w:p>
        </w:tc>
        <w:tc>
          <w:tcPr>
            <w:tcW w:w="1501" w:type="dxa"/>
            <w:vMerge/>
          </w:tcPr>
          <w:p w14:paraId="6E77AD5D" w14:textId="77777777" w:rsidR="006166A9" w:rsidRPr="006166A9" w:rsidRDefault="006166A9" w:rsidP="006166A9">
            <w:pPr>
              <w:pStyle w:val="Normal2"/>
              <w:spacing w:line="240" w:lineRule="auto"/>
              <w:contextualSpacing/>
              <w:rPr>
                <w:sz w:val="18"/>
                <w:szCs w:val="18"/>
              </w:rPr>
            </w:pPr>
          </w:p>
        </w:tc>
        <w:tc>
          <w:tcPr>
            <w:tcW w:w="2321" w:type="dxa"/>
            <w:tcBorders>
              <w:top w:val="single" w:sz="4" w:space="0" w:color="808080" w:themeColor="background1" w:themeShade="80"/>
              <w:bottom w:val="single" w:sz="4" w:space="0" w:color="808080" w:themeColor="background1" w:themeShade="80"/>
            </w:tcBorders>
          </w:tcPr>
          <w:p w14:paraId="0042A83F" w14:textId="391A477B" w:rsidR="006166A9" w:rsidRPr="006166A9" w:rsidRDefault="006166A9" w:rsidP="003A2C3C">
            <w:pPr>
              <w:pStyle w:val="Normal2"/>
              <w:spacing w:line="240" w:lineRule="auto"/>
              <w:contextualSpacing/>
              <w:rPr>
                <w:sz w:val="18"/>
                <w:szCs w:val="18"/>
              </w:rPr>
            </w:pPr>
            <w:r w:rsidRPr="006166A9">
              <w:rPr>
                <w:sz w:val="18"/>
              </w:rPr>
              <w:t xml:space="preserve">cellular response to cytokine stimulus </w:t>
            </w:r>
          </w:p>
        </w:tc>
        <w:tc>
          <w:tcPr>
            <w:tcW w:w="990" w:type="dxa"/>
            <w:tcBorders>
              <w:top w:val="single" w:sz="4" w:space="0" w:color="808080" w:themeColor="background1" w:themeShade="80"/>
              <w:bottom w:val="single" w:sz="4" w:space="0" w:color="808080" w:themeColor="background1" w:themeShade="80"/>
            </w:tcBorders>
          </w:tcPr>
          <w:p w14:paraId="183D3C40" w14:textId="53B9FB56" w:rsidR="006166A9" w:rsidRPr="006166A9" w:rsidRDefault="006166A9" w:rsidP="0079266D">
            <w:pPr>
              <w:pStyle w:val="Normal2"/>
              <w:spacing w:line="240" w:lineRule="auto"/>
              <w:contextualSpacing/>
              <w:rPr>
                <w:sz w:val="18"/>
                <w:szCs w:val="18"/>
              </w:rPr>
            </w:pPr>
            <w:r w:rsidRPr="006166A9">
              <w:rPr>
                <w:sz w:val="18"/>
              </w:rPr>
              <w:t>50/471</w:t>
            </w:r>
          </w:p>
        </w:tc>
        <w:tc>
          <w:tcPr>
            <w:tcW w:w="986" w:type="dxa"/>
            <w:tcBorders>
              <w:top w:val="single" w:sz="4" w:space="0" w:color="808080" w:themeColor="background1" w:themeShade="80"/>
              <w:bottom w:val="single" w:sz="4" w:space="0" w:color="808080" w:themeColor="background1" w:themeShade="80"/>
            </w:tcBorders>
          </w:tcPr>
          <w:p w14:paraId="003D220C" w14:textId="0FF6F517" w:rsidR="006166A9" w:rsidRPr="006166A9" w:rsidRDefault="006166A9" w:rsidP="006166A9">
            <w:pPr>
              <w:pStyle w:val="Normal2"/>
              <w:spacing w:line="240" w:lineRule="auto"/>
              <w:contextualSpacing/>
              <w:rPr>
                <w:sz w:val="18"/>
                <w:szCs w:val="18"/>
              </w:rPr>
            </w:pPr>
            <w:r w:rsidRPr="006166A9">
              <w:rPr>
                <w:sz w:val="18"/>
              </w:rPr>
              <w:t>8.</w:t>
            </w:r>
            <w:r>
              <w:rPr>
                <w:sz w:val="18"/>
              </w:rPr>
              <w:t>20e</w:t>
            </w:r>
            <w:r w:rsidRPr="006166A9">
              <w:rPr>
                <w:sz w:val="18"/>
              </w:rPr>
              <w:t>-06</w:t>
            </w:r>
          </w:p>
        </w:tc>
        <w:tc>
          <w:tcPr>
            <w:tcW w:w="937" w:type="dxa"/>
            <w:tcBorders>
              <w:top w:val="single" w:sz="4" w:space="0" w:color="808080" w:themeColor="background1" w:themeShade="80"/>
              <w:bottom w:val="single" w:sz="4" w:space="0" w:color="808080" w:themeColor="background1" w:themeShade="80"/>
            </w:tcBorders>
          </w:tcPr>
          <w:p w14:paraId="444FCA15" w14:textId="36EBB9BB" w:rsidR="006166A9" w:rsidRPr="006166A9" w:rsidRDefault="006166A9" w:rsidP="006166A9">
            <w:pPr>
              <w:pStyle w:val="Normal2"/>
              <w:spacing w:line="240" w:lineRule="auto"/>
              <w:contextualSpacing/>
              <w:rPr>
                <w:sz w:val="18"/>
                <w:szCs w:val="18"/>
              </w:rPr>
            </w:pPr>
            <w:r w:rsidRPr="006166A9">
              <w:rPr>
                <w:sz w:val="18"/>
              </w:rPr>
              <w:t>-2.46</w:t>
            </w:r>
          </w:p>
        </w:tc>
        <w:tc>
          <w:tcPr>
            <w:tcW w:w="1245" w:type="dxa"/>
            <w:tcBorders>
              <w:top w:val="single" w:sz="4" w:space="0" w:color="808080" w:themeColor="background1" w:themeShade="80"/>
              <w:bottom w:val="single" w:sz="4" w:space="0" w:color="808080" w:themeColor="background1" w:themeShade="80"/>
            </w:tcBorders>
          </w:tcPr>
          <w:p w14:paraId="44085B9B" w14:textId="10E19695" w:rsidR="006166A9" w:rsidRPr="006166A9" w:rsidRDefault="006166A9" w:rsidP="00061C38">
            <w:pPr>
              <w:pStyle w:val="Normal2"/>
              <w:spacing w:line="240" w:lineRule="auto"/>
              <w:contextualSpacing/>
              <w:rPr>
                <w:sz w:val="18"/>
                <w:szCs w:val="18"/>
              </w:rPr>
            </w:pPr>
            <w:r>
              <w:rPr>
                <w:sz w:val="18"/>
                <w:szCs w:val="18"/>
              </w:rPr>
              <w:t>28.8</w:t>
            </w:r>
          </w:p>
        </w:tc>
      </w:tr>
      <w:tr w:rsidR="00B8357E" w14:paraId="16D9E5CA" w14:textId="77777777" w:rsidTr="00690F9C">
        <w:trPr>
          <w:divId w:val="1194727850"/>
        </w:trPr>
        <w:tc>
          <w:tcPr>
            <w:tcW w:w="1596" w:type="dxa"/>
            <w:vMerge/>
          </w:tcPr>
          <w:p w14:paraId="7C2AE6EF" w14:textId="77777777" w:rsidR="006166A9" w:rsidRPr="006166A9" w:rsidRDefault="006166A9" w:rsidP="0079266D">
            <w:pPr>
              <w:pStyle w:val="Normal2"/>
              <w:spacing w:line="240" w:lineRule="auto"/>
              <w:contextualSpacing/>
              <w:rPr>
                <w:sz w:val="18"/>
                <w:szCs w:val="18"/>
              </w:rPr>
            </w:pPr>
          </w:p>
        </w:tc>
        <w:tc>
          <w:tcPr>
            <w:tcW w:w="1501" w:type="dxa"/>
            <w:vMerge/>
            <w:tcBorders>
              <w:bottom w:val="single" w:sz="4" w:space="0" w:color="808080" w:themeColor="background1" w:themeShade="80"/>
            </w:tcBorders>
          </w:tcPr>
          <w:p w14:paraId="14EA603A" w14:textId="77777777" w:rsidR="006166A9" w:rsidRPr="006166A9" w:rsidRDefault="006166A9" w:rsidP="006166A9">
            <w:pPr>
              <w:pStyle w:val="Normal2"/>
              <w:spacing w:line="240" w:lineRule="auto"/>
              <w:contextualSpacing/>
              <w:rPr>
                <w:sz w:val="18"/>
                <w:szCs w:val="18"/>
              </w:rPr>
            </w:pPr>
          </w:p>
        </w:tc>
        <w:tc>
          <w:tcPr>
            <w:tcW w:w="2321" w:type="dxa"/>
            <w:tcBorders>
              <w:top w:val="single" w:sz="4" w:space="0" w:color="808080" w:themeColor="background1" w:themeShade="80"/>
              <w:bottom w:val="single" w:sz="4" w:space="0" w:color="808080" w:themeColor="background1" w:themeShade="80"/>
            </w:tcBorders>
          </w:tcPr>
          <w:p w14:paraId="7E7A5F38" w14:textId="5E1B8B45" w:rsidR="006166A9" w:rsidRPr="006166A9" w:rsidRDefault="006166A9" w:rsidP="003A2C3C">
            <w:pPr>
              <w:pStyle w:val="Normal2"/>
              <w:spacing w:line="240" w:lineRule="auto"/>
              <w:contextualSpacing/>
              <w:rPr>
                <w:sz w:val="18"/>
                <w:szCs w:val="18"/>
              </w:rPr>
            </w:pPr>
            <w:r w:rsidRPr="006166A9">
              <w:rPr>
                <w:sz w:val="18"/>
              </w:rPr>
              <w:t>cytokine-mediated signaling pathway</w:t>
            </w:r>
          </w:p>
        </w:tc>
        <w:tc>
          <w:tcPr>
            <w:tcW w:w="990" w:type="dxa"/>
            <w:tcBorders>
              <w:top w:val="single" w:sz="4" w:space="0" w:color="808080" w:themeColor="background1" w:themeShade="80"/>
              <w:bottom w:val="single" w:sz="4" w:space="0" w:color="808080" w:themeColor="background1" w:themeShade="80"/>
            </w:tcBorders>
          </w:tcPr>
          <w:p w14:paraId="37A3D27E" w14:textId="20EBE68A" w:rsidR="006166A9" w:rsidRPr="006166A9" w:rsidRDefault="006166A9" w:rsidP="0079266D">
            <w:pPr>
              <w:pStyle w:val="Normal2"/>
              <w:spacing w:line="240" w:lineRule="auto"/>
              <w:contextualSpacing/>
              <w:rPr>
                <w:sz w:val="18"/>
                <w:szCs w:val="18"/>
              </w:rPr>
            </w:pPr>
            <w:r w:rsidRPr="006166A9">
              <w:rPr>
                <w:sz w:val="18"/>
              </w:rPr>
              <w:t>41/342</w:t>
            </w:r>
          </w:p>
        </w:tc>
        <w:tc>
          <w:tcPr>
            <w:tcW w:w="986" w:type="dxa"/>
            <w:tcBorders>
              <w:top w:val="single" w:sz="4" w:space="0" w:color="808080" w:themeColor="background1" w:themeShade="80"/>
              <w:bottom w:val="single" w:sz="4" w:space="0" w:color="808080" w:themeColor="background1" w:themeShade="80"/>
            </w:tcBorders>
          </w:tcPr>
          <w:p w14:paraId="22CEFC06" w14:textId="1EA2837E" w:rsidR="006166A9" w:rsidRPr="006166A9" w:rsidRDefault="006166A9" w:rsidP="006166A9">
            <w:pPr>
              <w:pStyle w:val="Normal2"/>
              <w:spacing w:line="240" w:lineRule="auto"/>
              <w:contextualSpacing/>
              <w:rPr>
                <w:sz w:val="18"/>
                <w:szCs w:val="18"/>
              </w:rPr>
            </w:pPr>
            <w:r w:rsidRPr="006166A9">
              <w:rPr>
                <w:sz w:val="18"/>
              </w:rPr>
              <w:t>8.</w:t>
            </w:r>
            <w:r>
              <w:rPr>
                <w:sz w:val="18"/>
              </w:rPr>
              <w:t>20e</w:t>
            </w:r>
            <w:r w:rsidRPr="006166A9">
              <w:rPr>
                <w:sz w:val="18"/>
              </w:rPr>
              <w:t>-06</w:t>
            </w:r>
          </w:p>
        </w:tc>
        <w:tc>
          <w:tcPr>
            <w:tcW w:w="937" w:type="dxa"/>
            <w:tcBorders>
              <w:top w:val="single" w:sz="4" w:space="0" w:color="808080" w:themeColor="background1" w:themeShade="80"/>
              <w:bottom w:val="single" w:sz="4" w:space="0" w:color="808080" w:themeColor="background1" w:themeShade="80"/>
            </w:tcBorders>
          </w:tcPr>
          <w:p w14:paraId="79A73A42" w14:textId="3D52A513" w:rsidR="006166A9" w:rsidRPr="006166A9" w:rsidRDefault="006166A9" w:rsidP="006166A9">
            <w:pPr>
              <w:pStyle w:val="Normal2"/>
              <w:spacing w:line="240" w:lineRule="auto"/>
              <w:contextualSpacing/>
              <w:rPr>
                <w:sz w:val="18"/>
                <w:szCs w:val="18"/>
              </w:rPr>
            </w:pPr>
            <w:r w:rsidRPr="006166A9">
              <w:rPr>
                <w:sz w:val="18"/>
              </w:rPr>
              <w:t>-2.39</w:t>
            </w:r>
          </w:p>
        </w:tc>
        <w:tc>
          <w:tcPr>
            <w:tcW w:w="1245" w:type="dxa"/>
            <w:tcBorders>
              <w:top w:val="single" w:sz="4" w:space="0" w:color="808080" w:themeColor="background1" w:themeShade="80"/>
              <w:bottom w:val="single" w:sz="4" w:space="0" w:color="808080" w:themeColor="background1" w:themeShade="80"/>
            </w:tcBorders>
          </w:tcPr>
          <w:p w14:paraId="1F72EC24" w14:textId="02992AD0" w:rsidR="006166A9" w:rsidRPr="006166A9" w:rsidRDefault="006166A9" w:rsidP="00061C38">
            <w:pPr>
              <w:pStyle w:val="Normal2"/>
              <w:spacing w:line="240" w:lineRule="auto"/>
              <w:contextualSpacing/>
              <w:rPr>
                <w:sz w:val="18"/>
                <w:szCs w:val="18"/>
              </w:rPr>
            </w:pPr>
            <w:r>
              <w:rPr>
                <w:sz w:val="18"/>
                <w:szCs w:val="18"/>
              </w:rPr>
              <w:t>28.0</w:t>
            </w:r>
          </w:p>
        </w:tc>
      </w:tr>
      <w:tr w:rsidR="00B8357E" w14:paraId="1D9C57F3" w14:textId="77777777" w:rsidTr="00690F9C">
        <w:trPr>
          <w:divId w:val="1194727850"/>
        </w:trPr>
        <w:tc>
          <w:tcPr>
            <w:tcW w:w="1596" w:type="dxa"/>
            <w:vMerge/>
          </w:tcPr>
          <w:p w14:paraId="5B7D40AD" w14:textId="77777777" w:rsidR="00815526" w:rsidRPr="006166A9" w:rsidRDefault="00815526" w:rsidP="0079266D">
            <w:pPr>
              <w:pStyle w:val="Normal2"/>
              <w:spacing w:line="240" w:lineRule="auto"/>
              <w:contextualSpacing/>
              <w:rPr>
                <w:sz w:val="18"/>
                <w:szCs w:val="18"/>
              </w:rPr>
            </w:pPr>
          </w:p>
        </w:tc>
        <w:tc>
          <w:tcPr>
            <w:tcW w:w="1501" w:type="dxa"/>
            <w:vMerge w:val="restart"/>
            <w:tcBorders>
              <w:top w:val="single" w:sz="4" w:space="0" w:color="808080" w:themeColor="background1" w:themeShade="80"/>
            </w:tcBorders>
          </w:tcPr>
          <w:p w14:paraId="6F2713B9" w14:textId="640C6D62" w:rsidR="00815526" w:rsidRPr="006166A9" w:rsidRDefault="00815526" w:rsidP="006166A9">
            <w:pPr>
              <w:pStyle w:val="Normal2"/>
              <w:spacing w:line="240" w:lineRule="auto"/>
              <w:contextualSpacing/>
              <w:rPr>
                <w:sz w:val="18"/>
                <w:szCs w:val="18"/>
              </w:rPr>
            </w:pPr>
            <w:r w:rsidRPr="006166A9">
              <w:rPr>
                <w:sz w:val="18"/>
              </w:rPr>
              <w:t>Panther 2016</w:t>
            </w:r>
          </w:p>
        </w:tc>
        <w:tc>
          <w:tcPr>
            <w:tcW w:w="2321" w:type="dxa"/>
            <w:tcBorders>
              <w:top w:val="single" w:sz="4" w:space="0" w:color="808080" w:themeColor="background1" w:themeShade="80"/>
              <w:bottom w:val="single" w:sz="4" w:space="0" w:color="808080" w:themeColor="background1" w:themeShade="80"/>
            </w:tcBorders>
          </w:tcPr>
          <w:p w14:paraId="492C891B" w14:textId="7E5D4895" w:rsidR="00815526" w:rsidRPr="00815526" w:rsidRDefault="00815526" w:rsidP="00815526">
            <w:pPr>
              <w:pStyle w:val="Normal2"/>
              <w:spacing w:line="240" w:lineRule="auto"/>
              <w:contextualSpacing/>
              <w:rPr>
                <w:sz w:val="18"/>
                <w:szCs w:val="18"/>
              </w:rPr>
            </w:pPr>
            <w:r w:rsidRPr="00815526">
              <w:rPr>
                <w:sz w:val="18"/>
                <w:szCs w:val="18"/>
              </w:rPr>
              <w:t>Inflammation mediated by chemokine and cytokine signaling pathway</w:t>
            </w:r>
          </w:p>
        </w:tc>
        <w:tc>
          <w:tcPr>
            <w:tcW w:w="990" w:type="dxa"/>
            <w:tcBorders>
              <w:top w:val="single" w:sz="4" w:space="0" w:color="808080" w:themeColor="background1" w:themeShade="80"/>
              <w:bottom w:val="single" w:sz="4" w:space="0" w:color="808080" w:themeColor="background1" w:themeShade="80"/>
            </w:tcBorders>
          </w:tcPr>
          <w:p w14:paraId="4C94B609" w14:textId="39C9462A" w:rsidR="00815526" w:rsidRPr="00815526" w:rsidRDefault="00815526" w:rsidP="0079266D">
            <w:pPr>
              <w:pStyle w:val="Normal2"/>
              <w:spacing w:line="240" w:lineRule="auto"/>
              <w:contextualSpacing/>
              <w:rPr>
                <w:sz w:val="18"/>
                <w:szCs w:val="18"/>
              </w:rPr>
            </w:pPr>
            <w:r w:rsidRPr="00815526">
              <w:rPr>
                <w:sz w:val="18"/>
                <w:szCs w:val="18"/>
              </w:rPr>
              <w:t>23/188</w:t>
            </w:r>
          </w:p>
        </w:tc>
        <w:tc>
          <w:tcPr>
            <w:tcW w:w="986" w:type="dxa"/>
            <w:tcBorders>
              <w:top w:val="single" w:sz="4" w:space="0" w:color="808080" w:themeColor="background1" w:themeShade="80"/>
              <w:bottom w:val="single" w:sz="4" w:space="0" w:color="808080" w:themeColor="background1" w:themeShade="80"/>
            </w:tcBorders>
          </w:tcPr>
          <w:p w14:paraId="00186053" w14:textId="7DFCF34A" w:rsidR="00815526" w:rsidRPr="00815526" w:rsidRDefault="00815526" w:rsidP="00815526">
            <w:pPr>
              <w:pStyle w:val="Normal2"/>
              <w:spacing w:line="240" w:lineRule="auto"/>
              <w:contextualSpacing/>
              <w:rPr>
                <w:sz w:val="18"/>
                <w:szCs w:val="18"/>
              </w:rPr>
            </w:pPr>
            <w:r w:rsidRPr="00815526">
              <w:rPr>
                <w:sz w:val="18"/>
                <w:szCs w:val="18"/>
              </w:rPr>
              <w:t>0.00069</w:t>
            </w:r>
            <w:r>
              <w:rPr>
                <w:sz w:val="18"/>
                <w:szCs w:val="18"/>
              </w:rPr>
              <w:t>5</w:t>
            </w:r>
          </w:p>
        </w:tc>
        <w:tc>
          <w:tcPr>
            <w:tcW w:w="937" w:type="dxa"/>
            <w:tcBorders>
              <w:top w:val="single" w:sz="4" w:space="0" w:color="808080" w:themeColor="background1" w:themeShade="80"/>
              <w:bottom w:val="single" w:sz="4" w:space="0" w:color="808080" w:themeColor="background1" w:themeShade="80"/>
            </w:tcBorders>
          </w:tcPr>
          <w:p w14:paraId="4233F697" w14:textId="2F9853AA" w:rsidR="00815526" w:rsidRPr="00815526" w:rsidRDefault="00815526" w:rsidP="00061C38">
            <w:pPr>
              <w:pStyle w:val="Normal2"/>
              <w:spacing w:line="240" w:lineRule="auto"/>
              <w:contextualSpacing/>
              <w:rPr>
                <w:sz w:val="18"/>
                <w:szCs w:val="18"/>
              </w:rPr>
            </w:pPr>
            <w:r w:rsidRPr="00815526">
              <w:rPr>
                <w:sz w:val="18"/>
                <w:szCs w:val="18"/>
              </w:rPr>
              <w:t>-1.83</w:t>
            </w:r>
          </w:p>
        </w:tc>
        <w:tc>
          <w:tcPr>
            <w:tcW w:w="1245" w:type="dxa"/>
            <w:tcBorders>
              <w:top w:val="single" w:sz="4" w:space="0" w:color="808080" w:themeColor="background1" w:themeShade="80"/>
              <w:bottom w:val="single" w:sz="4" w:space="0" w:color="808080" w:themeColor="background1" w:themeShade="80"/>
            </w:tcBorders>
          </w:tcPr>
          <w:p w14:paraId="5E87DFAA" w14:textId="5E6E6CCD" w:rsidR="00815526" w:rsidRPr="00815526" w:rsidRDefault="00815526" w:rsidP="00061C38">
            <w:pPr>
              <w:pStyle w:val="Normal2"/>
              <w:spacing w:line="240" w:lineRule="auto"/>
              <w:contextualSpacing/>
              <w:rPr>
                <w:sz w:val="18"/>
                <w:szCs w:val="18"/>
              </w:rPr>
            </w:pPr>
            <w:r w:rsidRPr="00815526">
              <w:rPr>
                <w:sz w:val="18"/>
                <w:szCs w:val="18"/>
              </w:rPr>
              <w:t>13.3</w:t>
            </w:r>
          </w:p>
        </w:tc>
      </w:tr>
      <w:tr w:rsidR="00B8357E" w14:paraId="06AC0DD8" w14:textId="77777777" w:rsidTr="00690F9C">
        <w:trPr>
          <w:divId w:val="1194727850"/>
        </w:trPr>
        <w:tc>
          <w:tcPr>
            <w:tcW w:w="1596" w:type="dxa"/>
            <w:vMerge/>
          </w:tcPr>
          <w:p w14:paraId="3571B88F" w14:textId="77777777" w:rsidR="00815526" w:rsidRPr="006166A9" w:rsidRDefault="00815526" w:rsidP="0079266D">
            <w:pPr>
              <w:pStyle w:val="Normal2"/>
              <w:spacing w:line="240" w:lineRule="auto"/>
              <w:contextualSpacing/>
              <w:rPr>
                <w:sz w:val="18"/>
                <w:szCs w:val="18"/>
              </w:rPr>
            </w:pPr>
          </w:p>
        </w:tc>
        <w:tc>
          <w:tcPr>
            <w:tcW w:w="1501" w:type="dxa"/>
            <w:vMerge/>
          </w:tcPr>
          <w:p w14:paraId="66C20603" w14:textId="77777777" w:rsidR="00815526" w:rsidRPr="006166A9" w:rsidRDefault="00815526" w:rsidP="006166A9">
            <w:pPr>
              <w:pStyle w:val="Normal2"/>
              <w:spacing w:line="240" w:lineRule="auto"/>
              <w:contextualSpacing/>
              <w:rPr>
                <w:sz w:val="18"/>
                <w:szCs w:val="18"/>
              </w:rPr>
            </w:pPr>
          </w:p>
        </w:tc>
        <w:tc>
          <w:tcPr>
            <w:tcW w:w="2321" w:type="dxa"/>
            <w:tcBorders>
              <w:top w:val="single" w:sz="4" w:space="0" w:color="808080" w:themeColor="background1" w:themeShade="80"/>
              <w:bottom w:val="single" w:sz="4" w:space="0" w:color="808080" w:themeColor="background1" w:themeShade="80"/>
            </w:tcBorders>
          </w:tcPr>
          <w:p w14:paraId="3C6D868B" w14:textId="60140484" w:rsidR="00815526" w:rsidRPr="00815526" w:rsidRDefault="00815526" w:rsidP="007060F9">
            <w:pPr>
              <w:pStyle w:val="Normal2"/>
              <w:spacing w:line="240" w:lineRule="auto"/>
              <w:contextualSpacing/>
              <w:rPr>
                <w:sz w:val="18"/>
                <w:szCs w:val="18"/>
              </w:rPr>
            </w:pPr>
            <w:r w:rsidRPr="00815526">
              <w:rPr>
                <w:sz w:val="18"/>
                <w:szCs w:val="18"/>
              </w:rPr>
              <w:t>CCKR signaling map</w:t>
            </w:r>
          </w:p>
        </w:tc>
        <w:tc>
          <w:tcPr>
            <w:tcW w:w="990" w:type="dxa"/>
            <w:tcBorders>
              <w:top w:val="single" w:sz="4" w:space="0" w:color="808080" w:themeColor="background1" w:themeShade="80"/>
              <w:bottom w:val="single" w:sz="4" w:space="0" w:color="808080" w:themeColor="background1" w:themeShade="80"/>
            </w:tcBorders>
          </w:tcPr>
          <w:p w14:paraId="50CF5A16" w14:textId="7995853B" w:rsidR="00815526" w:rsidRPr="00815526" w:rsidRDefault="00815526" w:rsidP="0079266D">
            <w:pPr>
              <w:pStyle w:val="Normal2"/>
              <w:spacing w:line="240" w:lineRule="auto"/>
              <w:contextualSpacing/>
              <w:rPr>
                <w:sz w:val="18"/>
                <w:szCs w:val="18"/>
              </w:rPr>
            </w:pPr>
            <w:r w:rsidRPr="00815526">
              <w:rPr>
                <w:sz w:val="18"/>
                <w:szCs w:val="18"/>
              </w:rPr>
              <w:t>17/165</w:t>
            </w:r>
          </w:p>
        </w:tc>
        <w:tc>
          <w:tcPr>
            <w:tcW w:w="986" w:type="dxa"/>
            <w:tcBorders>
              <w:top w:val="single" w:sz="4" w:space="0" w:color="808080" w:themeColor="background1" w:themeShade="80"/>
              <w:bottom w:val="single" w:sz="4" w:space="0" w:color="808080" w:themeColor="background1" w:themeShade="80"/>
            </w:tcBorders>
          </w:tcPr>
          <w:p w14:paraId="3DBFE4CB" w14:textId="4256A5BF" w:rsidR="00815526" w:rsidRPr="00815526" w:rsidRDefault="00815526" w:rsidP="00815526">
            <w:pPr>
              <w:pStyle w:val="Normal2"/>
              <w:spacing w:line="240" w:lineRule="auto"/>
              <w:contextualSpacing/>
              <w:rPr>
                <w:sz w:val="18"/>
                <w:szCs w:val="18"/>
              </w:rPr>
            </w:pPr>
            <w:r w:rsidRPr="00815526">
              <w:rPr>
                <w:sz w:val="18"/>
                <w:szCs w:val="18"/>
              </w:rPr>
              <w:t>0.034</w:t>
            </w:r>
            <w:r>
              <w:rPr>
                <w:sz w:val="18"/>
                <w:szCs w:val="18"/>
              </w:rPr>
              <w:t>6</w:t>
            </w:r>
          </w:p>
        </w:tc>
        <w:tc>
          <w:tcPr>
            <w:tcW w:w="937" w:type="dxa"/>
            <w:tcBorders>
              <w:top w:val="single" w:sz="4" w:space="0" w:color="808080" w:themeColor="background1" w:themeShade="80"/>
              <w:bottom w:val="single" w:sz="4" w:space="0" w:color="808080" w:themeColor="background1" w:themeShade="80"/>
            </w:tcBorders>
          </w:tcPr>
          <w:p w14:paraId="05B921AE" w14:textId="1DA3A12A" w:rsidR="00815526" w:rsidRPr="00815526" w:rsidRDefault="00815526" w:rsidP="00061C38">
            <w:pPr>
              <w:pStyle w:val="Normal2"/>
              <w:spacing w:line="240" w:lineRule="auto"/>
              <w:contextualSpacing/>
              <w:rPr>
                <w:sz w:val="18"/>
                <w:szCs w:val="18"/>
              </w:rPr>
            </w:pPr>
            <w:r w:rsidRPr="00815526">
              <w:rPr>
                <w:sz w:val="18"/>
                <w:szCs w:val="18"/>
              </w:rPr>
              <w:t>-1.71</w:t>
            </w:r>
          </w:p>
        </w:tc>
        <w:tc>
          <w:tcPr>
            <w:tcW w:w="1245" w:type="dxa"/>
            <w:tcBorders>
              <w:top w:val="single" w:sz="4" w:space="0" w:color="808080" w:themeColor="background1" w:themeShade="80"/>
              <w:bottom w:val="single" w:sz="4" w:space="0" w:color="808080" w:themeColor="background1" w:themeShade="80"/>
            </w:tcBorders>
          </w:tcPr>
          <w:p w14:paraId="2A4DD333" w14:textId="1ECF4C9C" w:rsidR="00815526" w:rsidRPr="00815526" w:rsidRDefault="00815526" w:rsidP="00061C38">
            <w:pPr>
              <w:pStyle w:val="Normal2"/>
              <w:spacing w:line="240" w:lineRule="auto"/>
              <w:contextualSpacing/>
              <w:rPr>
                <w:sz w:val="18"/>
                <w:szCs w:val="18"/>
              </w:rPr>
            </w:pPr>
            <w:r w:rsidRPr="00815526">
              <w:rPr>
                <w:sz w:val="18"/>
                <w:szCs w:val="18"/>
              </w:rPr>
              <w:t>5.77</w:t>
            </w:r>
          </w:p>
        </w:tc>
      </w:tr>
      <w:tr w:rsidR="00B8357E" w14:paraId="7CB34B39" w14:textId="77777777" w:rsidTr="00690F9C">
        <w:trPr>
          <w:divId w:val="1194727850"/>
        </w:trPr>
        <w:tc>
          <w:tcPr>
            <w:tcW w:w="1596" w:type="dxa"/>
            <w:vMerge/>
          </w:tcPr>
          <w:p w14:paraId="50D7FCAA" w14:textId="77777777" w:rsidR="00815526" w:rsidRPr="006166A9" w:rsidRDefault="00815526" w:rsidP="0079266D">
            <w:pPr>
              <w:pStyle w:val="Normal2"/>
              <w:spacing w:line="240" w:lineRule="auto"/>
              <w:contextualSpacing/>
              <w:rPr>
                <w:sz w:val="18"/>
                <w:szCs w:val="18"/>
              </w:rPr>
            </w:pPr>
          </w:p>
        </w:tc>
        <w:tc>
          <w:tcPr>
            <w:tcW w:w="1501" w:type="dxa"/>
            <w:vMerge/>
            <w:tcBorders>
              <w:bottom w:val="single" w:sz="4" w:space="0" w:color="808080" w:themeColor="background1" w:themeShade="80"/>
            </w:tcBorders>
          </w:tcPr>
          <w:p w14:paraId="0904EDB0" w14:textId="77777777" w:rsidR="00815526" w:rsidRPr="006166A9" w:rsidRDefault="00815526" w:rsidP="006166A9">
            <w:pPr>
              <w:pStyle w:val="Normal2"/>
              <w:spacing w:line="240" w:lineRule="auto"/>
              <w:contextualSpacing/>
              <w:rPr>
                <w:sz w:val="18"/>
                <w:szCs w:val="18"/>
              </w:rPr>
            </w:pPr>
          </w:p>
        </w:tc>
        <w:tc>
          <w:tcPr>
            <w:tcW w:w="2321" w:type="dxa"/>
            <w:tcBorders>
              <w:top w:val="single" w:sz="4" w:space="0" w:color="808080" w:themeColor="background1" w:themeShade="80"/>
              <w:bottom w:val="single" w:sz="4" w:space="0" w:color="808080" w:themeColor="background1" w:themeShade="80"/>
            </w:tcBorders>
          </w:tcPr>
          <w:p w14:paraId="1D1F29F1" w14:textId="49B719EC" w:rsidR="00815526" w:rsidRPr="00815526" w:rsidRDefault="00815526" w:rsidP="00815526">
            <w:pPr>
              <w:pStyle w:val="Normal2"/>
              <w:spacing w:line="240" w:lineRule="auto"/>
              <w:contextualSpacing/>
              <w:rPr>
                <w:sz w:val="18"/>
                <w:szCs w:val="18"/>
              </w:rPr>
            </w:pPr>
            <w:r w:rsidRPr="00815526">
              <w:rPr>
                <w:sz w:val="18"/>
                <w:szCs w:val="18"/>
              </w:rPr>
              <w:t>T cell activation</w:t>
            </w:r>
          </w:p>
        </w:tc>
        <w:tc>
          <w:tcPr>
            <w:tcW w:w="990" w:type="dxa"/>
            <w:tcBorders>
              <w:top w:val="single" w:sz="4" w:space="0" w:color="808080" w:themeColor="background1" w:themeShade="80"/>
              <w:bottom w:val="single" w:sz="4" w:space="0" w:color="808080" w:themeColor="background1" w:themeShade="80"/>
            </w:tcBorders>
          </w:tcPr>
          <w:p w14:paraId="4F98D472" w14:textId="0F4E0FE4" w:rsidR="00815526" w:rsidRPr="00815526" w:rsidRDefault="00815526" w:rsidP="0079266D">
            <w:pPr>
              <w:pStyle w:val="Normal2"/>
              <w:spacing w:line="240" w:lineRule="auto"/>
              <w:contextualSpacing/>
              <w:rPr>
                <w:sz w:val="18"/>
                <w:szCs w:val="18"/>
              </w:rPr>
            </w:pPr>
            <w:r w:rsidRPr="00815526">
              <w:rPr>
                <w:sz w:val="18"/>
                <w:szCs w:val="18"/>
              </w:rPr>
              <w:t>10/73</w:t>
            </w:r>
          </w:p>
        </w:tc>
        <w:tc>
          <w:tcPr>
            <w:tcW w:w="986" w:type="dxa"/>
            <w:tcBorders>
              <w:top w:val="single" w:sz="4" w:space="0" w:color="808080" w:themeColor="background1" w:themeShade="80"/>
              <w:bottom w:val="single" w:sz="4" w:space="0" w:color="808080" w:themeColor="background1" w:themeShade="80"/>
            </w:tcBorders>
          </w:tcPr>
          <w:p w14:paraId="351B07B6" w14:textId="130F45A0" w:rsidR="00815526" w:rsidRPr="00815526" w:rsidRDefault="00815526" w:rsidP="00815526">
            <w:pPr>
              <w:pStyle w:val="Normal2"/>
              <w:spacing w:line="240" w:lineRule="auto"/>
              <w:contextualSpacing/>
              <w:rPr>
                <w:sz w:val="18"/>
                <w:szCs w:val="18"/>
              </w:rPr>
            </w:pPr>
            <w:r w:rsidRPr="00815526">
              <w:rPr>
                <w:sz w:val="18"/>
                <w:szCs w:val="18"/>
              </w:rPr>
              <w:t>0.034</w:t>
            </w:r>
            <w:r>
              <w:rPr>
                <w:sz w:val="18"/>
                <w:szCs w:val="18"/>
              </w:rPr>
              <w:t>6</w:t>
            </w:r>
          </w:p>
        </w:tc>
        <w:tc>
          <w:tcPr>
            <w:tcW w:w="937" w:type="dxa"/>
            <w:tcBorders>
              <w:top w:val="single" w:sz="4" w:space="0" w:color="808080" w:themeColor="background1" w:themeShade="80"/>
              <w:bottom w:val="single" w:sz="4" w:space="0" w:color="808080" w:themeColor="background1" w:themeShade="80"/>
            </w:tcBorders>
          </w:tcPr>
          <w:p w14:paraId="690392FA" w14:textId="08E4BA33" w:rsidR="00815526" w:rsidRPr="00815526" w:rsidRDefault="00815526" w:rsidP="00061C38">
            <w:pPr>
              <w:pStyle w:val="Normal2"/>
              <w:spacing w:line="240" w:lineRule="auto"/>
              <w:contextualSpacing/>
              <w:rPr>
                <w:sz w:val="18"/>
                <w:szCs w:val="18"/>
              </w:rPr>
            </w:pPr>
            <w:r w:rsidRPr="00815526">
              <w:rPr>
                <w:sz w:val="18"/>
                <w:szCs w:val="18"/>
              </w:rPr>
              <w:t>-1.40</w:t>
            </w:r>
          </w:p>
        </w:tc>
        <w:tc>
          <w:tcPr>
            <w:tcW w:w="1245" w:type="dxa"/>
            <w:tcBorders>
              <w:top w:val="single" w:sz="4" w:space="0" w:color="808080" w:themeColor="background1" w:themeShade="80"/>
              <w:bottom w:val="single" w:sz="4" w:space="0" w:color="808080" w:themeColor="background1" w:themeShade="80"/>
            </w:tcBorders>
          </w:tcPr>
          <w:p w14:paraId="492A740F" w14:textId="3F11D002" w:rsidR="00815526" w:rsidRPr="00815526" w:rsidRDefault="00815526" w:rsidP="00061C38">
            <w:pPr>
              <w:pStyle w:val="Normal2"/>
              <w:spacing w:line="240" w:lineRule="auto"/>
              <w:contextualSpacing/>
              <w:rPr>
                <w:sz w:val="18"/>
                <w:szCs w:val="18"/>
              </w:rPr>
            </w:pPr>
            <w:r w:rsidRPr="00815526">
              <w:rPr>
                <w:sz w:val="18"/>
                <w:szCs w:val="18"/>
              </w:rPr>
              <w:t>4.71</w:t>
            </w:r>
          </w:p>
        </w:tc>
      </w:tr>
      <w:tr w:rsidR="00B8357E" w14:paraId="51FB3434" w14:textId="77777777" w:rsidTr="00690F9C">
        <w:trPr>
          <w:divId w:val="1194727850"/>
        </w:trPr>
        <w:tc>
          <w:tcPr>
            <w:tcW w:w="1596" w:type="dxa"/>
            <w:vMerge/>
          </w:tcPr>
          <w:p w14:paraId="6DE56746" w14:textId="77777777" w:rsidR="00B8357E" w:rsidRPr="006166A9" w:rsidRDefault="00B8357E" w:rsidP="0079266D">
            <w:pPr>
              <w:pStyle w:val="Normal2"/>
              <w:spacing w:line="240" w:lineRule="auto"/>
              <w:contextualSpacing/>
              <w:rPr>
                <w:sz w:val="18"/>
                <w:szCs w:val="18"/>
              </w:rPr>
            </w:pPr>
          </w:p>
        </w:tc>
        <w:tc>
          <w:tcPr>
            <w:tcW w:w="1501" w:type="dxa"/>
            <w:vMerge w:val="restart"/>
            <w:tcBorders>
              <w:top w:val="single" w:sz="4" w:space="0" w:color="808080" w:themeColor="background1" w:themeShade="80"/>
            </w:tcBorders>
          </w:tcPr>
          <w:p w14:paraId="14B7CD36" w14:textId="4BCD2A4F" w:rsidR="00B8357E" w:rsidRPr="006166A9" w:rsidRDefault="00B8357E" w:rsidP="006166A9">
            <w:pPr>
              <w:pStyle w:val="Normal2"/>
              <w:spacing w:line="240" w:lineRule="auto"/>
              <w:contextualSpacing/>
              <w:rPr>
                <w:sz w:val="18"/>
                <w:szCs w:val="18"/>
              </w:rPr>
            </w:pPr>
            <w:r>
              <w:rPr>
                <w:sz w:val="18"/>
                <w:szCs w:val="18"/>
              </w:rPr>
              <w:t>Reactome 2016</w:t>
            </w:r>
          </w:p>
        </w:tc>
        <w:tc>
          <w:tcPr>
            <w:tcW w:w="2321" w:type="dxa"/>
            <w:tcBorders>
              <w:top w:val="single" w:sz="4" w:space="0" w:color="808080" w:themeColor="background1" w:themeShade="80"/>
              <w:bottom w:val="single" w:sz="4" w:space="0" w:color="808080" w:themeColor="background1" w:themeShade="80"/>
            </w:tcBorders>
          </w:tcPr>
          <w:p w14:paraId="6A484FEE" w14:textId="41D1954C" w:rsidR="00B8357E" w:rsidRPr="00B8357E" w:rsidRDefault="00B8357E" w:rsidP="00B8357E">
            <w:pPr>
              <w:pStyle w:val="Normal2"/>
              <w:spacing w:line="240" w:lineRule="auto"/>
              <w:contextualSpacing/>
              <w:rPr>
                <w:sz w:val="18"/>
                <w:szCs w:val="18"/>
              </w:rPr>
            </w:pPr>
            <w:r w:rsidRPr="00B8357E">
              <w:rPr>
                <w:sz w:val="18"/>
                <w:szCs w:val="18"/>
              </w:rPr>
              <w:t>Immune System</w:t>
            </w:r>
          </w:p>
        </w:tc>
        <w:tc>
          <w:tcPr>
            <w:tcW w:w="990" w:type="dxa"/>
            <w:tcBorders>
              <w:top w:val="single" w:sz="4" w:space="0" w:color="808080" w:themeColor="background1" w:themeShade="80"/>
              <w:bottom w:val="single" w:sz="4" w:space="0" w:color="808080" w:themeColor="background1" w:themeShade="80"/>
            </w:tcBorders>
          </w:tcPr>
          <w:p w14:paraId="732F49F4" w14:textId="1F8780B3" w:rsidR="00B8357E" w:rsidRPr="00B8357E" w:rsidRDefault="00B8357E" w:rsidP="0079266D">
            <w:pPr>
              <w:pStyle w:val="Normal2"/>
              <w:spacing w:line="240" w:lineRule="auto"/>
              <w:contextualSpacing/>
              <w:rPr>
                <w:sz w:val="18"/>
                <w:szCs w:val="18"/>
              </w:rPr>
            </w:pPr>
            <w:r w:rsidRPr="00B8357E">
              <w:rPr>
                <w:sz w:val="18"/>
                <w:szCs w:val="18"/>
              </w:rPr>
              <w:t>111/1547</w:t>
            </w:r>
          </w:p>
        </w:tc>
        <w:tc>
          <w:tcPr>
            <w:tcW w:w="986" w:type="dxa"/>
            <w:tcBorders>
              <w:top w:val="single" w:sz="4" w:space="0" w:color="808080" w:themeColor="background1" w:themeShade="80"/>
              <w:bottom w:val="single" w:sz="4" w:space="0" w:color="808080" w:themeColor="background1" w:themeShade="80"/>
            </w:tcBorders>
          </w:tcPr>
          <w:p w14:paraId="78351670" w14:textId="07E32529" w:rsidR="00B8357E" w:rsidRPr="00B8357E" w:rsidRDefault="00B8357E" w:rsidP="0050569F">
            <w:pPr>
              <w:pStyle w:val="Normal2"/>
              <w:spacing w:line="240" w:lineRule="auto"/>
              <w:contextualSpacing/>
              <w:rPr>
                <w:sz w:val="18"/>
                <w:szCs w:val="18"/>
              </w:rPr>
            </w:pPr>
            <w:r w:rsidRPr="00B8357E">
              <w:rPr>
                <w:sz w:val="18"/>
                <w:szCs w:val="18"/>
              </w:rPr>
              <w:t>0.00013</w:t>
            </w:r>
            <w:r w:rsidR="0050569F">
              <w:rPr>
                <w:sz w:val="18"/>
                <w:szCs w:val="18"/>
              </w:rPr>
              <w:t>6</w:t>
            </w:r>
          </w:p>
        </w:tc>
        <w:tc>
          <w:tcPr>
            <w:tcW w:w="937" w:type="dxa"/>
            <w:tcBorders>
              <w:top w:val="single" w:sz="4" w:space="0" w:color="808080" w:themeColor="background1" w:themeShade="80"/>
              <w:bottom w:val="single" w:sz="4" w:space="0" w:color="808080" w:themeColor="background1" w:themeShade="80"/>
            </w:tcBorders>
          </w:tcPr>
          <w:p w14:paraId="27AAD02F" w14:textId="2D6AAA84" w:rsidR="00B8357E" w:rsidRPr="00B8357E" w:rsidRDefault="00B8357E" w:rsidP="00061C38">
            <w:pPr>
              <w:pStyle w:val="Normal2"/>
              <w:spacing w:line="240" w:lineRule="auto"/>
              <w:contextualSpacing/>
              <w:rPr>
                <w:sz w:val="18"/>
                <w:szCs w:val="18"/>
              </w:rPr>
            </w:pPr>
            <w:r w:rsidRPr="00B8357E">
              <w:rPr>
                <w:sz w:val="18"/>
                <w:szCs w:val="18"/>
              </w:rPr>
              <w:t>-2.23</w:t>
            </w:r>
          </w:p>
        </w:tc>
        <w:tc>
          <w:tcPr>
            <w:tcW w:w="1245" w:type="dxa"/>
            <w:tcBorders>
              <w:top w:val="single" w:sz="4" w:space="0" w:color="808080" w:themeColor="background1" w:themeShade="80"/>
              <w:bottom w:val="single" w:sz="4" w:space="0" w:color="808080" w:themeColor="background1" w:themeShade="80"/>
            </w:tcBorders>
          </w:tcPr>
          <w:p w14:paraId="5F015A89" w14:textId="46FF1A4C" w:rsidR="00B8357E" w:rsidRPr="00B8357E" w:rsidRDefault="00B8357E" w:rsidP="00061C38">
            <w:pPr>
              <w:pStyle w:val="Normal2"/>
              <w:spacing w:line="240" w:lineRule="auto"/>
              <w:contextualSpacing/>
              <w:rPr>
                <w:sz w:val="18"/>
                <w:szCs w:val="18"/>
              </w:rPr>
            </w:pPr>
            <w:r w:rsidRPr="00B8357E">
              <w:rPr>
                <w:sz w:val="18"/>
                <w:szCs w:val="18"/>
              </w:rPr>
              <w:t>19.9</w:t>
            </w:r>
          </w:p>
        </w:tc>
      </w:tr>
      <w:tr w:rsidR="00B8357E" w14:paraId="51FCDB1F" w14:textId="77777777" w:rsidTr="00690F9C">
        <w:trPr>
          <w:divId w:val="1194727850"/>
        </w:trPr>
        <w:tc>
          <w:tcPr>
            <w:tcW w:w="1596" w:type="dxa"/>
            <w:vMerge/>
          </w:tcPr>
          <w:p w14:paraId="151BA792" w14:textId="77777777" w:rsidR="00B8357E" w:rsidRPr="006166A9" w:rsidRDefault="00B8357E" w:rsidP="0079266D">
            <w:pPr>
              <w:pStyle w:val="Normal2"/>
              <w:spacing w:line="240" w:lineRule="auto"/>
              <w:contextualSpacing/>
              <w:rPr>
                <w:sz w:val="18"/>
                <w:szCs w:val="18"/>
              </w:rPr>
            </w:pPr>
          </w:p>
        </w:tc>
        <w:tc>
          <w:tcPr>
            <w:tcW w:w="1501" w:type="dxa"/>
            <w:vMerge/>
            <w:vAlign w:val="center"/>
          </w:tcPr>
          <w:p w14:paraId="60F849C8" w14:textId="77777777" w:rsidR="00B8357E" w:rsidRPr="006166A9" w:rsidRDefault="00B8357E" w:rsidP="006166A9">
            <w:pPr>
              <w:pStyle w:val="Normal2"/>
              <w:spacing w:line="240" w:lineRule="auto"/>
              <w:contextualSpacing/>
              <w:rPr>
                <w:sz w:val="18"/>
                <w:szCs w:val="18"/>
              </w:rPr>
            </w:pPr>
          </w:p>
        </w:tc>
        <w:tc>
          <w:tcPr>
            <w:tcW w:w="2321" w:type="dxa"/>
            <w:tcBorders>
              <w:top w:val="single" w:sz="4" w:space="0" w:color="808080" w:themeColor="background1" w:themeShade="80"/>
              <w:bottom w:val="single" w:sz="4" w:space="0" w:color="808080" w:themeColor="background1" w:themeShade="80"/>
            </w:tcBorders>
          </w:tcPr>
          <w:p w14:paraId="30335669" w14:textId="7C99FB3C" w:rsidR="00B8357E" w:rsidRPr="00B8357E" w:rsidRDefault="00B8357E" w:rsidP="00B8357E">
            <w:pPr>
              <w:pStyle w:val="Normal2"/>
              <w:spacing w:line="240" w:lineRule="auto"/>
              <w:contextualSpacing/>
              <w:rPr>
                <w:sz w:val="18"/>
                <w:szCs w:val="18"/>
              </w:rPr>
            </w:pPr>
            <w:r w:rsidRPr="00B8357E">
              <w:rPr>
                <w:sz w:val="18"/>
                <w:szCs w:val="18"/>
              </w:rPr>
              <w:t>Interferon Signaling</w:t>
            </w:r>
          </w:p>
        </w:tc>
        <w:tc>
          <w:tcPr>
            <w:tcW w:w="990" w:type="dxa"/>
            <w:tcBorders>
              <w:top w:val="single" w:sz="4" w:space="0" w:color="808080" w:themeColor="background1" w:themeShade="80"/>
              <w:bottom w:val="single" w:sz="4" w:space="0" w:color="808080" w:themeColor="background1" w:themeShade="80"/>
            </w:tcBorders>
          </w:tcPr>
          <w:p w14:paraId="3C86C6B9" w14:textId="2C610B4D" w:rsidR="00B8357E" w:rsidRPr="00B8357E" w:rsidRDefault="00B8357E" w:rsidP="0079266D">
            <w:pPr>
              <w:pStyle w:val="Normal2"/>
              <w:spacing w:line="240" w:lineRule="auto"/>
              <w:contextualSpacing/>
              <w:rPr>
                <w:sz w:val="18"/>
                <w:szCs w:val="18"/>
              </w:rPr>
            </w:pPr>
            <w:r w:rsidRPr="00B8357E">
              <w:rPr>
                <w:sz w:val="18"/>
                <w:szCs w:val="18"/>
              </w:rPr>
              <w:t>26/196</w:t>
            </w:r>
          </w:p>
        </w:tc>
        <w:tc>
          <w:tcPr>
            <w:tcW w:w="986" w:type="dxa"/>
            <w:tcBorders>
              <w:top w:val="single" w:sz="4" w:space="0" w:color="808080" w:themeColor="background1" w:themeShade="80"/>
              <w:bottom w:val="single" w:sz="4" w:space="0" w:color="808080" w:themeColor="background1" w:themeShade="80"/>
            </w:tcBorders>
          </w:tcPr>
          <w:p w14:paraId="1982731D" w14:textId="40CCC955" w:rsidR="00B8357E" w:rsidRPr="00B8357E" w:rsidRDefault="00B8357E" w:rsidP="0050569F">
            <w:pPr>
              <w:pStyle w:val="Normal2"/>
              <w:spacing w:line="240" w:lineRule="auto"/>
              <w:contextualSpacing/>
              <w:rPr>
                <w:sz w:val="18"/>
                <w:szCs w:val="18"/>
              </w:rPr>
            </w:pPr>
            <w:r w:rsidRPr="00B8357E">
              <w:rPr>
                <w:sz w:val="18"/>
                <w:szCs w:val="18"/>
              </w:rPr>
              <w:t>0.00025</w:t>
            </w:r>
            <w:r w:rsidR="0050569F">
              <w:rPr>
                <w:sz w:val="18"/>
                <w:szCs w:val="18"/>
              </w:rPr>
              <w:t>3</w:t>
            </w:r>
          </w:p>
        </w:tc>
        <w:tc>
          <w:tcPr>
            <w:tcW w:w="937" w:type="dxa"/>
            <w:tcBorders>
              <w:top w:val="single" w:sz="4" w:space="0" w:color="808080" w:themeColor="background1" w:themeShade="80"/>
              <w:bottom w:val="single" w:sz="4" w:space="0" w:color="808080" w:themeColor="background1" w:themeShade="80"/>
            </w:tcBorders>
          </w:tcPr>
          <w:p w14:paraId="3C86D316" w14:textId="2EBA6BCA" w:rsidR="00B8357E" w:rsidRPr="00B8357E" w:rsidRDefault="00B8357E" w:rsidP="00061C38">
            <w:pPr>
              <w:pStyle w:val="Normal2"/>
              <w:spacing w:line="240" w:lineRule="auto"/>
              <w:contextualSpacing/>
              <w:rPr>
                <w:sz w:val="18"/>
                <w:szCs w:val="18"/>
              </w:rPr>
            </w:pPr>
            <w:r w:rsidRPr="00B8357E">
              <w:rPr>
                <w:sz w:val="18"/>
                <w:szCs w:val="18"/>
              </w:rPr>
              <w:t>-2.09</w:t>
            </w:r>
          </w:p>
        </w:tc>
        <w:tc>
          <w:tcPr>
            <w:tcW w:w="1245" w:type="dxa"/>
            <w:tcBorders>
              <w:top w:val="single" w:sz="4" w:space="0" w:color="808080" w:themeColor="background1" w:themeShade="80"/>
              <w:bottom w:val="single" w:sz="4" w:space="0" w:color="808080" w:themeColor="background1" w:themeShade="80"/>
            </w:tcBorders>
          </w:tcPr>
          <w:p w14:paraId="1B5CCBA3" w14:textId="74830002" w:rsidR="00B8357E" w:rsidRPr="00B8357E" w:rsidRDefault="00B8357E" w:rsidP="00061C38">
            <w:pPr>
              <w:pStyle w:val="Normal2"/>
              <w:spacing w:line="240" w:lineRule="auto"/>
              <w:contextualSpacing/>
              <w:rPr>
                <w:sz w:val="18"/>
                <w:szCs w:val="18"/>
              </w:rPr>
            </w:pPr>
            <w:r w:rsidRPr="00B8357E">
              <w:rPr>
                <w:sz w:val="18"/>
                <w:szCs w:val="18"/>
              </w:rPr>
              <w:t>17.4</w:t>
            </w:r>
          </w:p>
        </w:tc>
      </w:tr>
      <w:tr w:rsidR="00B8357E" w14:paraId="1C1551A0" w14:textId="77777777" w:rsidTr="00690F9C">
        <w:trPr>
          <w:divId w:val="1194727850"/>
        </w:trPr>
        <w:tc>
          <w:tcPr>
            <w:tcW w:w="1596" w:type="dxa"/>
            <w:vMerge/>
            <w:tcBorders>
              <w:bottom w:val="single" w:sz="4" w:space="0" w:color="auto"/>
            </w:tcBorders>
          </w:tcPr>
          <w:p w14:paraId="0565BF17" w14:textId="77777777" w:rsidR="00B8357E" w:rsidRPr="006166A9" w:rsidRDefault="00B8357E" w:rsidP="0079266D">
            <w:pPr>
              <w:pStyle w:val="Normal2"/>
              <w:spacing w:line="240" w:lineRule="auto"/>
              <w:contextualSpacing/>
              <w:rPr>
                <w:sz w:val="18"/>
                <w:szCs w:val="18"/>
              </w:rPr>
            </w:pPr>
          </w:p>
        </w:tc>
        <w:tc>
          <w:tcPr>
            <w:tcW w:w="1501" w:type="dxa"/>
            <w:vMerge/>
            <w:tcBorders>
              <w:bottom w:val="single" w:sz="4" w:space="0" w:color="auto"/>
            </w:tcBorders>
            <w:vAlign w:val="center"/>
          </w:tcPr>
          <w:p w14:paraId="2B6096B2" w14:textId="77777777" w:rsidR="00B8357E" w:rsidRPr="006166A9" w:rsidRDefault="00B8357E" w:rsidP="006166A9">
            <w:pPr>
              <w:pStyle w:val="Normal2"/>
              <w:spacing w:line="240" w:lineRule="auto"/>
              <w:contextualSpacing/>
              <w:rPr>
                <w:sz w:val="18"/>
                <w:szCs w:val="18"/>
              </w:rPr>
            </w:pPr>
          </w:p>
        </w:tc>
        <w:tc>
          <w:tcPr>
            <w:tcW w:w="2321" w:type="dxa"/>
            <w:tcBorders>
              <w:top w:val="single" w:sz="4" w:space="0" w:color="808080" w:themeColor="background1" w:themeShade="80"/>
              <w:bottom w:val="single" w:sz="4" w:space="0" w:color="auto"/>
            </w:tcBorders>
          </w:tcPr>
          <w:p w14:paraId="3381ED20" w14:textId="58BB6338" w:rsidR="00B8357E" w:rsidRPr="00B8357E" w:rsidRDefault="00B8357E" w:rsidP="00B8357E">
            <w:pPr>
              <w:pStyle w:val="Normal2"/>
              <w:spacing w:line="240" w:lineRule="auto"/>
              <w:contextualSpacing/>
              <w:rPr>
                <w:sz w:val="18"/>
                <w:szCs w:val="18"/>
              </w:rPr>
            </w:pPr>
            <w:r w:rsidRPr="00B8357E">
              <w:rPr>
                <w:sz w:val="18"/>
                <w:szCs w:val="18"/>
              </w:rPr>
              <w:t>Cytokine Signaling in Immune system</w:t>
            </w:r>
          </w:p>
        </w:tc>
        <w:tc>
          <w:tcPr>
            <w:tcW w:w="990" w:type="dxa"/>
            <w:tcBorders>
              <w:top w:val="single" w:sz="4" w:space="0" w:color="808080" w:themeColor="background1" w:themeShade="80"/>
              <w:bottom w:val="single" w:sz="4" w:space="0" w:color="auto"/>
            </w:tcBorders>
          </w:tcPr>
          <w:p w14:paraId="1A72C2E3" w14:textId="21FB4C43" w:rsidR="00B8357E" w:rsidRPr="00B8357E" w:rsidRDefault="00B8357E" w:rsidP="0079266D">
            <w:pPr>
              <w:pStyle w:val="Normal2"/>
              <w:spacing w:line="240" w:lineRule="auto"/>
              <w:contextualSpacing/>
              <w:rPr>
                <w:sz w:val="18"/>
                <w:szCs w:val="18"/>
              </w:rPr>
            </w:pPr>
            <w:r w:rsidRPr="00B8357E">
              <w:rPr>
                <w:sz w:val="18"/>
                <w:szCs w:val="18"/>
              </w:rPr>
              <w:t>51/620</w:t>
            </w:r>
          </w:p>
        </w:tc>
        <w:tc>
          <w:tcPr>
            <w:tcW w:w="986" w:type="dxa"/>
            <w:tcBorders>
              <w:top w:val="single" w:sz="4" w:space="0" w:color="808080" w:themeColor="background1" w:themeShade="80"/>
              <w:bottom w:val="single" w:sz="4" w:space="0" w:color="auto"/>
            </w:tcBorders>
          </w:tcPr>
          <w:p w14:paraId="3FAB4546" w14:textId="0B5492A8" w:rsidR="00B8357E" w:rsidRPr="00B8357E" w:rsidRDefault="00B8357E" w:rsidP="0050569F">
            <w:pPr>
              <w:pStyle w:val="Normal2"/>
              <w:spacing w:line="240" w:lineRule="auto"/>
              <w:contextualSpacing/>
              <w:rPr>
                <w:sz w:val="18"/>
                <w:szCs w:val="18"/>
              </w:rPr>
            </w:pPr>
            <w:r w:rsidRPr="00B8357E">
              <w:rPr>
                <w:sz w:val="18"/>
                <w:szCs w:val="18"/>
              </w:rPr>
              <w:t>0.00427</w:t>
            </w:r>
          </w:p>
        </w:tc>
        <w:tc>
          <w:tcPr>
            <w:tcW w:w="937" w:type="dxa"/>
            <w:tcBorders>
              <w:top w:val="single" w:sz="4" w:space="0" w:color="808080" w:themeColor="background1" w:themeShade="80"/>
              <w:bottom w:val="single" w:sz="4" w:space="0" w:color="auto"/>
            </w:tcBorders>
          </w:tcPr>
          <w:p w14:paraId="288D5ADC" w14:textId="3DABFD30" w:rsidR="00B8357E" w:rsidRPr="00B8357E" w:rsidRDefault="00B8357E" w:rsidP="00061C38">
            <w:pPr>
              <w:pStyle w:val="Normal2"/>
              <w:spacing w:line="240" w:lineRule="auto"/>
              <w:contextualSpacing/>
              <w:rPr>
                <w:sz w:val="18"/>
                <w:szCs w:val="18"/>
              </w:rPr>
            </w:pPr>
            <w:r w:rsidRPr="00B8357E">
              <w:rPr>
                <w:sz w:val="18"/>
                <w:szCs w:val="18"/>
              </w:rPr>
              <w:t>-2.39</w:t>
            </w:r>
          </w:p>
        </w:tc>
        <w:tc>
          <w:tcPr>
            <w:tcW w:w="1245" w:type="dxa"/>
            <w:tcBorders>
              <w:top w:val="single" w:sz="4" w:space="0" w:color="808080" w:themeColor="background1" w:themeShade="80"/>
              <w:bottom w:val="single" w:sz="4" w:space="0" w:color="auto"/>
            </w:tcBorders>
          </w:tcPr>
          <w:p w14:paraId="51E367E3" w14:textId="1E89F943" w:rsidR="00B8357E" w:rsidRPr="00B8357E" w:rsidRDefault="00B8357E" w:rsidP="00061C38">
            <w:pPr>
              <w:pStyle w:val="Normal2"/>
              <w:spacing w:line="240" w:lineRule="auto"/>
              <w:contextualSpacing/>
              <w:rPr>
                <w:sz w:val="18"/>
                <w:szCs w:val="18"/>
              </w:rPr>
            </w:pPr>
            <w:r w:rsidRPr="00B8357E">
              <w:rPr>
                <w:sz w:val="18"/>
                <w:szCs w:val="18"/>
              </w:rPr>
              <w:t>13.0</w:t>
            </w:r>
          </w:p>
        </w:tc>
      </w:tr>
    </w:tbl>
    <w:p w14:paraId="1086E46A" w14:textId="77777777" w:rsidR="00DB71BF" w:rsidRDefault="00DB71BF" w:rsidP="009130C4">
      <w:pPr>
        <w:pStyle w:val="Normal2"/>
        <w:contextualSpacing/>
        <w:divId w:val="1194727850"/>
      </w:pPr>
    </w:p>
    <w:p w14:paraId="0FE9D57E" w14:textId="7449CE7D" w:rsidR="00E8424E" w:rsidRDefault="003E4D33" w:rsidP="009130C4">
      <w:pPr>
        <w:pStyle w:val="Normal2"/>
        <w:contextualSpacing/>
        <w:divId w:val="1194727850"/>
      </w:pPr>
      <w:r w:rsidRPr="003E4D33">
        <w:rPr>
          <w:vertAlign w:val="superscript"/>
        </w:rPr>
        <w:t>a</w:t>
      </w:r>
      <w:r>
        <w:t>Gene sets were constructed by taking the</w:t>
      </w:r>
      <w:r w:rsidR="00736BCC">
        <w:t xml:space="preserve"> top 1000 DETs in each category,</w:t>
      </w:r>
      <w:r>
        <w:t xml:space="preserve"> ordered by</w:t>
      </w:r>
      <w:r w:rsidR="00736BCC">
        <w:t xml:space="preserve"> ascending</w:t>
      </w:r>
      <w:r>
        <w:t xml:space="preserve"> </w:t>
      </w:r>
      <w:r>
        <w:rPr>
          <w:i/>
        </w:rPr>
        <w:t xml:space="preserve">q </w:t>
      </w:r>
      <w:r>
        <w:t xml:space="preserve">value, and mapping to </w:t>
      </w:r>
      <w:r w:rsidR="009242D7">
        <w:t xml:space="preserve">unique </w:t>
      </w:r>
      <w:r>
        <w:t xml:space="preserve">gene symbols. </w:t>
      </w:r>
      <w:r>
        <w:rPr>
          <w:vertAlign w:val="superscript"/>
        </w:rPr>
        <w:t>b</w:t>
      </w:r>
      <w:r w:rsidR="00EA6EF4" w:rsidRPr="00EA6EF4">
        <w:rPr>
          <w:i/>
        </w:rPr>
        <w:t>q</w:t>
      </w:r>
      <w:r w:rsidR="00EA6EF4">
        <w:rPr>
          <w:i/>
        </w:rPr>
        <w:t xml:space="preserve"> </w:t>
      </w:r>
      <w:r w:rsidR="00EA6EF4" w:rsidRPr="00EA6EF4">
        <w:t xml:space="preserve">values </w:t>
      </w:r>
      <w:r w:rsidR="00EA6EF4">
        <w:t xml:space="preserve">are </w:t>
      </w:r>
      <w:r w:rsidR="00EA6EF4">
        <w:rPr>
          <w:i/>
        </w:rPr>
        <w:t>P</w:t>
      </w:r>
      <w:r w:rsidR="00EA6EF4">
        <w:t xml:space="preserve">-values adjusted using the Benjamini-Hochberg method. </w:t>
      </w:r>
      <w:r>
        <w:rPr>
          <w:vertAlign w:val="superscript"/>
        </w:rPr>
        <w:t>c</w:t>
      </w:r>
      <w:r w:rsidR="00EA6EF4">
        <w:t xml:space="preserve">Combined scores are the product of </w:t>
      </w:r>
      <w:r w:rsidR="00E96194">
        <w:t xml:space="preserve">negative </w:t>
      </w:r>
      <w:r w:rsidR="00D843EE">
        <w:t>log</w:t>
      </w:r>
      <w:r w:rsidR="00EA6EF4">
        <w:t xml:space="preserve"> </w:t>
      </w:r>
      <w:r w:rsidR="00EA6EF4">
        <w:rPr>
          <w:i/>
        </w:rPr>
        <w:t>P</w:t>
      </w:r>
      <w:r w:rsidR="00E5708C">
        <w:t>-values and the Z-</w:t>
      </w:r>
      <w:r w:rsidR="00EA6EF4">
        <w:t>score</w:t>
      </w:r>
      <w:r w:rsidR="002842A0">
        <w:t xml:space="preserve"> as described in Chen et al.</w:t>
      </w:r>
      <w:r w:rsidR="00904857">
        <w:t>;</w:t>
      </w:r>
      <w:r w:rsidR="00904857">
        <w:fldChar w:fldCharType="begin" w:fldLock="1"/>
      </w:r>
      <w:r w:rsidR="001B0F71">
        <w:instrText>ADDIN CSL_CITATION { "citationItems" : [ { "id" : "ITEM-1", "itemData" : { "DOI" : "10.1186/1471-2105-14-128", "ISBN" : "1471-2105 (Electronic)\\r1471-2105 (Linking)", "ISSN" : "1471-2105", "PMID" : "23586463", "abstract" : "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n\\n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n\\nCONCLUSIONS: Enrichr is an easy to use intuitive enrichment analysis web-based tool providing various types of visualization summaries of collective functions of gene lists. Enrichr is open source and freely available online at: http://amp.pharm.mssm.edu/Enrichr.", "author" : [ { "dropping-particle" : "", "family" : "Chen", "given" : "Edward Y", "non-dropping-particle" : "", "parse-names" : false, "suffix" : "" }, { "dropping-particle" : "", "family" : "Tan", "given" : "Christopher M", "non-dropping-particle" : "", "parse-names" : false, "suffix" : "" }, { "dropping-particle" : "", "family" : "Kou", "given" : "Yan", "non-dropping-particle" : "", "parse-names" : false, "suffix" : "" }, { "dropping-particle" : "", "family" : "Duan", "given" : "Qiaonan", "non-dropping-particle" : "", "parse-names" : false, "suffix" : "" }, { "dropping-particle" : "", "family" : "Wang", "given" : "Zichen", "non-dropping-particle" : "", "parse-names" : false, "suffix" : "" }, { "dropping-particle" : "", "family" : "Meirelles", "given" : "Gabriela Vaz", "non-dropping-particle" : "", "parse-names" : false, "suffix" : "" }, { "dropping-particle" : "", "family" : "Clark", "given" : "Neil R", "non-dropping-particle" : "", "parse-names" : false, "suffix" : "" }, { "dropping-particle" : "", "family" : "Ma'ayan", "given" : "Avi", "non-dropping-particle" : "", "parse-names" : false, "suffix" : "" } ], "container-title" : "BMC bioinformatics", "id" : "ITEM-1", "issue" : "1", "issued" : { "date-parts" : [ [ "2013" ] ] }, "note" : "NULL", "page" : "128", "title" : "Enrichr: interactive and collaborative HTML5 gene list enrichment analysis tool.", "type" : "article-journal", "volume" : "14" }, "uris" : [ "http://www.mendeley.com/documents/?uuid=4f066e7d-c513-4b9d-9118-13b5492bea8e" ] } ], "mendeley" : { "formattedCitation" : "&lt;sup&gt;96&lt;/sup&gt;", "plainTextFormattedCitation" : "96", "previouslyFormattedCitation" : "&lt;sup&gt;95&lt;/sup&gt;" }, "properties" : { "noteIndex" : 0 }, "schema" : "https://github.com/citation-style-language/schema/raw/master/csl-citation.json" }</w:instrText>
      </w:r>
      <w:r w:rsidR="00904857">
        <w:fldChar w:fldCharType="separate"/>
      </w:r>
      <w:r w:rsidR="001B0F71" w:rsidRPr="001B0F71">
        <w:rPr>
          <w:noProof/>
          <w:vertAlign w:val="superscript"/>
        </w:rPr>
        <w:t>96</w:t>
      </w:r>
      <w:r w:rsidR="00904857">
        <w:fldChar w:fldCharType="end"/>
      </w:r>
      <w:r w:rsidR="002842A0">
        <w:t xml:space="preserve"> t</w:t>
      </w:r>
      <w:r w:rsidR="007A3BEF">
        <w:t>he top three terms per annotation set, ordered by combined score, are displayed</w:t>
      </w:r>
      <w:r w:rsidR="00B96E5D">
        <w:t xml:space="preserve"> </w:t>
      </w:r>
      <w:r w:rsidR="0023342D">
        <w:t>in this table</w:t>
      </w:r>
      <w:r w:rsidR="007A3BEF">
        <w:t xml:space="preserve">. </w:t>
      </w:r>
      <w:r w:rsidR="00D66121">
        <w:t>Abbreviations: DET, dif</w:t>
      </w:r>
      <w:r w:rsidR="008233CB">
        <w:t>ferentially expressed transcript; GO, gene ontology</w:t>
      </w:r>
      <w:r w:rsidR="007060F9">
        <w:t>; CCKR, cholecystekinin receptor.</w:t>
      </w:r>
    </w:p>
    <w:p w14:paraId="330AD577" w14:textId="77777777" w:rsidR="00E8424E" w:rsidRDefault="00E8424E">
      <w:pPr>
        <w:spacing w:line="276" w:lineRule="auto"/>
      </w:pPr>
      <w:r>
        <w:br w:type="page"/>
      </w:r>
    </w:p>
    <w:p w14:paraId="7EF9F989" w14:textId="0D890810" w:rsidR="00E8424E" w:rsidRPr="00933ECE" w:rsidRDefault="00E8424E" w:rsidP="00E8424E">
      <w:pPr>
        <w:pStyle w:val="Normal2"/>
        <w:contextualSpacing/>
        <w:divId w:val="1194727850"/>
        <w:rPr>
          <w:b/>
        </w:rPr>
      </w:pPr>
      <w:r>
        <w:rPr>
          <w:b/>
        </w:rPr>
        <w:t>Table 3. Gene set enrichment analysis of coexpression modul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88"/>
        <w:gridCol w:w="1530"/>
        <w:gridCol w:w="2790"/>
        <w:gridCol w:w="987"/>
        <w:gridCol w:w="967"/>
        <w:gridCol w:w="895"/>
        <w:gridCol w:w="1219"/>
      </w:tblGrid>
      <w:tr w:rsidR="00690F9C" w:rsidRPr="006166A9" w14:paraId="73BF4E55" w14:textId="77777777" w:rsidTr="00690F9C">
        <w:trPr>
          <w:divId w:val="1194727850"/>
          <w:trHeight w:val="440"/>
        </w:trPr>
        <w:tc>
          <w:tcPr>
            <w:tcW w:w="1188" w:type="dxa"/>
            <w:tcBorders>
              <w:bottom w:val="single" w:sz="4" w:space="0" w:color="auto"/>
            </w:tcBorders>
            <w:shd w:val="clear" w:color="auto" w:fill="D9D9D9" w:themeFill="background1" w:themeFillShade="D9"/>
            <w:vAlign w:val="bottom"/>
          </w:tcPr>
          <w:p w14:paraId="56E6F1CE" w14:textId="272FAD0F" w:rsidR="00E8424E" w:rsidRPr="00243EB4" w:rsidRDefault="00E96194" w:rsidP="00E96194">
            <w:pPr>
              <w:pStyle w:val="Normal2"/>
              <w:spacing w:line="240" w:lineRule="auto"/>
              <w:contextualSpacing/>
              <w:rPr>
                <w:b/>
                <w:sz w:val="18"/>
              </w:rPr>
            </w:pPr>
            <w:r>
              <w:rPr>
                <w:b/>
                <w:sz w:val="18"/>
              </w:rPr>
              <w:t>Module</w:t>
            </w:r>
            <w:r>
              <w:rPr>
                <w:b/>
                <w:sz w:val="18"/>
              </w:rPr>
              <w:br/>
            </w:r>
            <w:r w:rsidRPr="00E96194">
              <w:rPr>
                <w:b/>
                <w:sz w:val="18"/>
              </w:rPr>
              <w:t>(# genes</w:t>
            </w:r>
            <w:r w:rsidR="00922E54">
              <w:rPr>
                <w:b/>
                <w:sz w:val="18"/>
                <w:vertAlign w:val="superscript"/>
              </w:rPr>
              <w:t>a</w:t>
            </w:r>
            <w:r w:rsidRPr="00E96194">
              <w:rPr>
                <w:b/>
                <w:sz w:val="18"/>
              </w:rPr>
              <w:t>)</w:t>
            </w:r>
          </w:p>
        </w:tc>
        <w:tc>
          <w:tcPr>
            <w:tcW w:w="1530" w:type="dxa"/>
            <w:tcBorders>
              <w:bottom w:val="single" w:sz="4" w:space="0" w:color="auto"/>
            </w:tcBorders>
            <w:shd w:val="clear" w:color="auto" w:fill="D9D9D9" w:themeFill="background1" w:themeFillShade="D9"/>
            <w:vAlign w:val="bottom"/>
          </w:tcPr>
          <w:p w14:paraId="74D7618C" w14:textId="77777777" w:rsidR="00E8424E" w:rsidRPr="006166A9" w:rsidRDefault="00E8424E" w:rsidP="00C348CA">
            <w:pPr>
              <w:pStyle w:val="Normal2"/>
              <w:spacing w:line="240" w:lineRule="auto"/>
              <w:contextualSpacing/>
              <w:rPr>
                <w:b/>
                <w:sz w:val="18"/>
              </w:rPr>
            </w:pPr>
            <w:r w:rsidRPr="006166A9">
              <w:rPr>
                <w:b/>
                <w:sz w:val="18"/>
              </w:rPr>
              <w:t>Annotation set</w:t>
            </w:r>
          </w:p>
        </w:tc>
        <w:tc>
          <w:tcPr>
            <w:tcW w:w="2790" w:type="dxa"/>
            <w:tcBorders>
              <w:bottom w:val="single" w:sz="4" w:space="0" w:color="auto"/>
            </w:tcBorders>
            <w:shd w:val="clear" w:color="auto" w:fill="D9D9D9" w:themeFill="background1" w:themeFillShade="D9"/>
            <w:vAlign w:val="bottom"/>
          </w:tcPr>
          <w:p w14:paraId="05C61F6A" w14:textId="77777777" w:rsidR="00E8424E" w:rsidRPr="006166A9" w:rsidRDefault="00E8424E" w:rsidP="00C348CA">
            <w:pPr>
              <w:pStyle w:val="Normal2"/>
              <w:spacing w:line="240" w:lineRule="auto"/>
              <w:contextualSpacing/>
              <w:rPr>
                <w:b/>
                <w:sz w:val="18"/>
              </w:rPr>
            </w:pPr>
            <w:r w:rsidRPr="006166A9">
              <w:rPr>
                <w:b/>
                <w:sz w:val="18"/>
              </w:rPr>
              <w:t>Term</w:t>
            </w:r>
          </w:p>
        </w:tc>
        <w:tc>
          <w:tcPr>
            <w:tcW w:w="987" w:type="dxa"/>
            <w:tcBorders>
              <w:bottom w:val="single" w:sz="4" w:space="0" w:color="auto"/>
            </w:tcBorders>
            <w:shd w:val="clear" w:color="auto" w:fill="D9D9D9" w:themeFill="background1" w:themeFillShade="D9"/>
            <w:vAlign w:val="bottom"/>
          </w:tcPr>
          <w:p w14:paraId="1CAFDA2F" w14:textId="77777777" w:rsidR="00E8424E" w:rsidRPr="006166A9" w:rsidRDefault="00E8424E" w:rsidP="00C348CA">
            <w:pPr>
              <w:pStyle w:val="Normal2"/>
              <w:spacing w:line="240" w:lineRule="auto"/>
              <w:contextualSpacing/>
              <w:rPr>
                <w:b/>
                <w:sz w:val="18"/>
              </w:rPr>
            </w:pPr>
            <w:r w:rsidRPr="006166A9">
              <w:rPr>
                <w:b/>
                <w:sz w:val="18"/>
              </w:rPr>
              <w:t>Overlap</w:t>
            </w:r>
          </w:p>
        </w:tc>
        <w:tc>
          <w:tcPr>
            <w:tcW w:w="967" w:type="dxa"/>
            <w:tcBorders>
              <w:bottom w:val="single" w:sz="4" w:space="0" w:color="auto"/>
            </w:tcBorders>
            <w:shd w:val="clear" w:color="auto" w:fill="D9D9D9" w:themeFill="background1" w:themeFillShade="D9"/>
            <w:vAlign w:val="bottom"/>
          </w:tcPr>
          <w:p w14:paraId="21520B27" w14:textId="40B725D9" w:rsidR="00E8424E" w:rsidRPr="006166A9" w:rsidRDefault="00E8424E" w:rsidP="00922E54">
            <w:pPr>
              <w:pStyle w:val="Normal2"/>
              <w:spacing w:line="240" w:lineRule="auto"/>
              <w:contextualSpacing/>
              <w:rPr>
                <w:b/>
                <w:sz w:val="18"/>
              </w:rPr>
            </w:pPr>
            <w:r>
              <w:rPr>
                <w:b/>
                <w:i/>
                <w:sz w:val="18"/>
              </w:rPr>
              <w:t>q</w:t>
            </w:r>
            <w:r>
              <w:rPr>
                <w:b/>
                <w:sz w:val="18"/>
              </w:rPr>
              <w:t xml:space="preserve"> </w:t>
            </w:r>
            <w:r w:rsidRPr="006166A9">
              <w:rPr>
                <w:b/>
                <w:sz w:val="18"/>
              </w:rPr>
              <w:t>value</w:t>
            </w:r>
            <w:r w:rsidR="00922E54">
              <w:rPr>
                <w:b/>
                <w:sz w:val="18"/>
                <w:vertAlign w:val="superscript"/>
              </w:rPr>
              <w:t>b</w:t>
            </w:r>
          </w:p>
        </w:tc>
        <w:tc>
          <w:tcPr>
            <w:tcW w:w="895" w:type="dxa"/>
            <w:tcBorders>
              <w:bottom w:val="single" w:sz="4" w:space="0" w:color="auto"/>
            </w:tcBorders>
            <w:shd w:val="clear" w:color="auto" w:fill="D9D9D9" w:themeFill="background1" w:themeFillShade="D9"/>
            <w:vAlign w:val="bottom"/>
          </w:tcPr>
          <w:p w14:paraId="638294FB" w14:textId="77777777" w:rsidR="00E8424E" w:rsidRPr="006166A9" w:rsidRDefault="00E8424E" w:rsidP="00C348CA">
            <w:pPr>
              <w:pStyle w:val="Normal2"/>
              <w:spacing w:line="240" w:lineRule="auto"/>
              <w:contextualSpacing/>
              <w:rPr>
                <w:b/>
                <w:sz w:val="18"/>
              </w:rPr>
            </w:pPr>
            <w:r w:rsidRPr="006166A9">
              <w:rPr>
                <w:b/>
                <w:sz w:val="18"/>
              </w:rPr>
              <w:t>Z-score</w:t>
            </w:r>
          </w:p>
        </w:tc>
        <w:tc>
          <w:tcPr>
            <w:tcW w:w="1219" w:type="dxa"/>
            <w:tcBorders>
              <w:bottom w:val="single" w:sz="4" w:space="0" w:color="auto"/>
            </w:tcBorders>
            <w:shd w:val="clear" w:color="auto" w:fill="D9D9D9" w:themeFill="background1" w:themeFillShade="D9"/>
            <w:vAlign w:val="bottom"/>
          </w:tcPr>
          <w:p w14:paraId="239A5BC5" w14:textId="3891AD33" w:rsidR="00E8424E" w:rsidRPr="00EA6EF4" w:rsidRDefault="00E8424E" w:rsidP="00922E54">
            <w:pPr>
              <w:pStyle w:val="Normal2"/>
              <w:spacing w:line="240" w:lineRule="auto"/>
              <w:contextualSpacing/>
              <w:rPr>
                <w:b/>
                <w:sz w:val="18"/>
                <w:vertAlign w:val="superscript"/>
              </w:rPr>
            </w:pPr>
            <w:r w:rsidRPr="006166A9">
              <w:rPr>
                <w:b/>
                <w:sz w:val="18"/>
              </w:rPr>
              <w:t>Combined score</w:t>
            </w:r>
            <w:r w:rsidR="00922E54">
              <w:rPr>
                <w:b/>
                <w:sz w:val="18"/>
                <w:vertAlign w:val="superscript"/>
              </w:rPr>
              <w:t>c</w:t>
            </w:r>
          </w:p>
        </w:tc>
      </w:tr>
      <w:tr w:rsidR="00690F9C" w:rsidRPr="006166A9" w14:paraId="32093F1B" w14:textId="77777777" w:rsidTr="00690F9C">
        <w:trPr>
          <w:divId w:val="1194727850"/>
        </w:trPr>
        <w:tc>
          <w:tcPr>
            <w:tcW w:w="1188" w:type="dxa"/>
            <w:vMerge w:val="restart"/>
          </w:tcPr>
          <w:p w14:paraId="0D2D14CF" w14:textId="2CE8FAF8" w:rsidR="00C348CA" w:rsidRPr="006166A9" w:rsidRDefault="00F451E0" w:rsidP="00FB53EE">
            <w:pPr>
              <w:pStyle w:val="Normal2"/>
              <w:spacing w:line="240" w:lineRule="auto"/>
              <w:contextualSpacing/>
              <w:rPr>
                <w:sz w:val="18"/>
              </w:rPr>
            </w:pPr>
            <w:r>
              <w:rPr>
                <w:sz w:val="18"/>
              </w:rPr>
              <w:t>s</w:t>
            </w:r>
            <w:r w:rsidR="00C348CA">
              <w:rPr>
                <w:sz w:val="18"/>
              </w:rPr>
              <w:t>ienna</w:t>
            </w:r>
            <w:r>
              <w:rPr>
                <w:sz w:val="18"/>
              </w:rPr>
              <w:t xml:space="preserve"> (</w:t>
            </w:r>
            <w:r w:rsidR="00FB53EE">
              <w:rPr>
                <w:sz w:val="18"/>
              </w:rPr>
              <w:t>370</w:t>
            </w:r>
            <w:r>
              <w:rPr>
                <w:sz w:val="18"/>
              </w:rPr>
              <w:t>)</w:t>
            </w:r>
          </w:p>
        </w:tc>
        <w:tc>
          <w:tcPr>
            <w:tcW w:w="1530" w:type="dxa"/>
            <w:vMerge w:val="restart"/>
          </w:tcPr>
          <w:p w14:paraId="1583FB7B" w14:textId="77777777" w:rsidR="00C348CA" w:rsidRPr="006162F7" w:rsidRDefault="00C348CA" w:rsidP="00C348CA">
            <w:pPr>
              <w:pStyle w:val="Normal2"/>
              <w:spacing w:line="240" w:lineRule="auto"/>
              <w:contextualSpacing/>
              <w:rPr>
                <w:sz w:val="18"/>
              </w:rPr>
            </w:pPr>
            <w:r w:rsidRPr="006162F7">
              <w:rPr>
                <w:sz w:val="18"/>
              </w:rPr>
              <w:t>GO Biological Process 2015</w:t>
            </w:r>
          </w:p>
        </w:tc>
        <w:tc>
          <w:tcPr>
            <w:tcW w:w="2790" w:type="dxa"/>
            <w:tcBorders>
              <w:bottom w:val="single" w:sz="4" w:space="0" w:color="808080" w:themeColor="background1" w:themeShade="80"/>
            </w:tcBorders>
          </w:tcPr>
          <w:p w14:paraId="03534C98" w14:textId="329FE75A" w:rsidR="00C348CA" w:rsidRPr="006162F7" w:rsidRDefault="00C348CA" w:rsidP="005A582D">
            <w:pPr>
              <w:pStyle w:val="Normal2"/>
              <w:spacing w:line="240" w:lineRule="auto"/>
              <w:contextualSpacing/>
              <w:rPr>
                <w:sz w:val="18"/>
                <w:szCs w:val="18"/>
              </w:rPr>
            </w:pPr>
            <w:r w:rsidRPr="006162F7">
              <w:rPr>
                <w:sz w:val="18"/>
                <w:szCs w:val="18"/>
              </w:rPr>
              <w:t xml:space="preserve">regulation of cytokine production </w:t>
            </w:r>
          </w:p>
        </w:tc>
        <w:tc>
          <w:tcPr>
            <w:tcW w:w="987" w:type="dxa"/>
            <w:tcBorders>
              <w:bottom w:val="single" w:sz="4" w:space="0" w:color="808080" w:themeColor="background1" w:themeShade="80"/>
            </w:tcBorders>
          </w:tcPr>
          <w:p w14:paraId="2DAE0B75" w14:textId="5422D3C3" w:rsidR="00C348CA" w:rsidRPr="006162F7" w:rsidRDefault="00C348CA" w:rsidP="005A582D">
            <w:pPr>
              <w:pStyle w:val="Normal2"/>
              <w:spacing w:line="240" w:lineRule="auto"/>
              <w:contextualSpacing/>
              <w:rPr>
                <w:sz w:val="18"/>
                <w:szCs w:val="18"/>
              </w:rPr>
            </w:pPr>
            <w:r w:rsidRPr="006162F7">
              <w:rPr>
                <w:rFonts w:eastAsia="Times New Roman"/>
                <w:sz w:val="18"/>
                <w:szCs w:val="18"/>
              </w:rPr>
              <w:t>28/482</w:t>
            </w:r>
          </w:p>
        </w:tc>
        <w:tc>
          <w:tcPr>
            <w:tcW w:w="967" w:type="dxa"/>
            <w:tcBorders>
              <w:bottom w:val="single" w:sz="4" w:space="0" w:color="808080" w:themeColor="background1" w:themeShade="80"/>
            </w:tcBorders>
          </w:tcPr>
          <w:p w14:paraId="08FA4FBE" w14:textId="45D68055" w:rsidR="00C348CA" w:rsidRPr="006162F7" w:rsidRDefault="00C348CA" w:rsidP="005A582D">
            <w:pPr>
              <w:pStyle w:val="Normal2"/>
              <w:spacing w:line="240" w:lineRule="auto"/>
              <w:contextualSpacing/>
              <w:rPr>
                <w:sz w:val="18"/>
                <w:szCs w:val="18"/>
              </w:rPr>
            </w:pPr>
            <w:r w:rsidRPr="006162F7">
              <w:rPr>
                <w:sz w:val="18"/>
                <w:szCs w:val="18"/>
              </w:rPr>
              <w:t>0.000268</w:t>
            </w:r>
          </w:p>
        </w:tc>
        <w:tc>
          <w:tcPr>
            <w:tcW w:w="895" w:type="dxa"/>
            <w:tcBorders>
              <w:bottom w:val="single" w:sz="4" w:space="0" w:color="808080" w:themeColor="background1" w:themeShade="80"/>
            </w:tcBorders>
          </w:tcPr>
          <w:p w14:paraId="05D1D40A" w14:textId="54DCDB9D" w:rsidR="00C348CA" w:rsidRPr="006162F7" w:rsidRDefault="00C348CA" w:rsidP="005A582D">
            <w:pPr>
              <w:pStyle w:val="Normal2"/>
              <w:spacing w:line="240" w:lineRule="auto"/>
              <w:contextualSpacing/>
              <w:rPr>
                <w:sz w:val="18"/>
                <w:szCs w:val="18"/>
              </w:rPr>
            </w:pPr>
            <w:r w:rsidRPr="006162F7">
              <w:rPr>
                <w:sz w:val="18"/>
                <w:szCs w:val="18"/>
              </w:rPr>
              <w:t>-2.51</w:t>
            </w:r>
          </w:p>
        </w:tc>
        <w:tc>
          <w:tcPr>
            <w:tcW w:w="1219" w:type="dxa"/>
            <w:tcBorders>
              <w:bottom w:val="single" w:sz="4" w:space="0" w:color="808080" w:themeColor="background1" w:themeShade="80"/>
            </w:tcBorders>
          </w:tcPr>
          <w:p w14:paraId="5DC036F5" w14:textId="4EC46B41" w:rsidR="00C348CA" w:rsidRPr="006162F7" w:rsidRDefault="00C348CA" w:rsidP="005A582D">
            <w:pPr>
              <w:pStyle w:val="Normal2"/>
              <w:spacing w:line="240" w:lineRule="auto"/>
              <w:contextualSpacing/>
              <w:rPr>
                <w:sz w:val="18"/>
                <w:szCs w:val="18"/>
              </w:rPr>
            </w:pPr>
            <w:r w:rsidRPr="006162F7">
              <w:rPr>
                <w:sz w:val="18"/>
                <w:szCs w:val="18"/>
              </w:rPr>
              <w:t>20.7</w:t>
            </w:r>
          </w:p>
        </w:tc>
      </w:tr>
      <w:tr w:rsidR="00690F9C" w:rsidRPr="006166A9" w14:paraId="3D340424" w14:textId="77777777" w:rsidTr="00690F9C">
        <w:trPr>
          <w:divId w:val="1194727850"/>
        </w:trPr>
        <w:tc>
          <w:tcPr>
            <w:tcW w:w="1188" w:type="dxa"/>
            <w:vMerge/>
          </w:tcPr>
          <w:p w14:paraId="27C6AA14" w14:textId="77777777" w:rsidR="00C348CA" w:rsidRPr="006166A9" w:rsidRDefault="00C348CA" w:rsidP="00C348CA">
            <w:pPr>
              <w:pStyle w:val="Normal2"/>
              <w:spacing w:line="240" w:lineRule="auto"/>
              <w:contextualSpacing/>
              <w:rPr>
                <w:sz w:val="18"/>
              </w:rPr>
            </w:pPr>
          </w:p>
        </w:tc>
        <w:tc>
          <w:tcPr>
            <w:tcW w:w="1530" w:type="dxa"/>
            <w:vMerge/>
          </w:tcPr>
          <w:p w14:paraId="0B778EBF" w14:textId="77777777" w:rsidR="00C348CA" w:rsidRPr="006162F7" w:rsidRDefault="00C348CA" w:rsidP="00C348CA">
            <w:pPr>
              <w:pStyle w:val="Normal2"/>
              <w:spacing w:line="240" w:lineRule="auto"/>
              <w:contextualSpacing/>
              <w:rPr>
                <w:sz w:val="18"/>
              </w:rPr>
            </w:pPr>
          </w:p>
        </w:tc>
        <w:tc>
          <w:tcPr>
            <w:tcW w:w="2790" w:type="dxa"/>
            <w:tcBorders>
              <w:top w:val="single" w:sz="4" w:space="0" w:color="808080" w:themeColor="background1" w:themeShade="80"/>
              <w:bottom w:val="single" w:sz="4" w:space="0" w:color="808080" w:themeColor="background1" w:themeShade="80"/>
            </w:tcBorders>
          </w:tcPr>
          <w:p w14:paraId="04ABE1D3" w14:textId="04194914" w:rsidR="00C348CA" w:rsidRPr="006162F7" w:rsidRDefault="00C348CA" w:rsidP="005A582D">
            <w:pPr>
              <w:pStyle w:val="Normal2"/>
              <w:spacing w:line="240" w:lineRule="auto"/>
              <w:contextualSpacing/>
              <w:rPr>
                <w:sz w:val="18"/>
                <w:szCs w:val="18"/>
              </w:rPr>
            </w:pPr>
            <w:r w:rsidRPr="006162F7">
              <w:rPr>
                <w:sz w:val="18"/>
                <w:szCs w:val="18"/>
              </w:rPr>
              <w:t xml:space="preserve">positive regulation of cytokine production </w:t>
            </w:r>
          </w:p>
        </w:tc>
        <w:tc>
          <w:tcPr>
            <w:tcW w:w="987" w:type="dxa"/>
            <w:tcBorders>
              <w:top w:val="single" w:sz="4" w:space="0" w:color="808080" w:themeColor="background1" w:themeShade="80"/>
              <w:bottom w:val="single" w:sz="4" w:space="0" w:color="808080" w:themeColor="background1" w:themeShade="80"/>
            </w:tcBorders>
          </w:tcPr>
          <w:p w14:paraId="5103041D" w14:textId="6900C7FA" w:rsidR="00C348CA" w:rsidRPr="006162F7" w:rsidRDefault="00C348CA" w:rsidP="005A582D">
            <w:pPr>
              <w:pStyle w:val="Normal2"/>
              <w:spacing w:line="240" w:lineRule="auto"/>
              <w:contextualSpacing/>
              <w:rPr>
                <w:sz w:val="18"/>
                <w:szCs w:val="18"/>
              </w:rPr>
            </w:pPr>
            <w:r w:rsidRPr="006162F7">
              <w:rPr>
                <w:rFonts w:eastAsia="Times New Roman"/>
                <w:sz w:val="18"/>
                <w:szCs w:val="18"/>
              </w:rPr>
              <w:t>22/327</w:t>
            </w:r>
          </w:p>
        </w:tc>
        <w:tc>
          <w:tcPr>
            <w:tcW w:w="967" w:type="dxa"/>
            <w:tcBorders>
              <w:top w:val="single" w:sz="4" w:space="0" w:color="808080" w:themeColor="background1" w:themeShade="80"/>
              <w:bottom w:val="single" w:sz="4" w:space="0" w:color="808080" w:themeColor="background1" w:themeShade="80"/>
            </w:tcBorders>
          </w:tcPr>
          <w:p w14:paraId="7BC1A9AB" w14:textId="7CCAA23C" w:rsidR="00C348CA" w:rsidRPr="006162F7" w:rsidRDefault="00C348CA" w:rsidP="005A582D">
            <w:pPr>
              <w:pStyle w:val="Normal2"/>
              <w:spacing w:line="240" w:lineRule="auto"/>
              <w:contextualSpacing/>
              <w:rPr>
                <w:sz w:val="18"/>
                <w:szCs w:val="18"/>
              </w:rPr>
            </w:pPr>
            <w:r w:rsidRPr="006162F7">
              <w:rPr>
                <w:sz w:val="18"/>
                <w:szCs w:val="18"/>
              </w:rPr>
              <w:t>0.000279</w:t>
            </w:r>
          </w:p>
        </w:tc>
        <w:tc>
          <w:tcPr>
            <w:tcW w:w="895" w:type="dxa"/>
            <w:tcBorders>
              <w:top w:val="single" w:sz="4" w:space="0" w:color="808080" w:themeColor="background1" w:themeShade="80"/>
              <w:bottom w:val="single" w:sz="4" w:space="0" w:color="808080" w:themeColor="background1" w:themeShade="80"/>
            </w:tcBorders>
          </w:tcPr>
          <w:p w14:paraId="4F96FCDB" w14:textId="0F9904E9" w:rsidR="00C348CA" w:rsidRPr="006162F7" w:rsidRDefault="00C348CA" w:rsidP="005A582D">
            <w:pPr>
              <w:pStyle w:val="Normal2"/>
              <w:spacing w:line="240" w:lineRule="auto"/>
              <w:contextualSpacing/>
              <w:rPr>
                <w:sz w:val="18"/>
                <w:szCs w:val="18"/>
              </w:rPr>
            </w:pPr>
            <w:r w:rsidRPr="006162F7">
              <w:rPr>
                <w:sz w:val="18"/>
                <w:szCs w:val="18"/>
              </w:rPr>
              <w:t>-2.45</w:t>
            </w:r>
          </w:p>
        </w:tc>
        <w:tc>
          <w:tcPr>
            <w:tcW w:w="1219" w:type="dxa"/>
            <w:tcBorders>
              <w:top w:val="single" w:sz="4" w:space="0" w:color="808080" w:themeColor="background1" w:themeShade="80"/>
              <w:bottom w:val="single" w:sz="4" w:space="0" w:color="808080" w:themeColor="background1" w:themeShade="80"/>
            </w:tcBorders>
          </w:tcPr>
          <w:p w14:paraId="6E6F4196" w14:textId="7F5ECAC0" w:rsidR="00C348CA" w:rsidRPr="006162F7" w:rsidRDefault="00C348CA" w:rsidP="005A582D">
            <w:pPr>
              <w:pStyle w:val="Normal2"/>
              <w:spacing w:line="240" w:lineRule="auto"/>
              <w:contextualSpacing/>
              <w:rPr>
                <w:sz w:val="18"/>
                <w:szCs w:val="18"/>
              </w:rPr>
            </w:pPr>
            <w:r w:rsidRPr="006162F7">
              <w:rPr>
                <w:sz w:val="18"/>
                <w:szCs w:val="18"/>
              </w:rPr>
              <w:t>20.1</w:t>
            </w:r>
          </w:p>
        </w:tc>
      </w:tr>
      <w:tr w:rsidR="00690F9C" w:rsidRPr="006166A9" w14:paraId="6A16EBFB" w14:textId="77777777" w:rsidTr="00690F9C">
        <w:trPr>
          <w:divId w:val="1194727850"/>
        </w:trPr>
        <w:tc>
          <w:tcPr>
            <w:tcW w:w="1188" w:type="dxa"/>
            <w:vMerge/>
          </w:tcPr>
          <w:p w14:paraId="0F8F9B3E" w14:textId="77777777" w:rsidR="00C348CA" w:rsidRPr="006166A9" w:rsidRDefault="00C348CA" w:rsidP="00C348CA">
            <w:pPr>
              <w:pStyle w:val="Normal2"/>
              <w:spacing w:line="240" w:lineRule="auto"/>
              <w:contextualSpacing/>
              <w:rPr>
                <w:sz w:val="18"/>
              </w:rPr>
            </w:pPr>
          </w:p>
        </w:tc>
        <w:tc>
          <w:tcPr>
            <w:tcW w:w="1530" w:type="dxa"/>
            <w:vMerge/>
            <w:tcBorders>
              <w:bottom w:val="single" w:sz="4" w:space="0" w:color="808080" w:themeColor="background1" w:themeShade="80"/>
            </w:tcBorders>
          </w:tcPr>
          <w:p w14:paraId="13435BEA" w14:textId="77777777" w:rsidR="00C348CA" w:rsidRPr="006162F7" w:rsidRDefault="00C348CA" w:rsidP="00C348CA">
            <w:pPr>
              <w:pStyle w:val="Normal2"/>
              <w:spacing w:line="240" w:lineRule="auto"/>
              <w:contextualSpacing/>
              <w:rPr>
                <w:sz w:val="18"/>
              </w:rPr>
            </w:pPr>
          </w:p>
        </w:tc>
        <w:tc>
          <w:tcPr>
            <w:tcW w:w="2790" w:type="dxa"/>
            <w:tcBorders>
              <w:top w:val="single" w:sz="4" w:space="0" w:color="808080" w:themeColor="background1" w:themeShade="80"/>
              <w:bottom w:val="single" w:sz="4" w:space="0" w:color="808080" w:themeColor="background1" w:themeShade="80"/>
            </w:tcBorders>
          </w:tcPr>
          <w:p w14:paraId="1A29D0F0" w14:textId="5DA0C6A9" w:rsidR="00C348CA" w:rsidRPr="006162F7" w:rsidRDefault="00C348CA" w:rsidP="005A582D">
            <w:pPr>
              <w:pStyle w:val="Normal2"/>
              <w:spacing w:line="240" w:lineRule="auto"/>
              <w:contextualSpacing/>
              <w:rPr>
                <w:sz w:val="18"/>
                <w:szCs w:val="18"/>
              </w:rPr>
            </w:pPr>
            <w:r w:rsidRPr="006162F7">
              <w:rPr>
                <w:sz w:val="18"/>
                <w:szCs w:val="18"/>
              </w:rPr>
              <w:t xml:space="preserve">regulation of immune effector process </w:t>
            </w:r>
          </w:p>
        </w:tc>
        <w:tc>
          <w:tcPr>
            <w:tcW w:w="987" w:type="dxa"/>
            <w:tcBorders>
              <w:top w:val="single" w:sz="4" w:space="0" w:color="808080" w:themeColor="background1" w:themeShade="80"/>
              <w:bottom w:val="single" w:sz="4" w:space="0" w:color="808080" w:themeColor="background1" w:themeShade="80"/>
            </w:tcBorders>
          </w:tcPr>
          <w:p w14:paraId="5141521D" w14:textId="75D6A5E5" w:rsidR="00C348CA" w:rsidRPr="006162F7" w:rsidRDefault="00C348CA" w:rsidP="005A582D">
            <w:pPr>
              <w:pStyle w:val="Normal2"/>
              <w:spacing w:line="240" w:lineRule="auto"/>
              <w:contextualSpacing/>
              <w:rPr>
                <w:sz w:val="18"/>
                <w:szCs w:val="18"/>
              </w:rPr>
            </w:pPr>
            <w:r w:rsidRPr="006162F7">
              <w:rPr>
                <w:rFonts w:eastAsia="Times New Roman"/>
                <w:sz w:val="18"/>
                <w:szCs w:val="18"/>
              </w:rPr>
              <w:t>18/264</w:t>
            </w:r>
          </w:p>
        </w:tc>
        <w:tc>
          <w:tcPr>
            <w:tcW w:w="967" w:type="dxa"/>
            <w:tcBorders>
              <w:top w:val="single" w:sz="4" w:space="0" w:color="808080" w:themeColor="background1" w:themeShade="80"/>
              <w:bottom w:val="single" w:sz="4" w:space="0" w:color="808080" w:themeColor="background1" w:themeShade="80"/>
            </w:tcBorders>
          </w:tcPr>
          <w:p w14:paraId="51F814F3" w14:textId="345E01E0" w:rsidR="00C348CA" w:rsidRPr="006162F7" w:rsidRDefault="00C348CA" w:rsidP="005A582D">
            <w:pPr>
              <w:pStyle w:val="Normal2"/>
              <w:spacing w:line="240" w:lineRule="auto"/>
              <w:contextualSpacing/>
              <w:rPr>
                <w:sz w:val="18"/>
                <w:szCs w:val="18"/>
              </w:rPr>
            </w:pPr>
            <w:r w:rsidRPr="006162F7">
              <w:rPr>
                <w:sz w:val="18"/>
                <w:szCs w:val="18"/>
              </w:rPr>
              <w:t>0.00106</w:t>
            </w:r>
          </w:p>
        </w:tc>
        <w:tc>
          <w:tcPr>
            <w:tcW w:w="895" w:type="dxa"/>
            <w:tcBorders>
              <w:top w:val="single" w:sz="4" w:space="0" w:color="808080" w:themeColor="background1" w:themeShade="80"/>
              <w:bottom w:val="single" w:sz="4" w:space="0" w:color="808080" w:themeColor="background1" w:themeShade="80"/>
            </w:tcBorders>
          </w:tcPr>
          <w:p w14:paraId="35489621" w14:textId="3898BCFD" w:rsidR="00C348CA" w:rsidRPr="006162F7" w:rsidRDefault="00C348CA" w:rsidP="005A582D">
            <w:pPr>
              <w:pStyle w:val="Normal2"/>
              <w:spacing w:line="240" w:lineRule="auto"/>
              <w:contextualSpacing/>
              <w:rPr>
                <w:sz w:val="18"/>
                <w:szCs w:val="18"/>
              </w:rPr>
            </w:pPr>
            <w:r w:rsidRPr="006162F7">
              <w:rPr>
                <w:sz w:val="18"/>
                <w:szCs w:val="18"/>
              </w:rPr>
              <w:t>-2.46</w:t>
            </w:r>
          </w:p>
        </w:tc>
        <w:tc>
          <w:tcPr>
            <w:tcW w:w="1219" w:type="dxa"/>
            <w:tcBorders>
              <w:top w:val="single" w:sz="4" w:space="0" w:color="808080" w:themeColor="background1" w:themeShade="80"/>
              <w:bottom w:val="single" w:sz="4" w:space="0" w:color="808080" w:themeColor="background1" w:themeShade="80"/>
            </w:tcBorders>
          </w:tcPr>
          <w:p w14:paraId="3CB44063" w14:textId="5A166D47" w:rsidR="00C348CA" w:rsidRPr="006162F7" w:rsidRDefault="00C348CA" w:rsidP="005A582D">
            <w:pPr>
              <w:pStyle w:val="Normal2"/>
              <w:spacing w:line="240" w:lineRule="auto"/>
              <w:contextualSpacing/>
              <w:rPr>
                <w:sz w:val="18"/>
                <w:szCs w:val="18"/>
              </w:rPr>
            </w:pPr>
            <w:r w:rsidRPr="006162F7">
              <w:rPr>
                <w:sz w:val="18"/>
                <w:szCs w:val="18"/>
              </w:rPr>
              <w:t>16.9</w:t>
            </w:r>
          </w:p>
        </w:tc>
      </w:tr>
      <w:tr w:rsidR="00690F9C" w:rsidRPr="006166A9" w14:paraId="76E99D49" w14:textId="77777777" w:rsidTr="00690F9C">
        <w:trPr>
          <w:divId w:val="1194727850"/>
        </w:trPr>
        <w:tc>
          <w:tcPr>
            <w:tcW w:w="1188" w:type="dxa"/>
            <w:vMerge/>
          </w:tcPr>
          <w:p w14:paraId="0C67EA1B" w14:textId="77777777" w:rsidR="00861383" w:rsidRPr="006166A9" w:rsidRDefault="00861383" w:rsidP="00C348CA">
            <w:pPr>
              <w:pStyle w:val="Normal2"/>
              <w:spacing w:line="240" w:lineRule="auto"/>
              <w:contextualSpacing/>
              <w:rPr>
                <w:sz w:val="18"/>
              </w:rPr>
            </w:pPr>
          </w:p>
        </w:tc>
        <w:tc>
          <w:tcPr>
            <w:tcW w:w="1530" w:type="dxa"/>
            <w:vMerge w:val="restart"/>
            <w:tcBorders>
              <w:top w:val="single" w:sz="4" w:space="0" w:color="808080" w:themeColor="background1" w:themeShade="80"/>
            </w:tcBorders>
          </w:tcPr>
          <w:p w14:paraId="098CD332" w14:textId="4194976C" w:rsidR="00861383" w:rsidRPr="006166A9" w:rsidRDefault="00861383" w:rsidP="00C348CA">
            <w:pPr>
              <w:pStyle w:val="Normal2"/>
              <w:spacing w:line="240" w:lineRule="auto"/>
              <w:contextualSpacing/>
              <w:rPr>
                <w:sz w:val="18"/>
              </w:rPr>
            </w:pPr>
            <w:r>
              <w:rPr>
                <w:sz w:val="18"/>
              </w:rPr>
              <w:t>Reactome 2016</w:t>
            </w:r>
          </w:p>
        </w:tc>
        <w:tc>
          <w:tcPr>
            <w:tcW w:w="2790" w:type="dxa"/>
            <w:tcBorders>
              <w:top w:val="single" w:sz="4" w:space="0" w:color="808080" w:themeColor="background1" w:themeShade="80"/>
              <w:bottom w:val="single" w:sz="4" w:space="0" w:color="808080" w:themeColor="background1" w:themeShade="80"/>
            </w:tcBorders>
          </w:tcPr>
          <w:p w14:paraId="7A8EE047" w14:textId="18B26EF3" w:rsidR="00861383" w:rsidRPr="00861383" w:rsidRDefault="007D3AAF" w:rsidP="00861383">
            <w:pPr>
              <w:pStyle w:val="Normal2"/>
              <w:spacing w:line="240" w:lineRule="auto"/>
              <w:contextualSpacing/>
              <w:rPr>
                <w:sz w:val="18"/>
                <w:szCs w:val="18"/>
              </w:rPr>
            </w:pPr>
            <w:r>
              <w:rPr>
                <w:sz w:val="18"/>
                <w:szCs w:val="18"/>
              </w:rPr>
              <w:t>immune s</w:t>
            </w:r>
            <w:r w:rsidR="00861383" w:rsidRPr="00861383">
              <w:rPr>
                <w:sz w:val="18"/>
                <w:szCs w:val="18"/>
              </w:rPr>
              <w:t>ystem</w:t>
            </w:r>
          </w:p>
        </w:tc>
        <w:tc>
          <w:tcPr>
            <w:tcW w:w="987" w:type="dxa"/>
            <w:tcBorders>
              <w:top w:val="single" w:sz="4" w:space="0" w:color="808080" w:themeColor="background1" w:themeShade="80"/>
              <w:bottom w:val="single" w:sz="4" w:space="0" w:color="808080" w:themeColor="background1" w:themeShade="80"/>
            </w:tcBorders>
          </w:tcPr>
          <w:p w14:paraId="563F100F" w14:textId="69A05955" w:rsidR="00861383" w:rsidRPr="00861383" w:rsidRDefault="00861383" w:rsidP="00C348CA">
            <w:pPr>
              <w:pStyle w:val="Normal2"/>
              <w:spacing w:line="240" w:lineRule="auto"/>
              <w:contextualSpacing/>
              <w:rPr>
                <w:sz w:val="18"/>
                <w:szCs w:val="18"/>
              </w:rPr>
            </w:pPr>
            <w:r w:rsidRPr="00861383">
              <w:rPr>
                <w:sz w:val="18"/>
                <w:szCs w:val="18"/>
              </w:rPr>
              <w:t>65/1547</w:t>
            </w:r>
          </w:p>
        </w:tc>
        <w:tc>
          <w:tcPr>
            <w:tcW w:w="967" w:type="dxa"/>
            <w:tcBorders>
              <w:top w:val="single" w:sz="4" w:space="0" w:color="808080" w:themeColor="background1" w:themeShade="80"/>
              <w:bottom w:val="single" w:sz="4" w:space="0" w:color="808080" w:themeColor="background1" w:themeShade="80"/>
            </w:tcBorders>
          </w:tcPr>
          <w:p w14:paraId="4C57EA7D" w14:textId="4392E353" w:rsidR="00861383" w:rsidRPr="00861383" w:rsidRDefault="00861383" w:rsidP="00861383">
            <w:pPr>
              <w:pStyle w:val="Normal2"/>
              <w:spacing w:line="240" w:lineRule="auto"/>
              <w:contextualSpacing/>
              <w:rPr>
                <w:sz w:val="18"/>
                <w:szCs w:val="18"/>
              </w:rPr>
            </w:pPr>
            <w:r w:rsidRPr="00861383">
              <w:rPr>
                <w:sz w:val="18"/>
                <w:szCs w:val="18"/>
              </w:rPr>
              <w:t>1.81e-07</w:t>
            </w:r>
          </w:p>
        </w:tc>
        <w:tc>
          <w:tcPr>
            <w:tcW w:w="895" w:type="dxa"/>
            <w:tcBorders>
              <w:top w:val="single" w:sz="4" w:space="0" w:color="808080" w:themeColor="background1" w:themeShade="80"/>
              <w:bottom w:val="single" w:sz="4" w:space="0" w:color="808080" w:themeColor="background1" w:themeShade="80"/>
            </w:tcBorders>
          </w:tcPr>
          <w:p w14:paraId="63CB8B7C" w14:textId="0668E91C" w:rsidR="00861383" w:rsidRPr="00861383" w:rsidRDefault="00861383" w:rsidP="00861383">
            <w:pPr>
              <w:pStyle w:val="Normal2"/>
              <w:spacing w:line="240" w:lineRule="auto"/>
              <w:contextualSpacing/>
              <w:rPr>
                <w:sz w:val="18"/>
                <w:szCs w:val="18"/>
              </w:rPr>
            </w:pPr>
            <w:r w:rsidRPr="00861383">
              <w:rPr>
                <w:sz w:val="18"/>
                <w:szCs w:val="18"/>
              </w:rPr>
              <w:t>-2.23</w:t>
            </w:r>
          </w:p>
        </w:tc>
        <w:tc>
          <w:tcPr>
            <w:tcW w:w="1219" w:type="dxa"/>
            <w:tcBorders>
              <w:top w:val="single" w:sz="4" w:space="0" w:color="808080" w:themeColor="background1" w:themeShade="80"/>
              <w:bottom w:val="single" w:sz="4" w:space="0" w:color="808080" w:themeColor="background1" w:themeShade="80"/>
            </w:tcBorders>
          </w:tcPr>
          <w:p w14:paraId="12B2F83B" w14:textId="014D2BA7" w:rsidR="00861383" w:rsidRPr="00861383" w:rsidRDefault="00861383" w:rsidP="00C348CA">
            <w:pPr>
              <w:pStyle w:val="Normal2"/>
              <w:spacing w:line="240" w:lineRule="auto"/>
              <w:contextualSpacing/>
              <w:rPr>
                <w:sz w:val="18"/>
                <w:szCs w:val="18"/>
              </w:rPr>
            </w:pPr>
            <w:r w:rsidRPr="00861383">
              <w:rPr>
                <w:sz w:val="18"/>
                <w:szCs w:val="18"/>
              </w:rPr>
              <w:t>34.7</w:t>
            </w:r>
          </w:p>
        </w:tc>
      </w:tr>
      <w:tr w:rsidR="00690F9C" w:rsidRPr="006166A9" w14:paraId="5954588D" w14:textId="77777777" w:rsidTr="00690F9C">
        <w:trPr>
          <w:divId w:val="1194727850"/>
        </w:trPr>
        <w:tc>
          <w:tcPr>
            <w:tcW w:w="1188" w:type="dxa"/>
            <w:vMerge/>
          </w:tcPr>
          <w:p w14:paraId="7B440003" w14:textId="77777777" w:rsidR="00861383" w:rsidRPr="006166A9" w:rsidRDefault="00861383" w:rsidP="00C348CA">
            <w:pPr>
              <w:pStyle w:val="Normal2"/>
              <w:spacing w:line="240" w:lineRule="auto"/>
              <w:contextualSpacing/>
              <w:rPr>
                <w:sz w:val="18"/>
              </w:rPr>
            </w:pPr>
          </w:p>
        </w:tc>
        <w:tc>
          <w:tcPr>
            <w:tcW w:w="1530" w:type="dxa"/>
            <w:vMerge/>
          </w:tcPr>
          <w:p w14:paraId="7AC17516" w14:textId="77777777" w:rsidR="00861383" w:rsidRPr="006166A9" w:rsidRDefault="00861383" w:rsidP="00C348CA">
            <w:pPr>
              <w:pStyle w:val="Normal2"/>
              <w:spacing w:line="240" w:lineRule="auto"/>
              <w:contextualSpacing/>
              <w:rPr>
                <w:sz w:val="18"/>
              </w:rPr>
            </w:pPr>
          </w:p>
        </w:tc>
        <w:tc>
          <w:tcPr>
            <w:tcW w:w="2790" w:type="dxa"/>
            <w:tcBorders>
              <w:top w:val="single" w:sz="4" w:space="0" w:color="808080" w:themeColor="background1" w:themeShade="80"/>
              <w:bottom w:val="single" w:sz="4" w:space="0" w:color="808080" w:themeColor="background1" w:themeShade="80"/>
            </w:tcBorders>
          </w:tcPr>
          <w:p w14:paraId="6AB5D2E3" w14:textId="3E3CD28A" w:rsidR="00861383" w:rsidRPr="00861383" w:rsidRDefault="007D3AAF" w:rsidP="00861383">
            <w:pPr>
              <w:pStyle w:val="Normal2"/>
              <w:spacing w:line="240" w:lineRule="auto"/>
              <w:contextualSpacing/>
              <w:rPr>
                <w:sz w:val="18"/>
                <w:szCs w:val="18"/>
              </w:rPr>
            </w:pPr>
            <w:r>
              <w:rPr>
                <w:sz w:val="18"/>
                <w:szCs w:val="18"/>
              </w:rPr>
              <w:t>cytokine signaling in i</w:t>
            </w:r>
            <w:r w:rsidR="00861383" w:rsidRPr="00861383">
              <w:rPr>
                <w:sz w:val="18"/>
                <w:szCs w:val="18"/>
              </w:rPr>
              <w:t>mmune system</w:t>
            </w:r>
          </w:p>
        </w:tc>
        <w:tc>
          <w:tcPr>
            <w:tcW w:w="987" w:type="dxa"/>
            <w:tcBorders>
              <w:top w:val="single" w:sz="4" w:space="0" w:color="808080" w:themeColor="background1" w:themeShade="80"/>
              <w:bottom w:val="single" w:sz="4" w:space="0" w:color="808080" w:themeColor="background1" w:themeShade="80"/>
            </w:tcBorders>
          </w:tcPr>
          <w:p w14:paraId="5C683F15" w14:textId="785E177C" w:rsidR="00861383" w:rsidRPr="00861383" w:rsidRDefault="00861383" w:rsidP="00C348CA">
            <w:pPr>
              <w:pStyle w:val="Normal2"/>
              <w:spacing w:line="240" w:lineRule="auto"/>
              <w:contextualSpacing/>
              <w:rPr>
                <w:sz w:val="18"/>
                <w:szCs w:val="18"/>
              </w:rPr>
            </w:pPr>
            <w:r w:rsidRPr="00861383">
              <w:rPr>
                <w:sz w:val="18"/>
                <w:szCs w:val="18"/>
              </w:rPr>
              <w:t>26/620</w:t>
            </w:r>
          </w:p>
        </w:tc>
        <w:tc>
          <w:tcPr>
            <w:tcW w:w="967" w:type="dxa"/>
            <w:tcBorders>
              <w:top w:val="single" w:sz="4" w:space="0" w:color="808080" w:themeColor="background1" w:themeShade="80"/>
              <w:bottom w:val="single" w:sz="4" w:space="0" w:color="808080" w:themeColor="background1" w:themeShade="80"/>
            </w:tcBorders>
          </w:tcPr>
          <w:p w14:paraId="2648E2B2" w14:textId="2CA41074" w:rsidR="00861383" w:rsidRPr="00861383" w:rsidRDefault="00861383" w:rsidP="00861383">
            <w:pPr>
              <w:pStyle w:val="Normal2"/>
              <w:spacing w:line="240" w:lineRule="auto"/>
              <w:contextualSpacing/>
              <w:rPr>
                <w:sz w:val="18"/>
                <w:szCs w:val="18"/>
              </w:rPr>
            </w:pPr>
            <w:r w:rsidRPr="00861383">
              <w:rPr>
                <w:sz w:val="18"/>
                <w:szCs w:val="18"/>
              </w:rPr>
              <w:t>0.0211</w:t>
            </w:r>
          </w:p>
        </w:tc>
        <w:tc>
          <w:tcPr>
            <w:tcW w:w="895" w:type="dxa"/>
            <w:tcBorders>
              <w:top w:val="single" w:sz="4" w:space="0" w:color="808080" w:themeColor="background1" w:themeShade="80"/>
              <w:bottom w:val="single" w:sz="4" w:space="0" w:color="808080" w:themeColor="background1" w:themeShade="80"/>
            </w:tcBorders>
          </w:tcPr>
          <w:p w14:paraId="552D86E0" w14:textId="0E04B1EC" w:rsidR="00861383" w:rsidRPr="00861383" w:rsidRDefault="00861383" w:rsidP="00861383">
            <w:pPr>
              <w:pStyle w:val="Normal2"/>
              <w:spacing w:line="240" w:lineRule="auto"/>
              <w:contextualSpacing/>
              <w:rPr>
                <w:sz w:val="18"/>
                <w:szCs w:val="18"/>
              </w:rPr>
            </w:pPr>
            <w:r w:rsidRPr="00861383">
              <w:rPr>
                <w:sz w:val="18"/>
                <w:szCs w:val="18"/>
              </w:rPr>
              <w:t>-2.39</w:t>
            </w:r>
          </w:p>
        </w:tc>
        <w:tc>
          <w:tcPr>
            <w:tcW w:w="1219" w:type="dxa"/>
            <w:tcBorders>
              <w:top w:val="single" w:sz="4" w:space="0" w:color="808080" w:themeColor="background1" w:themeShade="80"/>
              <w:bottom w:val="single" w:sz="4" w:space="0" w:color="808080" w:themeColor="background1" w:themeShade="80"/>
            </w:tcBorders>
          </w:tcPr>
          <w:p w14:paraId="4E9C32C4" w14:textId="70F8612A" w:rsidR="00861383" w:rsidRPr="00861383" w:rsidRDefault="00861383" w:rsidP="00C348CA">
            <w:pPr>
              <w:pStyle w:val="Normal2"/>
              <w:spacing w:line="240" w:lineRule="auto"/>
              <w:contextualSpacing/>
              <w:rPr>
                <w:sz w:val="18"/>
                <w:szCs w:val="18"/>
              </w:rPr>
            </w:pPr>
            <w:r w:rsidRPr="00861383">
              <w:rPr>
                <w:sz w:val="18"/>
                <w:szCs w:val="18"/>
              </w:rPr>
              <w:t>9.21</w:t>
            </w:r>
          </w:p>
        </w:tc>
      </w:tr>
      <w:tr w:rsidR="00690F9C" w:rsidRPr="006166A9" w14:paraId="40B3AAA6" w14:textId="77777777" w:rsidTr="00690F9C">
        <w:trPr>
          <w:divId w:val="1194727850"/>
        </w:trPr>
        <w:tc>
          <w:tcPr>
            <w:tcW w:w="1188" w:type="dxa"/>
            <w:vMerge/>
          </w:tcPr>
          <w:p w14:paraId="13D600C7" w14:textId="77777777" w:rsidR="00861383" w:rsidRPr="006166A9" w:rsidRDefault="00861383" w:rsidP="00C348CA">
            <w:pPr>
              <w:pStyle w:val="Normal2"/>
              <w:spacing w:line="240" w:lineRule="auto"/>
              <w:contextualSpacing/>
              <w:rPr>
                <w:sz w:val="18"/>
              </w:rPr>
            </w:pPr>
          </w:p>
        </w:tc>
        <w:tc>
          <w:tcPr>
            <w:tcW w:w="1530" w:type="dxa"/>
            <w:vMerge/>
            <w:tcBorders>
              <w:bottom w:val="single" w:sz="4" w:space="0" w:color="808080" w:themeColor="background1" w:themeShade="80"/>
            </w:tcBorders>
          </w:tcPr>
          <w:p w14:paraId="13E886D2" w14:textId="77777777" w:rsidR="00861383" w:rsidRPr="006166A9" w:rsidRDefault="00861383" w:rsidP="00C348CA">
            <w:pPr>
              <w:pStyle w:val="Normal2"/>
              <w:spacing w:line="240" w:lineRule="auto"/>
              <w:contextualSpacing/>
              <w:rPr>
                <w:sz w:val="18"/>
              </w:rPr>
            </w:pPr>
          </w:p>
        </w:tc>
        <w:tc>
          <w:tcPr>
            <w:tcW w:w="2790" w:type="dxa"/>
            <w:tcBorders>
              <w:top w:val="single" w:sz="4" w:space="0" w:color="808080" w:themeColor="background1" w:themeShade="80"/>
              <w:bottom w:val="single" w:sz="4" w:space="0" w:color="808080" w:themeColor="background1" w:themeShade="80"/>
            </w:tcBorders>
          </w:tcPr>
          <w:p w14:paraId="5A88E66D" w14:textId="0E2B65B5" w:rsidR="00861383" w:rsidRPr="00861383" w:rsidRDefault="007D3AAF" w:rsidP="00861383">
            <w:pPr>
              <w:pStyle w:val="Normal2"/>
              <w:spacing w:line="240" w:lineRule="auto"/>
              <w:contextualSpacing/>
              <w:rPr>
                <w:sz w:val="18"/>
                <w:szCs w:val="18"/>
              </w:rPr>
            </w:pPr>
            <w:r>
              <w:rPr>
                <w:sz w:val="18"/>
                <w:szCs w:val="18"/>
              </w:rPr>
              <w:t>h</w:t>
            </w:r>
            <w:r w:rsidR="00861383" w:rsidRPr="00861383">
              <w:rPr>
                <w:sz w:val="18"/>
                <w:szCs w:val="18"/>
              </w:rPr>
              <w:t>emostasis</w:t>
            </w:r>
          </w:p>
        </w:tc>
        <w:tc>
          <w:tcPr>
            <w:tcW w:w="987" w:type="dxa"/>
            <w:tcBorders>
              <w:top w:val="single" w:sz="4" w:space="0" w:color="808080" w:themeColor="background1" w:themeShade="80"/>
              <w:bottom w:val="single" w:sz="4" w:space="0" w:color="808080" w:themeColor="background1" w:themeShade="80"/>
            </w:tcBorders>
          </w:tcPr>
          <w:p w14:paraId="50FCD005" w14:textId="4785B933" w:rsidR="00861383" w:rsidRPr="00861383" w:rsidRDefault="00861383" w:rsidP="00C348CA">
            <w:pPr>
              <w:pStyle w:val="Normal2"/>
              <w:spacing w:line="240" w:lineRule="auto"/>
              <w:contextualSpacing/>
              <w:rPr>
                <w:sz w:val="18"/>
                <w:szCs w:val="18"/>
              </w:rPr>
            </w:pPr>
            <w:r w:rsidRPr="00861383">
              <w:rPr>
                <w:sz w:val="18"/>
                <w:szCs w:val="18"/>
              </w:rPr>
              <w:t>23/552</w:t>
            </w:r>
          </w:p>
        </w:tc>
        <w:tc>
          <w:tcPr>
            <w:tcW w:w="967" w:type="dxa"/>
            <w:tcBorders>
              <w:top w:val="single" w:sz="4" w:space="0" w:color="808080" w:themeColor="background1" w:themeShade="80"/>
              <w:bottom w:val="single" w:sz="4" w:space="0" w:color="808080" w:themeColor="background1" w:themeShade="80"/>
            </w:tcBorders>
          </w:tcPr>
          <w:p w14:paraId="0DC5234A" w14:textId="706C272D" w:rsidR="00861383" w:rsidRPr="00861383" w:rsidRDefault="00861383" w:rsidP="00861383">
            <w:pPr>
              <w:pStyle w:val="Normal2"/>
              <w:spacing w:line="240" w:lineRule="auto"/>
              <w:contextualSpacing/>
              <w:rPr>
                <w:sz w:val="18"/>
                <w:szCs w:val="18"/>
              </w:rPr>
            </w:pPr>
            <w:r w:rsidRPr="00861383">
              <w:rPr>
                <w:sz w:val="18"/>
                <w:szCs w:val="18"/>
              </w:rPr>
              <w:t>0.0340</w:t>
            </w:r>
          </w:p>
        </w:tc>
        <w:tc>
          <w:tcPr>
            <w:tcW w:w="895" w:type="dxa"/>
            <w:tcBorders>
              <w:top w:val="single" w:sz="4" w:space="0" w:color="808080" w:themeColor="background1" w:themeShade="80"/>
              <w:bottom w:val="single" w:sz="4" w:space="0" w:color="808080" w:themeColor="background1" w:themeShade="80"/>
            </w:tcBorders>
          </w:tcPr>
          <w:p w14:paraId="5EE78EB2" w14:textId="588842EF" w:rsidR="00861383" w:rsidRPr="00861383" w:rsidRDefault="00861383" w:rsidP="00861383">
            <w:pPr>
              <w:pStyle w:val="Normal2"/>
              <w:spacing w:line="240" w:lineRule="auto"/>
              <w:contextualSpacing/>
              <w:rPr>
                <w:sz w:val="18"/>
                <w:szCs w:val="18"/>
              </w:rPr>
            </w:pPr>
            <w:r w:rsidRPr="00861383">
              <w:rPr>
                <w:sz w:val="18"/>
                <w:szCs w:val="18"/>
              </w:rPr>
              <w:t>-2.12</w:t>
            </w:r>
          </w:p>
        </w:tc>
        <w:tc>
          <w:tcPr>
            <w:tcW w:w="1219" w:type="dxa"/>
            <w:tcBorders>
              <w:top w:val="single" w:sz="4" w:space="0" w:color="808080" w:themeColor="background1" w:themeShade="80"/>
              <w:bottom w:val="single" w:sz="4" w:space="0" w:color="808080" w:themeColor="background1" w:themeShade="80"/>
            </w:tcBorders>
          </w:tcPr>
          <w:p w14:paraId="745A2112" w14:textId="7FD1D4B0" w:rsidR="00861383" w:rsidRPr="00861383" w:rsidRDefault="00861383" w:rsidP="00C348CA">
            <w:pPr>
              <w:pStyle w:val="Normal2"/>
              <w:spacing w:line="240" w:lineRule="auto"/>
              <w:contextualSpacing/>
              <w:rPr>
                <w:sz w:val="18"/>
                <w:szCs w:val="18"/>
              </w:rPr>
            </w:pPr>
            <w:r w:rsidRPr="00861383">
              <w:rPr>
                <w:sz w:val="18"/>
                <w:szCs w:val="18"/>
              </w:rPr>
              <w:t>7.16</w:t>
            </w:r>
          </w:p>
        </w:tc>
      </w:tr>
      <w:tr w:rsidR="00690F9C" w14:paraId="28C53D97" w14:textId="77777777" w:rsidTr="00690F9C">
        <w:trPr>
          <w:divId w:val="1194727850"/>
        </w:trPr>
        <w:tc>
          <w:tcPr>
            <w:tcW w:w="1188" w:type="dxa"/>
            <w:vMerge/>
          </w:tcPr>
          <w:p w14:paraId="47A66690" w14:textId="77777777" w:rsidR="00E8424E" w:rsidRPr="006166A9" w:rsidRDefault="00E8424E" w:rsidP="00C348CA">
            <w:pPr>
              <w:pStyle w:val="Normal2"/>
              <w:spacing w:line="240" w:lineRule="auto"/>
              <w:contextualSpacing/>
              <w:rPr>
                <w:sz w:val="18"/>
                <w:szCs w:val="18"/>
              </w:rPr>
            </w:pPr>
          </w:p>
        </w:tc>
        <w:tc>
          <w:tcPr>
            <w:tcW w:w="1530" w:type="dxa"/>
            <w:vMerge w:val="restart"/>
            <w:tcBorders>
              <w:top w:val="single" w:sz="4" w:space="0" w:color="808080" w:themeColor="background1" w:themeShade="80"/>
            </w:tcBorders>
          </w:tcPr>
          <w:p w14:paraId="55B98E5C" w14:textId="20B7A638" w:rsidR="00E8424E" w:rsidRPr="006166A9" w:rsidRDefault="00E96194" w:rsidP="00C348CA">
            <w:pPr>
              <w:pStyle w:val="Normal2"/>
              <w:spacing w:line="240" w:lineRule="auto"/>
              <w:contextualSpacing/>
              <w:rPr>
                <w:sz w:val="18"/>
                <w:szCs w:val="18"/>
              </w:rPr>
            </w:pPr>
            <w:r>
              <w:rPr>
                <w:sz w:val="18"/>
                <w:szCs w:val="18"/>
              </w:rPr>
              <w:t>WikiPathways 2016</w:t>
            </w:r>
          </w:p>
        </w:tc>
        <w:tc>
          <w:tcPr>
            <w:tcW w:w="2790" w:type="dxa"/>
            <w:tcBorders>
              <w:top w:val="single" w:sz="4" w:space="0" w:color="808080" w:themeColor="background1" w:themeShade="80"/>
              <w:bottom w:val="single" w:sz="4" w:space="0" w:color="808080" w:themeColor="background1" w:themeShade="80"/>
            </w:tcBorders>
          </w:tcPr>
          <w:p w14:paraId="4A97366A" w14:textId="4076EC63" w:rsidR="00E8424E" w:rsidRPr="00D26216" w:rsidRDefault="007D3AAF" w:rsidP="00C348CA">
            <w:pPr>
              <w:pStyle w:val="Normal2"/>
              <w:spacing w:line="240" w:lineRule="auto"/>
              <w:contextualSpacing/>
              <w:rPr>
                <w:sz w:val="18"/>
                <w:szCs w:val="18"/>
              </w:rPr>
            </w:pPr>
            <w:r>
              <w:rPr>
                <w:sz w:val="18"/>
                <w:szCs w:val="18"/>
              </w:rPr>
              <w:t>t</w:t>
            </w:r>
            <w:r w:rsidR="00D26216" w:rsidRPr="00D26216">
              <w:rPr>
                <w:sz w:val="18"/>
                <w:szCs w:val="18"/>
              </w:rPr>
              <w:t>ype II interferon signaling (IFNG)</w:t>
            </w:r>
          </w:p>
        </w:tc>
        <w:tc>
          <w:tcPr>
            <w:tcW w:w="987" w:type="dxa"/>
            <w:tcBorders>
              <w:top w:val="single" w:sz="4" w:space="0" w:color="808080" w:themeColor="background1" w:themeShade="80"/>
              <w:bottom w:val="single" w:sz="4" w:space="0" w:color="808080" w:themeColor="background1" w:themeShade="80"/>
            </w:tcBorders>
          </w:tcPr>
          <w:p w14:paraId="260F55EE" w14:textId="35D273AF" w:rsidR="00E8424E" w:rsidRPr="00D26216" w:rsidRDefault="00D26216" w:rsidP="00C348CA">
            <w:pPr>
              <w:pStyle w:val="Normal2"/>
              <w:spacing w:line="240" w:lineRule="auto"/>
              <w:contextualSpacing/>
              <w:rPr>
                <w:sz w:val="18"/>
                <w:szCs w:val="18"/>
              </w:rPr>
            </w:pPr>
            <w:r w:rsidRPr="00D26216">
              <w:rPr>
                <w:sz w:val="18"/>
                <w:szCs w:val="18"/>
              </w:rPr>
              <w:t>6/37</w:t>
            </w:r>
          </w:p>
        </w:tc>
        <w:tc>
          <w:tcPr>
            <w:tcW w:w="967" w:type="dxa"/>
            <w:tcBorders>
              <w:top w:val="single" w:sz="4" w:space="0" w:color="808080" w:themeColor="background1" w:themeShade="80"/>
              <w:bottom w:val="single" w:sz="4" w:space="0" w:color="808080" w:themeColor="background1" w:themeShade="80"/>
            </w:tcBorders>
          </w:tcPr>
          <w:p w14:paraId="356041A3" w14:textId="5BEAD0D4" w:rsidR="00E8424E" w:rsidRPr="00D26216" w:rsidRDefault="00D26216" w:rsidP="00D26216">
            <w:pPr>
              <w:pStyle w:val="Normal2"/>
              <w:spacing w:line="240" w:lineRule="auto"/>
              <w:contextualSpacing/>
              <w:rPr>
                <w:sz w:val="18"/>
                <w:szCs w:val="18"/>
              </w:rPr>
            </w:pPr>
            <w:r>
              <w:rPr>
                <w:sz w:val="18"/>
                <w:szCs w:val="18"/>
              </w:rPr>
              <w:t>5.35e</w:t>
            </w:r>
            <w:r w:rsidRPr="00D26216">
              <w:rPr>
                <w:sz w:val="18"/>
                <w:szCs w:val="18"/>
              </w:rPr>
              <w:t>-05</w:t>
            </w:r>
          </w:p>
        </w:tc>
        <w:tc>
          <w:tcPr>
            <w:tcW w:w="895" w:type="dxa"/>
            <w:tcBorders>
              <w:top w:val="single" w:sz="4" w:space="0" w:color="808080" w:themeColor="background1" w:themeShade="80"/>
              <w:bottom w:val="single" w:sz="4" w:space="0" w:color="808080" w:themeColor="background1" w:themeShade="80"/>
            </w:tcBorders>
          </w:tcPr>
          <w:p w14:paraId="48C2CA34" w14:textId="2820A6FB" w:rsidR="00E8424E" w:rsidRPr="00D26216" w:rsidRDefault="00E8424E" w:rsidP="00D26216">
            <w:pPr>
              <w:pStyle w:val="Normal2"/>
              <w:spacing w:line="240" w:lineRule="auto"/>
              <w:contextualSpacing/>
              <w:rPr>
                <w:sz w:val="18"/>
                <w:szCs w:val="18"/>
              </w:rPr>
            </w:pPr>
            <w:r w:rsidRPr="00D26216">
              <w:rPr>
                <w:sz w:val="18"/>
                <w:szCs w:val="18"/>
              </w:rPr>
              <w:t>-</w:t>
            </w:r>
            <w:r w:rsidR="00D26216" w:rsidRPr="00D26216">
              <w:rPr>
                <w:sz w:val="18"/>
                <w:szCs w:val="18"/>
              </w:rPr>
              <w:t>1.82</w:t>
            </w:r>
          </w:p>
        </w:tc>
        <w:tc>
          <w:tcPr>
            <w:tcW w:w="1219" w:type="dxa"/>
            <w:tcBorders>
              <w:top w:val="single" w:sz="4" w:space="0" w:color="808080" w:themeColor="background1" w:themeShade="80"/>
              <w:bottom w:val="single" w:sz="4" w:space="0" w:color="808080" w:themeColor="background1" w:themeShade="80"/>
            </w:tcBorders>
          </w:tcPr>
          <w:p w14:paraId="73D40B5F" w14:textId="6F17C8CE" w:rsidR="00E8424E" w:rsidRPr="00D26216" w:rsidRDefault="00D26216" w:rsidP="00C348CA">
            <w:pPr>
              <w:pStyle w:val="Normal2"/>
              <w:spacing w:line="240" w:lineRule="auto"/>
              <w:contextualSpacing/>
              <w:rPr>
                <w:sz w:val="18"/>
                <w:szCs w:val="18"/>
              </w:rPr>
            </w:pPr>
            <w:r w:rsidRPr="00D26216">
              <w:rPr>
                <w:sz w:val="18"/>
                <w:szCs w:val="18"/>
              </w:rPr>
              <w:t>10.4</w:t>
            </w:r>
          </w:p>
        </w:tc>
      </w:tr>
      <w:tr w:rsidR="00690F9C" w14:paraId="49292B76" w14:textId="77777777" w:rsidTr="00690F9C">
        <w:trPr>
          <w:divId w:val="1194727850"/>
        </w:trPr>
        <w:tc>
          <w:tcPr>
            <w:tcW w:w="1188" w:type="dxa"/>
            <w:vMerge/>
          </w:tcPr>
          <w:p w14:paraId="31D889EC" w14:textId="77777777" w:rsidR="00D26216" w:rsidRPr="006166A9" w:rsidRDefault="00D26216" w:rsidP="00C348CA">
            <w:pPr>
              <w:pStyle w:val="Normal2"/>
              <w:spacing w:line="240" w:lineRule="auto"/>
              <w:contextualSpacing/>
              <w:rPr>
                <w:sz w:val="18"/>
                <w:szCs w:val="18"/>
              </w:rPr>
            </w:pPr>
          </w:p>
        </w:tc>
        <w:tc>
          <w:tcPr>
            <w:tcW w:w="1530" w:type="dxa"/>
            <w:vMerge/>
          </w:tcPr>
          <w:p w14:paraId="5B2FE1D3" w14:textId="77777777" w:rsidR="00D26216" w:rsidRPr="006166A9" w:rsidRDefault="00D26216"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56F7333E" w14:textId="2FC28A0E" w:rsidR="00D26216" w:rsidRPr="00D26216" w:rsidRDefault="00D26216" w:rsidP="00C348CA">
            <w:pPr>
              <w:pStyle w:val="Normal2"/>
              <w:spacing w:line="240" w:lineRule="auto"/>
              <w:contextualSpacing/>
              <w:rPr>
                <w:sz w:val="18"/>
                <w:szCs w:val="18"/>
              </w:rPr>
            </w:pPr>
            <w:r w:rsidRPr="00D26216">
              <w:rPr>
                <w:sz w:val="18"/>
                <w:szCs w:val="18"/>
              </w:rPr>
              <w:t>BDNF signaling pathway</w:t>
            </w:r>
          </w:p>
        </w:tc>
        <w:tc>
          <w:tcPr>
            <w:tcW w:w="987" w:type="dxa"/>
            <w:tcBorders>
              <w:top w:val="single" w:sz="4" w:space="0" w:color="808080" w:themeColor="background1" w:themeShade="80"/>
              <w:bottom w:val="single" w:sz="4" w:space="0" w:color="808080" w:themeColor="background1" w:themeShade="80"/>
            </w:tcBorders>
          </w:tcPr>
          <w:p w14:paraId="6475B853" w14:textId="5FA659C1" w:rsidR="00D26216" w:rsidRPr="00D26216" w:rsidRDefault="00D26216" w:rsidP="00C348CA">
            <w:pPr>
              <w:pStyle w:val="Normal2"/>
              <w:spacing w:line="240" w:lineRule="auto"/>
              <w:contextualSpacing/>
              <w:rPr>
                <w:sz w:val="18"/>
                <w:szCs w:val="18"/>
              </w:rPr>
            </w:pPr>
            <w:r w:rsidRPr="00D26216">
              <w:rPr>
                <w:sz w:val="18"/>
                <w:szCs w:val="18"/>
              </w:rPr>
              <w:t>9/144</w:t>
            </w:r>
          </w:p>
        </w:tc>
        <w:tc>
          <w:tcPr>
            <w:tcW w:w="967" w:type="dxa"/>
            <w:tcBorders>
              <w:top w:val="single" w:sz="4" w:space="0" w:color="808080" w:themeColor="background1" w:themeShade="80"/>
              <w:bottom w:val="single" w:sz="4" w:space="0" w:color="808080" w:themeColor="background1" w:themeShade="80"/>
            </w:tcBorders>
          </w:tcPr>
          <w:p w14:paraId="132D2A16" w14:textId="59157251" w:rsidR="00D26216" w:rsidRPr="00D26216" w:rsidRDefault="00D26216" w:rsidP="00D26216">
            <w:pPr>
              <w:pStyle w:val="Normal2"/>
              <w:spacing w:line="240" w:lineRule="auto"/>
              <w:contextualSpacing/>
              <w:rPr>
                <w:sz w:val="18"/>
                <w:szCs w:val="18"/>
              </w:rPr>
            </w:pPr>
            <w:r w:rsidRPr="00D26216">
              <w:rPr>
                <w:sz w:val="18"/>
                <w:szCs w:val="18"/>
              </w:rPr>
              <w:t>0.00141</w:t>
            </w:r>
          </w:p>
        </w:tc>
        <w:tc>
          <w:tcPr>
            <w:tcW w:w="895" w:type="dxa"/>
            <w:tcBorders>
              <w:top w:val="single" w:sz="4" w:space="0" w:color="808080" w:themeColor="background1" w:themeShade="80"/>
              <w:bottom w:val="single" w:sz="4" w:space="0" w:color="808080" w:themeColor="background1" w:themeShade="80"/>
            </w:tcBorders>
          </w:tcPr>
          <w:p w14:paraId="46B450FA" w14:textId="706B46C8" w:rsidR="00D26216" w:rsidRPr="00D26216" w:rsidRDefault="00D26216" w:rsidP="00D26216">
            <w:pPr>
              <w:pStyle w:val="Normal2"/>
              <w:spacing w:line="240" w:lineRule="auto"/>
              <w:contextualSpacing/>
              <w:rPr>
                <w:sz w:val="18"/>
                <w:szCs w:val="18"/>
              </w:rPr>
            </w:pPr>
            <w:r w:rsidRPr="00D26216">
              <w:rPr>
                <w:sz w:val="18"/>
                <w:szCs w:val="18"/>
              </w:rPr>
              <w:t>-1.92</w:t>
            </w:r>
          </w:p>
        </w:tc>
        <w:tc>
          <w:tcPr>
            <w:tcW w:w="1219" w:type="dxa"/>
            <w:tcBorders>
              <w:top w:val="single" w:sz="4" w:space="0" w:color="808080" w:themeColor="background1" w:themeShade="80"/>
              <w:bottom w:val="single" w:sz="4" w:space="0" w:color="808080" w:themeColor="background1" w:themeShade="80"/>
            </w:tcBorders>
          </w:tcPr>
          <w:p w14:paraId="0E936F80" w14:textId="3E46DB4F" w:rsidR="00D26216" w:rsidRPr="00D26216" w:rsidRDefault="00D26216" w:rsidP="00C348CA">
            <w:pPr>
              <w:pStyle w:val="Normal2"/>
              <w:spacing w:line="240" w:lineRule="auto"/>
              <w:contextualSpacing/>
              <w:rPr>
                <w:sz w:val="18"/>
                <w:szCs w:val="18"/>
              </w:rPr>
            </w:pPr>
            <w:r w:rsidRPr="00D26216">
              <w:rPr>
                <w:sz w:val="18"/>
                <w:szCs w:val="18"/>
              </w:rPr>
              <w:t>6.84</w:t>
            </w:r>
          </w:p>
        </w:tc>
      </w:tr>
      <w:tr w:rsidR="00690F9C" w14:paraId="5081C524" w14:textId="77777777" w:rsidTr="00690F9C">
        <w:trPr>
          <w:divId w:val="1194727850"/>
        </w:trPr>
        <w:tc>
          <w:tcPr>
            <w:tcW w:w="1188" w:type="dxa"/>
            <w:vMerge/>
            <w:tcBorders>
              <w:bottom w:val="single" w:sz="4" w:space="0" w:color="auto"/>
            </w:tcBorders>
          </w:tcPr>
          <w:p w14:paraId="4B751CEB" w14:textId="77777777" w:rsidR="00D26216" w:rsidRPr="006166A9" w:rsidRDefault="00D26216" w:rsidP="00C348CA">
            <w:pPr>
              <w:pStyle w:val="Normal2"/>
              <w:spacing w:line="240" w:lineRule="auto"/>
              <w:contextualSpacing/>
              <w:rPr>
                <w:sz w:val="18"/>
                <w:szCs w:val="18"/>
              </w:rPr>
            </w:pPr>
          </w:p>
        </w:tc>
        <w:tc>
          <w:tcPr>
            <w:tcW w:w="1530" w:type="dxa"/>
            <w:vMerge/>
            <w:tcBorders>
              <w:bottom w:val="single" w:sz="4" w:space="0" w:color="auto"/>
            </w:tcBorders>
          </w:tcPr>
          <w:p w14:paraId="66E32F0C" w14:textId="77777777" w:rsidR="00D26216" w:rsidRPr="006166A9" w:rsidRDefault="00D26216"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auto"/>
            </w:tcBorders>
          </w:tcPr>
          <w:p w14:paraId="3490CABC" w14:textId="3F3CB2C2" w:rsidR="00D26216" w:rsidRPr="00D26216" w:rsidRDefault="007D3AAF" w:rsidP="007D3AAF">
            <w:pPr>
              <w:pStyle w:val="Normal2"/>
              <w:spacing w:line="240" w:lineRule="auto"/>
              <w:contextualSpacing/>
              <w:rPr>
                <w:sz w:val="18"/>
                <w:szCs w:val="18"/>
              </w:rPr>
            </w:pPr>
            <w:r>
              <w:rPr>
                <w:sz w:val="18"/>
                <w:szCs w:val="18"/>
              </w:rPr>
              <w:t>s</w:t>
            </w:r>
            <w:r w:rsidR="00D26216" w:rsidRPr="00D26216">
              <w:rPr>
                <w:sz w:val="18"/>
                <w:szCs w:val="18"/>
              </w:rPr>
              <w:t xml:space="preserve">enescence and </w:t>
            </w:r>
            <w:r>
              <w:rPr>
                <w:sz w:val="18"/>
                <w:szCs w:val="18"/>
              </w:rPr>
              <w:t>a</w:t>
            </w:r>
            <w:r w:rsidR="00D26216" w:rsidRPr="00D26216">
              <w:rPr>
                <w:sz w:val="18"/>
                <w:szCs w:val="18"/>
              </w:rPr>
              <w:t xml:space="preserve">utophagy in </w:t>
            </w:r>
            <w:r>
              <w:rPr>
                <w:sz w:val="18"/>
                <w:szCs w:val="18"/>
              </w:rPr>
              <w:t>c</w:t>
            </w:r>
            <w:r w:rsidR="00D26216" w:rsidRPr="00D26216">
              <w:rPr>
                <w:sz w:val="18"/>
                <w:szCs w:val="18"/>
              </w:rPr>
              <w:t>ancer</w:t>
            </w:r>
          </w:p>
        </w:tc>
        <w:tc>
          <w:tcPr>
            <w:tcW w:w="987" w:type="dxa"/>
            <w:tcBorders>
              <w:top w:val="single" w:sz="4" w:space="0" w:color="808080" w:themeColor="background1" w:themeShade="80"/>
              <w:bottom w:val="single" w:sz="4" w:space="0" w:color="auto"/>
            </w:tcBorders>
          </w:tcPr>
          <w:p w14:paraId="31BE4CF0" w14:textId="7D1DB21C" w:rsidR="00D26216" w:rsidRPr="00D26216" w:rsidRDefault="00D26216" w:rsidP="00C348CA">
            <w:pPr>
              <w:pStyle w:val="Normal2"/>
              <w:spacing w:line="240" w:lineRule="auto"/>
              <w:contextualSpacing/>
              <w:rPr>
                <w:sz w:val="18"/>
                <w:szCs w:val="18"/>
              </w:rPr>
            </w:pPr>
            <w:r w:rsidRPr="00D26216">
              <w:rPr>
                <w:sz w:val="18"/>
                <w:szCs w:val="18"/>
              </w:rPr>
              <w:t>8/105</w:t>
            </w:r>
          </w:p>
        </w:tc>
        <w:tc>
          <w:tcPr>
            <w:tcW w:w="967" w:type="dxa"/>
            <w:tcBorders>
              <w:top w:val="single" w:sz="4" w:space="0" w:color="808080" w:themeColor="background1" w:themeShade="80"/>
              <w:bottom w:val="single" w:sz="4" w:space="0" w:color="auto"/>
            </w:tcBorders>
          </w:tcPr>
          <w:p w14:paraId="6C9A6754" w14:textId="7CE43A12" w:rsidR="00D26216" w:rsidRPr="00D26216" w:rsidRDefault="00D26216" w:rsidP="00D26216">
            <w:pPr>
              <w:pStyle w:val="Normal2"/>
              <w:spacing w:line="240" w:lineRule="auto"/>
              <w:contextualSpacing/>
              <w:rPr>
                <w:sz w:val="18"/>
                <w:szCs w:val="18"/>
              </w:rPr>
            </w:pPr>
            <w:r w:rsidRPr="00D26216">
              <w:rPr>
                <w:sz w:val="18"/>
                <w:szCs w:val="18"/>
              </w:rPr>
              <w:t>0.0007</w:t>
            </w:r>
            <w:r>
              <w:rPr>
                <w:sz w:val="18"/>
                <w:szCs w:val="18"/>
              </w:rPr>
              <w:t>20</w:t>
            </w:r>
          </w:p>
        </w:tc>
        <w:tc>
          <w:tcPr>
            <w:tcW w:w="895" w:type="dxa"/>
            <w:tcBorders>
              <w:top w:val="single" w:sz="4" w:space="0" w:color="808080" w:themeColor="background1" w:themeShade="80"/>
              <w:bottom w:val="single" w:sz="4" w:space="0" w:color="auto"/>
            </w:tcBorders>
          </w:tcPr>
          <w:p w14:paraId="7A7B010A" w14:textId="5705B6E8" w:rsidR="00D26216" w:rsidRPr="00D26216" w:rsidRDefault="00D26216" w:rsidP="00D26216">
            <w:pPr>
              <w:pStyle w:val="Normal2"/>
              <w:spacing w:line="240" w:lineRule="auto"/>
              <w:contextualSpacing/>
              <w:rPr>
                <w:sz w:val="18"/>
                <w:szCs w:val="18"/>
              </w:rPr>
            </w:pPr>
            <w:r w:rsidRPr="00D26216">
              <w:rPr>
                <w:sz w:val="18"/>
                <w:szCs w:val="18"/>
              </w:rPr>
              <w:t>-1.77</w:t>
            </w:r>
          </w:p>
        </w:tc>
        <w:tc>
          <w:tcPr>
            <w:tcW w:w="1219" w:type="dxa"/>
            <w:tcBorders>
              <w:top w:val="single" w:sz="4" w:space="0" w:color="808080" w:themeColor="background1" w:themeShade="80"/>
              <w:bottom w:val="single" w:sz="4" w:space="0" w:color="auto"/>
            </w:tcBorders>
          </w:tcPr>
          <w:p w14:paraId="5BE3E2D4" w14:textId="094104C6" w:rsidR="00D26216" w:rsidRPr="00D26216" w:rsidRDefault="00D26216" w:rsidP="00C348CA">
            <w:pPr>
              <w:pStyle w:val="Normal2"/>
              <w:spacing w:line="240" w:lineRule="auto"/>
              <w:contextualSpacing/>
              <w:rPr>
                <w:sz w:val="18"/>
                <w:szCs w:val="18"/>
              </w:rPr>
            </w:pPr>
            <w:r w:rsidRPr="00D26216">
              <w:rPr>
                <w:sz w:val="18"/>
                <w:szCs w:val="18"/>
              </w:rPr>
              <w:t>6.72</w:t>
            </w:r>
          </w:p>
        </w:tc>
      </w:tr>
      <w:tr w:rsidR="00690F9C" w14:paraId="6B8B5533" w14:textId="77777777" w:rsidTr="00690F9C">
        <w:trPr>
          <w:divId w:val="1194727850"/>
        </w:trPr>
        <w:tc>
          <w:tcPr>
            <w:tcW w:w="1188" w:type="dxa"/>
            <w:vMerge w:val="restart"/>
            <w:tcBorders>
              <w:top w:val="single" w:sz="4" w:space="0" w:color="auto"/>
            </w:tcBorders>
          </w:tcPr>
          <w:p w14:paraId="1D74E606" w14:textId="0BFDFC6D" w:rsidR="00F451E0" w:rsidRPr="006166A9" w:rsidRDefault="00922E54" w:rsidP="00FB53EE">
            <w:pPr>
              <w:pStyle w:val="Normal2"/>
              <w:spacing w:line="240" w:lineRule="auto"/>
              <w:contextualSpacing/>
              <w:rPr>
                <w:sz w:val="18"/>
                <w:szCs w:val="18"/>
              </w:rPr>
            </w:pPr>
            <w:r>
              <w:rPr>
                <w:sz w:val="18"/>
                <w:szCs w:val="18"/>
              </w:rPr>
              <w:t>b</w:t>
            </w:r>
            <w:r w:rsidR="00F451E0">
              <w:rPr>
                <w:sz w:val="18"/>
                <w:szCs w:val="18"/>
              </w:rPr>
              <w:t>lue</w:t>
            </w:r>
            <w:r w:rsidR="00125339">
              <w:rPr>
                <w:sz w:val="18"/>
                <w:szCs w:val="18"/>
              </w:rPr>
              <w:br/>
            </w:r>
            <w:r>
              <w:rPr>
                <w:sz w:val="18"/>
                <w:szCs w:val="18"/>
              </w:rPr>
              <w:t>(</w:t>
            </w:r>
            <w:r w:rsidR="00FB53EE">
              <w:rPr>
                <w:sz w:val="18"/>
                <w:szCs w:val="18"/>
              </w:rPr>
              <w:t>3</w:t>
            </w:r>
            <w:r w:rsidR="00125339">
              <w:rPr>
                <w:sz w:val="18"/>
                <w:szCs w:val="18"/>
              </w:rPr>
              <w:t>,</w:t>
            </w:r>
            <w:r w:rsidR="00FB53EE">
              <w:rPr>
                <w:sz w:val="18"/>
                <w:szCs w:val="18"/>
              </w:rPr>
              <w:t>554</w:t>
            </w:r>
            <w:r>
              <w:rPr>
                <w:sz w:val="18"/>
                <w:szCs w:val="18"/>
              </w:rPr>
              <w:t>)</w:t>
            </w:r>
          </w:p>
        </w:tc>
        <w:tc>
          <w:tcPr>
            <w:tcW w:w="1530" w:type="dxa"/>
            <w:vMerge w:val="restart"/>
            <w:tcBorders>
              <w:top w:val="single" w:sz="4" w:space="0" w:color="auto"/>
            </w:tcBorders>
          </w:tcPr>
          <w:p w14:paraId="28A935E5" w14:textId="77777777" w:rsidR="00F451E0" w:rsidRPr="006166A9" w:rsidRDefault="00F451E0" w:rsidP="00C348CA">
            <w:pPr>
              <w:pStyle w:val="Normal2"/>
              <w:spacing w:line="240" w:lineRule="auto"/>
              <w:contextualSpacing/>
              <w:rPr>
                <w:sz w:val="18"/>
                <w:szCs w:val="18"/>
              </w:rPr>
            </w:pPr>
            <w:r w:rsidRPr="006166A9">
              <w:rPr>
                <w:sz w:val="18"/>
              </w:rPr>
              <w:t>GO Biological Process 2015</w:t>
            </w:r>
          </w:p>
        </w:tc>
        <w:tc>
          <w:tcPr>
            <w:tcW w:w="2790" w:type="dxa"/>
            <w:tcBorders>
              <w:top w:val="single" w:sz="4" w:space="0" w:color="auto"/>
              <w:bottom w:val="single" w:sz="4" w:space="0" w:color="808080" w:themeColor="background1" w:themeShade="80"/>
            </w:tcBorders>
          </w:tcPr>
          <w:p w14:paraId="7E855121" w14:textId="214650E8" w:rsidR="00F451E0" w:rsidRPr="006166A9" w:rsidRDefault="00F451E0" w:rsidP="00C348CA">
            <w:pPr>
              <w:pStyle w:val="Normal2"/>
              <w:spacing w:line="240" w:lineRule="auto"/>
              <w:contextualSpacing/>
              <w:rPr>
                <w:sz w:val="18"/>
                <w:szCs w:val="18"/>
              </w:rPr>
            </w:pPr>
            <w:r>
              <w:rPr>
                <w:sz w:val="18"/>
              </w:rPr>
              <w:t>gene expression</w:t>
            </w:r>
          </w:p>
        </w:tc>
        <w:tc>
          <w:tcPr>
            <w:tcW w:w="987" w:type="dxa"/>
            <w:tcBorders>
              <w:top w:val="single" w:sz="4" w:space="0" w:color="auto"/>
              <w:bottom w:val="single" w:sz="4" w:space="0" w:color="808080" w:themeColor="background1" w:themeShade="80"/>
            </w:tcBorders>
          </w:tcPr>
          <w:p w14:paraId="5B864F01" w14:textId="59279A9C" w:rsidR="00F451E0" w:rsidRPr="00F451E0" w:rsidRDefault="00F451E0" w:rsidP="00C348CA">
            <w:pPr>
              <w:pStyle w:val="Normal2"/>
              <w:spacing w:line="240" w:lineRule="auto"/>
              <w:contextualSpacing/>
              <w:rPr>
                <w:sz w:val="18"/>
                <w:szCs w:val="18"/>
              </w:rPr>
            </w:pPr>
            <w:r w:rsidRPr="00F451E0">
              <w:rPr>
                <w:sz w:val="18"/>
                <w:szCs w:val="18"/>
              </w:rPr>
              <w:t>189/672</w:t>
            </w:r>
          </w:p>
        </w:tc>
        <w:tc>
          <w:tcPr>
            <w:tcW w:w="967" w:type="dxa"/>
            <w:tcBorders>
              <w:top w:val="single" w:sz="4" w:space="0" w:color="auto"/>
              <w:bottom w:val="single" w:sz="4" w:space="0" w:color="808080" w:themeColor="background1" w:themeShade="80"/>
            </w:tcBorders>
          </w:tcPr>
          <w:p w14:paraId="4A91C87B" w14:textId="4CC2C29E" w:rsidR="00F451E0" w:rsidRPr="00F451E0" w:rsidRDefault="00F451E0" w:rsidP="00F451E0">
            <w:pPr>
              <w:pStyle w:val="Normal2"/>
              <w:spacing w:line="240" w:lineRule="auto"/>
              <w:contextualSpacing/>
              <w:rPr>
                <w:sz w:val="18"/>
                <w:szCs w:val="18"/>
              </w:rPr>
            </w:pPr>
            <w:r w:rsidRPr="00F451E0">
              <w:rPr>
                <w:sz w:val="18"/>
                <w:szCs w:val="18"/>
              </w:rPr>
              <w:t>5.28e-08</w:t>
            </w:r>
          </w:p>
        </w:tc>
        <w:tc>
          <w:tcPr>
            <w:tcW w:w="895" w:type="dxa"/>
            <w:tcBorders>
              <w:top w:val="single" w:sz="4" w:space="0" w:color="auto"/>
              <w:bottom w:val="single" w:sz="4" w:space="0" w:color="808080" w:themeColor="background1" w:themeShade="80"/>
            </w:tcBorders>
          </w:tcPr>
          <w:p w14:paraId="55C4FED5" w14:textId="67A32180" w:rsidR="00F451E0" w:rsidRPr="00F451E0" w:rsidRDefault="00F451E0" w:rsidP="00F451E0">
            <w:pPr>
              <w:pStyle w:val="Normal2"/>
              <w:spacing w:line="240" w:lineRule="auto"/>
              <w:contextualSpacing/>
              <w:rPr>
                <w:sz w:val="18"/>
                <w:szCs w:val="18"/>
              </w:rPr>
            </w:pPr>
            <w:r w:rsidRPr="00F451E0">
              <w:rPr>
                <w:sz w:val="18"/>
                <w:szCs w:val="18"/>
              </w:rPr>
              <w:t>-2.34</w:t>
            </w:r>
          </w:p>
        </w:tc>
        <w:tc>
          <w:tcPr>
            <w:tcW w:w="1219" w:type="dxa"/>
            <w:tcBorders>
              <w:top w:val="single" w:sz="4" w:space="0" w:color="auto"/>
              <w:bottom w:val="single" w:sz="4" w:space="0" w:color="808080" w:themeColor="background1" w:themeShade="80"/>
            </w:tcBorders>
          </w:tcPr>
          <w:p w14:paraId="01711DA8" w14:textId="3425584E" w:rsidR="00F451E0" w:rsidRPr="00F451E0" w:rsidRDefault="00F451E0" w:rsidP="00F451E0">
            <w:pPr>
              <w:pStyle w:val="Normal2"/>
              <w:spacing w:line="240" w:lineRule="auto"/>
              <w:contextualSpacing/>
              <w:rPr>
                <w:sz w:val="18"/>
                <w:szCs w:val="18"/>
              </w:rPr>
            </w:pPr>
            <w:r w:rsidRPr="00F451E0">
              <w:rPr>
                <w:sz w:val="18"/>
                <w:szCs w:val="18"/>
              </w:rPr>
              <w:t>39.2</w:t>
            </w:r>
          </w:p>
        </w:tc>
      </w:tr>
      <w:tr w:rsidR="00690F9C" w14:paraId="5C75341D" w14:textId="77777777" w:rsidTr="00690F9C">
        <w:trPr>
          <w:divId w:val="1194727850"/>
        </w:trPr>
        <w:tc>
          <w:tcPr>
            <w:tcW w:w="1188" w:type="dxa"/>
            <w:vMerge/>
          </w:tcPr>
          <w:p w14:paraId="5B5074F2" w14:textId="77777777" w:rsidR="00F451E0" w:rsidRPr="006166A9" w:rsidRDefault="00F451E0" w:rsidP="00C348CA">
            <w:pPr>
              <w:pStyle w:val="Normal2"/>
              <w:spacing w:line="240" w:lineRule="auto"/>
              <w:contextualSpacing/>
              <w:rPr>
                <w:sz w:val="18"/>
                <w:szCs w:val="18"/>
              </w:rPr>
            </w:pPr>
          </w:p>
        </w:tc>
        <w:tc>
          <w:tcPr>
            <w:tcW w:w="1530" w:type="dxa"/>
            <w:vMerge/>
          </w:tcPr>
          <w:p w14:paraId="38A35130" w14:textId="77777777" w:rsidR="00F451E0" w:rsidRPr="006166A9" w:rsidRDefault="00F451E0"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6C6E8024" w14:textId="388061F9" w:rsidR="00F451E0" w:rsidRPr="006166A9" w:rsidRDefault="00F451E0" w:rsidP="00C348CA">
            <w:pPr>
              <w:pStyle w:val="Normal2"/>
              <w:spacing w:line="240" w:lineRule="auto"/>
              <w:contextualSpacing/>
              <w:rPr>
                <w:sz w:val="18"/>
                <w:szCs w:val="18"/>
              </w:rPr>
            </w:pPr>
            <w:r>
              <w:rPr>
                <w:sz w:val="18"/>
              </w:rPr>
              <w:t>hexose metabolic process</w:t>
            </w:r>
          </w:p>
        </w:tc>
        <w:tc>
          <w:tcPr>
            <w:tcW w:w="987" w:type="dxa"/>
            <w:tcBorders>
              <w:top w:val="single" w:sz="4" w:space="0" w:color="808080" w:themeColor="background1" w:themeShade="80"/>
              <w:bottom w:val="single" w:sz="4" w:space="0" w:color="808080" w:themeColor="background1" w:themeShade="80"/>
            </w:tcBorders>
          </w:tcPr>
          <w:p w14:paraId="6636DFE2" w14:textId="7BAC63E1" w:rsidR="00F451E0" w:rsidRPr="00F451E0" w:rsidRDefault="00F451E0" w:rsidP="00C348CA">
            <w:pPr>
              <w:pStyle w:val="Normal2"/>
              <w:spacing w:line="240" w:lineRule="auto"/>
              <w:contextualSpacing/>
              <w:rPr>
                <w:sz w:val="18"/>
                <w:szCs w:val="18"/>
              </w:rPr>
            </w:pPr>
            <w:r w:rsidRPr="00F451E0">
              <w:rPr>
                <w:sz w:val="18"/>
                <w:szCs w:val="18"/>
              </w:rPr>
              <w:t>67/187</w:t>
            </w:r>
          </w:p>
        </w:tc>
        <w:tc>
          <w:tcPr>
            <w:tcW w:w="967" w:type="dxa"/>
            <w:tcBorders>
              <w:top w:val="single" w:sz="4" w:space="0" w:color="808080" w:themeColor="background1" w:themeShade="80"/>
              <w:bottom w:val="single" w:sz="4" w:space="0" w:color="808080" w:themeColor="background1" w:themeShade="80"/>
            </w:tcBorders>
          </w:tcPr>
          <w:p w14:paraId="6237D636" w14:textId="4FB55F68" w:rsidR="00F451E0" w:rsidRPr="00F451E0" w:rsidRDefault="00F451E0" w:rsidP="00F451E0">
            <w:pPr>
              <w:pStyle w:val="Normal2"/>
              <w:spacing w:line="240" w:lineRule="auto"/>
              <w:contextualSpacing/>
              <w:rPr>
                <w:sz w:val="18"/>
                <w:szCs w:val="18"/>
              </w:rPr>
            </w:pPr>
            <w:r w:rsidRPr="00F451E0">
              <w:rPr>
                <w:sz w:val="18"/>
                <w:szCs w:val="18"/>
              </w:rPr>
              <w:t>6.37e-06</w:t>
            </w:r>
          </w:p>
        </w:tc>
        <w:tc>
          <w:tcPr>
            <w:tcW w:w="895" w:type="dxa"/>
            <w:tcBorders>
              <w:top w:val="single" w:sz="4" w:space="0" w:color="808080" w:themeColor="background1" w:themeShade="80"/>
              <w:bottom w:val="single" w:sz="4" w:space="0" w:color="808080" w:themeColor="background1" w:themeShade="80"/>
            </w:tcBorders>
          </w:tcPr>
          <w:p w14:paraId="1321D227" w14:textId="7849227C" w:rsidR="00F451E0" w:rsidRPr="00F451E0" w:rsidRDefault="00F451E0" w:rsidP="00F451E0">
            <w:pPr>
              <w:pStyle w:val="Normal2"/>
              <w:spacing w:line="240" w:lineRule="auto"/>
              <w:contextualSpacing/>
              <w:rPr>
                <w:sz w:val="18"/>
                <w:szCs w:val="18"/>
              </w:rPr>
            </w:pPr>
            <w:r w:rsidRPr="00F451E0">
              <w:rPr>
                <w:sz w:val="18"/>
                <w:szCs w:val="18"/>
              </w:rPr>
              <w:t>-2.32</w:t>
            </w:r>
          </w:p>
        </w:tc>
        <w:tc>
          <w:tcPr>
            <w:tcW w:w="1219" w:type="dxa"/>
            <w:tcBorders>
              <w:top w:val="single" w:sz="4" w:space="0" w:color="808080" w:themeColor="background1" w:themeShade="80"/>
              <w:bottom w:val="single" w:sz="4" w:space="0" w:color="808080" w:themeColor="background1" w:themeShade="80"/>
            </w:tcBorders>
          </w:tcPr>
          <w:p w14:paraId="1387D14D" w14:textId="4333E4FA" w:rsidR="00F451E0" w:rsidRPr="00F451E0" w:rsidRDefault="00F451E0" w:rsidP="00F451E0">
            <w:pPr>
              <w:pStyle w:val="Normal2"/>
              <w:spacing w:line="240" w:lineRule="auto"/>
              <w:contextualSpacing/>
              <w:rPr>
                <w:sz w:val="18"/>
                <w:szCs w:val="18"/>
              </w:rPr>
            </w:pPr>
            <w:r w:rsidRPr="00F451E0">
              <w:rPr>
                <w:sz w:val="18"/>
                <w:szCs w:val="18"/>
              </w:rPr>
              <w:t>27.8</w:t>
            </w:r>
          </w:p>
        </w:tc>
      </w:tr>
      <w:tr w:rsidR="00690F9C" w14:paraId="65564AAB" w14:textId="77777777" w:rsidTr="00690F9C">
        <w:trPr>
          <w:divId w:val="1194727850"/>
        </w:trPr>
        <w:tc>
          <w:tcPr>
            <w:tcW w:w="1188" w:type="dxa"/>
            <w:vMerge/>
          </w:tcPr>
          <w:p w14:paraId="175D1EC5" w14:textId="77777777" w:rsidR="00F451E0" w:rsidRPr="006166A9" w:rsidRDefault="00F451E0" w:rsidP="00C348CA">
            <w:pPr>
              <w:pStyle w:val="Normal2"/>
              <w:spacing w:line="240" w:lineRule="auto"/>
              <w:contextualSpacing/>
              <w:rPr>
                <w:sz w:val="18"/>
                <w:szCs w:val="18"/>
              </w:rPr>
            </w:pPr>
          </w:p>
        </w:tc>
        <w:tc>
          <w:tcPr>
            <w:tcW w:w="1530" w:type="dxa"/>
            <w:vMerge/>
            <w:tcBorders>
              <w:bottom w:val="single" w:sz="4" w:space="0" w:color="808080" w:themeColor="background1" w:themeShade="80"/>
            </w:tcBorders>
          </w:tcPr>
          <w:p w14:paraId="6A72240F" w14:textId="77777777" w:rsidR="00F451E0" w:rsidRPr="006166A9" w:rsidRDefault="00F451E0"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37DE5201" w14:textId="4FB6CECE" w:rsidR="00F451E0" w:rsidRPr="006166A9" w:rsidRDefault="00F451E0" w:rsidP="00C348CA">
            <w:pPr>
              <w:pStyle w:val="Normal2"/>
              <w:spacing w:line="240" w:lineRule="auto"/>
              <w:contextualSpacing/>
              <w:rPr>
                <w:sz w:val="18"/>
                <w:szCs w:val="18"/>
              </w:rPr>
            </w:pPr>
            <w:r>
              <w:rPr>
                <w:sz w:val="18"/>
              </w:rPr>
              <w:t>generation of precursor metabolites and energy</w:t>
            </w:r>
          </w:p>
        </w:tc>
        <w:tc>
          <w:tcPr>
            <w:tcW w:w="987" w:type="dxa"/>
            <w:tcBorders>
              <w:top w:val="single" w:sz="4" w:space="0" w:color="808080" w:themeColor="background1" w:themeShade="80"/>
              <w:bottom w:val="single" w:sz="4" w:space="0" w:color="808080" w:themeColor="background1" w:themeShade="80"/>
            </w:tcBorders>
          </w:tcPr>
          <w:p w14:paraId="66FCC22F" w14:textId="24180414" w:rsidR="00F451E0" w:rsidRPr="00F451E0" w:rsidRDefault="00F451E0" w:rsidP="00C348CA">
            <w:pPr>
              <w:pStyle w:val="Normal2"/>
              <w:spacing w:line="240" w:lineRule="auto"/>
              <w:contextualSpacing/>
              <w:rPr>
                <w:sz w:val="18"/>
                <w:szCs w:val="18"/>
              </w:rPr>
            </w:pPr>
            <w:r w:rsidRPr="00F451E0">
              <w:rPr>
                <w:sz w:val="18"/>
                <w:szCs w:val="18"/>
              </w:rPr>
              <w:t>107/375</w:t>
            </w:r>
          </w:p>
        </w:tc>
        <w:tc>
          <w:tcPr>
            <w:tcW w:w="967" w:type="dxa"/>
            <w:tcBorders>
              <w:top w:val="single" w:sz="4" w:space="0" w:color="808080" w:themeColor="background1" w:themeShade="80"/>
              <w:bottom w:val="single" w:sz="4" w:space="0" w:color="808080" w:themeColor="background1" w:themeShade="80"/>
            </w:tcBorders>
          </w:tcPr>
          <w:p w14:paraId="09B26C67" w14:textId="66FD6C98" w:rsidR="00F451E0" w:rsidRPr="00F451E0" w:rsidRDefault="00F451E0" w:rsidP="00F451E0">
            <w:pPr>
              <w:pStyle w:val="Normal2"/>
              <w:spacing w:line="240" w:lineRule="auto"/>
              <w:contextualSpacing/>
              <w:rPr>
                <w:sz w:val="18"/>
                <w:szCs w:val="18"/>
              </w:rPr>
            </w:pPr>
            <w:r w:rsidRPr="00F451E0">
              <w:rPr>
                <w:sz w:val="18"/>
                <w:szCs w:val="18"/>
              </w:rPr>
              <w:t>0.000123</w:t>
            </w:r>
          </w:p>
        </w:tc>
        <w:tc>
          <w:tcPr>
            <w:tcW w:w="895" w:type="dxa"/>
            <w:tcBorders>
              <w:top w:val="single" w:sz="4" w:space="0" w:color="808080" w:themeColor="background1" w:themeShade="80"/>
              <w:bottom w:val="single" w:sz="4" w:space="0" w:color="808080" w:themeColor="background1" w:themeShade="80"/>
            </w:tcBorders>
          </w:tcPr>
          <w:p w14:paraId="1CF57167" w14:textId="7002E0B9" w:rsidR="00F451E0" w:rsidRPr="00F451E0" w:rsidRDefault="00F451E0" w:rsidP="00F451E0">
            <w:pPr>
              <w:pStyle w:val="Normal2"/>
              <w:spacing w:line="240" w:lineRule="auto"/>
              <w:contextualSpacing/>
              <w:rPr>
                <w:sz w:val="18"/>
                <w:szCs w:val="18"/>
              </w:rPr>
            </w:pPr>
            <w:r w:rsidRPr="00F451E0">
              <w:rPr>
                <w:sz w:val="18"/>
                <w:szCs w:val="18"/>
              </w:rPr>
              <w:t>-2.37</w:t>
            </w:r>
          </w:p>
        </w:tc>
        <w:tc>
          <w:tcPr>
            <w:tcW w:w="1219" w:type="dxa"/>
            <w:tcBorders>
              <w:top w:val="single" w:sz="4" w:space="0" w:color="808080" w:themeColor="background1" w:themeShade="80"/>
              <w:bottom w:val="single" w:sz="4" w:space="0" w:color="808080" w:themeColor="background1" w:themeShade="80"/>
            </w:tcBorders>
          </w:tcPr>
          <w:p w14:paraId="0F0C48EC" w14:textId="7EDCB603" w:rsidR="00F451E0" w:rsidRPr="00F451E0" w:rsidRDefault="00F451E0" w:rsidP="00F451E0">
            <w:pPr>
              <w:pStyle w:val="Normal2"/>
              <w:spacing w:line="240" w:lineRule="auto"/>
              <w:contextualSpacing/>
              <w:rPr>
                <w:sz w:val="18"/>
                <w:szCs w:val="18"/>
              </w:rPr>
            </w:pPr>
            <w:r w:rsidRPr="00F451E0">
              <w:rPr>
                <w:sz w:val="18"/>
                <w:szCs w:val="18"/>
              </w:rPr>
              <w:t>21.3</w:t>
            </w:r>
          </w:p>
        </w:tc>
      </w:tr>
      <w:tr w:rsidR="00690F9C" w14:paraId="03E33606" w14:textId="77777777" w:rsidTr="00690F9C">
        <w:trPr>
          <w:divId w:val="1194727850"/>
        </w:trPr>
        <w:tc>
          <w:tcPr>
            <w:tcW w:w="1188" w:type="dxa"/>
            <w:vMerge/>
          </w:tcPr>
          <w:p w14:paraId="3A7B6028" w14:textId="77777777" w:rsidR="0050569F" w:rsidRPr="006166A9" w:rsidRDefault="0050569F" w:rsidP="00C348CA">
            <w:pPr>
              <w:pStyle w:val="Normal2"/>
              <w:spacing w:line="240" w:lineRule="auto"/>
              <w:contextualSpacing/>
              <w:rPr>
                <w:sz w:val="18"/>
                <w:szCs w:val="18"/>
              </w:rPr>
            </w:pPr>
          </w:p>
        </w:tc>
        <w:tc>
          <w:tcPr>
            <w:tcW w:w="1530" w:type="dxa"/>
            <w:vMerge w:val="restart"/>
            <w:tcBorders>
              <w:top w:val="single" w:sz="4" w:space="0" w:color="808080" w:themeColor="background1" w:themeShade="80"/>
            </w:tcBorders>
          </w:tcPr>
          <w:p w14:paraId="2A24B6CC" w14:textId="609F99E4" w:rsidR="0050569F" w:rsidRPr="006166A9" w:rsidRDefault="0050569F" w:rsidP="00C348CA">
            <w:pPr>
              <w:pStyle w:val="Normal2"/>
              <w:spacing w:line="240" w:lineRule="auto"/>
              <w:contextualSpacing/>
              <w:rPr>
                <w:sz w:val="18"/>
                <w:szCs w:val="18"/>
              </w:rPr>
            </w:pPr>
            <w:r>
              <w:rPr>
                <w:sz w:val="18"/>
              </w:rPr>
              <w:t>Reactome 2016</w:t>
            </w:r>
          </w:p>
        </w:tc>
        <w:tc>
          <w:tcPr>
            <w:tcW w:w="2790" w:type="dxa"/>
            <w:tcBorders>
              <w:top w:val="single" w:sz="4" w:space="0" w:color="808080" w:themeColor="background1" w:themeShade="80"/>
              <w:bottom w:val="single" w:sz="4" w:space="0" w:color="808080" w:themeColor="background1" w:themeShade="80"/>
            </w:tcBorders>
          </w:tcPr>
          <w:p w14:paraId="5D8588E6" w14:textId="0B3AC02E" w:rsidR="0050569F" w:rsidRPr="0050569F" w:rsidRDefault="00020F26" w:rsidP="001B3428">
            <w:pPr>
              <w:pStyle w:val="Normal2"/>
              <w:spacing w:line="240" w:lineRule="auto"/>
              <w:contextualSpacing/>
              <w:rPr>
                <w:sz w:val="18"/>
                <w:szCs w:val="18"/>
              </w:rPr>
            </w:pPr>
            <w:r>
              <w:rPr>
                <w:sz w:val="18"/>
                <w:szCs w:val="18"/>
              </w:rPr>
              <w:t>i</w:t>
            </w:r>
            <w:r w:rsidR="0050569F" w:rsidRPr="0050569F">
              <w:rPr>
                <w:sz w:val="18"/>
                <w:szCs w:val="18"/>
              </w:rPr>
              <w:t>nfectious disease</w:t>
            </w:r>
          </w:p>
        </w:tc>
        <w:tc>
          <w:tcPr>
            <w:tcW w:w="987" w:type="dxa"/>
            <w:tcBorders>
              <w:top w:val="single" w:sz="4" w:space="0" w:color="808080" w:themeColor="background1" w:themeShade="80"/>
              <w:bottom w:val="single" w:sz="4" w:space="0" w:color="808080" w:themeColor="background1" w:themeShade="80"/>
            </w:tcBorders>
          </w:tcPr>
          <w:p w14:paraId="66E1C2C2" w14:textId="4A2361E7" w:rsidR="0050569F" w:rsidRPr="0050569F" w:rsidRDefault="0050569F" w:rsidP="00C348CA">
            <w:pPr>
              <w:pStyle w:val="Normal2"/>
              <w:spacing w:line="240" w:lineRule="auto"/>
              <w:contextualSpacing/>
              <w:rPr>
                <w:sz w:val="18"/>
                <w:szCs w:val="18"/>
              </w:rPr>
            </w:pPr>
            <w:r w:rsidRPr="0050569F">
              <w:rPr>
                <w:sz w:val="18"/>
                <w:szCs w:val="18"/>
              </w:rPr>
              <w:t>111/348</w:t>
            </w:r>
          </w:p>
        </w:tc>
        <w:tc>
          <w:tcPr>
            <w:tcW w:w="967" w:type="dxa"/>
            <w:tcBorders>
              <w:top w:val="single" w:sz="4" w:space="0" w:color="808080" w:themeColor="background1" w:themeShade="80"/>
              <w:bottom w:val="single" w:sz="4" w:space="0" w:color="808080" w:themeColor="background1" w:themeShade="80"/>
            </w:tcBorders>
          </w:tcPr>
          <w:p w14:paraId="7DF97932" w14:textId="114D9974" w:rsidR="0050569F" w:rsidRPr="0050569F" w:rsidRDefault="0050569F" w:rsidP="0050569F">
            <w:pPr>
              <w:pStyle w:val="Normal2"/>
              <w:spacing w:line="240" w:lineRule="auto"/>
              <w:contextualSpacing/>
              <w:rPr>
                <w:sz w:val="18"/>
                <w:szCs w:val="18"/>
              </w:rPr>
            </w:pPr>
            <w:r w:rsidRPr="0050569F">
              <w:rPr>
                <w:sz w:val="18"/>
                <w:szCs w:val="18"/>
              </w:rPr>
              <w:t>3.99e-08</w:t>
            </w:r>
          </w:p>
        </w:tc>
        <w:tc>
          <w:tcPr>
            <w:tcW w:w="895" w:type="dxa"/>
            <w:tcBorders>
              <w:top w:val="single" w:sz="4" w:space="0" w:color="808080" w:themeColor="background1" w:themeShade="80"/>
              <w:bottom w:val="single" w:sz="4" w:space="0" w:color="808080" w:themeColor="background1" w:themeShade="80"/>
            </w:tcBorders>
          </w:tcPr>
          <w:p w14:paraId="66AB6281" w14:textId="37986512" w:rsidR="0050569F" w:rsidRPr="0050569F" w:rsidRDefault="0050569F" w:rsidP="0050569F">
            <w:pPr>
              <w:pStyle w:val="Normal2"/>
              <w:spacing w:line="240" w:lineRule="auto"/>
              <w:contextualSpacing/>
              <w:rPr>
                <w:sz w:val="18"/>
                <w:szCs w:val="18"/>
              </w:rPr>
            </w:pPr>
            <w:r w:rsidRPr="0050569F">
              <w:rPr>
                <w:sz w:val="18"/>
                <w:szCs w:val="18"/>
              </w:rPr>
              <w:t>-2.39</w:t>
            </w:r>
          </w:p>
        </w:tc>
        <w:tc>
          <w:tcPr>
            <w:tcW w:w="1219" w:type="dxa"/>
            <w:tcBorders>
              <w:top w:val="single" w:sz="4" w:space="0" w:color="808080" w:themeColor="background1" w:themeShade="80"/>
              <w:bottom w:val="single" w:sz="4" w:space="0" w:color="808080" w:themeColor="background1" w:themeShade="80"/>
            </w:tcBorders>
          </w:tcPr>
          <w:p w14:paraId="57EEEC11" w14:textId="4C3C0169" w:rsidR="0050569F" w:rsidRPr="0050569F" w:rsidRDefault="0050569F" w:rsidP="0050569F">
            <w:pPr>
              <w:pStyle w:val="Normal2"/>
              <w:spacing w:line="240" w:lineRule="auto"/>
              <w:contextualSpacing/>
              <w:rPr>
                <w:sz w:val="18"/>
                <w:szCs w:val="18"/>
              </w:rPr>
            </w:pPr>
            <w:r w:rsidRPr="0050569F">
              <w:rPr>
                <w:sz w:val="18"/>
                <w:szCs w:val="18"/>
              </w:rPr>
              <w:t>40.7</w:t>
            </w:r>
          </w:p>
        </w:tc>
      </w:tr>
      <w:tr w:rsidR="00690F9C" w14:paraId="3CDE34F6" w14:textId="77777777" w:rsidTr="00690F9C">
        <w:trPr>
          <w:divId w:val="1194727850"/>
        </w:trPr>
        <w:tc>
          <w:tcPr>
            <w:tcW w:w="1188" w:type="dxa"/>
            <w:vMerge/>
          </w:tcPr>
          <w:p w14:paraId="3E9C4298" w14:textId="77777777" w:rsidR="0050569F" w:rsidRPr="006166A9" w:rsidRDefault="0050569F" w:rsidP="00C348CA">
            <w:pPr>
              <w:pStyle w:val="Normal2"/>
              <w:spacing w:line="240" w:lineRule="auto"/>
              <w:contextualSpacing/>
              <w:rPr>
                <w:sz w:val="18"/>
                <w:szCs w:val="18"/>
              </w:rPr>
            </w:pPr>
          </w:p>
        </w:tc>
        <w:tc>
          <w:tcPr>
            <w:tcW w:w="1530" w:type="dxa"/>
            <w:vMerge/>
          </w:tcPr>
          <w:p w14:paraId="0BB3A6D3" w14:textId="77777777" w:rsidR="0050569F" w:rsidRPr="006166A9" w:rsidRDefault="0050569F"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0613ABD2" w14:textId="2398D3A4" w:rsidR="0050569F" w:rsidRPr="0050569F" w:rsidRDefault="0050569F" w:rsidP="001B3428">
            <w:pPr>
              <w:pStyle w:val="Normal2"/>
              <w:spacing w:line="240" w:lineRule="auto"/>
              <w:contextualSpacing/>
              <w:rPr>
                <w:sz w:val="18"/>
                <w:szCs w:val="18"/>
              </w:rPr>
            </w:pPr>
            <w:r w:rsidRPr="0050569F">
              <w:rPr>
                <w:sz w:val="18"/>
                <w:szCs w:val="18"/>
              </w:rPr>
              <w:t>HIV Infection</w:t>
            </w:r>
          </w:p>
        </w:tc>
        <w:tc>
          <w:tcPr>
            <w:tcW w:w="987" w:type="dxa"/>
            <w:tcBorders>
              <w:top w:val="single" w:sz="4" w:space="0" w:color="808080" w:themeColor="background1" w:themeShade="80"/>
              <w:bottom w:val="single" w:sz="4" w:space="0" w:color="808080" w:themeColor="background1" w:themeShade="80"/>
            </w:tcBorders>
          </w:tcPr>
          <w:p w14:paraId="3BB34F7C" w14:textId="3D05AAAA" w:rsidR="0050569F" w:rsidRPr="0050569F" w:rsidRDefault="0050569F" w:rsidP="00C348CA">
            <w:pPr>
              <w:pStyle w:val="Normal2"/>
              <w:spacing w:line="240" w:lineRule="auto"/>
              <w:contextualSpacing/>
              <w:rPr>
                <w:sz w:val="18"/>
                <w:szCs w:val="18"/>
              </w:rPr>
            </w:pPr>
            <w:r w:rsidRPr="0050569F">
              <w:rPr>
                <w:sz w:val="18"/>
                <w:szCs w:val="18"/>
              </w:rPr>
              <w:t>80/222</w:t>
            </w:r>
          </w:p>
        </w:tc>
        <w:tc>
          <w:tcPr>
            <w:tcW w:w="967" w:type="dxa"/>
            <w:tcBorders>
              <w:top w:val="single" w:sz="4" w:space="0" w:color="808080" w:themeColor="background1" w:themeShade="80"/>
              <w:bottom w:val="single" w:sz="4" w:space="0" w:color="808080" w:themeColor="background1" w:themeShade="80"/>
            </w:tcBorders>
          </w:tcPr>
          <w:p w14:paraId="68FD2ABA" w14:textId="0AC32353" w:rsidR="0050569F" w:rsidRPr="0050569F" w:rsidRDefault="0050569F" w:rsidP="0050569F">
            <w:pPr>
              <w:pStyle w:val="Normal2"/>
              <w:spacing w:line="240" w:lineRule="auto"/>
              <w:contextualSpacing/>
              <w:rPr>
                <w:sz w:val="18"/>
                <w:szCs w:val="18"/>
              </w:rPr>
            </w:pPr>
            <w:r w:rsidRPr="0050569F">
              <w:rPr>
                <w:sz w:val="18"/>
                <w:szCs w:val="18"/>
              </w:rPr>
              <w:t>3.91e-08</w:t>
            </w:r>
          </w:p>
        </w:tc>
        <w:tc>
          <w:tcPr>
            <w:tcW w:w="895" w:type="dxa"/>
            <w:tcBorders>
              <w:top w:val="single" w:sz="4" w:space="0" w:color="808080" w:themeColor="background1" w:themeShade="80"/>
              <w:bottom w:val="single" w:sz="4" w:space="0" w:color="808080" w:themeColor="background1" w:themeShade="80"/>
            </w:tcBorders>
          </w:tcPr>
          <w:p w14:paraId="535D03E0" w14:textId="5D6633BA" w:rsidR="0050569F" w:rsidRPr="0050569F" w:rsidRDefault="0050569F" w:rsidP="0050569F">
            <w:pPr>
              <w:pStyle w:val="Normal2"/>
              <w:spacing w:line="240" w:lineRule="auto"/>
              <w:contextualSpacing/>
              <w:rPr>
                <w:sz w:val="18"/>
                <w:szCs w:val="18"/>
              </w:rPr>
            </w:pPr>
            <w:r w:rsidRPr="0050569F">
              <w:rPr>
                <w:sz w:val="18"/>
                <w:szCs w:val="18"/>
              </w:rPr>
              <w:t>-2.38</w:t>
            </w:r>
          </w:p>
        </w:tc>
        <w:tc>
          <w:tcPr>
            <w:tcW w:w="1219" w:type="dxa"/>
            <w:tcBorders>
              <w:top w:val="single" w:sz="4" w:space="0" w:color="808080" w:themeColor="background1" w:themeShade="80"/>
              <w:bottom w:val="single" w:sz="4" w:space="0" w:color="808080" w:themeColor="background1" w:themeShade="80"/>
            </w:tcBorders>
          </w:tcPr>
          <w:p w14:paraId="326A8E34" w14:textId="350EF89B" w:rsidR="0050569F" w:rsidRPr="0050569F" w:rsidRDefault="0050569F" w:rsidP="0050569F">
            <w:pPr>
              <w:pStyle w:val="Normal2"/>
              <w:spacing w:line="240" w:lineRule="auto"/>
              <w:contextualSpacing/>
              <w:rPr>
                <w:sz w:val="18"/>
                <w:szCs w:val="18"/>
              </w:rPr>
            </w:pPr>
            <w:r w:rsidRPr="0050569F">
              <w:rPr>
                <w:sz w:val="18"/>
                <w:szCs w:val="18"/>
              </w:rPr>
              <w:t>40.5</w:t>
            </w:r>
          </w:p>
        </w:tc>
      </w:tr>
      <w:tr w:rsidR="00690F9C" w14:paraId="569B08BF" w14:textId="77777777" w:rsidTr="00690F9C">
        <w:trPr>
          <w:divId w:val="1194727850"/>
        </w:trPr>
        <w:tc>
          <w:tcPr>
            <w:tcW w:w="1188" w:type="dxa"/>
            <w:vMerge/>
          </w:tcPr>
          <w:p w14:paraId="33A29391" w14:textId="77777777" w:rsidR="0050569F" w:rsidRPr="006166A9" w:rsidRDefault="0050569F" w:rsidP="00C348CA">
            <w:pPr>
              <w:pStyle w:val="Normal2"/>
              <w:spacing w:line="240" w:lineRule="auto"/>
              <w:contextualSpacing/>
              <w:rPr>
                <w:sz w:val="18"/>
                <w:szCs w:val="18"/>
              </w:rPr>
            </w:pPr>
          </w:p>
        </w:tc>
        <w:tc>
          <w:tcPr>
            <w:tcW w:w="1530" w:type="dxa"/>
            <w:vMerge/>
            <w:tcBorders>
              <w:bottom w:val="single" w:sz="4" w:space="0" w:color="808080" w:themeColor="background1" w:themeShade="80"/>
            </w:tcBorders>
          </w:tcPr>
          <w:p w14:paraId="7F03DF1D" w14:textId="77777777" w:rsidR="0050569F" w:rsidRPr="006166A9" w:rsidRDefault="0050569F"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529359A3" w14:textId="48AED19D" w:rsidR="0050569F" w:rsidRPr="0050569F" w:rsidRDefault="00020F26" w:rsidP="001B3428">
            <w:pPr>
              <w:pStyle w:val="Normal2"/>
              <w:spacing w:line="240" w:lineRule="auto"/>
              <w:contextualSpacing/>
              <w:rPr>
                <w:sz w:val="18"/>
                <w:szCs w:val="18"/>
              </w:rPr>
            </w:pPr>
            <w:r>
              <w:rPr>
                <w:sz w:val="18"/>
                <w:szCs w:val="18"/>
              </w:rPr>
              <w:t>m</w:t>
            </w:r>
            <w:r w:rsidR="0050569F" w:rsidRPr="0050569F">
              <w:rPr>
                <w:sz w:val="18"/>
                <w:szCs w:val="18"/>
              </w:rPr>
              <w:t>etabolism</w:t>
            </w:r>
          </w:p>
        </w:tc>
        <w:tc>
          <w:tcPr>
            <w:tcW w:w="987" w:type="dxa"/>
            <w:tcBorders>
              <w:top w:val="single" w:sz="4" w:space="0" w:color="808080" w:themeColor="background1" w:themeShade="80"/>
              <w:bottom w:val="single" w:sz="4" w:space="0" w:color="808080" w:themeColor="background1" w:themeShade="80"/>
            </w:tcBorders>
          </w:tcPr>
          <w:p w14:paraId="79E2B706" w14:textId="1370C19F" w:rsidR="0050569F" w:rsidRPr="0050569F" w:rsidRDefault="0050569F" w:rsidP="00C348CA">
            <w:pPr>
              <w:pStyle w:val="Normal2"/>
              <w:spacing w:line="240" w:lineRule="auto"/>
              <w:contextualSpacing/>
              <w:rPr>
                <w:sz w:val="18"/>
                <w:szCs w:val="18"/>
              </w:rPr>
            </w:pPr>
            <w:r w:rsidRPr="0050569F">
              <w:rPr>
                <w:sz w:val="18"/>
                <w:szCs w:val="18"/>
              </w:rPr>
              <w:t>446/1908</w:t>
            </w:r>
          </w:p>
        </w:tc>
        <w:tc>
          <w:tcPr>
            <w:tcW w:w="967" w:type="dxa"/>
            <w:tcBorders>
              <w:top w:val="single" w:sz="4" w:space="0" w:color="808080" w:themeColor="background1" w:themeShade="80"/>
              <w:bottom w:val="single" w:sz="4" w:space="0" w:color="808080" w:themeColor="background1" w:themeShade="80"/>
            </w:tcBorders>
          </w:tcPr>
          <w:p w14:paraId="09946834" w14:textId="2C6FE6B1" w:rsidR="0050569F" w:rsidRPr="0050569F" w:rsidRDefault="0050569F" w:rsidP="0050569F">
            <w:pPr>
              <w:pStyle w:val="Normal2"/>
              <w:spacing w:line="240" w:lineRule="auto"/>
              <w:contextualSpacing/>
              <w:rPr>
                <w:sz w:val="18"/>
                <w:szCs w:val="18"/>
              </w:rPr>
            </w:pPr>
            <w:r w:rsidRPr="0050569F">
              <w:rPr>
                <w:sz w:val="18"/>
                <w:szCs w:val="18"/>
              </w:rPr>
              <w:t>3.91e-08</w:t>
            </w:r>
          </w:p>
        </w:tc>
        <w:tc>
          <w:tcPr>
            <w:tcW w:w="895" w:type="dxa"/>
            <w:tcBorders>
              <w:top w:val="single" w:sz="4" w:space="0" w:color="808080" w:themeColor="background1" w:themeShade="80"/>
              <w:bottom w:val="single" w:sz="4" w:space="0" w:color="808080" w:themeColor="background1" w:themeShade="80"/>
            </w:tcBorders>
          </w:tcPr>
          <w:p w14:paraId="1D6E52A8" w14:textId="1BDC42F4" w:rsidR="0050569F" w:rsidRPr="0050569F" w:rsidRDefault="0050569F" w:rsidP="0050569F">
            <w:pPr>
              <w:pStyle w:val="Normal2"/>
              <w:spacing w:line="240" w:lineRule="auto"/>
              <w:contextualSpacing/>
              <w:rPr>
                <w:sz w:val="18"/>
                <w:szCs w:val="18"/>
              </w:rPr>
            </w:pPr>
            <w:r w:rsidRPr="0050569F">
              <w:rPr>
                <w:sz w:val="18"/>
                <w:szCs w:val="18"/>
              </w:rPr>
              <w:t>-2.25</w:t>
            </w:r>
          </w:p>
        </w:tc>
        <w:tc>
          <w:tcPr>
            <w:tcW w:w="1219" w:type="dxa"/>
            <w:tcBorders>
              <w:top w:val="single" w:sz="4" w:space="0" w:color="808080" w:themeColor="background1" w:themeShade="80"/>
              <w:bottom w:val="single" w:sz="4" w:space="0" w:color="808080" w:themeColor="background1" w:themeShade="80"/>
            </w:tcBorders>
          </w:tcPr>
          <w:p w14:paraId="2C65C09D" w14:textId="4FE19249" w:rsidR="0050569F" w:rsidRPr="0050569F" w:rsidRDefault="0050569F" w:rsidP="0050569F">
            <w:pPr>
              <w:pStyle w:val="Normal2"/>
              <w:spacing w:line="240" w:lineRule="auto"/>
              <w:contextualSpacing/>
              <w:rPr>
                <w:sz w:val="18"/>
                <w:szCs w:val="18"/>
              </w:rPr>
            </w:pPr>
            <w:r w:rsidRPr="0050569F">
              <w:rPr>
                <w:sz w:val="18"/>
                <w:szCs w:val="18"/>
              </w:rPr>
              <w:t>38.3</w:t>
            </w:r>
          </w:p>
        </w:tc>
      </w:tr>
      <w:tr w:rsidR="00690F9C" w14:paraId="325E668D" w14:textId="77777777" w:rsidTr="00690F9C">
        <w:trPr>
          <w:divId w:val="1194727850"/>
        </w:trPr>
        <w:tc>
          <w:tcPr>
            <w:tcW w:w="1188" w:type="dxa"/>
            <w:vMerge/>
          </w:tcPr>
          <w:p w14:paraId="14AB6CB1" w14:textId="77777777" w:rsidR="00E006F5" w:rsidRPr="006166A9" w:rsidRDefault="00E006F5" w:rsidP="00C348CA">
            <w:pPr>
              <w:pStyle w:val="Normal2"/>
              <w:spacing w:line="240" w:lineRule="auto"/>
              <w:contextualSpacing/>
              <w:rPr>
                <w:sz w:val="18"/>
                <w:szCs w:val="18"/>
              </w:rPr>
            </w:pPr>
          </w:p>
        </w:tc>
        <w:tc>
          <w:tcPr>
            <w:tcW w:w="1530" w:type="dxa"/>
            <w:vMerge w:val="restart"/>
            <w:tcBorders>
              <w:top w:val="single" w:sz="4" w:space="0" w:color="808080" w:themeColor="background1" w:themeShade="80"/>
            </w:tcBorders>
          </w:tcPr>
          <w:p w14:paraId="0F758BF5" w14:textId="3E83D765" w:rsidR="00E006F5" w:rsidRPr="006166A9" w:rsidRDefault="00E006F5" w:rsidP="00C348CA">
            <w:pPr>
              <w:pStyle w:val="Normal2"/>
              <w:spacing w:line="240" w:lineRule="auto"/>
              <w:contextualSpacing/>
              <w:rPr>
                <w:sz w:val="18"/>
                <w:szCs w:val="18"/>
              </w:rPr>
            </w:pPr>
            <w:r>
              <w:rPr>
                <w:sz w:val="18"/>
                <w:szCs w:val="18"/>
              </w:rPr>
              <w:t>WikiPathways 2016</w:t>
            </w:r>
          </w:p>
        </w:tc>
        <w:tc>
          <w:tcPr>
            <w:tcW w:w="2790" w:type="dxa"/>
            <w:tcBorders>
              <w:top w:val="single" w:sz="4" w:space="0" w:color="808080" w:themeColor="background1" w:themeShade="80"/>
              <w:bottom w:val="single" w:sz="4" w:space="0" w:color="808080" w:themeColor="background1" w:themeShade="80"/>
            </w:tcBorders>
          </w:tcPr>
          <w:p w14:paraId="2B86FEB0" w14:textId="6C5CF141" w:rsidR="00E006F5" w:rsidRPr="00B8357E" w:rsidRDefault="00020F26" w:rsidP="00C348CA">
            <w:pPr>
              <w:pStyle w:val="Normal2"/>
              <w:spacing w:line="240" w:lineRule="auto"/>
              <w:contextualSpacing/>
              <w:rPr>
                <w:sz w:val="18"/>
                <w:szCs w:val="18"/>
              </w:rPr>
            </w:pPr>
            <w:r>
              <w:rPr>
                <w:sz w:val="18"/>
                <w:szCs w:val="18"/>
              </w:rPr>
              <w:t>p</w:t>
            </w:r>
            <w:r w:rsidR="00E006F5">
              <w:rPr>
                <w:sz w:val="18"/>
                <w:szCs w:val="18"/>
              </w:rPr>
              <w:t>roteasome degradation</w:t>
            </w:r>
          </w:p>
        </w:tc>
        <w:tc>
          <w:tcPr>
            <w:tcW w:w="987" w:type="dxa"/>
            <w:tcBorders>
              <w:top w:val="single" w:sz="4" w:space="0" w:color="808080" w:themeColor="background1" w:themeShade="80"/>
              <w:bottom w:val="single" w:sz="4" w:space="0" w:color="808080" w:themeColor="background1" w:themeShade="80"/>
            </w:tcBorders>
          </w:tcPr>
          <w:p w14:paraId="74E560C1" w14:textId="142C81C0" w:rsidR="00E006F5" w:rsidRPr="00E006F5" w:rsidRDefault="00E006F5" w:rsidP="00C348CA">
            <w:pPr>
              <w:pStyle w:val="Normal2"/>
              <w:spacing w:line="240" w:lineRule="auto"/>
              <w:contextualSpacing/>
              <w:rPr>
                <w:sz w:val="18"/>
                <w:szCs w:val="18"/>
              </w:rPr>
            </w:pPr>
            <w:r w:rsidRPr="00E006F5">
              <w:rPr>
                <w:sz w:val="18"/>
                <w:szCs w:val="18"/>
              </w:rPr>
              <w:t>29/62</w:t>
            </w:r>
          </w:p>
        </w:tc>
        <w:tc>
          <w:tcPr>
            <w:tcW w:w="967" w:type="dxa"/>
            <w:tcBorders>
              <w:top w:val="single" w:sz="4" w:space="0" w:color="808080" w:themeColor="background1" w:themeShade="80"/>
              <w:bottom w:val="single" w:sz="4" w:space="0" w:color="808080" w:themeColor="background1" w:themeShade="80"/>
            </w:tcBorders>
          </w:tcPr>
          <w:p w14:paraId="1EBDBC82" w14:textId="09F44513" w:rsidR="00E006F5" w:rsidRPr="00E006F5" w:rsidRDefault="00E006F5" w:rsidP="00354E32">
            <w:pPr>
              <w:pStyle w:val="Normal2"/>
              <w:spacing w:line="240" w:lineRule="auto"/>
              <w:contextualSpacing/>
              <w:rPr>
                <w:sz w:val="18"/>
                <w:szCs w:val="18"/>
              </w:rPr>
            </w:pPr>
            <w:r w:rsidRPr="00E006F5">
              <w:rPr>
                <w:sz w:val="18"/>
                <w:szCs w:val="18"/>
              </w:rPr>
              <w:t>2.8</w:t>
            </w:r>
            <w:r w:rsidR="00354E32">
              <w:rPr>
                <w:sz w:val="18"/>
                <w:szCs w:val="18"/>
              </w:rPr>
              <w:t>4e</w:t>
            </w:r>
            <w:r w:rsidRPr="00E006F5">
              <w:rPr>
                <w:sz w:val="18"/>
                <w:szCs w:val="18"/>
              </w:rPr>
              <w:t>-05</w:t>
            </w:r>
          </w:p>
        </w:tc>
        <w:tc>
          <w:tcPr>
            <w:tcW w:w="895" w:type="dxa"/>
            <w:tcBorders>
              <w:top w:val="single" w:sz="4" w:space="0" w:color="808080" w:themeColor="background1" w:themeShade="80"/>
              <w:bottom w:val="single" w:sz="4" w:space="0" w:color="808080" w:themeColor="background1" w:themeShade="80"/>
            </w:tcBorders>
          </w:tcPr>
          <w:p w14:paraId="6FF58C62" w14:textId="6D1C7BCE" w:rsidR="00E006F5" w:rsidRPr="00E006F5" w:rsidRDefault="00E006F5" w:rsidP="00E006F5">
            <w:pPr>
              <w:pStyle w:val="Normal2"/>
              <w:spacing w:line="240" w:lineRule="auto"/>
              <w:contextualSpacing/>
              <w:rPr>
                <w:sz w:val="18"/>
                <w:szCs w:val="18"/>
              </w:rPr>
            </w:pPr>
            <w:r w:rsidRPr="00E006F5">
              <w:rPr>
                <w:sz w:val="18"/>
                <w:szCs w:val="18"/>
              </w:rPr>
              <w:t>-1.9</w:t>
            </w:r>
            <w:r>
              <w:rPr>
                <w:sz w:val="18"/>
                <w:szCs w:val="18"/>
              </w:rPr>
              <w:t>1</w:t>
            </w:r>
          </w:p>
        </w:tc>
        <w:tc>
          <w:tcPr>
            <w:tcW w:w="1219" w:type="dxa"/>
            <w:tcBorders>
              <w:top w:val="single" w:sz="4" w:space="0" w:color="808080" w:themeColor="background1" w:themeShade="80"/>
              <w:bottom w:val="single" w:sz="4" w:space="0" w:color="808080" w:themeColor="background1" w:themeShade="80"/>
            </w:tcBorders>
          </w:tcPr>
          <w:p w14:paraId="3A177E8B" w14:textId="39878D7E" w:rsidR="00E006F5" w:rsidRPr="00E006F5" w:rsidRDefault="00E006F5" w:rsidP="00C348CA">
            <w:pPr>
              <w:pStyle w:val="Normal2"/>
              <w:spacing w:line="240" w:lineRule="auto"/>
              <w:contextualSpacing/>
              <w:rPr>
                <w:sz w:val="18"/>
                <w:szCs w:val="18"/>
              </w:rPr>
            </w:pPr>
            <w:r>
              <w:rPr>
                <w:sz w:val="18"/>
                <w:szCs w:val="18"/>
              </w:rPr>
              <w:t>20.0</w:t>
            </w:r>
          </w:p>
        </w:tc>
      </w:tr>
      <w:tr w:rsidR="00690F9C" w14:paraId="26BB53B6" w14:textId="77777777" w:rsidTr="00690F9C">
        <w:trPr>
          <w:divId w:val="1194727850"/>
        </w:trPr>
        <w:tc>
          <w:tcPr>
            <w:tcW w:w="1188" w:type="dxa"/>
            <w:vMerge/>
          </w:tcPr>
          <w:p w14:paraId="6A90F0B5" w14:textId="77777777" w:rsidR="00E006F5" w:rsidRPr="006166A9" w:rsidRDefault="00E006F5" w:rsidP="00C348CA">
            <w:pPr>
              <w:pStyle w:val="Normal2"/>
              <w:spacing w:line="240" w:lineRule="auto"/>
              <w:contextualSpacing/>
              <w:rPr>
                <w:sz w:val="18"/>
                <w:szCs w:val="18"/>
              </w:rPr>
            </w:pPr>
          </w:p>
        </w:tc>
        <w:tc>
          <w:tcPr>
            <w:tcW w:w="1530" w:type="dxa"/>
            <w:vMerge/>
            <w:vAlign w:val="center"/>
          </w:tcPr>
          <w:p w14:paraId="556F4684" w14:textId="77777777" w:rsidR="00E006F5" w:rsidRPr="006166A9" w:rsidRDefault="00E006F5"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28F10BF9" w14:textId="150ADCCC" w:rsidR="00E006F5" w:rsidRPr="00B8357E" w:rsidRDefault="00E006F5" w:rsidP="00C348CA">
            <w:pPr>
              <w:pStyle w:val="Normal2"/>
              <w:spacing w:line="240" w:lineRule="auto"/>
              <w:contextualSpacing/>
              <w:rPr>
                <w:sz w:val="18"/>
                <w:szCs w:val="18"/>
              </w:rPr>
            </w:pPr>
            <w:r>
              <w:rPr>
                <w:sz w:val="18"/>
                <w:szCs w:val="18"/>
              </w:rPr>
              <w:t>B cell receptor signaling pathway</w:t>
            </w:r>
          </w:p>
        </w:tc>
        <w:tc>
          <w:tcPr>
            <w:tcW w:w="987" w:type="dxa"/>
            <w:tcBorders>
              <w:top w:val="single" w:sz="4" w:space="0" w:color="808080" w:themeColor="background1" w:themeShade="80"/>
              <w:bottom w:val="single" w:sz="4" w:space="0" w:color="808080" w:themeColor="background1" w:themeShade="80"/>
            </w:tcBorders>
          </w:tcPr>
          <w:p w14:paraId="42651704" w14:textId="1222828E" w:rsidR="00E006F5" w:rsidRPr="00E006F5" w:rsidRDefault="00E006F5" w:rsidP="00C348CA">
            <w:pPr>
              <w:pStyle w:val="Normal2"/>
              <w:spacing w:line="240" w:lineRule="auto"/>
              <w:contextualSpacing/>
              <w:rPr>
                <w:sz w:val="18"/>
                <w:szCs w:val="18"/>
              </w:rPr>
            </w:pPr>
            <w:r w:rsidRPr="00E006F5">
              <w:rPr>
                <w:sz w:val="18"/>
                <w:szCs w:val="18"/>
              </w:rPr>
              <w:t>33/97</w:t>
            </w:r>
          </w:p>
        </w:tc>
        <w:tc>
          <w:tcPr>
            <w:tcW w:w="967" w:type="dxa"/>
            <w:tcBorders>
              <w:top w:val="single" w:sz="4" w:space="0" w:color="808080" w:themeColor="background1" w:themeShade="80"/>
              <w:bottom w:val="single" w:sz="4" w:space="0" w:color="808080" w:themeColor="background1" w:themeShade="80"/>
            </w:tcBorders>
          </w:tcPr>
          <w:p w14:paraId="3B30B9D6" w14:textId="19641A1D" w:rsidR="00E006F5" w:rsidRPr="00E006F5" w:rsidRDefault="00E006F5" w:rsidP="007A372A">
            <w:pPr>
              <w:pStyle w:val="Normal2"/>
              <w:spacing w:line="240" w:lineRule="auto"/>
              <w:contextualSpacing/>
              <w:rPr>
                <w:sz w:val="18"/>
                <w:szCs w:val="18"/>
              </w:rPr>
            </w:pPr>
            <w:r w:rsidRPr="00E006F5">
              <w:rPr>
                <w:sz w:val="18"/>
                <w:szCs w:val="18"/>
              </w:rPr>
              <w:t>0.00455</w:t>
            </w:r>
          </w:p>
        </w:tc>
        <w:tc>
          <w:tcPr>
            <w:tcW w:w="895" w:type="dxa"/>
            <w:tcBorders>
              <w:top w:val="single" w:sz="4" w:space="0" w:color="808080" w:themeColor="background1" w:themeShade="80"/>
              <w:bottom w:val="single" w:sz="4" w:space="0" w:color="808080" w:themeColor="background1" w:themeShade="80"/>
            </w:tcBorders>
          </w:tcPr>
          <w:p w14:paraId="57562839" w14:textId="78C673CF" w:rsidR="00E006F5" w:rsidRPr="00E006F5" w:rsidRDefault="00E006F5" w:rsidP="00E006F5">
            <w:pPr>
              <w:pStyle w:val="Normal2"/>
              <w:spacing w:line="240" w:lineRule="auto"/>
              <w:contextualSpacing/>
              <w:rPr>
                <w:sz w:val="18"/>
                <w:szCs w:val="18"/>
              </w:rPr>
            </w:pPr>
            <w:r w:rsidRPr="00E006F5">
              <w:rPr>
                <w:sz w:val="18"/>
                <w:szCs w:val="18"/>
              </w:rPr>
              <w:t>-1.90</w:t>
            </w:r>
          </w:p>
        </w:tc>
        <w:tc>
          <w:tcPr>
            <w:tcW w:w="1219" w:type="dxa"/>
            <w:tcBorders>
              <w:top w:val="single" w:sz="4" w:space="0" w:color="808080" w:themeColor="background1" w:themeShade="80"/>
              <w:bottom w:val="single" w:sz="4" w:space="0" w:color="808080" w:themeColor="background1" w:themeShade="80"/>
            </w:tcBorders>
          </w:tcPr>
          <w:p w14:paraId="1F51F89D" w14:textId="6933DFC2" w:rsidR="00E006F5" w:rsidRPr="00E006F5" w:rsidRDefault="00E006F5" w:rsidP="00E006F5">
            <w:pPr>
              <w:pStyle w:val="Normal2"/>
              <w:spacing w:line="240" w:lineRule="auto"/>
              <w:contextualSpacing/>
              <w:rPr>
                <w:sz w:val="18"/>
                <w:szCs w:val="18"/>
              </w:rPr>
            </w:pPr>
            <w:r w:rsidRPr="00E006F5">
              <w:rPr>
                <w:sz w:val="18"/>
                <w:szCs w:val="18"/>
              </w:rPr>
              <w:t>10.</w:t>
            </w:r>
            <w:r>
              <w:rPr>
                <w:sz w:val="18"/>
                <w:szCs w:val="18"/>
              </w:rPr>
              <w:t>3</w:t>
            </w:r>
          </w:p>
        </w:tc>
      </w:tr>
      <w:tr w:rsidR="00690F9C" w14:paraId="3237D07C" w14:textId="77777777" w:rsidTr="00690F9C">
        <w:trPr>
          <w:divId w:val="1194727850"/>
        </w:trPr>
        <w:tc>
          <w:tcPr>
            <w:tcW w:w="1188" w:type="dxa"/>
            <w:vMerge/>
          </w:tcPr>
          <w:p w14:paraId="7B873B30" w14:textId="77777777" w:rsidR="00E006F5" w:rsidRPr="006166A9" w:rsidRDefault="00E006F5" w:rsidP="00C348CA">
            <w:pPr>
              <w:pStyle w:val="Normal2"/>
              <w:spacing w:line="240" w:lineRule="auto"/>
              <w:contextualSpacing/>
              <w:rPr>
                <w:sz w:val="18"/>
                <w:szCs w:val="18"/>
              </w:rPr>
            </w:pPr>
          </w:p>
        </w:tc>
        <w:tc>
          <w:tcPr>
            <w:tcW w:w="1530" w:type="dxa"/>
            <w:vMerge/>
            <w:vAlign w:val="center"/>
          </w:tcPr>
          <w:p w14:paraId="0DF6AAFC" w14:textId="77777777" w:rsidR="00E006F5" w:rsidRPr="006166A9" w:rsidRDefault="00E006F5"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4B0A337A" w14:textId="52241F89" w:rsidR="00E006F5" w:rsidRPr="00B8357E" w:rsidRDefault="00020F26" w:rsidP="00C348CA">
            <w:pPr>
              <w:pStyle w:val="Normal2"/>
              <w:spacing w:line="240" w:lineRule="auto"/>
              <w:contextualSpacing/>
              <w:rPr>
                <w:sz w:val="18"/>
                <w:szCs w:val="18"/>
              </w:rPr>
            </w:pPr>
            <w:r>
              <w:rPr>
                <w:sz w:val="18"/>
                <w:szCs w:val="18"/>
              </w:rPr>
              <w:t>p</w:t>
            </w:r>
            <w:r w:rsidR="00E006F5">
              <w:rPr>
                <w:sz w:val="18"/>
                <w:szCs w:val="18"/>
              </w:rPr>
              <w:t>athogenic Escherichia coli infection</w:t>
            </w:r>
          </w:p>
        </w:tc>
        <w:tc>
          <w:tcPr>
            <w:tcW w:w="987" w:type="dxa"/>
            <w:tcBorders>
              <w:top w:val="single" w:sz="4" w:space="0" w:color="808080" w:themeColor="background1" w:themeShade="80"/>
              <w:bottom w:val="single" w:sz="4" w:space="0" w:color="808080" w:themeColor="background1" w:themeShade="80"/>
            </w:tcBorders>
          </w:tcPr>
          <w:p w14:paraId="6165B66C" w14:textId="398FD7E5" w:rsidR="00E006F5" w:rsidRPr="00E006F5" w:rsidRDefault="00E006F5" w:rsidP="00C348CA">
            <w:pPr>
              <w:pStyle w:val="Normal2"/>
              <w:spacing w:line="240" w:lineRule="auto"/>
              <w:contextualSpacing/>
              <w:rPr>
                <w:sz w:val="18"/>
                <w:szCs w:val="18"/>
              </w:rPr>
            </w:pPr>
            <w:r w:rsidRPr="00E006F5">
              <w:rPr>
                <w:sz w:val="18"/>
                <w:szCs w:val="18"/>
              </w:rPr>
              <w:t>22/55</w:t>
            </w:r>
          </w:p>
        </w:tc>
        <w:tc>
          <w:tcPr>
            <w:tcW w:w="967" w:type="dxa"/>
            <w:tcBorders>
              <w:top w:val="single" w:sz="4" w:space="0" w:color="808080" w:themeColor="background1" w:themeShade="80"/>
              <w:bottom w:val="single" w:sz="4" w:space="0" w:color="808080" w:themeColor="background1" w:themeShade="80"/>
            </w:tcBorders>
          </w:tcPr>
          <w:p w14:paraId="161424AE" w14:textId="28C07E0F" w:rsidR="00E006F5" w:rsidRPr="00E006F5" w:rsidRDefault="00E006F5" w:rsidP="007A372A">
            <w:pPr>
              <w:pStyle w:val="Normal2"/>
              <w:spacing w:line="240" w:lineRule="auto"/>
              <w:contextualSpacing/>
              <w:rPr>
                <w:sz w:val="18"/>
                <w:szCs w:val="18"/>
              </w:rPr>
            </w:pPr>
            <w:r w:rsidRPr="00E006F5">
              <w:rPr>
                <w:sz w:val="18"/>
                <w:szCs w:val="18"/>
              </w:rPr>
              <w:t>0.00455</w:t>
            </w:r>
          </w:p>
        </w:tc>
        <w:tc>
          <w:tcPr>
            <w:tcW w:w="895" w:type="dxa"/>
            <w:tcBorders>
              <w:top w:val="single" w:sz="4" w:space="0" w:color="808080" w:themeColor="background1" w:themeShade="80"/>
              <w:bottom w:val="single" w:sz="4" w:space="0" w:color="808080" w:themeColor="background1" w:themeShade="80"/>
            </w:tcBorders>
          </w:tcPr>
          <w:p w14:paraId="1DCFD9B7" w14:textId="473774AA" w:rsidR="00E006F5" w:rsidRPr="00E006F5" w:rsidRDefault="00E006F5" w:rsidP="00E006F5">
            <w:pPr>
              <w:pStyle w:val="Normal2"/>
              <w:spacing w:line="240" w:lineRule="auto"/>
              <w:contextualSpacing/>
              <w:rPr>
                <w:sz w:val="18"/>
                <w:szCs w:val="18"/>
              </w:rPr>
            </w:pPr>
            <w:r w:rsidRPr="00E006F5">
              <w:rPr>
                <w:sz w:val="18"/>
                <w:szCs w:val="18"/>
              </w:rPr>
              <w:t>-1.74</w:t>
            </w:r>
          </w:p>
        </w:tc>
        <w:tc>
          <w:tcPr>
            <w:tcW w:w="1219" w:type="dxa"/>
            <w:tcBorders>
              <w:top w:val="single" w:sz="4" w:space="0" w:color="808080" w:themeColor="background1" w:themeShade="80"/>
              <w:bottom w:val="single" w:sz="4" w:space="0" w:color="808080" w:themeColor="background1" w:themeShade="80"/>
            </w:tcBorders>
          </w:tcPr>
          <w:p w14:paraId="49E0054A" w14:textId="46D8FA17" w:rsidR="00E006F5" w:rsidRPr="00E006F5" w:rsidRDefault="00E006F5" w:rsidP="00E006F5">
            <w:pPr>
              <w:pStyle w:val="Normal2"/>
              <w:spacing w:line="240" w:lineRule="auto"/>
              <w:contextualSpacing/>
              <w:rPr>
                <w:sz w:val="18"/>
                <w:szCs w:val="18"/>
              </w:rPr>
            </w:pPr>
            <w:r w:rsidRPr="00E006F5">
              <w:rPr>
                <w:sz w:val="18"/>
                <w:szCs w:val="18"/>
              </w:rPr>
              <w:t>9.</w:t>
            </w:r>
            <w:r>
              <w:rPr>
                <w:sz w:val="18"/>
                <w:szCs w:val="18"/>
              </w:rPr>
              <w:t>40</w:t>
            </w:r>
          </w:p>
        </w:tc>
      </w:tr>
      <w:tr w:rsidR="00690F9C" w:rsidRPr="00A04209" w14:paraId="4BB2C9BD" w14:textId="77777777" w:rsidTr="00690F9C">
        <w:trPr>
          <w:divId w:val="1194727850"/>
        </w:trPr>
        <w:tc>
          <w:tcPr>
            <w:tcW w:w="1188" w:type="dxa"/>
            <w:vMerge w:val="restart"/>
            <w:tcBorders>
              <w:top w:val="single" w:sz="4" w:space="0" w:color="auto"/>
            </w:tcBorders>
          </w:tcPr>
          <w:p w14:paraId="08CBA7F4" w14:textId="78F8110F" w:rsidR="00A04209" w:rsidRDefault="00FB53EE" w:rsidP="00C348CA">
            <w:pPr>
              <w:pStyle w:val="Normal2"/>
              <w:spacing w:line="240" w:lineRule="auto"/>
              <w:contextualSpacing/>
              <w:rPr>
                <w:sz w:val="18"/>
                <w:szCs w:val="18"/>
              </w:rPr>
            </w:pPr>
            <w:r>
              <w:rPr>
                <w:sz w:val="18"/>
                <w:szCs w:val="18"/>
              </w:rPr>
              <w:t>g</w:t>
            </w:r>
            <w:r w:rsidR="00A04209">
              <w:rPr>
                <w:sz w:val="18"/>
                <w:szCs w:val="18"/>
              </w:rPr>
              <w:t>reenyellow</w:t>
            </w:r>
            <w:r>
              <w:rPr>
                <w:sz w:val="18"/>
                <w:szCs w:val="18"/>
              </w:rPr>
              <w:t xml:space="preserve"> (507)</w:t>
            </w:r>
          </w:p>
          <w:p w14:paraId="259B00CC" w14:textId="77777777" w:rsidR="00A04209" w:rsidRPr="002238E6" w:rsidRDefault="00A04209" w:rsidP="002238E6"/>
        </w:tc>
        <w:tc>
          <w:tcPr>
            <w:tcW w:w="1530" w:type="dxa"/>
            <w:vMerge w:val="restart"/>
            <w:tcBorders>
              <w:top w:val="single" w:sz="4" w:space="0" w:color="auto"/>
            </w:tcBorders>
          </w:tcPr>
          <w:p w14:paraId="07F6F2B7" w14:textId="77777777" w:rsidR="00A04209" w:rsidRPr="006166A9" w:rsidRDefault="00A04209" w:rsidP="00C348CA">
            <w:pPr>
              <w:pStyle w:val="Normal2"/>
              <w:spacing w:line="240" w:lineRule="auto"/>
              <w:contextualSpacing/>
              <w:rPr>
                <w:sz w:val="18"/>
                <w:szCs w:val="18"/>
              </w:rPr>
            </w:pPr>
            <w:r w:rsidRPr="006166A9">
              <w:rPr>
                <w:sz w:val="18"/>
              </w:rPr>
              <w:t>GO Biological Process 2015</w:t>
            </w:r>
          </w:p>
        </w:tc>
        <w:tc>
          <w:tcPr>
            <w:tcW w:w="2790" w:type="dxa"/>
            <w:tcBorders>
              <w:top w:val="single" w:sz="4" w:space="0" w:color="auto"/>
              <w:bottom w:val="single" w:sz="4" w:space="0" w:color="808080" w:themeColor="background1" w:themeShade="80"/>
            </w:tcBorders>
          </w:tcPr>
          <w:p w14:paraId="27CA1D5D" w14:textId="2C96C84A" w:rsidR="00A04209" w:rsidRPr="00A04209" w:rsidRDefault="00A04209" w:rsidP="00A04209">
            <w:pPr>
              <w:pStyle w:val="Normal2"/>
              <w:spacing w:line="240" w:lineRule="auto"/>
              <w:contextualSpacing/>
              <w:rPr>
                <w:sz w:val="18"/>
                <w:szCs w:val="18"/>
              </w:rPr>
            </w:pPr>
            <w:r w:rsidRPr="00A04209">
              <w:rPr>
                <w:sz w:val="18"/>
                <w:szCs w:val="18"/>
              </w:rPr>
              <w:t xml:space="preserve">negative regulation of smooth muscle cell migration </w:t>
            </w:r>
          </w:p>
        </w:tc>
        <w:tc>
          <w:tcPr>
            <w:tcW w:w="987" w:type="dxa"/>
            <w:tcBorders>
              <w:top w:val="single" w:sz="4" w:space="0" w:color="auto"/>
              <w:bottom w:val="single" w:sz="4" w:space="0" w:color="808080" w:themeColor="background1" w:themeShade="80"/>
            </w:tcBorders>
          </w:tcPr>
          <w:p w14:paraId="0FD54C2F" w14:textId="3D605486" w:rsidR="00A04209" w:rsidRPr="00A04209" w:rsidRDefault="00A04209" w:rsidP="00C348CA">
            <w:pPr>
              <w:pStyle w:val="Normal2"/>
              <w:spacing w:line="240" w:lineRule="auto"/>
              <w:contextualSpacing/>
              <w:rPr>
                <w:sz w:val="18"/>
                <w:szCs w:val="18"/>
              </w:rPr>
            </w:pPr>
            <w:r w:rsidRPr="00A04209">
              <w:rPr>
                <w:sz w:val="18"/>
                <w:szCs w:val="18"/>
              </w:rPr>
              <w:t>4/12</w:t>
            </w:r>
          </w:p>
        </w:tc>
        <w:tc>
          <w:tcPr>
            <w:tcW w:w="967" w:type="dxa"/>
            <w:tcBorders>
              <w:top w:val="single" w:sz="4" w:space="0" w:color="auto"/>
              <w:bottom w:val="single" w:sz="4" w:space="0" w:color="808080" w:themeColor="background1" w:themeShade="80"/>
            </w:tcBorders>
          </w:tcPr>
          <w:p w14:paraId="04D860EC" w14:textId="5AB03F3D" w:rsidR="00A04209" w:rsidRPr="00A04209" w:rsidRDefault="00A04209" w:rsidP="00A04209">
            <w:pPr>
              <w:pStyle w:val="Normal2"/>
              <w:spacing w:line="240" w:lineRule="auto"/>
              <w:contextualSpacing/>
              <w:rPr>
                <w:sz w:val="18"/>
                <w:szCs w:val="18"/>
              </w:rPr>
            </w:pPr>
            <w:r w:rsidRPr="00A04209">
              <w:rPr>
                <w:sz w:val="18"/>
                <w:szCs w:val="18"/>
              </w:rPr>
              <w:t>0.22</w:t>
            </w:r>
            <w:r>
              <w:rPr>
                <w:sz w:val="18"/>
                <w:szCs w:val="18"/>
              </w:rPr>
              <w:t>3</w:t>
            </w:r>
          </w:p>
        </w:tc>
        <w:tc>
          <w:tcPr>
            <w:tcW w:w="895" w:type="dxa"/>
            <w:tcBorders>
              <w:top w:val="single" w:sz="4" w:space="0" w:color="auto"/>
              <w:bottom w:val="single" w:sz="4" w:space="0" w:color="808080" w:themeColor="background1" w:themeShade="80"/>
            </w:tcBorders>
          </w:tcPr>
          <w:p w14:paraId="7C0AF9E6" w14:textId="666F5EC6" w:rsidR="00A04209" w:rsidRPr="00A04209" w:rsidRDefault="00A04209" w:rsidP="00A04209">
            <w:pPr>
              <w:pStyle w:val="Normal2"/>
              <w:spacing w:line="240" w:lineRule="auto"/>
              <w:contextualSpacing/>
              <w:rPr>
                <w:sz w:val="18"/>
                <w:szCs w:val="18"/>
              </w:rPr>
            </w:pPr>
            <w:r w:rsidRPr="00A04209">
              <w:rPr>
                <w:sz w:val="18"/>
                <w:szCs w:val="18"/>
              </w:rPr>
              <w:t>-2.65</w:t>
            </w:r>
          </w:p>
        </w:tc>
        <w:tc>
          <w:tcPr>
            <w:tcW w:w="1219" w:type="dxa"/>
            <w:tcBorders>
              <w:top w:val="single" w:sz="4" w:space="0" w:color="auto"/>
              <w:bottom w:val="single" w:sz="4" w:space="0" w:color="808080" w:themeColor="background1" w:themeShade="80"/>
            </w:tcBorders>
          </w:tcPr>
          <w:p w14:paraId="4C21E749" w14:textId="4C6CE495" w:rsidR="00A04209" w:rsidRPr="00A04209" w:rsidRDefault="00A04209" w:rsidP="00A04209">
            <w:pPr>
              <w:pStyle w:val="Normal2"/>
              <w:spacing w:line="240" w:lineRule="auto"/>
              <w:contextualSpacing/>
              <w:rPr>
                <w:sz w:val="18"/>
                <w:szCs w:val="18"/>
              </w:rPr>
            </w:pPr>
            <w:r w:rsidRPr="00A04209">
              <w:rPr>
                <w:sz w:val="18"/>
                <w:szCs w:val="18"/>
              </w:rPr>
              <w:t>3.97</w:t>
            </w:r>
          </w:p>
        </w:tc>
      </w:tr>
      <w:tr w:rsidR="00690F9C" w:rsidRPr="00A04209" w14:paraId="66249C4B" w14:textId="77777777" w:rsidTr="00690F9C">
        <w:trPr>
          <w:divId w:val="1194727850"/>
        </w:trPr>
        <w:tc>
          <w:tcPr>
            <w:tcW w:w="1188" w:type="dxa"/>
            <w:vMerge/>
          </w:tcPr>
          <w:p w14:paraId="24F238EB" w14:textId="77777777" w:rsidR="00A04209" w:rsidRPr="006166A9" w:rsidRDefault="00A04209" w:rsidP="00C348CA">
            <w:pPr>
              <w:pStyle w:val="Normal2"/>
              <w:spacing w:line="240" w:lineRule="auto"/>
              <w:contextualSpacing/>
              <w:rPr>
                <w:sz w:val="18"/>
                <w:szCs w:val="18"/>
              </w:rPr>
            </w:pPr>
          </w:p>
        </w:tc>
        <w:tc>
          <w:tcPr>
            <w:tcW w:w="1530" w:type="dxa"/>
            <w:vMerge/>
          </w:tcPr>
          <w:p w14:paraId="7B7E605E" w14:textId="77777777" w:rsidR="00A04209" w:rsidRPr="006166A9" w:rsidRDefault="00A04209"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3A43DD8D" w14:textId="2F8E8A1D" w:rsidR="00A04209" w:rsidRPr="00A04209" w:rsidRDefault="00A04209" w:rsidP="00A04209">
            <w:pPr>
              <w:pStyle w:val="Normal2"/>
              <w:spacing w:line="240" w:lineRule="auto"/>
              <w:contextualSpacing/>
              <w:rPr>
                <w:sz w:val="18"/>
                <w:szCs w:val="18"/>
              </w:rPr>
            </w:pPr>
            <w:r w:rsidRPr="00A04209">
              <w:rPr>
                <w:sz w:val="18"/>
                <w:szCs w:val="18"/>
              </w:rPr>
              <w:t xml:space="preserve">regulation of smooth muscle cell migration </w:t>
            </w:r>
          </w:p>
        </w:tc>
        <w:tc>
          <w:tcPr>
            <w:tcW w:w="987" w:type="dxa"/>
            <w:tcBorders>
              <w:top w:val="single" w:sz="4" w:space="0" w:color="808080" w:themeColor="background1" w:themeShade="80"/>
              <w:bottom w:val="single" w:sz="4" w:space="0" w:color="808080" w:themeColor="background1" w:themeShade="80"/>
            </w:tcBorders>
          </w:tcPr>
          <w:p w14:paraId="5897372C" w14:textId="33975C7E" w:rsidR="00A04209" w:rsidRPr="00A04209" w:rsidRDefault="00A04209" w:rsidP="00C348CA">
            <w:pPr>
              <w:pStyle w:val="Normal2"/>
              <w:spacing w:line="240" w:lineRule="auto"/>
              <w:contextualSpacing/>
              <w:rPr>
                <w:sz w:val="18"/>
                <w:szCs w:val="18"/>
              </w:rPr>
            </w:pPr>
            <w:r w:rsidRPr="00A04209">
              <w:rPr>
                <w:sz w:val="18"/>
                <w:szCs w:val="18"/>
              </w:rPr>
              <w:t>6/31</w:t>
            </w:r>
          </w:p>
        </w:tc>
        <w:tc>
          <w:tcPr>
            <w:tcW w:w="967" w:type="dxa"/>
            <w:tcBorders>
              <w:top w:val="single" w:sz="4" w:space="0" w:color="808080" w:themeColor="background1" w:themeShade="80"/>
              <w:bottom w:val="single" w:sz="4" w:space="0" w:color="808080" w:themeColor="background1" w:themeShade="80"/>
            </w:tcBorders>
          </w:tcPr>
          <w:p w14:paraId="3C2C81BB" w14:textId="23E6DE3E" w:rsidR="00A04209" w:rsidRPr="00A04209" w:rsidRDefault="00A04209" w:rsidP="00A04209">
            <w:pPr>
              <w:pStyle w:val="Normal2"/>
              <w:spacing w:line="240" w:lineRule="auto"/>
              <w:contextualSpacing/>
              <w:rPr>
                <w:sz w:val="18"/>
                <w:szCs w:val="18"/>
              </w:rPr>
            </w:pPr>
            <w:r w:rsidRPr="00A04209">
              <w:rPr>
                <w:sz w:val="18"/>
                <w:szCs w:val="18"/>
              </w:rPr>
              <w:t>0.22</w:t>
            </w:r>
            <w:r>
              <w:rPr>
                <w:sz w:val="18"/>
                <w:szCs w:val="18"/>
              </w:rPr>
              <w:t>3</w:t>
            </w:r>
          </w:p>
        </w:tc>
        <w:tc>
          <w:tcPr>
            <w:tcW w:w="895" w:type="dxa"/>
            <w:tcBorders>
              <w:top w:val="single" w:sz="4" w:space="0" w:color="808080" w:themeColor="background1" w:themeShade="80"/>
              <w:bottom w:val="single" w:sz="4" w:space="0" w:color="808080" w:themeColor="background1" w:themeShade="80"/>
            </w:tcBorders>
          </w:tcPr>
          <w:p w14:paraId="1279A83F" w14:textId="44AE3F6F" w:rsidR="00A04209" w:rsidRPr="00A04209" w:rsidRDefault="00A04209" w:rsidP="00A04209">
            <w:pPr>
              <w:pStyle w:val="Normal2"/>
              <w:spacing w:line="240" w:lineRule="auto"/>
              <w:contextualSpacing/>
              <w:rPr>
                <w:sz w:val="18"/>
                <w:szCs w:val="18"/>
              </w:rPr>
            </w:pPr>
            <w:r w:rsidRPr="00A04209">
              <w:rPr>
                <w:sz w:val="18"/>
                <w:szCs w:val="18"/>
              </w:rPr>
              <w:t>-2.5</w:t>
            </w:r>
            <w:r>
              <w:rPr>
                <w:sz w:val="18"/>
                <w:szCs w:val="18"/>
              </w:rPr>
              <w:t>1</w:t>
            </w:r>
          </w:p>
        </w:tc>
        <w:tc>
          <w:tcPr>
            <w:tcW w:w="1219" w:type="dxa"/>
            <w:tcBorders>
              <w:top w:val="single" w:sz="4" w:space="0" w:color="808080" w:themeColor="background1" w:themeShade="80"/>
              <w:bottom w:val="single" w:sz="4" w:space="0" w:color="808080" w:themeColor="background1" w:themeShade="80"/>
            </w:tcBorders>
          </w:tcPr>
          <w:p w14:paraId="60382D09" w14:textId="34AD93E9" w:rsidR="00A04209" w:rsidRPr="00A04209" w:rsidRDefault="00A04209" w:rsidP="00A04209">
            <w:pPr>
              <w:pStyle w:val="Normal2"/>
              <w:spacing w:line="240" w:lineRule="auto"/>
              <w:contextualSpacing/>
              <w:rPr>
                <w:sz w:val="18"/>
                <w:szCs w:val="18"/>
              </w:rPr>
            </w:pPr>
            <w:r w:rsidRPr="00A04209">
              <w:rPr>
                <w:sz w:val="18"/>
                <w:szCs w:val="18"/>
              </w:rPr>
              <w:t>3.7</w:t>
            </w:r>
            <w:r>
              <w:rPr>
                <w:sz w:val="18"/>
                <w:szCs w:val="18"/>
              </w:rPr>
              <w:t>6</w:t>
            </w:r>
          </w:p>
        </w:tc>
      </w:tr>
      <w:tr w:rsidR="00690F9C" w:rsidRPr="00A04209" w14:paraId="301B2EDE" w14:textId="77777777" w:rsidTr="00690F9C">
        <w:trPr>
          <w:divId w:val="1194727850"/>
        </w:trPr>
        <w:tc>
          <w:tcPr>
            <w:tcW w:w="1188" w:type="dxa"/>
            <w:vMerge/>
          </w:tcPr>
          <w:p w14:paraId="258CC3E9" w14:textId="77777777" w:rsidR="00A04209" w:rsidRPr="006166A9" w:rsidRDefault="00A04209" w:rsidP="00C348CA">
            <w:pPr>
              <w:pStyle w:val="Normal2"/>
              <w:spacing w:line="240" w:lineRule="auto"/>
              <w:contextualSpacing/>
              <w:rPr>
                <w:sz w:val="18"/>
                <w:szCs w:val="18"/>
              </w:rPr>
            </w:pPr>
          </w:p>
        </w:tc>
        <w:tc>
          <w:tcPr>
            <w:tcW w:w="1530" w:type="dxa"/>
            <w:vMerge/>
            <w:tcBorders>
              <w:bottom w:val="single" w:sz="4" w:space="0" w:color="808080" w:themeColor="background1" w:themeShade="80"/>
            </w:tcBorders>
          </w:tcPr>
          <w:p w14:paraId="2444933E" w14:textId="77777777" w:rsidR="00A04209" w:rsidRPr="006166A9" w:rsidRDefault="00A04209"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75D183F1" w14:textId="0A553C1A" w:rsidR="00A04209" w:rsidRPr="00A04209" w:rsidRDefault="00A04209" w:rsidP="00A04209">
            <w:pPr>
              <w:pStyle w:val="Normal2"/>
              <w:spacing w:line="240" w:lineRule="auto"/>
              <w:contextualSpacing/>
              <w:rPr>
                <w:sz w:val="18"/>
                <w:szCs w:val="18"/>
              </w:rPr>
            </w:pPr>
            <w:r w:rsidRPr="00A04209">
              <w:rPr>
                <w:sz w:val="18"/>
                <w:szCs w:val="18"/>
              </w:rPr>
              <w:t xml:space="preserve">endosome to lysosome transport </w:t>
            </w:r>
          </w:p>
        </w:tc>
        <w:tc>
          <w:tcPr>
            <w:tcW w:w="987" w:type="dxa"/>
            <w:tcBorders>
              <w:top w:val="single" w:sz="4" w:space="0" w:color="808080" w:themeColor="background1" w:themeShade="80"/>
              <w:bottom w:val="single" w:sz="4" w:space="0" w:color="808080" w:themeColor="background1" w:themeShade="80"/>
            </w:tcBorders>
          </w:tcPr>
          <w:p w14:paraId="01BFAD44" w14:textId="50C41002" w:rsidR="00A04209" w:rsidRPr="00A04209" w:rsidRDefault="00A04209" w:rsidP="00C348CA">
            <w:pPr>
              <w:pStyle w:val="Normal2"/>
              <w:spacing w:line="240" w:lineRule="auto"/>
              <w:contextualSpacing/>
              <w:rPr>
                <w:sz w:val="18"/>
                <w:szCs w:val="18"/>
              </w:rPr>
            </w:pPr>
            <w:r w:rsidRPr="00A04209">
              <w:rPr>
                <w:sz w:val="18"/>
                <w:szCs w:val="18"/>
              </w:rPr>
              <w:t>5/31</w:t>
            </w:r>
          </w:p>
        </w:tc>
        <w:tc>
          <w:tcPr>
            <w:tcW w:w="967" w:type="dxa"/>
            <w:tcBorders>
              <w:top w:val="single" w:sz="4" w:space="0" w:color="808080" w:themeColor="background1" w:themeShade="80"/>
              <w:bottom w:val="single" w:sz="4" w:space="0" w:color="808080" w:themeColor="background1" w:themeShade="80"/>
            </w:tcBorders>
          </w:tcPr>
          <w:p w14:paraId="3166AECB" w14:textId="23C2BAD9" w:rsidR="00A04209" w:rsidRPr="00A04209" w:rsidRDefault="00A04209" w:rsidP="00A04209">
            <w:pPr>
              <w:pStyle w:val="Normal2"/>
              <w:spacing w:line="240" w:lineRule="auto"/>
              <w:contextualSpacing/>
              <w:rPr>
                <w:sz w:val="18"/>
                <w:szCs w:val="18"/>
              </w:rPr>
            </w:pPr>
            <w:r w:rsidRPr="00A04209">
              <w:rPr>
                <w:sz w:val="18"/>
                <w:szCs w:val="18"/>
              </w:rPr>
              <w:t>0.66</w:t>
            </w:r>
            <w:r>
              <w:rPr>
                <w:sz w:val="18"/>
                <w:szCs w:val="18"/>
              </w:rPr>
              <w:t>2</w:t>
            </w:r>
          </w:p>
        </w:tc>
        <w:tc>
          <w:tcPr>
            <w:tcW w:w="895" w:type="dxa"/>
            <w:tcBorders>
              <w:top w:val="single" w:sz="4" w:space="0" w:color="808080" w:themeColor="background1" w:themeShade="80"/>
              <w:bottom w:val="single" w:sz="4" w:space="0" w:color="808080" w:themeColor="background1" w:themeShade="80"/>
            </w:tcBorders>
          </w:tcPr>
          <w:p w14:paraId="4B4C7837" w14:textId="53BB1DA3" w:rsidR="00A04209" w:rsidRPr="00A04209" w:rsidRDefault="00A04209" w:rsidP="00A04209">
            <w:pPr>
              <w:pStyle w:val="Normal2"/>
              <w:spacing w:line="240" w:lineRule="auto"/>
              <w:contextualSpacing/>
              <w:rPr>
                <w:sz w:val="18"/>
                <w:szCs w:val="18"/>
              </w:rPr>
            </w:pPr>
            <w:r w:rsidRPr="00A04209">
              <w:rPr>
                <w:sz w:val="18"/>
                <w:szCs w:val="18"/>
              </w:rPr>
              <w:t>-2.6</w:t>
            </w:r>
            <w:r>
              <w:rPr>
                <w:sz w:val="18"/>
                <w:szCs w:val="18"/>
              </w:rPr>
              <w:t>1</w:t>
            </w:r>
          </w:p>
        </w:tc>
        <w:tc>
          <w:tcPr>
            <w:tcW w:w="1219" w:type="dxa"/>
            <w:tcBorders>
              <w:top w:val="single" w:sz="4" w:space="0" w:color="808080" w:themeColor="background1" w:themeShade="80"/>
              <w:bottom w:val="single" w:sz="4" w:space="0" w:color="808080" w:themeColor="background1" w:themeShade="80"/>
            </w:tcBorders>
          </w:tcPr>
          <w:p w14:paraId="4FACB7FC" w14:textId="6A85B119" w:rsidR="00A04209" w:rsidRPr="00A04209" w:rsidRDefault="00A04209" w:rsidP="00A04209">
            <w:pPr>
              <w:pStyle w:val="Normal2"/>
              <w:spacing w:line="240" w:lineRule="auto"/>
              <w:contextualSpacing/>
              <w:rPr>
                <w:sz w:val="18"/>
                <w:szCs w:val="18"/>
              </w:rPr>
            </w:pPr>
            <w:r w:rsidRPr="00A04209">
              <w:rPr>
                <w:sz w:val="18"/>
                <w:szCs w:val="18"/>
              </w:rPr>
              <w:t>1.0</w:t>
            </w:r>
            <w:r>
              <w:rPr>
                <w:sz w:val="18"/>
                <w:szCs w:val="18"/>
              </w:rPr>
              <w:t>8</w:t>
            </w:r>
          </w:p>
        </w:tc>
      </w:tr>
      <w:tr w:rsidR="00690F9C" w:rsidRPr="009E3AD7" w14:paraId="0FF0EE0A" w14:textId="77777777" w:rsidTr="00690F9C">
        <w:trPr>
          <w:divId w:val="1194727850"/>
        </w:trPr>
        <w:tc>
          <w:tcPr>
            <w:tcW w:w="1188" w:type="dxa"/>
            <w:vMerge/>
          </w:tcPr>
          <w:p w14:paraId="1DE1B8D7" w14:textId="77777777" w:rsidR="009E3AD7" w:rsidRPr="006166A9" w:rsidRDefault="009E3AD7" w:rsidP="00C348CA">
            <w:pPr>
              <w:pStyle w:val="Normal2"/>
              <w:spacing w:line="240" w:lineRule="auto"/>
              <w:contextualSpacing/>
              <w:rPr>
                <w:sz w:val="18"/>
                <w:szCs w:val="18"/>
              </w:rPr>
            </w:pPr>
          </w:p>
        </w:tc>
        <w:tc>
          <w:tcPr>
            <w:tcW w:w="1530" w:type="dxa"/>
            <w:vMerge w:val="restart"/>
            <w:tcBorders>
              <w:top w:val="single" w:sz="4" w:space="0" w:color="808080" w:themeColor="background1" w:themeShade="80"/>
            </w:tcBorders>
          </w:tcPr>
          <w:p w14:paraId="777CE0CD" w14:textId="77777777" w:rsidR="009E3AD7" w:rsidRPr="006166A9" w:rsidRDefault="009E3AD7" w:rsidP="00C348CA">
            <w:pPr>
              <w:pStyle w:val="Normal2"/>
              <w:spacing w:line="240" w:lineRule="auto"/>
              <w:contextualSpacing/>
              <w:rPr>
                <w:sz w:val="18"/>
                <w:szCs w:val="18"/>
              </w:rPr>
            </w:pPr>
            <w:r>
              <w:rPr>
                <w:sz w:val="18"/>
              </w:rPr>
              <w:t>Reactome 2016</w:t>
            </w:r>
          </w:p>
        </w:tc>
        <w:tc>
          <w:tcPr>
            <w:tcW w:w="2790" w:type="dxa"/>
            <w:tcBorders>
              <w:top w:val="single" w:sz="4" w:space="0" w:color="808080" w:themeColor="background1" w:themeShade="80"/>
              <w:bottom w:val="single" w:sz="4" w:space="0" w:color="808080" w:themeColor="background1" w:themeShade="80"/>
            </w:tcBorders>
          </w:tcPr>
          <w:p w14:paraId="0CC90A5E" w14:textId="37718E57" w:rsidR="009E3AD7" w:rsidRPr="009E3AD7" w:rsidRDefault="009E3AD7" w:rsidP="009E3AD7">
            <w:pPr>
              <w:pStyle w:val="Normal2"/>
              <w:spacing w:line="240" w:lineRule="auto"/>
              <w:contextualSpacing/>
              <w:rPr>
                <w:sz w:val="18"/>
                <w:szCs w:val="18"/>
              </w:rPr>
            </w:pPr>
            <w:r w:rsidRPr="009E3AD7">
              <w:rPr>
                <w:sz w:val="18"/>
                <w:szCs w:val="18"/>
              </w:rPr>
              <w:t>TNF signaling</w:t>
            </w:r>
          </w:p>
        </w:tc>
        <w:tc>
          <w:tcPr>
            <w:tcW w:w="987" w:type="dxa"/>
            <w:tcBorders>
              <w:top w:val="single" w:sz="4" w:space="0" w:color="808080" w:themeColor="background1" w:themeShade="80"/>
              <w:bottom w:val="single" w:sz="4" w:space="0" w:color="808080" w:themeColor="background1" w:themeShade="80"/>
            </w:tcBorders>
          </w:tcPr>
          <w:p w14:paraId="179F6F39" w14:textId="0899E2AA" w:rsidR="009E3AD7" w:rsidRPr="009E3AD7" w:rsidRDefault="009E3AD7" w:rsidP="00C348CA">
            <w:pPr>
              <w:pStyle w:val="Normal2"/>
              <w:spacing w:line="240" w:lineRule="auto"/>
              <w:contextualSpacing/>
              <w:rPr>
                <w:sz w:val="18"/>
                <w:szCs w:val="18"/>
              </w:rPr>
            </w:pPr>
            <w:r w:rsidRPr="009E3AD7">
              <w:rPr>
                <w:sz w:val="18"/>
                <w:szCs w:val="18"/>
              </w:rPr>
              <w:t>5/41</w:t>
            </w:r>
          </w:p>
        </w:tc>
        <w:tc>
          <w:tcPr>
            <w:tcW w:w="967" w:type="dxa"/>
            <w:tcBorders>
              <w:top w:val="single" w:sz="4" w:space="0" w:color="808080" w:themeColor="background1" w:themeShade="80"/>
              <w:bottom w:val="single" w:sz="4" w:space="0" w:color="808080" w:themeColor="background1" w:themeShade="80"/>
            </w:tcBorders>
          </w:tcPr>
          <w:p w14:paraId="5A7AA497" w14:textId="708D8DC9" w:rsidR="009E3AD7" w:rsidRPr="009E3AD7" w:rsidRDefault="009E3AD7" w:rsidP="009E3AD7">
            <w:pPr>
              <w:pStyle w:val="Normal2"/>
              <w:spacing w:line="240" w:lineRule="auto"/>
              <w:contextualSpacing/>
              <w:rPr>
                <w:sz w:val="18"/>
                <w:szCs w:val="18"/>
              </w:rPr>
            </w:pPr>
            <w:r w:rsidRPr="009E3AD7">
              <w:rPr>
                <w:sz w:val="18"/>
                <w:szCs w:val="18"/>
              </w:rPr>
              <w:t>0.45</w:t>
            </w:r>
            <w:r>
              <w:rPr>
                <w:sz w:val="18"/>
                <w:szCs w:val="18"/>
              </w:rPr>
              <w:t>9</w:t>
            </w:r>
          </w:p>
        </w:tc>
        <w:tc>
          <w:tcPr>
            <w:tcW w:w="895" w:type="dxa"/>
            <w:tcBorders>
              <w:top w:val="single" w:sz="4" w:space="0" w:color="808080" w:themeColor="background1" w:themeShade="80"/>
              <w:bottom w:val="single" w:sz="4" w:space="0" w:color="808080" w:themeColor="background1" w:themeShade="80"/>
            </w:tcBorders>
          </w:tcPr>
          <w:p w14:paraId="2E090841" w14:textId="21260F0D" w:rsidR="009E3AD7" w:rsidRPr="009E3AD7" w:rsidRDefault="009E3AD7" w:rsidP="009E3AD7">
            <w:pPr>
              <w:pStyle w:val="Normal2"/>
              <w:spacing w:line="240" w:lineRule="auto"/>
              <w:contextualSpacing/>
              <w:rPr>
                <w:sz w:val="18"/>
                <w:szCs w:val="18"/>
              </w:rPr>
            </w:pPr>
            <w:r w:rsidRPr="009E3AD7">
              <w:rPr>
                <w:sz w:val="18"/>
                <w:szCs w:val="18"/>
              </w:rPr>
              <w:t>-2.0</w:t>
            </w:r>
            <w:r>
              <w:rPr>
                <w:sz w:val="18"/>
                <w:szCs w:val="18"/>
              </w:rPr>
              <w:t>8</w:t>
            </w:r>
          </w:p>
        </w:tc>
        <w:tc>
          <w:tcPr>
            <w:tcW w:w="1219" w:type="dxa"/>
            <w:tcBorders>
              <w:top w:val="single" w:sz="4" w:space="0" w:color="808080" w:themeColor="background1" w:themeShade="80"/>
              <w:bottom w:val="single" w:sz="4" w:space="0" w:color="808080" w:themeColor="background1" w:themeShade="80"/>
            </w:tcBorders>
          </w:tcPr>
          <w:p w14:paraId="2B8E5F76" w14:textId="44C04A92" w:rsidR="009E3AD7" w:rsidRPr="009E3AD7" w:rsidRDefault="009E3AD7" w:rsidP="009E3AD7">
            <w:pPr>
              <w:pStyle w:val="Normal2"/>
              <w:spacing w:line="240" w:lineRule="auto"/>
              <w:contextualSpacing/>
              <w:rPr>
                <w:sz w:val="18"/>
                <w:szCs w:val="18"/>
              </w:rPr>
            </w:pPr>
            <w:r w:rsidRPr="009E3AD7">
              <w:rPr>
                <w:sz w:val="18"/>
                <w:szCs w:val="18"/>
              </w:rPr>
              <w:t>1.62</w:t>
            </w:r>
          </w:p>
        </w:tc>
      </w:tr>
      <w:tr w:rsidR="00690F9C" w:rsidRPr="009E3AD7" w14:paraId="2709B186" w14:textId="77777777" w:rsidTr="00690F9C">
        <w:trPr>
          <w:divId w:val="1194727850"/>
        </w:trPr>
        <w:tc>
          <w:tcPr>
            <w:tcW w:w="1188" w:type="dxa"/>
            <w:vMerge/>
          </w:tcPr>
          <w:p w14:paraId="28E8A3A4" w14:textId="77777777" w:rsidR="009E3AD7" w:rsidRPr="006166A9" w:rsidRDefault="009E3AD7" w:rsidP="00C348CA">
            <w:pPr>
              <w:pStyle w:val="Normal2"/>
              <w:spacing w:line="240" w:lineRule="auto"/>
              <w:contextualSpacing/>
              <w:rPr>
                <w:sz w:val="18"/>
                <w:szCs w:val="18"/>
              </w:rPr>
            </w:pPr>
          </w:p>
        </w:tc>
        <w:tc>
          <w:tcPr>
            <w:tcW w:w="1530" w:type="dxa"/>
            <w:vMerge/>
          </w:tcPr>
          <w:p w14:paraId="7FDA9248" w14:textId="77777777" w:rsidR="009E3AD7" w:rsidRPr="006166A9" w:rsidRDefault="009E3AD7"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7F2ACDD6" w14:textId="38ACBB05" w:rsidR="009E3AD7" w:rsidRPr="009E3AD7" w:rsidRDefault="00020F26" w:rsidP="009E3AD7">
            <w:pPr>
              <w:pStyle w:val="Normal2"/>
              <w:spacing w:line="240" w:lineRule="auto"/>
              <w:contextualSpacing/>
              <w:rPr>
                <w:sz w:val="18"/>
                <w:szCs w:val="18"/>
              </w:rPr>
            </w:pPr>
            <w:r>
              <w:rPr>
                <w:sz w:val="18"/>
                <w:szCs w:val="18"/>
              </w:rPr>
              <w:t>d</w:t>
            </w:r>
            <w:r w:rsidR="009E3AD7" w:rsidRPr="009E3AD7">
              <w:rPr>
                <w:sz w:val="18"/>
                <w:szCs w:val="18"/>
              </w:rPr>
              <w:t>eposition of new CENPA-containing nucleosomes at the centromere</w:t>
            </w:r>
          </w:p>
        </w:tc>
        <w:tc>
          <w:tcPr>
            <w:tcW w:w="987" w:type="dxa"/>
            <w:tcBorders>
              <w:top w:val="single" w:sz="4" w:space="0" w:color="808080" w:themeColor="background1" w:themeShade="80"/>
              <w:bottom w:val="single" w:sz="4" w:space="0" w:color="808080" w:themeColor="background1" w:themeShade="80"/>
            </w:tcBorders>
          </w:tcPr>
          <w:p w14:paraId="28278A59" w14:textId="1DA7B676" w:rsidR="009E3AD7" w:rsidRPr="009E3AD7" w:rsidRDefault="009E3AD7" w:rsidP="00C348CA">
            <w:pPr>
              <w:pStyle w:val="Normal2"/>
              <w:spacing w:line="240" w:lineRule="auto"/>
              <w:contextualSpacing/>
              <w:rPr>
                <w:sz w:val="18"/>
                <w:szCs w:val="18"/>
              </w:rPr>
            </w:pPr>
            <w:r w:rsidRPr="009E3AD7">
              <w:rPr>
                <w:sz w:val="18"/>
                <w:szCs w:val="18"/>
              </w:rPr>
              <w:t>5/52</w:t>
            </w:r>
          </w:p>
        </w:tc>
        <w:tc>
          <w:tcPr>
            <w:tcW w:w="967" w:type="dxa"/>
            <w:tcBorders>
              <w:top w:val="single" w:sz="4" w:space="0" w:color="808080" w:themeColor="background1" w:themeShade="80"/>
              <w:bottom w:val="single" w:sz="4" w:space="0" w:color="808080" w:themeColor="background1" w:themeShade="80"/>
            </w:tcBorders>
          </w:tcPr>
          <w:p w14:paraId="0FF338B3" w14:textId="4EC0469C" w:rsidR="009E3AD7" w:rsidRPr="009E3AD7" w:rsidRDefault="009E3AD7" w:rsidP="009E3AD7">
            <w:pPr>
              <w:pStyle w:val="Normal2"/>
              <w:spacing w:line="240" w:lineRule="auto"/>
              <w:contextualSpacing/>
              <w:rPr>
                <w:sz w:val="18"/>
                <w:szCs w:val="18"/>
              </w:rPr>
            </w:pPr>
            <w:r w:rsidRPr="009E3AD7">
              <w:rPr>
                <w:sz w:val="18"/>
                <w:szCs w:val="18"/>
              </w:rPr>
              <w:t>0.45</w:t>
            </w:r>
            <w:r>
              <w:rPr>
                <w:sz w:val="18"/>
                <w:szCs w:val="18"/>
              </w:rPr>
              <w:t>9</w:t>
            </w:r>
          </w:p>
        </w:tc>
        <w:tc>
          <w:tcPr>
            <w:tcW w:w="895" w:type="dxa"/>
            <w:tcBorders>
              <w:top w:val="single" w:sz="4" w:space="0" w:color="808080" w:themeColor="background1" w:themeShade="80"/>
              <w:bottom w:val="single" w:sz="4" w:space="0" w:color="808080" w:themeColor="background1" w:themeShade="80"/>
            </w:tcBorders>
          </w:tcPr>
          <w:p w14:paraId="00D2DFA2" w14:textId="099C1BE1" w:rsidR="009E3AD7" w:rsidRPr="009E3AD7" w:rsidRDefault="009E3AD7" w:rsidP="009E3AD7">
            <w:pPr>
              <w:pStyle w:val="Normal2"/>
              <w:spacing w:line="240" w:lineRule="auto"/>
              <w:contextualSpacing/>
              <w:rPr>
                <w:sz w:val="18"/>
                <w:szCs w:val="18"/>
              </w:rPr>
            </w:pPr>
            <w:r w:rsidRPr="009E3AD7">
              <w:rPr>
                <w:sz w:val="18"/>
                <w:szCs w:val="18"/>
              </w:rPr>
              <w:t>-2.0</w:t>
            </w:r>
            <w:r>
              <w:rPr>
                <w:sz w:val="18"/>
                <w:szCs w:val="18"/>
              </w:rPr>
              <w:t>4</w:t>
            </w:r>
          </w:p>
        </w:tc>
        <w:tc>
          <w:tcPr>
            <w:tcW w:w="1219" w:type="dxa"/>
            <w:tcBorders>
              <w:top w:val="single" w:sz="4" w:space="0" w:color="808080" w:themeColor="background1" w:themeShade="80"/>
              <w:bottom w:val="single" w:sz="4" w:space="0" w:color="808080" w:themeColor="background1" w:themeShade="80"/>
            </w:tcBorders>
          </w:tcPr>
          <w:p w14:paraId="34D9EA99" w14:textId="7C758D72" w:rsidR="009E3AD7" w:rsidRPr="009E3AD7" w:rsidRDefault="009E3AD7" w:rsidP="009E3AD7">
            <w:pPr>
              <w:pStyle w:val="Normal2"/>
              <w:spacing w:line="240" w:lineRule="auto"/>
              <w:contextualSpacing/>
              <w:rPr>
                <w:sz w:val="18"/>
                <w:szCs w:val="18"/>
              </w:rPr>
            </w:pPr>
            <w:r w:rsidRPr="009E3AD7">
              <w:rPr>
                <w:sz w:val="18"/>
                <w:szCs w:val="18"/>
              </w:rPr>
              <w:t>1.5</w:t>
            </w:r>
            <w:r>
              <w:rPr>
                <w:sz w:val="18"/>
                <w:szCs w:val="18"/>
              </w:rPr>
              <w:t>9</w:t>
            </w:r>
          </w:p>
        </w:tc>
      </w:tr>
      <w:tr w:rsidR="00690F9C" w:rsidRPr="009E3AD7" w14:paraId="19A2463C" w14:textId="77777777" w:rsidTr="00690F9C">
        <w:trPr>
          <w:divId w:val="1194727850"/>
        </w:trPr>
        <w:tc>
          <w:tcPr>
            <w:tcW w:w="1188" w:type="dxa"/>
            <w:vMerge/>
          </w:tcPr>
          <w:p w14:paraId="39EC1AAA" w14:textId="77777777" w:rsidR="009E3AD7" w:rsidRPr="006166A9" w:rsidRDefault="009E3AD7" w:rsidP="00C348CA">
            <w:pPr>
              <w:pStyle w:val="Normal2"/>
              <w:spacing w:line="240" w:lineRule="auto"/>
              <w:contextualSpacing/>
              <w:rPr>
                <w:sz w:val="18"/>
                <w:szCs w:val="18"/>
              </w:rPr>
            </w:pPr>
          </w:p>
        </w:tc>
        <w:tc>
          <w:tcPr>
            <w:tcW w:w="1530" w:type="dxa"/>
            <w:vMerge/>
            <w:tcBorders>
              <w:bottom w:val="single" w:sz="4" w:space="0" w:color="808080" w:themeColor="background1" w:themeShade="80"/>
            </w:tcBorders>
          </w:tcPr>
          <w:p w14:paraId="31C7B7B3" w14:textId="77777777" w:rsidR="009E3AD7" w:rsidRPr="006166A9" w:rsidRDefault="009E3AD7"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55DF1835" w14:textId="7E7D4692" w:rsidR="009E3AD7" w:rsidRPr="009E3AD7" w:rsidRDefault="00020F26" w:rsidP="009E3AD7">
            <w:pPr>
              <w:pStyle w:val="Normal2"/>
              <w:spacing w:line="240" w:lineRule="auto"/>
              <w:contextualSpacing/>
              <w:rPr>
                <w:sz w:val="18"/>
                <w:szCs w:val="18"/>
              </w:rPr>
            </w:pPr>
            <w:r>
              <w:rPr>
                <w:sz w:val="18"/>
                <w:szCs w:val="18"/>
              </w:rPr>
              <w:t>n</w:t>
            </w:r>
            <w:r w:rsidR="009E3AD7" w:rsidRPr="009E3AD7">
              <w:rPr>
                <w:sz w:val="18"/>
                <w:szCs w:val="18"/>
              </w:rPr>
              <w:t>ucleosome assembly</w:t>
            </w:r>
          </w:p>
        </w:tc>
        <w:tc>
          <w:tcPr>
            <w:tcW w:w="987" w:type="dxa"/>
            <w:tcBorders>
              <w:top w:val="single" w:sz="4" w:space="0" w:color="808080" w:themeColor="background1" w:themeShade="80"/>
              <w:bottom w:val="single" w:sz="4" w:space="0" w:color="808080" w:themeColor="background1" w:themeShade="80"/>
            </w:tcBorders>
          </w:tcPr>
          <w:p w14:paraId="6AB07C59" w14:textId="5F84360E" w:rsidR="009E3AD7" w:rsidRPr="009E3AD7" w:rsidRDefault="009E3AD7" w:rsidP="00C348CA">
            <w:pPr>
              <w:pStyle w:val="Normal2"/>
              <w:spacing w:line="240" w:lineRule="auto"/>
              <w:contextualSpacing/>
              <w:rPr>
                <w:sz w:val="18"/>
                <w:szCs w:val="18"/>
              </w:rPr>
            </w:pPr>
            <w:r w:rsidRPr="009E3AD7">
              <w:rPr>
                <w:sz w:val="18"/>
                <w:szCs w:val="18"/>
              </w:rPr>
              <w:t>5/52</w:t>
            </w:r>
          </w:p>
        </w:tc>
        <w:tc>
          <w:tcPr>
            <w:tcW w:w="967" w:type="dxa"/>
            <w:tcBorders>
              <w:top w:val="single" w:sz="4" w:space="0" w:color="808080" w:themeColor="background1" w:themeShade="80"/>
              <w:bottom w:val="single" w:sz="4" w:space="0" w:color="808080" w:themeColor="background1" w:themeShade="80"/>
            </w:tcBorders>
          </w:tcPr>
          <w:p w14:paraId="0F9F4D08" w14:textId="5B541BCC" w:rsidR="009E3AD7" w:rsidRPr="009E3AD7" w:rsidRDefault="009E3AD7" w:rsidP="009E3AD7">
            <w:pPr>
              <w:pStyle w:val="Normal2"/>
              <w:spacing w:line="240" w:lineRule="auto"/>
              <w:contextualSpacing/>
              <w:rPr>
                <w:sz w:val="18"/>
                <w:szCs w:val="18"/>
              </w:rPr>
            </w:pPr>
            <w:r w:rsidRPr="009E3AD7">
              <w:rPr>
                <w:sz w:val="18"/>
                <w:szCs w:val="18"/>
              </w:rPr>
              <w:t>0.45</w:t>
            </w:r>
            <w:r>
              <w:rPr>
                <w:sz w:val="18"/>
                <w:szCs w:val="18"/>
              </w:rPr>
              <w:t>9</w:t>
            </w:r>
          </w:p>
        </w:tc>
        <w:tc>
          <w:tcPr>
            <w:tcW w:w="895" w:type="dxa"/>
            <w:tcBorders>
              <w:top w:val="single" w:sz="4" w:space="0" w:color="808080" w:themeColor="background1" w:themeShade="80"/>
              <w:bottom w:val="single" w:sz="4" w:space="0" w:color="808080" w:themeColor="background1" w:themeShade="80"/>
            </w:tcBorders>
          </w:tcPr>
          <w:p w14:paraId="6D5AF88E" w14:textId="44E63365" w:rsidR="009E3AD7" w:rsidRPr="009E3AD7" w:rsidRDefault="009E3AD7" w:rsidP="009E3AD7">
            <w:pPr>
              <w:pStyle w:val="Normal2"/>
              <w:spacing w:line="240" w:lineRule="auto"/>
              <w:contextualSpacing/>
              <w:rPr>
                <w:sz w:val="18"/>
                <w:szCs w:val="18"/>
              </w:rPr>
            </w:pPr>
            <w:r w:rsidRPr="009E3AD7">
              <w:rPr>
                <w:sz w:val="18"/>
                <w:szCs w:val="18"/>
              </w:rPr>
              <w:t>-2.03</w:t>
            </w:r>
          </w:p>
        </w:tc>
        <w:tc>
          <w:tcPr>
            <w:tcW w:w="1219" w:type="dxa"/>
            <w:tcBorders>
              <w:top w:val="single" w:sz="4" w:space="0" w:color="808080" w:themeColor="background1" w:themeShade="80"/>
              <w:bottom w:val="single" w:sz="4" w:space="0" w:color="808080" w:themeColor="background1" w:themeShade="80"/>
            </w:tcBorders>
          </w:tcPr>
          <w:p w14:paraId="55FE58D2" w14:textId="3E2AE9B5" w:rsidR="009E3AD7" w:rsidRPr="009E3AD7" w:rsidRDefault="009E3AD7" w:rsidP="009E3AD7">
            <w:pPr>
              <w:pStyle w:val="Normal2"/>
              <w:spacing w:line="240" w:lineRule="auto"/>
              <w:contextualSpacing/>
              <w:rPr>
                <w:sz w:val="18"/>
                <w:szCs w:val="18"/>
              </w:rPr>
            </w:pPr>
            <w:r w:rsidRPr="009E3AD7">
              <w:rPr>
                <w:sz w:val="18"/>
                <w:szCs w:val="18"/>
              </w:rPr>
              <w:t>1.58</w:t>
            </w:r>
          </w:p>
        </w:tc>
      </w:tr>
      <w:tr w:rsidR="00690F9C" w:rsidRPr="00933496" w14:paraId="31A8AF0A" w14:textId="77777777" w:rsidTr="00690F9C">
        <w:trPr>
          <w:divId w:val="1194727850"/>
        </w:trPr>
        <w:tc>
          <w:tcPr>
            <w:tcW w:w="1188" w:type="dxa"/>
            <w:vMerge/>
          </w:tcPr>
          <w:p w14:paraId="016D2C64" w14:textId="77777777" w:rsidR="00933496" w:rsidRPr="006166A9" w:rsidRDefault="00933496" w:rsidP="00C348CA">
            <w:pPr>
              <w:pStyle w:val="Normal2"/>
              <w:spacing w:line="240" w:lineRule="auto"/>
              <w:contextualSpacing/>
              <w:rPr>
                <w:sz w:val="18"/>
                <w:szCs w:val="18"/>
              </w:rPr>
            </w:pPr>
          </w:p>
        </w:tc>
        <w:tc>
          <w:tcPr>
            <w:tcW w:w="1530" w:type="dxa"/>
            <w:vMerge w:val="restart"/>
            <w:tcBorders>
              <w:top w:val="single" w:sz="4" w:space="0" w:color="808080" w:themeColor="background1" w:themeShade="80"/>
            </w:tcBorders>
          </w:tcPr>
          <w:p w14:paraId="544C9B78" w14:textId="77777777" w:rsidR="00933496" w:rsidRPr="00933496" w:rsidRDefault="00933496" w:rsidP="00C348CA">
            <w:pPr>
              <w:pStyle w:val="Normal2"/>
              <w:spacing w:line="240" w:lineRule="auto"/>
              <w:contextualSpacing/>
              <w:rPr>
                <w:sz w:val="18"/>
                <w:szCs w:val="18"/>
              </w:rPr>
            </w:pPr>
            <w:r w:rsidRPr="00933496">
              <w:rPr>
                <w:sz w:val="18"/>
                <w:szCs w:val="18"/>
              </w:rPr>
              <w:t>WikiPathways 2016</w:t>
            </w:r>
          </w:p>
        </w:tc>
        <w:tc>
          <w:tcPr>
            <w:tcW w:w="2790" w:type="dxa"/>
            <w:tcBorders>
              <w:top w:val="single" w:sz="4" w:space="0" w:color="808080" w:themeColor="background1" w:themeShade="80"/>
              <w:bottom w:val="single" w:sz="4" w:space="0" w:color="808080" w:themeColor="background1" w:themeShade="80"/>
            </w:tcBorders>
          </w:tcPr>
          <w:p w14:paraId="19F52BB4" w14:textId="00B2C5E0" w:rsidR="00933496" w:rsidRPr="00933496" w:rsidRDefault="00020F26" w:rsidP="00933496">
            <w:pPr>
              <w:pStyle w:val="Normal2"/>
              <w:spacing w:line="240" w:lineRule="auto"/>
              <w:contextualSpacing/>
              <w:rPr>
                <w:sz w:val="18"/>
                <w:szCs w:val="18"/>
              </w:rPr>
            </w:pPr>
            <w:r>
              <w:rPr>
                <w:sz w:val="18"/>
                <w:szCs w:val="18"/>
              </w:rPr>
              <w:t>apoptosis modulation and si</w:t>
            </w:r>
            <w:r w:rsidR="00933496" w:rsidRPr="00933496">
              <w:rPr>
                <w:sz w:val="18"/>
                <w:szCs w:val="18"/>
              </w:rPr>
              <w:t>gnaling</w:t>
            </w:r>
          </w:p>
        </w:tc>
        <w:tc>
          <w:tcPr>
            <w:tcW w:w="987" w:type="dxa"/>
            <w:tcBorders>
              <w:top w:val="single" w:sz="4" w:space="0" w:color="808080" w:themeColor="background1" w:themeShade="80"/>
              <w:bottom w:val="single" w:sz="4" w:space="0" w:color="808080" w:themeColor="background1" w:themeShade="80"/>
            </w:tcBorders>
          </w:tcPr>
          <w:p w14:paraId="6D9A66EA" w14:textId="6C56C59D" w:rsidR="00933496" w:rsidRPr="00933496" w:rsidRDefault="00933496" w:rsidP="00C348CA">
            <w:pPr>
              <w:pStyle w:val="Normal2"/>
              <w:spacing w:line="240" w:lineRule="auto"/>
              <w:contextualSpacing/>
              <w:rPr>
                <w:sz w:val="18"/>
                <w:szCs w:val="18"/>
              </w:rPr>
            </w:pPr>
            <w:r w:rsidRPr="00933496">
              <w:rPr>
                <w:sz w:val="18"/>
                <w:szCs w:val="18"/>
              </w:rPr>
              <w:t>8/93</w:t>
            </w:r>
          </w:p>
        </w:tc>
        <w:tc>
          <w:tcPr>
            <w:tcW w:w="967" w:type="dxa"/>
            <w:tcBorders>
              <w:top w:val="single" w:sz="4" w:space="0" w:color="808080" w:themeColor="background1" w:themeShade="80"/>
              <w:bottom w:val="single" w:sz="4" w:space="0" w:color="808080" w:themeColor="background1" w:themeShade="80"/>
            </w:tcBorders>
          </w:tcPr>
          <w:p w14:paraId="576B06A2" w14:textId="367DB7F2" w:rsidR="00933496" w:rsidRPr="00933496" w:rsidRDefault="00933496" w:rsidP="00933496">
            <w:pPr>
              <w:pStyle w:val="Normal2"/>
              <w:spacing w:line="240" w:lineRule="auto"/>
              <w:contextualSpacing/>
              <w:rPr>
                <w:sz w:val="18"/>
                <w:szCs w:val="18"/>
              </w:rPr>
            </w:pPr>
            <w:r w:rsidRPr="00933496">
              <w:rPr>
                <w:sz w:val="18"/>
                <w:szCs w:val="18"/>
              </w:rPr>
              <w:t>0.35</w:t>
            </w:r>
            <w:r>
              <w:rPr>
                <w:sz w:val="18"/>
                <w:szCs w:val="18"/>
              </w:rPr>
              <w:t>3</w:t>
            </w:r>
          </w:p>
        </w:tc>
        <w:tc>
          <w:tcPr>
            <w:tcW w:w="895" w:type="dxa"/>
            <w:tcBorders>
              <w:top w:val="single" w:sz="4" w:space="0" w:color="808080" w:themeColor="background1" w:themeShade="80"/>
              <w:bottom w:val="single" w:sz="4" w:space="0" w:color="808080" w:themeColor="background1" w:themeShade="80"/>
            </w:tcBorders>
          </w:tcPr>
          <w:p w14:paraId="3FEA56C8" w14:textId="10C3769E" w:rsidR="00933496" w:rsidRPr="00933496" w:rsidRDefault="00933496" w:rsidP="00DA1DA2">
            <w:pPr>
              <w:pStyle w:val="Normal2"/>
              <w:spacing w:line="240" w:lineRule="auto"/>
              <w:contextualSpacing/>
              <w:rPr>
                <w:sz w:val="18"/>
                <w:szCs w:val="18"/>
              </w:rPr>
            </w:pPr>
            <w:r w:rsidRPr="00933496">
              <w:rPr>
                <w:sz w:val="18"/>
                <w:szCs w:val="18"/>
              </w:rPr>
              <w:t>-2.0</w:t>
            </w:r>
            <w:r w:rsidR="00DA1DA2">
              <w:rPr>
                <w:sz w:val="18"/>
                <w:szCs w:val="18"/>
              </w:rPr>
              <w:t>9</w:t>
            </w:r>
          </w:p>
        </w:tc>
        <w:tc>
          <w:tcPr>
            <w:tcW w:w="1219" w:type="dxa"/>
            <w:tcBorders>
              <w:top w:val="single" w:sz="4" w:space="0" w:color="808080" w:themeColor="background1" w:themeShade="80"/>
              <w:bottom w:val="single" w:sz="4" w:space="0" w:color="808080" w:themeColor="background1" w:themeShade="80"/>
            </w:tcBorders>
          </w:tcPr>
          <w:p w14:paraId="1C102002" w14:textId="46A023ED" w:rsidR="00933496" w:rsidRPr="00933496" w:rsidRDefault="00933496" w:rsidP="00DA1DA2">
            <w:pPr>
              <w:pStyle w:val="Normal2"/>
              <w:spacing w:line="240" w:lineRule="auto"/>
              <w:contextualSpacing/>
              <w:rPr>
                <w:sz w:val="18"/>
                <w:szCs w:val="18"/>
              </w:rPr>
            </w:pPr>
            <w:r w:rsidRPr="00933496">
              <w:rPr>
                <w:sz w:val="18"/>
                <w:szCs w:val="18"/>
              </w:rPr>
              <w:t>2.1</w:t>
            </w:r>
            <w:r w:rsidR="00DA1DA2">
              <w:rPr>
                <w:sz w:val="18"/>
                <w:szCs w:val="18"/>
              </w:rPr>
              <w:t>8</w:t>
            </w:r>
          </w:p>
        </w:tc>
      </w:tr>
      <w:tr w:rsidR="00690F9C" w:rsidRPr="00933496" w14:paraId="46312119" w14:textId="77777777" w:rsidTr="00690F9C">
        <w:trPr>
          <w:divId w:val="1194727850"/>
        </w:trPr>
        <w:tc>
          <w:tcPr>
            <w:tcW w:w="1188" w:type="dxa"/>
            <w:vMerge/>
          </w:tcPr>
          <w:p w14:paraId="2F4FE2F5" w14:textId="77777777" w:rsidR="00933496" w:rsidRPr="006166A9" w:rsidRDefault="00933496" w:rsidP="00C348CA">
            <w:pPr>
              <w:pStyle w:val="Normal2"/>
              <w:spacing w:line="240" w:lineRule="auto"/>
              <w:contextualSpacing/>
              <w:rPr>
                <w:sz w:val="18"/>
                <w:szCs w:val="18"/>
              </w:rPr>
            </w:pPr>
          </w:p>
        </w:tc>
        <w:tc>
          <w:tcPr>
            <w:tcW w:w="1530" w:type="dxa"/>
            <w:vMerge/>
            <w:vAlign w:val="center"/>
          </w:tcPr>
          <w:p w14:paraId="26C2A00E" w14:textId="77777777" w:rsidR="00933496" w:rsidRPr="00933496" w:rsidRDefault="00933496"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808080" w:themeColor="background1" w:themeShade="80"/>
            </w:tcBorders>
          </w:tcPr>
          <w:p w14:paraId="138304C4" w14:textId="7CED74C5" w:rsidR="00933496" w:rsidRPr="00933496" w:rsidRDefault="00020F26" w:rsidP="00933496">
            <w:pPr>
              <w:pStyle w:val="Normal2"/>
              <w:spacing w:line="240" w:lineRule="auto"/>
              <w:contextualSpacing/>
              <w:rPr>
                <w:sz w:val="18"/>
                <w:szCs w:val="18"/>
              </w:rPr>
            </w:pPr>
            <w:r>
              <w:rPr>
                <w:sz w:val="18"/>
                <w:szCs w:val="18"/>
              </w:rPr>
              <w:t>complement and coagulation c</w:t>
            </w:r>
            <w:r w:rsidR="00933496" w:rsidRPr="00933496">
              <w:rPr>
                <w:sz w:val="18"/>
                <w:szCs w:val="18"/>
              </w:rPr>
              <w:t>ascades</w:t>
            </w:r>
          </w:p>
        </w:tc>
        <w:tc>
          <w:tcPr>
            <w:tcW w:w="987" w:type="dxa"/>
            <w:tcBorders>
              <w:top w:val="single" w:sz="4" w:space="0" w:color="808080" w:themeColor="background1" w:themeShade="80"/>
              <w:bottom w:val="single" w:sz="4" w:space="0" w:color="808080" w:themeColor="background1" w:themeShade="80"/>
            </w:tcBorders>
          </w:tcPr>
          <w:p w14:paraId="245A9837" w14:textId="221FBD64" w:rsidR="00933496" w:rsidRPr="00933496" w:rsidRDefault="00933496" w:rsidP="00C348CA">
            <w:pPr>
              <w:pStyle w:val="Normal2"/>
              <w:spacing w:line="240" w:lineRule="auto"/>
              <w:contextualSpacing/>
              <w:rPr>
                <w:sz w:val="18"/>
                <w:szCs w:val="18"/>
              </w:rPr>
            </w:pPr>
            <w:r w:rsidRPr="00933496">
              <w:rPr>
                <w:sz w:val="18"/>
                <w:szCs w:val="18"/>
              </w:rPr>
              <w:t>6/59</w:t>
            </w:r>
          </w:p>
        </w:tc>
        <w:tc>
          <w:tcPr>
            <w:tcW w:w="967" w:type="dxa"/>
            <w:tcBorders>
              <w:top w:val="single" w:sz="4" w:space="0" w:color="808080" w:themeColor="background1" w:themeShade="80"/>
              <w:bottom w:val="single" w:sz="4" w:space="0" w:color="808080" w:themeColor="background1" w:themeShade="80"/>
            </w:tcBorders>
          </w:tcPr>
          <w:p w14:paraId="428E349F" w14:textId="1FE81602" w:rsidR="00933496" w:rsidRPr="00933496" w:rsidRDefault="00933496" w:rsidP="00933496">
            <w:pPr>
              <w:pStyle w:val="Normal2"/>
              <w:spacing w:line="240" w:lineRule="auto"/>
              <w:contextualSpacing/>
              <w:rPr>
                <w:sz w:val="18"/>
                <w:szCs w:val="18"/>
              </w:rPr>
            </w:pPr>
            <w:r w:rsidRPr="00933496">
              <w:rPr>
                <w:sz w:val="18"/>
                <w:szCs w:val="18"/>
              </w:rPr>
              <w:t>0.35</w:t>
            </w:r>
            <w:r>
              <w:rPr>
                <w:sz w:val="18"/>
                <w:szCs w:val="18"/>
              </w:rPr>
              <w:t>3</w:t>
            </w:r>
          </w:p>
        </w:tc>
        <w:tc>
          <w:tcPr>
            <w:tcW w:w="895" w:type="dxa"/>
            <w:tcBorders>
              <w:top w:val="single" w:sz="4" w:space="0" w:color="808080" w:themeColor="background1" w:themeShade="80"/>
              <w:bottom w:val="single" w:sz="4" w:space="0" w:color="808080" w:themeColor="background1" w:themeShade="80"/>
            </w:tcBorders>
          </w:tcPr>
          <w:p w14:paraId="64858BE7" w14:textId="35AA4758" w:rsidR="00933496" w:rsidRPr="00933496" w:rsidRDefault="00933496" w:rsidP="00DA1DA2">
            <w:pPr>
              <w:pStyle w:val="Normal2"/>
              <w:spacing w:line="240" w:lineRule="auto"/>
              <w:contextualSpacing/>
              <w:rPr>
                <w:sz w:val="18"/>
                <w:szCs w:val="18"/>
              </w:rPr>
            </w:pPr>
            <w:r w:rsidRPr="00933496">
              <w:rPr>
                <w:sz w:val="18"/>
                <w:szCs w:val="18"/>
              </w:rPr>
              <w:t>-1.90</w:t>
            </w:r>
          </w:p>
        </w:tc>
        <w:tc>
          <w:tcPr>
            <w:tcW w:w="1219" w:type="dxa"/>
            <w:tcBorders>
              <w:top w:val="single" w:sz="4" w:space="0" w:color="808080" w:themeColor="background1" w:themeShade="80"/>
              <w:bottom w:val="single" w:sz="4" w:space="0" w:color="808080" w:themeColor="background1" w:themeShade="80"/>
            </w:tcBorders>
          </w:tcPr>
          <w:p w14:paraId="72551C71" w14:textId="16F78CA6" w:rsidR="00933496" w:rsidRPr="00933496" w:rsidRDefault="00933496" w:rsidP="00DA1DA2">
            <w:pPr>
              <w:pStyle w:val="Normal2"/>
              <w:spacing w:line="240" w:lineRule="auto"/>
              <w:contextualSpacing/>
              <w:rPr>
                <w:sz w:val="18"/>
                <w:szCs w:val="18"/>
              </w:rPr>
            </w:pPr>
            <w:r w:rsidRPr="00933496">
              <w:rPr>
                <w:sz w:val="18"/>
                <w:szCs w:val="18"/>
              </w:rPr>
              <w:t>1.98</w:t>
            </w:r>
          </w:p>
        </w:tc>
      </w:tr>
      <w:tr w:rsidR="00690F9C" w:rsidRPr="00933496" w14:paraId="11E27176" w14:textId="77777777" w:rsidTr="00690F9C">
        <w:trPr>
          <w:divId w:val="1194727850"/>
        </w:trPr>
        <w:tc>
          <w:tcPr>
            <w:tcW w:w="1188" w:type="dxa"/>
            <w:vMerge/>
            <w:tcBorders>
              <w:bottom w:val="single" w:sz="4" w:space="0" w:color="auto"/>
            </w:tcBorders>
          </w:tcPr>
          <w:p w14:paraId="65CF9445" w14:textId="77777777" w:rsidR="00933496" w:rsidRPr="006166A9" w:rsidRDefault="00933496" w:rsidP="00C348CA">
            <w:pPr>
              <w:pStyle w:val="Normal2"/>
              <w:spacing w:line="240" w:lineRule="auto"/>
              <w:contextualSpacing/>
              <w:rPr>
                <w:sz w:val="18"/>
                <w:szCs w:val="18"/>
              </w:rPr>
            </w:pPr>
          </w:p>
        </w:tc>
        <w:tc>
          <w:tcPr>
            <w:tcW w:w="1530" w:type="dxa"/>
            <w:vMerge/>
            <w:tcBorders>
              <w:bottom w:val="single" w:sz="4" w:space="0" w:color="auto"/>
            </w:tcBorders>
            <w:vAlign w:val="center"/>
          </w:tcPr>
          <w:p w14:paraId="67781340" w14:textId="77777777" w:rsidR="00933496" w:rsidRPr="00933496" w:rsidRDefault="00933496" w:rsidP="00C348CA">
            <w:pPr>
              <w:pStyle w:val="Normal2"/>
              <w:spacing w:line="240" w:lineRule="auto"/>
              <w:contextualSpacing/>
              <w:rPr>
                <w:sz w:val="18"/>
                <w:szCs w:val="18"/>
              </w:rPr>
            </w:pPr>
          </w:p>
        </w:tc>
        <w:tc>
          <w:tcPr>
            <w:tcW w:w="2790" w:type="dxa"/>
            <w:tcBorders>
              <w:top w:val="single" w:sz="4" w:space="0" w:color="808080" w:themeColor="background1" w:themeShade="80"/>
              <w:bottom w:val="single" w:sz="4" w:space="0" w:color="auto"/>
            </w:tcBorders>
          </w:tcPr>
          <w:p w14:paraId="04876594" w14:textId="295DF7FB" w:rsidR="00933496" w:rsidRPr="00933496" w:rsidRDefault="00020F26" w:rsidP="00933496">
            <w:pPr>
              <w:pStyle w:val="Normal2"/>
              <w:spacing w:line="240" w:lineRule="auto"/>
              <w:contextualSpacing/>
              <w:rPr>
                <w:sz w:val="18"/>
                <w:szCs w:val="18"/>
              </w:rPr>
            </w:pPr>
            <w:r>
              <w:rPr>
                <w:sz w:val="18"/>
                <w:szCs w:val="18"/>
              </w:rPr>
              <w:t>apoptosis m</w:t>
            </w:r>
            <w:r w:rsidR="00933496" w:rsidRPr="00933496">
              <w:rPr>
                <w:sz w:val="18"/>
                <w:szCs w:val="18"/>
              </w:rPr>
              <w:t>odulation by HSP70</w:t>
            </w:r>
          </w:p>
        </w:tc>
        <w:tc>
          <w:tcPr>
            <w:tcW w:w="987" w:type="dxa"/>
            <w:tcBorders>
              <w:top w:val="single" w:sz="4" w:space="0" w:color="808080" w:themeColor="background1" w:themeShade="80"/>
              <w:bottom w:val="single" w:sz="4" w:space="0" w:color="auto"/>
            </w:tcBorders>
          </w:tcPr>
          <w:p w14:paraId="5950A4BF" w14:textId="1A078EEB" w:rsidR="00933496" w:rsidRPr="00933496" w:rsidRDefault="00933496" w:rsidP="00C348CA">
            <w:pPr>
              <w:pStyle w:val="Normal2"/>
              <w:spacing w:line="240" w:lineRule="auto"/>
              <w:contextualSpacing/>
              <w:rPr>
                <w:sz w:val="18"/>
                <w:szCs w:val="18"/>
              </w:rPr>
            </w:pPr>
            <w:r w:rsidRPr="00933496">
              <w:rPr>
                <w:sz w:val="18"/>
                <w:szCs w:val="18"/>
              </w:rPr>
              <w:t>3/19</w:t>
            </w:r>
          </w:p>
        </w:tc>
        <w:tc>
          <w:tcPr>
            <w:tcW w:w="967" w:type="dxa"/>
            <w:tcBorders>
              <w:top w:val="single" w:sz="4" w:space="0" w:color="808080" w:themeColor="background1" w:themeShade="80"/>
              <w:bottom w:val="single" w:sz="4" w:space="0" w:color="auto"/>
            </w:tcBorders>
          </w:tcPr>
          <w:p w14:paraId="05CD2641" w14:textId="25A10BFE" w:rsidR="00933496" w:rsidRPr="00933496" w:rsidRDefault="00933496" w:rsidP="00933496">
            <w:pPr>
              <w:pStyle w:val="Normal2"/>
              <w:spacing w:line="240" w:lineRule="auto"/>
              <w:contextualSpacing/>
              <w:rPr>
                <w:sz w:val="18"/>
                <w:szCs w:val="18"/>
              </w:rPr>
            </w:pPr>
            <w:r w:rsidRPr="00933496">
              <w:rPr>
                <w:sz w:val="18"/>
                <w:szCs w:val="18"/>
              </w:rPr>
              <w:t>0.412</w:t>
            </w:r>
          </w:p>
        </w:tc>
        <w:tc>
          <w:tcPr>
            <w:tcW w:w="895" w:type="dxa"/>
            <w:tcBorders>
              <w:top w:val="single" w:sz="4" w:space="0" w:color="808080" w:themeColor="background1" w:themeShade="80"/>
              <w:bottom w:val="single" w:sz="4" w:space="0" w:color="auto"/>
            </w:tcBorders>
          </w:tcPr>
          <w:p w14:paraId="2A41508D" w14:textId="2AEEDCE4" w:rsidR="00933496" w:rsidRPr="00933496" w:rsidRDefault="00933496" w:rsidP="00DA1DA2">
            <w:pPr>
              <w:pStyle w:val="Normal2"/>
              <w:spacing w:line="240" w:lineRule="auto"/>
              <w:contextualSpacing/>
              <w:rPr>
                <w:sz w:val="18"/>
                <w:szCs w:val="18"/>
              </w:rPr>
            </w:pPr>
            <w:r w:rsidRPr="00933496">
              <w:rPr>
                <w:sz w:val="18"/>
                <w:szCs w:val="18"/>
              </w:rPr>
              <w:t>-1.49</w:t>
            </w:r>
          </w:p>
        </w:tc>
        <w:tc>
          <w:tcPr>
            <w:tcW w:w="1219" w:type="dxa"/>
            <w:tcBorders>
              <w:top w:val="single" w:sz="4" w:space="0" w:color="808080" w:themeColor="background1" w:themeShade="80"/>
              <w:bottom w:val="single" w:sz="4" w:space="0" w:color="auto"/>
            </w:tcBorders>
          </w:tcPr>
          <w:p w14:paraId="26BBE8E5" w14:textId="3BCFFE68" w:rsidR="00933496" w:rsidRPr="00933496" w:rsidRDefault="00933496" w:rsidP="00DA1DA2">
            <w:pPr>
              <w:pStyle w:val="Normal2"/>
              <w:spacing w:line="240" w:lineRule="auto"/>
              <w:contextualSpacing/>
              <w:rPr>
                <w:sz w:val="18"/>
                <w:szCs w:val="18"/>
              </w:rPr>
            </w:pPr>
            <w:r w:rsidRPr="00933496">
              <w:rPr>
                <w:sz w:val="18"/>
                <w:szCs w:val="18"/>
              </w:rPr>
              <w:t>1.32</w:t>
            </w:r>
          </w:p>
        </w:tc>
      </w:tr>
    </w:tbl>
    <w:p w14:paraId="2245EE67" w14:textId="77777777" w:rsidR="00E8424E" w:rsidRDefault="00E8424E" w:rsidP="00E8424E">
      <w:pPr>
        <w:pStyle w:val="Normal2"/>
        <w:contextualSpacing/>
        <w:divId w:val="1194727850"/>
      </w:pPr>
    </w:p>
    <w:p w14:paraId="07C59D3F" w14:textId="74917192" w:rsidR="001819C3" w:rsidRPr="00970698" w:rsidRDefault="00922E54" w:rsidP="00E8424E">
      <w:pPr>
        <w:pStyle w:val="Normal2"/>
        <w:contextualSpacing/>
        <w:divId w:val="1194727850"/>
      </w:pPr>
      <w:r w:rsidRPr="00922E54">
        <w:rPr>
          <w:vertAlign w:val="superscript"/>
        </w:rPr>
        <w:t>a</w:t>
      </w:r>
      <w:r w:rsidRPr="00922E54">
        <w:t>Number of unique gene symbols</w:t>
      </w:r>
      <w:r>
        <w:t>.</w:t>
      </w:r>
      <w:r>
        <w:rPr>
          <w:vertAlign w:val="superscript"/>
        </w:rPr>
        <w:t xml:space="preserve"> b</w:t>
      </w:r>
      <w:r w:rsidR="00E8424E" w:rsidRPr="00EA6EF4">
        <w:rPr>
          <w:i/>
        </w:rPr>
        <w:t>q</w:t>
      </w:r>
      <w:r w:rsidR="00E8424E">
        <w:rPr>
          <w:i/>
        </w:rPr>
        <w:t xml:space="preserve"> </w:t>
      </w:r>
      <w:r w:rsidR="00E8424E" w:rsidRPr="00EA6EF4">
        <w:t xml:space="preserve">values </w:t>
      </w:r>
      <w:r w:rsidR="00E8424E">
        <w:t xml:space="preserve">are </w:t>
      </w:r>
      <w:r w:rsidR="00E8424E">
        <w:rPr>
          <w:i/>
        </w:rPr>
        <w:t>P</w:t>
      </w:r>
      <w:r w:rsidR="00E8424E">
        <w:t xml:space="preserve">-values adjusted using the Benjamini-Hochberg method. </w:t>
      </w:r>
      <w:r>
        <w:rPr>
          <w:vertAlign w:val="superscript"/>
        </w:rPr>
        <w:t>c</w:t>
      </w:r>
      <w:r w:rsidR="00E8424E">
        <w:t xml:space="preserve">Combined scores are the product of </w:t>
      </w:r>
      <w:r w:rsidR="00E96194">
        <w:t xml:space="preserve">negative </w:t>
      </w:r>
      <w:r w:rsidR="00E8424E">
        <w:t xml:space="preserve">log </w:t>
      </w:r>
      <w:r w:rsidR="00E8424E">
        <w:rPr>
          <w:i/>
        </w:rPr>
        <w:t>P</w:t>
      </w:r>
      <w:r w:rsidR="00374BA3">
        <w:t>-values and the Z-</w:t>
      </w:r>
      <w:r w:rsidR="00E8424E">
        <w:t>score as described in Chen et al.</w:t>
      </w:r>
      <w:r w:rsidR="00E8424E">
        <w:fldChar w:fldCharType="begin" w:fldLock="1"/>
      </w:r>
      <w:r w:rsidR="001B0F71">
        <w:instrText>ADDIN CSL_CITATION { "citationItems" : [ { "id" : "ITEM-1", "itemData" : { "DOI" : "10.1186/1471-2105-14-128", "ISBN" : "1471-2105 (Electronic)\\r1471-2105 (Linking)", "ISSN" : "1471-2105", "PMID" : "23586463", "abstract" : "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n\\n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n\\nCONCLUSIONS: Enrichr is an easy to use intuitive enrichment analysis web-based tool providing various types of visualization summaries of collective functions of gene lists. Enrichr is open source and freely available online at: http://amp.pharm.mssm.edu/Enrichr.", "author" : [ { "dropping-particle" : "", "family" : "Chen", "given" : "Edward Y", "non-dropping-particle" : "", "parse-names" : false, "suffix" : "" }, { "dropping-particle" : "", "family" : "Tan", "given" : "Christopher M", "non-dropping-particle" : "", "parse-names" : false, "suffix" : "" }, { "dropping-particle" : "", "family" : "Kou", "given" : "Yan", "non-dropping-particle" : "", "parse-names" : false, "suffix" : "" }, { "dropping-particle" : "", "family" : "Duan", "given" : "Qiaonan", "non-dropping-particle" : "", "parse-names" : false, "suffix" : "" }, { "dropping-particle" : "", "family" : "Wang", "given" : "Zichen", "non-dropping-particle" : "", "parse-names" : false, "suffix" : "" }, { "dropping-particle" : "", "family" : "Meirelles", "given" : "Gabriela Vaz", "non-dropping-particle" : "", "parse-names" : false, "suffix" : "" }, { "dropping-particle" : "", "family" : "Clark", "given" : "Neil R", "non-dropping-particle" : "", "parse-names" : false, "suffix" : "" }, { "dropping-particle" : "", "family" : "Ma'ayan", "given" : "Avi", "non-dropping-particle" : "", "parse-names" : false, "suffix" : "" } ], "container-title" : "BMC bioinformatics", "id" : "ITEM-1", "issue" : "1", "issued" : { "date-parts" : [ [ "2013" ] ] }, "note" : "NULL", "page" : "128", "title" : "Enrichr: interactive and collaborative HTML5 gene list enrichment analysis tool.", "type" : "article-journal", "volume" : "14" }, "uris" : [ "http://www.mendeley.com/documents/?uuid=4f066e7d-c513-4b9d-9118-13b5492bea8e" ] } ], "mendeley" : { "formattedCitation" : "&lt;sup&gt;96&lt;/sup&gt;", "plainTextFormattedCitation" : "96", "previouslyFormattedCitation" : "&lt;sup&gt;95&lt;/sup&gt;" }, "properties" : { "noteIndex" : 0 }, "schema" : "https://github.com/citation-style-language/schema/raw/master/csl-citation.json" }</w:instrText>
      </w:r>
      <w:r w:rsidR="00E8424E">
        <w:fldChar w:fldCharType="separate"/>
      </w:r>
      <w:r w:rsidR="001B0F71" w:rsidRPr="001B0F71">
        <w:rPr>
          <w:noProof/>
          <w:vertAlign w:val="superscript"/>
        </w:rPr>
        <w:t>96</w:t>
      </w:r>
      <w:r w:rsidR="00E8424E">
        <w:fldChar w:fldCharType="end"/>
      </w:r>
      <w:r w:rsidR="00E8424E">
        <w:t>; the top three terms per annotation set, ordered by combi</w:t>
      </w:r>
      <w:r w:rsidR="00B96E5D">
        <w:t>ned score, are displayed here</w:t>
      </w:r>
      <w:r w:rsidR="00E8424E">
        <w:t>. A</w:t>
      </w:r>
      <w:r w:rsidR="00AB07A1">
        <w:t>bbreviations: GO, gene ontology; IFNG, interferon gamma; BDNF, brain-derived neurotrophic factor; HIV, human immunodeficiency virus; TNF, tumor necrosis factor; CENPA, centromere protein A; HSP70, 70 kilodalton heat shock protein.</w:t>
      </w:r>
      <w:r w:rsidR="001819C3" w:rsidRPr="00970698">
        <w:br w:type="page"/>
      </w:r>
    </w:p>
    <w:p w14:paraId="432E25F2" w14:textId="461566FC" w:rsidR="00306E1F" w:rsidRDefault="001E16A3" w:rsidP="00A54E61">
      <w:pPr>
        <w:pStyle w:val="Heading1"/>
        <w:divId w:val="1194727850"/>
      </w:pPr>
      <w:r>
        <w:t>Figure</w:t>
      </w:r>
      <w:r w:rsidR="00427BE0">
        <w:t>s</w:t>
      </w:r>
    </w:p>
    <w:p w14:paraId="26277A55" w14:textId="68D0B0E8" w:rsidR="00A46715" w:rsidRDefault="00633D2D" w:rsidP="00A54E61">
      <w:r>
        <w:rPr>
          <w:noProof/>
        </w:rPr>
        <w:drawing>
          <wp:inline distT="0" distB="0" distL="0" distR="0" wp14:anchorId="4EC148BB" wp14:editId="58770391">
            <wp:extent cx="5935980" cy="2456180"/>
            <wp:effectExtent l="0" t="0" r="7620" b="7620"/>
            <wp:docPr id="2" name="Picture 2" descr="Macintosh HD:Users:powerpak:Dropbox:MSSM:kasarskis:dengue grant:chik paper:figs:fig_1_study_desig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owerpak:Dropbox:MSSM:kasarskis:dengue grant:chik paper:figs:fig_1_study_design.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5980" cy="2456180"/>
                    </a:xfrm>
                    <a:prstGeom prst="rect">
                      <a:avLst/>
                    </a:prstGeom>
                    <a:noFill/>
                    <a:ln>
                      <a:noFill/>
                    </a:ln>
                  </pic:spPr>
                </pic:pic>
              </a:graphicData>
            </a:graphic>
          </wp:inline>
        </w:drawing>
      </w:r>
    </w:p>
    <w:p w14:paraId="1B42236C" w14:textId="056E2B26" w:rsidR="00006B0B" w:rsidRDefault="007D32B2" w:rsidP="00A54E61">
      <w:r w:rsidRPr="007D32B2">
        <w:rPr>
          <w:b/>
        </w:rPr>
        <w:t>Figure 1.</w:t>
      </w:r>
      <w:r>
        <w:t xml:space="preserve"> Study design. Blood samples were obtained from </w:t>
      </w:r>
      <w:r w:rsidR="003E7AC8">
        <w:t>42 pediatric cases of natural chikungunya</w:t>
      </w:r>
      <w:r w:rsidR="00CD261C">
        <w:t xml:space="preserve"> (CHIKV)</w:t>
      </w:r>
      <w:r w:rsidR="003E7AC8">
        <w:t xml:space="preserve"> infections at an acute (d1-2) and a convalescent (d15-17) timepoint</w:t>
      </w:r>
      <w:r w:rsidR="00CD261C">
        <w:t>,</w:t>
      </w:r>
      <w:r w:rsidR="003E7AC8">
        <w:t xml:space="preserve"> relative to reported symptom onset.</w:t>
      </w:r>
      <w:r w:rsidR="00CD261C">
        <w:t xml:space="preserve"> Samples were separated into whole blood, serum, and </w:t>
      </w:r>
      <w:r w:rsidR="00264E4D">
        <w:t>peripheral blood mononuclear cell (</w:t>
      </w:r>
      <w:r w:rsidR="00CD261C">
        <w:t>PBMC</w:t>
      </w:r>
      <w:r w:rsidR="00264E4D">
        <w:t>)</w:t>
      </w:r>
      <w:r w:rsidR="00CD261C">
        <w:t xml:space="preserve"> aliquots for </w:t>
      </w:r>
      <w:r w:rsidR="00B003B5">
        <w:t>transcript</w:t>
      </w:r>
      <w:r w:rsidR="00873B62">
        <w:t>omic</w:t>
      </w:r>
      <w:r w:rsidR="00CD261C">
        <w:t xml:space="preserve"> analysis, CHIKV viral titer assays, multiplex ELISA for cytokines, and mass cytometry (CyTOF)</w:t>
      </w:r>
      <w:r w:rsidR="00696062">
        <w:t>, respectively</w:t>
      </w:r>
      <w:r w:rsidR="00CD261C">
        <w:t>. These data were combined with clinical data, including a severity score and a d15-17</w:t>
      </w:r>
      <w:r w:rsidR="00BF24C7">
        <w:t xml:space="preserve"> CHIKV</w:t>
      </w:r>
      <w:r w:rsidR="00CD261C">
        <w:t xml:space="preserve"> immunoglobulin G (IgG) titer, to create a multiscale network of </w:t>
      </w:r>
      <w:r w:rsidR="00993AD2">
        <w:t xml:space="preserve">interactions during the </w:t>
      </w:r>
      <w:r w:rsidR="00E01D0F">
        <w:t xml:space="preserve">observed </w:t>
      </w:r>
      <w:r w:rsidR="00993AD2">
        <w:t>course of</w:t>
      </w:r>
      <w:r w:rsidR="00344C53">
        <w:t xml:space="preserve"> CHIKV</w:t>
      </w:r>
      <w:r w:rsidR="00993AD2">
        <w:t xml:space="preserve"> infection.</w:t>
      </w:r>
    </w:p>
    <w:p w14:paraId="5C2244E6" w14:textId="77777777" w:rsidR="00006B0B" w:rsidRDefault="00006B0B">
      <w:pPr>
        <w:spacing w:line="276" w:lineRule="auto"/>
      </w:pPr>
      <w:r>
        <w:br w:type="page"/>
      </w:r>
    </w:p>
    <w:p w14:paraId="7D7DD3A3" w14:textId="64B533D0" w:rsidR="007D32B2" w:rsidRDefault="00006B0B" w:rsidP="00A54E61">
      <w:r>
        <w:rPr>
          <w:noProof/>
        </w:rPr>
        <w:drawing>
          <wp:inline distT="0" distB="0" distL="0" distR="0" wp14:anchorId="5E689EEF" wp14:editId="16919EFD">
            <wp:extent cx="5372100" cy="7384184"/>
            <wp:effectExtent l="0" t="0" r="0" b="7620"/>
            <wp:docPr id="6" name="Picture 6" descr="Macintosh HD:Users:powerpak:Dropbox:MSSM:kasarskis:dengue grant:chik paper:figs:fig_2_nodlabe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powerpak:Dropbox:MSSM:kasarskis:dengue grant:chik paper:figs:fig_2_nodlabel.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72241" cy="7384378"/>
                    </a:xfrm>
                    <a:prstGeom prst="rect">
                      <a:avLst/>
                    </a:prstGeom>
                    <a:noFill/>
                    <a:ln>
                      <a:noFill/>
                    </a:ln>
                  </pic:spPr>
                </pic:pic>
              </a:graphicData>
            </a:graphic>
          </wp:inline>
        </w:drawing>
      </w:r>
    </w:p>
    <w:p w14:paraId="4BCABD70" w14:textId="6E62D2EF" w:rsidR="0067223A" w:rsidRPr="006E635E" w:rsidRDefault="00006B0B" w:rsidP="0067223A">
      <w:r w:rsidRPr="00006B0B">
        <w:rPr>
          <w:b/>
        </w:rPr>
        <w:t>Figure 2.</w:t>
      </w:r>
      <w:r>
        <w:t xml:space="preserve"> </w:t>
      </w:r>
      <w:r w:rsidR="00AD05A1">
        <w:t>CyTOF</w:t>
      </w:r>
      <w:r w:rsidR="0061485C">
        <w:t xml:space="preserve"> reveals</w:t>
      </w:r>
      <w:r w:rsidR="00AD05A1">
        <w:t xml:space="preserve"> signatures for acute CHIKV infection based on canonical immune cell phenotype clustering.</w:t>
      </w:r>
      <w:r>
        <w:t xml:space="preserve"> </w:t>
      </w:r>
      <w:r w:rsidR="00D3575F">
        <w:rPr>
          <w:i/>
        </w:rPr>
        <w:t>A</w:t>
      </w:r>
      <w:r w:rsidR="00D3575F">
        <w:t xml:space="preserve">, overview of the NodLabel procedure, using a viSNE layout of CyTOF </w:t>
      </w:r>
      <w:r w:rsidR="003C50D8">
        <w:t xml:space="preserve">single-cell </w:t>
      </w:r>
      <w:r w:rsidR="00D3575F">
        <w:t>events.</w:t>
      </w:r>
      <w:r w:rsidR="004B7734">
        <w:t xml:space="preserve"> Left </w:t>
      </w:r>
      <w:r w:rsidR="00E57145">
        <w:t>side</w:t>
      </w:r>
      <w:r w:rsidR="004B7734">
        <w:t xml:space="preserve">, </w:t>
      </w:r>
      <w:r w:rsidR="00D163DF">
        <w:t xml:space="preserve">point </w:t>
      </w:r>
      <w:r w:rsidR="004B7734">
        <w:t xml:space="preserve">color indicates channel values for four </w:t>
      </w:r>
      <w:r w:rsidR="007D69EE">
        <w:t xml:space="preserve">example </w:t>
      </w:r>
      <w:r w:rsidR="004B7734">
        <w:t>channels</w:t>
      </w:r>
      <w:r w:rsidR="00D163DF">
        <w:t xml:space="preserve">. Right side, </w:t>
      </w:r>
      <w:r w:rsidR="00CA6833" w:rsidRPr="00DB78F9">
        <w:t>traditional hierarchical gating</w:t>
      </w:r>
      <w:r w:rsidR="00D163DF">
        <w:t xml:space="preserve"> was used on a subset of samples</w:t>
      </w:r>
      <w:r w:rsidR="00CA6833" w:rsidRPr="00DB78F9">
        <w:t xml:space="preserve"> </w:t>
      </w:r>
      <w:r w:rsidR="00D163DF">
        <w:t xml:space="preserve">to </w:t>
      </w:r>
      <w:r w:rsidR="00CA6833" w:rsidRPr="00DB78F9">
        <w:t>ident</w:t>
      </w:r>
      <w:r w:rsidR="00D163DF">
        <w:t>ify 8 major immune compartments, which was then</w:t>
      </w:r>
      <w:r w:rsidR="00CA6833" w:rsidRPr="00DB78F9">
        <w:t xml:space="preserve"> used to train a logistic</w:t>
      </w:r>
      <w:r w:rsidR="00C3403D">
        <w:t xml:space="preserve"> </w:t>
      </w:r>
      <w:r w:rsidR="00CA6833" w:rsidRPr="00DB78F9">
        <w:t xml:space="preserve">regression </w:t>
      </w:r>
      <w:r w:rsidR="00FE5081">
        <w:t xml:space="preserve">classifier (Nod) </w:t>
      </w:r>
      <w:r w:rsidR="009A7188">
        <w:t xml:space="preserve">that </w:t>
      </w:r>
      <w:r w:rsidR="00FE5081">
        <w:t>appl</w:t>
      </w:r>
      <w:r w:rsidR="009A7188">
        <w:t>ied</w:t>
      </w:r>
      <w:r w:rsidR="004A272B">
        <w:t xml:space="preserve"> </w:t>
      </w:r>
      <w:r w:rsidR="00FE5081">
        <w:t>labels</w:t>
      </w:r>
      <w:r w:rsidR="004A272B">
        <w:t xml:space="preserve"> for canonical leukocyte phenotypes</w:t>
      </w:r>
      <w:r w:rsidR="00FE5081">
        <w:t xml:space="preserve"> to all samples (NodLabel)</w:t>
      </w:r>
      <w:r w:rsidR="00307248">
        <w:t>.</w:t>
      </w:r>
      <w:r w:rsidR="004E23FF">
        <w:t xml:space="preserve"> </w:t>
      </w:r>
      <w:r w:rsidR="004E23FF">
        <w:rPr>
          <w:i/>
        </w:rPr>
        <w:t>B</w:t>
      </w:r>
      <w:r w:rsidR="004E23FF">
        <w:t>,</w:t>
      </w:r>
      <w:r w:rsidR="00DA2C1F">
        <w:t xml:space="preserve"> heatmap of</w:t>
      </w:r>
      <w:r w:rsidR="00FF02F3">
        <w:t xml:space="preserve"> log</w:t>
      </w:r>
      <w:r w:rsidR="00FF02F3">
        <w:rPr>
          <w:vertAlign w:val="subscript"/>
        </w:rPr>
        <w:t>10</w:t>
      </w:r>
      <w:r w:rsidR="00FF02F3">
        <w:t xml:space="preserve"> scaled</w:t>
      </w:r>
      <w:r w:rsidR="00DA2C1F">
        <w:t xml:space="preserve"> </w:t>
      </w:r>
      <w:r w:rsidR="003912B7">
        <w:t xml:space="preserve">peripheral blood mononuclear cell (PBMC) </w:t>
      </w:r>
      <w:r w:rsidR="00DA2C1F">
        <w:t>community frequencies for all samples.</w:t>
      </w:r>
      <w:r w:rsidR="001E5F08">
        <w:t xml:space="preserve"> Clinical variables are depicted for </w:t>
      </w:r>
      <w:r w:rsidR="009A13D5">
        <w:t>all</w:t>
      </w:r>
      <w:r w:rsidR="001E5F08">
        <w:t xml:space="preserve"> sample</w:t>
      </w:r>
      <w:r w:rsidR="009A13D5">
        <w:t xml:space="preserve">s </w:t>
      </w:r>
      <w:r w:rsidR="00CE0D94">
        <w:t xml:space="preserve">across the top of the heatmap; </w:t>
      </w:r>
      <w:r w:rsidR="00403A9C">
        <w:t xml:space="preserve">15d </w:t>
      </w:r>
      <w:r w:rsidR="00A53D9F">
        <w:t xml:space="preserve">post symptom onset </w:t>
      </w:r>
      <w:r w:rsidR="00426C66">
        <w:t>immunoglobulin G (IgG</w:t>
      </w:r>
      <w:r w:rsidR="00342C05">
        <w:t>)</w:t>
      </w:r>
      <w:r w:rsidR="00403A9C">
        <w:t xml:space="preserve"> titer and viral titer</w:t>
      </w:r>
      <w:r w:rsidR="002170BD">
        <w:t xml:space="preserve"> </w:t>
      </w:r>
      <w:r w:rsidR="00596072">
        <w:t>(</w:t>
      </w:r>
      <w:r w:rsidR="00E6422C">
        <w:t xml:space="preserve">which was </w:t>
      </w:r>
      <w:r w:rsidR="00596072">
        <w:t>measured during the</w:t>
      </w:r>
      <w:r w:rsidR="002170BD">
        <w:t xml:space="preserve"> acute phase)</w:t>
      </w:r>
      <w:r w:rsidR="00403A9C">
        <w:t xml:space="preserve"> are both </w:t>
      </w:r>
      <w:r w:rsidR="00A82C8C">
        <w:t xml:space="preserve">in units of </w:t>
      </w:r>
      <w:r w:rsidR="00403A9C">
        <w:t>log</w:t>
      </w:r>
      <w:r w:rsidR="00403A9C">
        <w:rPr>
          <w:vertAlign w:val="subscript"/>
        </w:rPr>
        <w:t>10</w:t>
      </w:r>
      <w:r w:rsidR="00403A9C">
        <w:t xml:space="preserve"> </w:t>
      </w:r>
      <w:r w:rsidR="00A82C8C">
        <w:t>dilutions</w:t>
      </w:r>
      <w:r w:rsidR="00403A9C">
        <w:t>.</w:t>
      </w:r>
      <w:r w:rsidR="00DA2C1F">
        <w:t xml:space="preserve"> </w:t>
      </w:r>
      <w:r w:rsidR="00946F4D">
        <w:t>H</w:t>
      </w:r>
      <w:r w:rsidR="00DA2C1F">
        <w:t>ierarchical cl</w:t>
      </w:r>
      <w:r w:rsidR="009A13D5">
        <w:t>ustering</w:t>
      </w:r>
      <w:r w:rsidR="00946F4D">
        <w:t xml:space="preserve"> (</w:t>
      </w:r>
      <w:r w:rsidR="00322839">
        <w:t>using</w:t>
      </w:r>
      <w:r w:rsidR="00946F4D">
        <w:t xml:space="preserve"> complete linkage)</w:t>
      </w:r>
      <w:r w:rsidR="009A13D5">
        <w:t xml:space="preserve"> was applied to </w:t>
      </w:r>
      <w:r w:rsidR="00470676">
        <w:t xml:space="preserve">both </w:t>
      </w:r>
      <w:r w:rsidR="009A13D5">
        <w:t>samples</w:t>
      </w:r>
      <w:r w:rsidR="002B695A">
        <w:t xml:space="preserve"> (X axis)</w:t>
      </w:r>
      <w:r w:rsidR="00DA2C1F">
        <w:t xml:space="preserve"> and communities (Y axis).</w:t>
      </w:r>
      <w:r w:rsidR="009A2AEF">
        <w:t xml:space="preserve"> Four major clusters </w:t>
      </w:r>
      <w:r w:rsidR="008D34B6">
        <w:t>of</w:t>
      </w:r>
      <w:r w:rsidR="009A2AEF">
        <w:t xml:space="preserve"> communities and two major clusters </w:t>
      </w:r>
      <w:r w:rsidR="008D34B6">
        <w:t>of</w:t>
      </w:r>
      <w:r w:rsidR="009A2AEF">
        <w:t xml:space="preserve"> samples (largely separating acute and convalescent samples) are highlighted.</w:t>
      </w:r>
      <w:r w:rsidR="003B28E7">
        <w:t xml:space="preserve"> </w:t>
      </w:r>
      <w:r w:rsidR="003B28E7">
        <w:rPr>
          <w:i/>
        </w:rPr>
        <w:t>C</w:t>
      </w:r>
      <w:r w:rsidR="003B28E7">
        <w:t>, log</w:t>
      </w:r>
      <w:r w:rsidR="003B28E7">
        <w:rPr>
          <w:vertAlign w:val="subscript"/>
        </w:rPr>
        <w:t>10</w:t>
      </w:r>
      <w:r w:rsidR="003B28E7">
        <w:t xml:space="preserve"> frequencies for </w:t>
      </w:r>
      <w:r w:rsidR="00EF6454">
        <w:t xml:space="preserve">PBMC </w:t>
      </w:r>
      <w:r w:rsidR="003B28E7">
        <w:t xml:space="preserve">communities contrasted between acute and convalescent phase samples, filtered to </w:t>
      </w:r>
      <w:r w:rsidR="006225E4">
        <w:t>communities</w:t>
      </w:r>
      <w:r w:rsidR="003B28E7">
        <w:t xml:space="preserve"> where the </w:t>
      </w:r>
      <w:r w:rsidR="003B28E7" w:rsidRPr="00992A2E">
        <w:rPr>
          <w:i/>
        </w:rPr>
        <w:t>acute</w:t>
      </w:r>
      <w:r w:rsidR="003B28E7">
        <w:t xml:space="preserve"> phase frequency </w:t>
      </w:r>
      <w:r w:rsidR="00377A64">
        <w:t>w</w:t>
      </w:r>
      <w:r w:rsidR="0041744C">
        <w:t>as</w:t>
      </w:r>
      <w:r w:rsidR="003B28E7">
        <w:t xml:space="preserve"> higher at a significance threshold of FDR &lt; 0.05</w:t>
      </w:r>
      <w:r w:rsidR="002A3E23">
        <w:t xml:space="preserve"> (Mann-Whitney </w:t>
      </w:r>
      <w:r w:rsidR="002A3E23">
        <w:rPr>
          <w:i/>
        </w:rPr>
        <w:t>U</w:t>
      </w:r>
      <w:r w:rsidR="002A3E23">
        <w:t>)</w:t>
      </w:r>
      <w:r w:rsidR="003B28E7">
        <w:t>.</w:t>
      </w:r>
      <w:r w:rsidR="006E635E">
        <w:t xml:space="preserve"> </w:t>
      </w:r>
      <w:r w:rsidR="006E635E">
        <w:rPr>
          <w:i/>
        </w:rPr>
        <w:t>D</w:t>
      </w:r>
      <w:r w:rsidR="006E635E">
        <w:t xml:space="preserve">, same as </w:t>
      </w:r>
      <w:r w:rsidR="006E635E">
        <w:rPr>
          <w:i/>
        </w:rPr>
        <w:t>C</w:t>
      </w:r>
      <w:r w:rsidR="006E635E">
        <w:t xml:space="preserve"> but filtered to </w:t>
      </w:r>
      <w:r w:rsidR="00BA5E08">
        <w:t xml:space="preserve">communities </w:t>
      </w:r>
      <w:r w:rsidR="006E635E">
        <w:t xml:space="preserve">where the </w:t>
      </w:r>
      <w:r w:rsidR="006E635E" w:rsidRPr="00992A2E">
        <w:rPr>
          <w:i/>
        </w:rPr>
        <w:t>convalescent</w:t>
      </w:r>
      <w:r w:rsidR="006E635E">
        <w:t xml:space="preserve"> phase frequency was higher at a significance threshold of FDR &lt; 0.05.</w:t>
      </w:r>
    </w:p>
    <w:p w14:paraId="3B9630B1" w14:textId="60431C26" w:rsidR="00006B0B" w:rsidRDefault="001638FA" w:rsidP="00A54E61">
      <w:r>
        <w:rPr>
          <w:noProof/>
        </w:rPr>
        <w:drawing>
          <wp:inline distT="0" distB="0" distL="0" distR="0" wp14:anchorId="73DA7C3A" wp14:editId="692F8B97">
            <wp:extent cx="5943600" cy="7639685"/>
            <wp:effectExtent l="0" t="0" r="0" b="5715"/>
            <wp:docPr id="11" name="Picture 11" descr="Macintosh HD:Users:powerpak:Dropbox:MSSM:kasarskis:dengue grant:chik paper:figs:fig_3_metahybridlouvai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owerpak:Dropbox:MSSM:kasarskis:dengue grant:chik paper:figs:fig_3_metahybridlouvain.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639685"/>
                    </a:xfrm>
                    <a:prstGeom prst="rect">
                      <a:avLst/>
                    </a:prstGeom>
                    <a:noFill/>
                    <a:ln>
                      <a:noFill/>
                    </a:ln>
                  </pic:spPr>
                </pic:pic>
              </a:graphicData>
            </a:graphic>
          </wp:inline>
        </w:drawing>
      </w:r>
    </w:p>
    <w:p w14:paraId="51A879DC" w14:textId="1D60C25E" w:rsidR="00692616" w:rsidRDefault="0067223A" w:rsidP="00A54E61">
      <w:r w:rsidRPr="0067223A">
        <w:rPr>
          <w:b/>
        </w:rPr>
        <w:t>Figure 3.</w:t>
      </w:r>
      <w:r w:rsidRPr="0067223A">
        <w:t xml:space="preserve"> </w:t>
      </w:r>
      <w:r w:rsidR="002821A0">
        <w:t xml:space="preserve">Monocytes, </w:t>
      </w:r>
      <w:r w:rsidR="00F10F49">
        <w:t>dendritic cells</w:t>
      </w:r>
      <w:r w:rsidR="002821A0">
        <w:t>, and B cells</w:t>
      </w:r>
      <w:r w:rsidR="00F10F49">
        <w:t xml:space="preserve"> </w:t>
      </w:r>
      <w:r w:rsidR="002821A0">
        <w:t>express</w:t>
      </w:r>
      <w:r>
        <w:t xml:space="preserve"> CHIKV </w:t>
      </w:r>
      <w:r w:rsidR="002821A0">
        <w:t>proteins</w:t>
      </w:r>
      <w:r>
        <w:t xml:space="preserve"> </w:t>
      </w:r>
      <w:r w:rsidR="004F73B6">
        <w:t>d</w:t>
      </w:r>
      <w:r w:rsidR="005E2BAB">
        <w:t>uring acute CHIKV infection</w:t>
      </w:r>
      <w:r w:rsidR="00F10F49">
        <w:t>, but only specific monocyte sub</w:t>
      </w:r>
      <w:r w:rsidR="00FC15BA">
        <w:t>-communities</w:t>
      </w:r>
      <w:r w:rsidR="00F10F49">
        <w:t xml:space="preserve"> undergo expansion</w:t>
      </w:r>
      <w:r w:rsidR="005E2BAB">
        <w:t>.</w:t>
      </w:r>
      <w:r w:rsidR="000710F8">
        <w:t xml:space="preserve"> </w:t>
      </w:r>
      <w:r w:rsidR="00ED3F1B">
        <w:rPr>
          <w:i/>
        </w:rPr>
        <w:t>A</w:t>
      </w:r>
      <w:r w:rsidR="00ED3F1B">
        <w:t xml:space="preserve">, overview of the MetaHybridLouvain procedure. </w:t>
      </w:r>
      <w:r w:rsidR="00ED3F1B" w:rsidRPr="00ED3F1B">
        <w:rPr>
          <w:i/>
        </w:rPr>
        <w:t>B</w:t>
      </w:r>
      <w:r w:rsidR="00ED3F1B">
        <w:t>, viSNE layout of CyTOF single-cell events from the same representative sample as Figure 2A, but with</w:t>
      </w:r>
      <w:r w:rsidR="00B123F4">
        <w:t xml:space="preserve"> labels for </w:t>
      </w:r>
      <w:r w:rsidR="0062278E">
        <w:t>peripheral blood mononuclear cell (PBMC)</w:t>
      </w:r>
      <w:r w:rsidR="00B123F4">
        <w:t xml:space="preserve"> sub-communities</w:t>
      </w:r>
      <w:r w:rsidR="0062278E">
        <w:t xml:space="preserve"> detected by MetaHybridLouvain</w:t>
      </w:r>
      <w:r w:rsidR="009B2711">
        <w:t xml:space="preserve"> drawn</w:t>
      </w:r>
      <w:r w:rsidR="00B123F4">
        <w:t xml:space="preserve"> at the centroid </w:t>
      </w:r>
      <w:r w:rsidR="00696412">
        <w:t>of</w:t>
      </w:r>
      <w:r w:rsidR="00B123F4">
        <w:t xml:space="preserve"> each sub-community</w:t>
      </w:r>
      <w:r w:rsidR="00ED3F1B">
        <w:t>.</w:t>
      </w:r>
      <w:r w:rsidR="00D3574C">
        <w:t xml:space="preserve"> </w:t>
      </w:r>
      <w:r w:rsidR="00D3574C">
        <w:rPr>
          <w:i/>
        </w:rPr>
        <w:t>C</w:t>
      </w:r>
      <w:r w:rsidR="00D3574C">
        <w:t>, number of sub-communities detected by MetaHybridLouvain for each of the canonical leukocyte phenotypes.</w:t>
      </w:r>
      <w:r w:rsidR="005357FF">
        <w:t xml:space="preserve"> </w:t>
      </w:r>
      <w:r w:rsidR="005357FF">
        <w:rPr>
          <w:i/>
        </w:rPr>
        <w:t>D</w:t>
      </w:r>
      <w:r w:rsidR="005357FF">
        <w:t>, viSNE layout of CyTOF single-cell events from the same representative sample as Figure 2A and 3A, but with points colored according to the CHIKV channel.</w:t>
      </w:r>
      <w:r w:rsidR="008C5C40">
        <w:t xml:space="preserve"> By qualitative comparison with Figure 2A, monocytes, myeloid dendritic cells (MDCs), and B cells have </w:t>
      </w:r>
      <w:r w:rsidR="00A27B9C">
        <w:t>the highest CHIKV</w:t>
      </w:r>
      <w:r w:rsidR="00427ED9">
        <w:t xml:space="preserve"> surface protein</w:t>
      </w:r>
      <w:r w:rsidR="00A27B9C">
        <w:t xml:space="preserve"> expression.</w:t>
      </w:r>
      <w:r w:rsidR="008C5C40">
        <w:t xml:space="preserve"> </w:t>
      </w:r>
      <w:r w:rsidR="002F1DA9">
        <w:rPr>
          <w:i/>
        </w:rPr>
        <w:t xml:space="preserve">E, </w:t>
      </w:r>
      <w:r w:rsidR="002F1DA9">
        <w:t xml:space="preserve">differences in CHIKV surface protein expression between acute phase and convalescent phase samples per MetaHybridLouvain sub-community. Sub-communities are ordered by largest to smallest difference and filtered to sub-communities where the median of the channel means per sample was higher in the acute phase samples at a significance threshold of Bonferroni </w:t>
      </w:r>
      <w:r w:rsidR="002F1DA9">
        <w:rPr>
          <w:i/>
        </w:rPr>
        <w:t>P</w:t>
      </w:r>
      <w:r w:rsidR="002F1DA9">
        <w:t xml:space="preserve"> &lt; 0.05.</w:t>
      </w:r>
      <w:r w:rsidR="001C7527">
        <w:t xml:space="preserve"> Sub-communities are named by their parent </w:t>
      </w:r>
      <w:r w:rsidR="00A06B71">
        <w:t xml:space="preserve">canonical </w:t>
      </w:r>
      <w:r w:rsidR="001C7527">
        <w:t>community name plus an arbitrary number, up to the number</w:t>
      </w:r>
      <w:r w:rsidR="00786F72">
        <w:t xml:space="preserve">s </w:t>
      </w:r>
      <w:r w:rsidR="001C7527">
        <w:t xml:space="preserve">given in </w:t>
      </w:r>
      <w:r w:rsidR="001C7527">
        <w:rPr>
          <w:i/>
        </w:rPr>
        <w:t>C.</w:t>
      </w:r>
      <w:r w:rsidR="002F1DA9">
        <w:t xml:space="preserve"> </w:t>
      </w:r>
      <w:r w:rsidR="001C7527">
        <w:rPr>
          <w:i/>
        </w:rPr>
        <w:t>F</w:t>
      </w:r>
      <w:r w:rsidR="00ED3F1B">
        <w:t>, heatmap of log</w:t>
      </w:r>
      <w:r w:rsidR="00ED3F1B">
        <w:rPr>
          <w:vertAlign w:val="subscript"/>
        </w:rPr>
        <w:t>10</w:t>
      </w:r>
      <w:r w:rsidR="00ED3F1B">
        <w:t xml:space="preserve"> scaled </w:t>
      </w:r>
      <w:r w:rsidR="006E01C6">
        <w:t>PBMC sub-</w:t>
      </w:r>
      <w:r w:rsidR="00ED3F1B">
        <w:t>community frequencies for all samples. Clinical variables are depicted for all samples</w:t>
      </w:r>
      <w:r w:rsidR="007D5D8A">
        <w:t xml:space="preserve"> </w:t>
      </w:r>
      <w:r w:rsidR="00ED3F1B">
        <w:t xml:space="preserve">across the top of the heatmap; 15d post symptom onset immunoglobulin G (IgG) titer and viral titer (which was measured during the acute phase) are both </w:t>
      </w:r>
      <w:r w:rsidR="008B724C">
        <w:t xml:space="preserve">in units of </w:t>
      </w:r>
      <w:r w:rsidR="00ED3F1B">
        <w:t>log</w:t>
      </w:r>
      <w:r w:rsidR="00ED3F1B">
        <w:rPr>
          <w:vertAlign w:val="subscript"/>
        </w:rPr>
        <w:t>10</w:t>
      </w:r>
      <w:r w:rsidR="00ED3F1B">
        <w:t xml:space="preserve"> </w:t>
      </w:r>
      <w:r w:rsidR="008B724C">
        <w:t>dilutions</w:t>
      </w:r>
      <w:r w:rsidR="00ED3F1B">
        <w:t xml:space="preserve">. Hierarchical clustering </w:t>
      </w:r>
      <w:r w:rsidR="0057085F">
        <w:t xml:space="preserve">(using complete linkage) </w:t>
      </w:r>
      <w:r w:rsidR="00ED3F1B">
        <w:t>was applied to both samples</w:t>
      </w:r>
      <w:r w:rsidR="000C165E">
        <w:t xml:space="preserve"> (X axis)</w:t>
      </w:r>
      <w:r w:rsidR="00ED3F1B">
        <w:t xml:space="preserve"> and </w:t>
      </w:r>
      <w:r w:rsidR="000C165E">
        <w:t>sub-</w:t>
      </w:r>
      <w:r w:rsidR="00ED3F1B">
        <w:t xml:space="preserve">communities (Y axis). Four major clusters </w:t>
      </w:r>
      <w:r w:rsidR="00E95EC8">
        <w:t>of</w:t>
      </w:r>
      <w:r w:rsidR="00ED3F1B">
        <w:t xml:space="preserve"> </w:t>
      </w:r>
      <w:r w:rsidR="00AB28C5">
        <w:t>sub-</w:t>
      </w:r>
      <w:r w:rsidR="00ED3F1B">
        <w:t xml:space="preserve">communities and two major clusters </w:t>
      </w:r>
      <w:r w:rsidR="00E95EC8">
        <w:t>of</w:t>
      </w:r>
      <w:r w:rsidR="00ED3F1B">
        <w:t xml:space="preserve"> samples (largely separating acute and convalescent samples) are highlighted. </w:t>
      </w:r>
      <w:r w:rsidR="00650945">
        <w:rPr>
          <w:i/>
        </w:rPr>
        <w:t>G</w:t>
      </w:r>
      <w:r w:rsidR="00ED3F1B">
        <w:t>, log</w:t>
      </w:r>
      <w:r w:rsidR="00ED3F1B">
        <w:rPr>
          <w:vertAlign w:val="subscript"/>
        </w:rPr>
        <w:t>10</w:t>
      </w:r>
      <w:r w:rsidR="00ED3F1B">
        <w:t xml:space="preserve"> frequencies for PBMC </w:t>
      </w:r>
      <w:r w:rsidR="00650945">
        <w:t>sub-</w:t>
      </w:r>
      <w:r w:rsidR="00ED3F1B">
        <w:t xml:space="preserve">communities contrasted between acute and convalescent phase samples, filtered to </w:t>
      </w:r>
      <w:r w:rsidR="00F058DC">
        <w:t>sub-</w:t>
      </w:r>
      <w:r w:rsidR="00ED3F1B">
        <w:t xml:space="preserve">communities where the </w:t>
      </w:r>
      <w:r w:rsidR="00ED3F1B" w:rsidRPr="004403C6">
        <w:rPr>
          <w:i/>
        </w:rPr>
        <w:t>acute</w:t>
      </w:r>
      <w:r w:rsidR="00ED3F1B">
        <w:t xml:space="preserve"> phase frequency was higher at a significance threshold of FDR &lt; 0.05 (Mann-Whitney </w:t>
      </w:r>
      <w:r w:rsidR="00ED3F1B">
        <w:rPr>
          <w:i/>
        </w:rPr>
        <w:t>U</w:t>
      </w:r>
      <w:r w:rsidR="00ED3F1B">
        <w:t xml:space="preserve">). </w:t>
      </w:r>
      <w:r w:rsidR="00C6714A">
        <w:rPr>
          <w:i/>
        </w:rPr>
        <w:t>H</w:t>
      </w:r>
      <w:r w:rsidR="00ED3F1B">
        <w:t xml:space="preserve">, same as </w:t>
      </w:r>
      <w:r w:rsidR="00C6714A">
        <w:rPr>
          <w:i/>
        </w:rPr>
        <w:t>G</w:t>
      </w:r>
      <w:r w:rsidR="00ED3F1B">
        <w:t xml:space="preserve"> but filtered to </w:t>
      </w:r>
      <w:r w:rsidR="00AC075F">
        <w:t>sub-</w:t>
      </w:r>
      <w:r w:rsidR="00ED3F1B">
        <w:t xml:space="preserve">communities where the </w:t>
      </w:r>
      <w:r w:rsidR="00ED3F1B" w:rsidRPr="004403C6">
        <w:rPr>
          <w:i/>
        </w:rPr>
        <w:t>convalescent</w:t>
      </w:r>
      <w:r w:rsidR="00ED3F1B">
        <w:t xml:space="preserve"> phase frequency was higher at a significance threshold of FDR &lt; 0.05.</w:t>
      </w:r>
    </w:p>
    <w:p w14:paraId="3FA2117F" w14:textId="262DD3D0" w:rsidR="0067223A" w:rsidRDefault="00635D96" w:rsidP="00A54E61">
      <w:r>
        <w:rPr>
          <w:noProof/>
        </w:rPr>
        <w:drawing>
          <wp:inline distT="0" distB="0" distL="0" distR="0" wp14:anchorId="71FD94A8" wp14:editId="7D4FB1BC">
            <wp:extent cx="5935345" cy="1910715"/>
            <wp:effectExtent l="0" t="0" r="8255" b="0"/>
            <wp:docPr id="9" name="Picture 9" descr="Macintosh HD:Users:powerpak:Dropbox:MSSM:kasarskis:dengue grant:chik paper:figs:fig_4_monocyte_subpop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owerpak:Dropbox:MSSM:kasarskis:dengue grant:chik paper:figs:fig_4_monocyte_subpops.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5345" cy="1910715"/>
                    </a:xfrm>
                    <a:prstGeom prst="rect">
                      <a:avLst/>
                    </a:prstGeom>
                    <a:noFill/>
                    <a:ln>
                      <a:noFill/>
                    </a:ln>
                  </pic:spPr>
                </pic:pic>
              </a:graphicData>
            </a:graphic>
          </wp:inline>
        </w:drawing>
      </w:r>
    </w:p>
    <w:p w14:paraId="31774B9D" w14:textId="2C1B40FF" w:rsidR="00FC5A30" w:rsidRPr="00DB4196" w:rsidRDefault="00692616" w:rsidP="00A54E61">
      <w:r w:rsidRPr="00692616">
        <w:rPr>
          <w:b/>
        </w:rPr>
        <w:t>Figure 4.</w:t>
      </w:r>
      <w:r>
        <w:rPr>
          <w:b/>
        </w:rPr>
        <w:t xml:space="preserve"> </w:t>
      </w:r>
      <w:r>
        <w:t>Marker expression differences between</w:t>
      </w:r>
      <w:r w:rsidR="009D0E49">
        <w:t xml:space="preserve"> sub-communities of</w:t>
      </w:r>
      <w:r>
        <w:t xml:space="preserve"> </w:t>
      </w:r>
      <w:r w:rsidR="001364EA">
        <w:t>CD14</w:t>
      </w:r>
      <w:r w:rsidR="001364EA" w:rsidRPr="001364EA">
        <w:rPr>
          <w:vertAlign w:val="superscript"/>
        </w:rPr>
        <w:t>+</w:t>
      </w:r>
      <w:r w:rsidR="001364EA">
        <w:t>CD16</w:t>
      </w:r>
      <w:r w:rsidR="009D0E49">
        <w:rPr>
          <w:vertAlign w:val="superscript"/>
        </w:rPr>
        <w:t>+</w:t>
      </w:r>
      <w:r w:rsidR="009D0E49">
        <w:t xml:space="preserve"> monocytes</w:t>
      </w:r>
      <w:r w:rsidR="001364EA">
        <w:t xml:space="preserve"> and CD14</w:t>
      </w:r>
      <w:r w:rsidR="001364EA" w:rsidRPr="001364EA">
        <w:rPr>
          <w:vertAlign w:val="superscript"/>
        </w:rPr>
        <w:t>+</w:t>
      </w:r>
      <w:r w:rsidR="001364EA">
        <w:t xml:space="preserve"> </w:t>
      </w:r>
      <w:r>
        <w:t>monocyte</w:t>
      </w:r>
      <w:r w:rsidR="009D0E49">
        <w:t>s</w:t>
      </w:r>
      <w:r w:rsidR="00AE7CF7">
        <w:t xml:space="preserve">, depicted as boxplots of the mean </w:t>
      </w:r>
      <w:r w:rsidR="00414054">
        <w:t>expression level</w:t>
      </w:r>
      <w:r w:rsidR="00ED4453">
        <w:t>s</w:t>
      </w:r>
      <w:r w:rsidR="00AE7CF7">
        <w:t xml:space="preserve"> </w:t>
      </w:r>
      <w:r w:rsidR="00ED4453">
        <w:t xml:space="preserve">for all </w:t>
      </w:r>
      <w:r w:rsidR="00AE7CF7">
        <w:t>sample</w:t>
      </w:r>
      <w:r w:rsidR="00ED4453">
        <w:t>s</w:t>
      </w:r>
      <w:r w:rsidR="00DB2335">
        <w:t xml:space="preserve">. </w:t>
      </w:r>
      <w:r w:rsidR="009D0E49">
        <w:rPr>
          <w:i/>
        </w:rPr>
        <w:t>A</w:t>
      </w:r>
      <w:r w:rsidR="009D0E49">
        <w:t>, relative expression of CD</w:t>
      </w:r>
      <w:r w:rsidR="00DB2335">
        <w:t>14</w:t>
      </w:r>
      <w:r w:rsidR="00DB2335">
        <w:rPr>
          <w:vertAlign w:val="superscript"/>
        </w:rPr>
        <w:t>+</w:t>
      </w:r>
      <w:r w:rsidR="00DB2335">
        <w:t xml:space="preserve"> and CD16</w:t>
      </w:r>
      <w:r w:rsidR="00DB2335">
        <w:rPr>
          <w:vertAlign w:val="superscript"/>
        </w:rPr>
        <w:t>+</w:t>
      </w:r>
      <w:r w:rsidR="00DB2335">
        <w:t xml:space="preserve"> in CD14</w:t>
      </w:r>
      <w:r w:rsidR="00DB2335">
        <w:rPr>
          <w:vertAlign w:val="superscript"/>
        </w:rPr>
        <w:t>+</w:t>
      </w:r>
      <w:r w:rsidR="00DB2335">
        <w:t>CD16</w:t>
      </w:r>
      <w:r w:rsidR="00DB2335">
        <w:rPr>
          <w:vertAlign w:val="superscript"/>
        </w:rPr>
        <w:t>+</w:t>
      </w:r>
      <w:r w:rsidR="00DB2335">
        <w:t xml:space="preserve"> sub-communities indicates that sub-community 1 is a CD14</w:t>
      </w:r>
      <w:r w:rsidR="00DB2335">
        <w:rPr>
          <w:vertAlign w:val="superscript"/>
        </w:rPr>
        <w:t>+</w:t>
      </w:r>
      <w:r w:rsidR="00DB2335">
        <w:t>CD16</w:t>
      </w:r>
      <w:r w:rsidR="00DB2335">
        <w:rPr>
          <w:vertAlign w:val="superscript"/>
        </w:rPr>
        <w:t>++</w:t>
      </w:r>
      <w:r w:rsidR="00DB2335">
        <w:t xml:space="preserve"> (aka “non-classical”) phenotype, while sub-community 2 is a CD14</w:t>
      </w:r>
      <w:r w:rsidR="00DB2335">
        <w:rPr>
          <w:vertAlign w:val="superscript"/>
        </w:rPr>
        <w:t>++</w:t>
      </w:r>
      <w:r w:rsidR="00DB2335">
        <w:t>CD16</w:t>
      </w:r>
      <w:r w:rsidR="00DB2335">
        <w:rPr>
          <w:vertAlign w:val="superscript"/>
        </w:rPr>
        <w:t>+</w:t>
      </w:r>
      <w:r w:rsidR="00DB2335">
        <w:t xml:space="preserve"> (aka “intermediate”) phenotype. Differences shown here are significant at FDR &lt; 0.05; for a view of all differences</w:t>
      </w:r>
      <w:r w:rsidR="00DB4196">
        <w:t xml:space="preserve"> significant at this threshold, see Fig S3. </w:t>
      </w:r>
      <w:r w:rsidR="00DB4196">
        <w:rPr>
          <w:i/>
        </w:rPr>
        <w:t>B</w:t>
      </w:r>
      <w:r w:rsidR="00DB4196">
        <w:t>, relative expression</w:t>
      </w:r>
      <w:r w:rsidR="00AE7CF7">
        <w:t xml:space="preserve"> of six markers that most differentiate (by </w:t>
      </w:r>
      <w:r w:rsidR="00C41EBE">
        <w:t xml:space="preserve">the </w:t>
      </w:r>
      <w:r w:rsidR="00AE7CF7">
        <w:t>difference in medians)</w:t>
      </w:r>
      <w:r w:rsidR="00DB4196">
        <w:t xml:space="preserve"> sub-community 1 of CD14</w:t>
      </w:r>
      <w:r w:rsidR="00DB4196">
        <w:rPr>
          <w:vertAlign w:val="superscript"/>
        </w:rPr>
        <w:t>+</w:t>
      </w:r>
      <w:r w:rsidR="009F3A5C">
        <w:t xml:space="preserve"> monocytes from the other sub-communities.</w:t>
      </w:r>
      <w:r w:rsidR="002803F1">
        <w:t xml:space="preserve"> </w:t>
      </w:r>
      <w:r w:rsidR="00871FEB">
        <w:rPr>
          <w:i/>
        </w:rPr>
        <w:t>C</w:t>
      </w:r>
      <w:r w:rsidR="00871FEB">
        <w:t>, relative expression of six markers that most differentiate (by the difference in medians) sub-community 3 of CD14</w:t>
      </w:r>
      <w:r w:rsidR="00871FEB">
        <w:rPr>
          <w:vertAlign w:val="superscript"/>
        </w:rPr>
        <w:t>+</w:t>
      </w:r>
      <w:r w:rsidR="00871FEB">
        <w:t xml:space="preserve"> monocytes from the other sub-communities.</w:t>
      </w:r>
      <w:r w:rsidR="00DD2808">
        <w:t xml:space="preserve"> </w:t>
      </w:r>
      <w:r w:rsidR="00985D61">
        <w:t xml:space="preserve">Note: </w:t>
      </w:r>
      <w:r w:rsidR="00AC0C22">
        <w:t xml:space="preserve">Channels </w:t>
      </w:r>
      <w:r w:rsidR="00DD2808">
        <w:t xml:space="preserve">shown in </w:t>
      </w:r>
      <w:r w:rsidR="00DD2808">
        <w:rPr>
          <w:i/>
        </w:rPr>
        <w:t>B</w:t>
      </w:r>
      <w:r w:rsidR="00DD2808">
        <w:t xml:space="preserve"> and </w:t>
      </w:r>
      <w:r w:rsidR="00DD2808">
        <w:rPr>
          <w:i/>
        </w:rPr>
        <w:t>C</w:t>
      </w:r>
      <w:r w:rsidR="00DD2808">
        <w:t xml:space="preserve"> are a subset of the differences that are significant at FDR &lt; 0.05; for a view of all differences significant at FDR &lt; 0.05 see Fig S6.</w:t>
      </w:r>
    </w:p>
    <w:p w14:paraId="7C4B80CC" w14:textId="77777777" w:rsidR="00FC5A30" w:rsidRDefault="00FC5A30">
      <w:pPr>
        <w:spacing w:line="276" w:lineRule="auto"/>
      </w:pPr>
      <w:r>
        <w:br w:type="page"/>
      </w:r>
    </w:p>
    <w:p w14:paraId="6A7F17CA" w14:textId="38581060" w:rsidR="00692616" w:rsidRDefault="00FC5A30" w:rsidP="00A54E61">
      <w:r>
        <w:rPr>
          <w:noProof/>
        </w:rPr>
        <w:drawing>
          <wp:inline distT="0" distB="0" distL="0" distR="0" wp14:anchorId="70905839" wp14:editId="25790E24">
            <wp:extent cx="5504666" cy="3886200"/>
            <wp:effectExtent l="0" t="0" r="7620" b="0"/>
            <wp:docPr id="1" name="Picture 1" descr="Macintosh HD:Users:powerpak:Dropbox:MSSM:kasarskis:dengue grant:chik paper:figs:fig_5_lumine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owerpak:Dropbox:MSSM:kasarskis:dengue grant:chik paper:figs:fig_5_luminex.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04666" cy="3886200"/>
                    </a:xfrm>
                    <a:prstGeom prst="rect">
                      <a:avLst/>
                    </a:prstGeom>
                    <a:noFill/>
                    <a:ln>
                      <a:noFill/>
                    </a:ln>
                  </pic:spPr>
                </pic:pic>
              </a:graphicData>
            </a:graphic>
          </wp:inline>
        </w:drawing>
      </w:r>
    </w:p>
    <w:p w14:paraId="42CE2565" w14:textId="74345DDA" w:rsidR="00261B8F" w:rsidRPr="0005373F" w:rsidRDefault="00FC5A30" w:rsidP="00FC5A30">
      <w:pPr>
        <w:rPr>
          <w:i/>
        </w:rPr>
      </w:pPr>
      <w:r w:rsidRPr="00692616">
        <w:rPr>
          <w:b/>
        </w:rPr>
        <w:t xml:space="preserve">Figure </w:t>
      </w:r>
      <w:r w:rsidR="009C5707">
        <w:rPr>
          <w:b/>
        </w:rPr>
        <w:t>5</w:t>
      </w:r>
      <w:r w:rsidRPr="00692616">
        <w:rPr>
          <w:b/>
        </w:rPr>
        <w:t>.</w:t>
      </w:r>
      <w:r>
        <w:rPr>
          <w:b/>
        </w:rPr>
        <w:t xml:space="preserve"> </w:t>
      </w:r>
      <w:r>
        <w:t xml:space="preserve">Differences in serum cytokine and chemokine levels between </w:t>
      </w:r>
      <w:r w:rsidR="008F1050">
        <w:t xml:space="preserve">the </w:t>
      </w:r>
      <w:r>
        <w:t xml:space="preserve">acute and convalescent </w:t>
      </w:r>
      <w:r w:rsidR="00A04A0D">
        <w:t>phase samples</w:t>
      </w:r>
      <w:r>
        <w:t>.</w:t>
      </w:r>
      <w:r w:rsidR="002D71AB">
        <w:t xml:space="preserve"> </w:t>
      </w:r>
      <w:r w:rsidR="00CC0E31">
        <w:t xml:space="preserve">Wilcoxon signed-rank test was used to determine statistical significance, with </w:t>
      </w:r>
      <w:r w:rsidR="00262FE4">
        <w:t xml:space="preserve">a </w:t>
      </w:r>
      <w:r w:rsidR="00CC0E31">
        <w:t>Benjamini-Hochberg adjustment</w:t>
      </w:r>
      <w:r w:rsidR="00A62814">
        <w:t xml:space="preserve"> for FDR</w:t>
      </w:r>
      <w:r w:rsidR="00CC0E31">
        <w:t xml:space="preserve"> (</w:t>
      </w:r>
      <w:r w:rsidR="004C7049" w:rsidRPr="004C7049">
        <w:rPr>
          <w:i/>
        </w:rPr>
        <w:t>n</w:t>
      </w:r>
      <w:r w:rsidR="004C7049">
        <w:t xml:space="preserve"> = </w:t>
      </w:r>
      <w:r w:rsidR="00CC0E31" w:rsidRPr="004C7049">
        <w:t>41</w:t>
      </w:r>
      <w:r w:rsidR="00CC0E31">
        <w:t xml:space="preserve">). </w:t>
      </w:r>
      <w:r w:rsidR="00AD1DC7">
        <w:t>*</w:t>
      </w:r>
      <w:r w:rsidR="00AD1DC7">
        <w:rPr>
          <w:i/>
        </w:rPr>
        <w:t xml:space="preserve">P </w:t>
      </w:r>
      <w:r w:rsidR="00AD1DC7">
        <w:t>&lt; 0.05, ***</w:t>
      </w:r>
      <w:r w:rsidR="00AD1DC7">
        <w:rPr>
          <w:i/>
        </w:rPr>
        <w:t>P</w:t>
      </w:r>
      <w:r w:rsidR="00AD1DC7">
        <w:t xml:space="preserve"> &lt; 0.001.</w:t>
      </w:r>
      <w:r w:rsidR="00C9392B">
        <w:t xml:space="preserve"> </w:t>
      </w:r>
      <w:r w:rsidR="00C9392B">
        <w:rPr>
          <w:i/>
        </w:rPr>
        <w:t>A</w:t>
      </w:r>
      <w:r w:rsidR="00C9392B">
        <w:t xml:space="preserve">, CXC chemokines. </w:t>
      </w:r>
      <w:r w:rsidR="00C9392B">
        <w:rPr>
          <w:i/>
        </w:rPr>
        <w:t>B</w:t>
      </w:r>
      <w:r w:rsidR="00C9392B">
        <w:t xml:space="preserve">, CC chemokines. </w:t>
      </w:r>
      <w:r w:rsidR="00C9392B">
        <w:rPr>
          <w:i/>
        </w:rPr>
        <w:t>C</w:t>
      </w:r>
      <w:r w:rsidR="00C9392B">
        <w:t xml:space="preserve">, interferons. </w:t>
      </w:r>
      <w:r w:rsidR="00C9392B">
        <w:rPr>
          <w:i/>
        </w:rPr>
        <w:t>D</w:t>
      </w:r>
      <w:r w:rsidR="00C9392B">
        <w:t xml:space="preserve">, TNF superfamily cytokines. </w:t>
      </w:r>
      <w:r w:rsidR="00C9392B">
        <w:rPr>
          <w:i/>
        </w:rPr>
        <w:t>E</w:t>
      </w:r>
      <w:r w:rsidR="00C9392B">
        <w:t>, interleukins.</w:t>
      </w:r>
      <w:r w:rsidR="00D62427">
        <w:t xml:space="preserve"> Note that IL-8 is both a CXC chemokine</w:t>
      </w:r>
      <w:r w:rsidR="0004567C">
        <w:t xml:space="preserve"> (CXCL8)</w:t>
      </w:r>
      <w:r w:rsidR="00D62427">
        <w:t xml:space="preserve"> and an interleukin, so it is depicted twice.</w:t>
      </w:r>
      <w:r w:rsidR="00873DE4">
        <w:t xml:space="preserve"> Growth factors and colony-stimulating factors are shown in Fig S10.</w:t>
      </w:r>
    </w:p>
    <w:p w14:paraId="130BC921" w14:textId="77777777" w:rsidR="00261B8F" w:rsidRDefault="00261B8F">
      <w:pPr>
        <w:spacing w:line="276" w:lineRule="auto"/>
      </w:pPr>
      <w:r>
        <w:br w:type="page"/>
      </w:r>
    </w:p>
    <w:p w14:paraId="3008E174" w14:textId="2D626F5B" w:rsidR="00FC5A30" w:rsidRDefault="00051472" w:rsidP="00FC5A30">
      <w:r>
        <w:rPr>
          <w:noProof/>
        </w:rPr>
        <w:drawing>
          <wp:inline distT="0" distB="0" distL="0" distR="0" wp14:anchorId="1260A034" wp14:editId="4C9D6543">
            <wp:extent cx="5943600" cy="8074660"/>
            <wp:effectExtent l="0" t="0" r="0" b="2540"/>
            <wp:docPr id="12" name="Picture 12" descr="Macintosh HD:Users:powerpak:Dropbox:MSSM:kasarskis:dengue grant:chik paper:figs:fig_6_rnaseq_D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owerpak:Dropbox:MSSM:kasarskis:dengue grant:chik paper:figs:fig_6_rnaseq_DET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8074660"/>
                    </a:xfrm>
                    <a:prstGeom prst="rect">
                      <a:avLst/>
                    </a:prstGeom>
                    <a:noFill/>
                    <a:ln>
                      <a:noFill/>
                    </a:ln>
                  </pic:spPr>
                </pic:pic>
              </a:graphicData>
            </a:graphic>
          </wp:inline>
        </w:drawing>
      </w:r>
    </w:p>
    <w:p w14:paraId="487AE7EB" w14:textId="7DFD240E" w:rsidR="006F63F7" w:rsidRPr="00D70F29" w:rsidRDefault="00261B8F" w:rsidP="00A54E61">
      <w:r>
        <w:rPr>
          <w:b/>
        </w:rPr>
        <w:t>Figure 6.</w:t>
      </w:r>
      <w:r>
        <w:t xml:space="preserve"> </w:t>
      </w:r>
      <w:r w:rsidR="0098064D">
        <w:t>Human</w:t>
      </w:r>
      <w:r w:rsidR="001343C5">
        <w:t xml:space="preserve"> </w:t>
      </w:r>
      <w:r w:rsidR="00A14319">
        <w:t xml:space="preserve">whole blood </w:t>
      </w:r>
      <w:r w:rsidR="001343C5">
        <w:t>t</w:t>
      </w:r>
      <w:r>
        <w:t xml:space="preserve">ranscriptomic signatures for timepoint, CHIKV viral titer at the acute phase, symptom severity, and 15d </w:t>
      </w:r>
      <w:r w:rsidR="000B4F36">
        <w:t xml:space="preserve">post symptom onset </w:t>
      </w:r>
      <w:r>
        <w:t>CHIKV IgG titer</w:t>
      </w:r>
      <w:r w:rsidR="00DB3E34">
        <w:t xml:space="preserve"> </w:t>
      </w:r>
      <w:r w:rsidR="00F537E2">
        <w:t>across</w:t>
      </w:r>
      <w:r w:rsidR="001D1F0B">
        <w:t xml:space="preserve"> the</w:t>
      </w:r>
      <w:r w:rsidR="00DB3E34">
        <w:t xml:space="preserve"> two </w:t>
      </w:r>
      <w:r w:rsidR="001D1F0B">
        <w:t xml:space="preserve">observed </w:t>
      </w:r>
      <w:r w:rsidR="00F537E2">
        <w:t>phases</w:t>
      </w:r>
      <w:r w:rsidR="00DB3E34">
        <w:t xml:space="preserve"> of </w:t>
      </w:r>
      <w:r w:rsidR="00C13746">
        <w:t xml:space="preserve">natural </w:t>
      </w:r>
      <w:r w:rsidR="00DB3E34">
        <w:t>CHIKV infection</w:t>
      </w:r>
      <w:r>
        <w:t>.</w:t>
      </w:r>
      <w:r w:rsidR="00F078F6">
        <w:t xml:space="preserve"> Expression was measured with RNA-seq and quantified at the transcript-level</w:t>
      </w:r>
      <w:r w:rsidR="007D5887">
        <w:t xml:space="preserve">, with all models of differential expression adjusting for </w:t>
      </w:r>
      <w:r w:rsidR="005D4985">
        <w:t xml:space="preserve">patient </w:t>
      </w:r>
      <w:r w:rsidR="007D5887">
        <w:t>age and gender as covariates.</w:t>
      </w:r>
      <w:r w:rsidR="001343C5">
        <w:t xml:space="preserve"> </w:t>
      </w:r>
      <w:r w:rsidR="001343C5">
        <w:rPr>
          <w:i/>
        </w:rPr>
        <w:t>A</w:t>
      </w:r>
      <w:r w:rsidR="00BC6E71">
        <w:t>, volcano plot</w:t>
      </w:r>
      <w:r w:rsidR="001343C5">
        <w:t xml:space="preserve"> of </w:t>
      </w:r>
      <w:r w:rsidR="00723618">
        <w:t>differentially expressed host transcripts</w:t>
      </w:r>
      <w:r w:rsidR="005633A2">
        <w:t xml:space="preserve"> between acute and convalescent phase samples, with negative log</w:t>
      </w:r>
      <w:r w:rsidR="005633A2">
        <w:rPr>
          <w:vertAlign w:val="subscript"/>
        </w:rPr>
        <w:t>10</w:t>
      </w:r>
      <w:r w:rsidR="005633A2">
        <w:t xml:space="preserve">-scaled </w:t>
      </w:r>
      <w:r w:rsidR="005633A2" w:rsidRPr="00992A2E">
        <w:rPr>
          <w:i/>
        </w:rPr>
        <w:t>q</w:t>
      </w:r>
      <w:r w:rsidR="005633A2">
        <w:t xml:space="preserve"> values (Benjamini-Hochberg adjusted </w:t>
      </w:r>
      <w:r w:rsidR="005633A2">
        <w:rPr>
          <w:i/>
        </w:rPr>
        <w:t>P</w:t>
      </w:r>
      <w:r w:rsidR="005633A2">
        <w:t xml:space="preserve"> values) </w:t>
      </w:r>
      <w:r w:rsidR="001638FA">
        <w:t xml:space="preserve">on the Y axis, and </w:t>
      </w:r>
      <w:r w:rsidR="002E4479">
        <w:t>the</w:t>
      </w:r>
      <w:r w:rsidR="00140328">
        <w:t xml:space="preserve"> modeled</w:t>
      </w:r>
      <w:r w:rsidR="002E4479">
        <w:t xml:space="preserve"> </w:t>
      </w:r>
      <w:r w:rsidR="002E4479" w:rsidRPr="00992A2E">
        <w:rPr>
          <w:i/>
        </w:rPr>
        <w:t>β</w:t>
      </w:r>
      <w:r w:rsidR="002E4479">
        <w:t xml:space="preserve"> coefficient</w:t>
      </w:r>
      <w:r w:rsidR="00140328">
        <w:t xml:space="preserve"> for each transcript (corresponding to </w:t>
      </w:r>
      <w:r w:rsidR="00487EDD">
        <w:t xml:space="preserve">natural log </w:t>
      </w:r>
      <w:r w:rsidR="00140328">
        <w:t>transformed effect sizes)</w:t>
      </w:r>
      <w:r w:rsidR="002E4479">
        <w:t xml:space="preserve"> </w:t>
      </w:r>
      <w:r w:rsidR="00F51887">
        <w:t>on the X axis.</w:t>
      </w:r>
      <w:r w:rsidR="008829DD">
        <w:t xml:space="preserve"> Transcripts to the right of the </w:t>
      </w:r>
      <w:r w:rsidR="00AA7571">
        <w:t xml:space="preserve">vertical dashed line </w:t>
      </w:r>
      <w:r w:rsidR="004962B0">
        <w:t xml:space="preserve">were </w:t>
      </w:r>
      <w:r w:rsidR="008829DD">
        <w:t xml:space="preserve">comparatively upregulated in acute phase samples, while transcripts to the left </w:t>
      </w:r>
      <w:r w:rsidR="004962B0">
        <w:t xml:space="preserve">were </w:t>
      </w:r>
      <w:r w:rsidR="008829DD">
        <w:t>upregulated during the convalescent phase</w:t>
      </w:r>
      <w:r w:rsidR="00513F95">
        <w:t>. T</w:t>
      </w:r>
      <w:r w:rsidR="00BE0636">
        <w:t>ranscripts that pass FDR &lt; 0.05 are colored red</w:t>
      </w:r>
      <w:r w:rsidR="008829DD">
        <w:t>.</w:t>
      </w:r>
      <w:r w:rsidR="00010970">
        <w:t xml:space="preserve"> Top transcripts by </w:t>
      </w:r>
      <w:r w:rsidR="00010970">
        <w:rPr>
          <w:i/>
        </w:rPr>
        <w:t>q</w:t>
      </w:r>
      <w:r w:rsidR="00010970">
        <w:t xml:space="preserve"> value are individually labeled</w:t>
      </w:r>
      <w:r w:rsidR="004D55DA">
        <w:t xml:space="preserve"> by their</w:t>
      </w:r>
      <w:r w:rsidR="0051511C">
        <w:t xml:space="preserve"> corresponding</w:t>
      </w:r>
      <w:r w:rsidR="004D55DA">
        <w:t xml:space="preserve"> gene symbol</w:t>
      </w:r>
      <w:r w:rsidR="00010970">
        <w:t>.</w:t>
      </w:r>
      <w:r w:rsidR="00511DB7">
        <w:t xml:space="preserve"> </w:t>
      </w:r>
      <w:r w:rsidR="00511DB7">
        <w:rPr>
          <w:i/>
        </w:rPr>
        <w:t>B</w:t>
      </w:r>
      <w:r w:rsidR="00511DB7">
        <w:t>, heatmap of expression</w:t>
      </w:r>
      <w:r w:rsidR="00FE1490">
        <w:t xml:space="preserve"> measured in </w:t>
      </w:r>
      <w:r w:rsidR="00023FF3">
        <w:t>log</w:t>
      </w:r>
      <w:r w:rsidR="00023FF3">
        <w:rPr>
          <w:vertAlign w:val="subscript"/>
        </w:rPr>
        <w:t>10</w:t>
      </w:r>
      <w:r w:rsidR="00023FF3">
        <w:t xml:space="preserve">-scaled </w:t>
      </w:r>
      <w:r w:rsidR="00FE1490">
        <w:t>1 + transcripts per million (TPM)</w:t>
      </w:r>
      <w:r w:rsidR="00D30FB3">
        <w:t xml:space="preserve"> for</w:t>
      </w:r>
      <w:r w:rsidR="00511DB7">
        <w:t xml:space="preserve"> </w:t>
      </w:r>
      <w:r w:rsidR="00383E5F">
        <w:t>the top 50</w:t>
      </w:r>
      <w:r w:rsidR="00511DB7">
        <w:t xml:space="preserve"> differentially expressed host transcripts between acute and convalescent phase samples</w:t>
      </w:r>
      <w:r w:rsidR="00446BDE">
        <w:t xml:space="preserve"> (2 technical replicates per </w:t>
      </w:r>
      <w:r w:rsidR="007A7203">
        <w:t xml:space="preserve">patient </w:t>
      </w:r>
      <w:r w:rsidR="00446BDE">
        <w:t>sample)</w:t>
      </w:r>
      <w:r w:rsidR="00F02DE6">
        <w:t>.</w:t>
      </w:r>
      <w:r w:rsidR="009B3EAE">
        <w:t xml:space="preserve"> Clinical variables are depicted for all samples across the top of the heatmap; 15d post symptom onset immunoglobulin G (IgG) titer and viral titer (which was measured during the acute phase) are both</w:t>
      </w:r>
      <w:r w:rsidR="00DC2064">
        <w:t xml:space="preserve"> in units of</w:t>
      </w:r>
      <w:r w:rsidR="009B3EAE">
        <w:t xml:space="preserve"> log</w:t>
      </w:r>
      <w:r w:rsidR="009B3EAE">
        <w:rPr>
          <w:vertAlign w:val="subscript"/>
        </w:rPr>
        <w:t>10</w:t>
      </w:r>
      <w:r w:rsidR="009B3EAE">
        <w:t xml:space="preserve"> </w:t>
      </w:r>
      <w:r w:rsidR="00DC2064">
        <w:t>dilutions</w:t>
      </w:r>
      <w:r w:rsidR="009B3EAE">
        <w:t>. Hierarchical clustering</w:t>
      </w:r>
      <w:r w:rsidR="002433EA">
        <w:t xml:space="preserve"> (using complete linkage)</w:t>
      </w:r>
      <w:r w:rsidR="009B3EAE">
        <w:t xml:space="preserve"> was applied to both samples (X axis) and </w:t>
      </w:r>
      <w:r w:rsidR="002433EA">
        <w:t>transcripts</w:t>
      </w:r>
      <w:r w:rsidR="009B3EAE">
        <w:t xml:space="preserve"> (Y axis). </w:t>
      </w:r>
      <w:r w:rsidR="00A6617F">
        <w:t>Two</w:t>
      </w:r>
      <w:r w:rsidR="009B3EAE">
        <w:t xml:space="preserve"> major clusters </w:t>
      </w:r>
      <w:r w:rsidR="00CF207B">
        <w:t>of</w:t>
      </w:r>
      <w:r w:rsidR="009B3EAE">
        <w:t xml:space="preserve"> samples (largely separating acute and convalescent samples) </w:t>
      </w:r>
      <w:r w:rsidR="00A6617F">
        <w:t>are highlighted.</w:t>
      </w:r>
      <w:r w:rsidR="00DF0640">
        <w:t xml:space="preserve"> </w:t>
      </w:r>
      <w:r w:rsidR="00DF0640">
        <w:rPr>
          <w:i/>
        </w:rPr>
        <w:t>C</w:t>
      </w:r>
      <w:r w:rsidR="00DF0640">
        <w:t xml:space="preserve">, volcano plot as in </w:t>
      </w:r>
      <w:r w:rsidR="00DF0640">
        <w:rPr>
          <w:i/>
        </w:rPr>
        <w:t>A</w:t>
      </w:r>
      <w:r w:rsidR="00DF0640">
        <w:t xml:space="preserve"> but </w:t>
      </w:r>
      <w:r w:rsidR="00C2606B">
        <w:t>for</w:t>
      </w:r>
      <w:r w:rsidR="00DF0640">
        <w:t xml:space="preserve"> differentially expressed host transcripts between samples with higher and lower CHIKV viral titer.</w:t>
      </w:r>
      <w:r w:rsidR="00EC366C">
        <w:t xml:space="preserve"> Transcripts to the right of the </w:t>
      </w:r>
      <w:r w:rsidR="0063455D">
        <w:t xml:space="preserve">vertical dashed line </w:t>
      </w:r>
      <w:r w:rsidR="00EC366C">
        <w:t>associate</w:t>
      </w:r>
      <w:r w:rsidR="00B438CF">
        <w:t>d</w:t>
      </w:r>
      <w:r w:rsidR="00EC366C">
        <w:t xml:space="preserve"> with higher viral titer, while transcripts to the left associate</w:t>
      </w:r>
      <w:r w:rsidR="00B438CF">
        <w:t>d</w:t>
      </w:r>
      <w:r w:rsidR="00EC366C">
        <w:t xml:space="preserve"> with lower viral titer.</w:t>
      </w:r>
      <w:r w:rsidR="00C2606B">
        <w:t xml:space="preserve"> </w:t>
      </w:r>
      <w:r w:rsidR="00C2606B">
        <w:rPr>
          <w:i/>
        </w:rPr>
        <w:t>D</w:t>
      </w:r>
      <w:r w:rsidR="00C2606B">
        <w:t xml:space="preserve">, volcano plot as in </w:t>
      </w:r>
      <w:r w:rsidR="00C2606B">
        <w:rPr>
          <w:i/>
        </w:rPr>
        <w:t>A</w:t>
      </w:r>
      <w:r w:rsidR="00C2606B">
        <w:t xml:space="preserve"> but for differentially expressed host transcripts between</w:t>
      </w:r>
      <w:r w:rsidR="000313C1">
        <w:t xml:space="preserve"> patients with more severe and less severe acute phase symptoms</w:t>
      </w:r>
      <w:r w:rsidR="00C2606B">
        <w:t xml:space="preserve">. Transcripts to the right of the </w:t>
      </w:r>
      <w:r w:rsidR="00915452">
        <w:t xml:space="preserve">vertical </w:t>
      </w:r>
      <w:r w:rsidR="0063455D">
        <w:t xml:space="preserve">dashed </w:t>
      </w:r>
      <w:r w:rsidR="00915452">
        <w:t>line</w:t>
      </w:r>
      <w:r w:rsidR="00C2606B">
        <w:t xml:space="preserve"> </w:t>
      </w:r>
      <w:r w:rsidR="00F86B33">
        <w:t>were</w:t>
      </w:r>
      <w:r w:rsidR="002718B3">
        <w:t xml:space="preserve"> comparatively upregulated in</w:t>
      </w:r>
      <w:r w:rsidR="00C2606B">
        <w:t xml:space="preserve"> </w:t>
      </w:r>
      <w:r w:rsidR="00050591">
        <w:t xml:space="preserve">severe cases, while transcripts to the left </w:t>
      </w:r>
      <w:r w:rsidR="00F86B33">
        <w:t xml:space="preserve">were </w:t>
      </w:r>
      <w:r w:rsidR="00E02BA0">
        <w:t>upregulated in</w:t>
      </w:r>
      <w:r w:rsidR="00050591">
        <w:t xml:space="preserve"> non-severe cases.</w:t>
      </w:r>
      <w:r w:rsidR="00772B9F">
        <w:t xml:space="preserve"> </w:t>
      </w:r>
      <w:r w:rsidR="00772B9F">
        <w:rPr>
          <w:i/>
        </w:rPr>
        <w:t>E</w:t>
      </w:r>
      <w:r w:rsidR="00772B9F">
        <w:t xml:space="preserve">, heatmap of expression </w:t>
      </w:r>
      <w:r w:rsidR="00353957">
        <w:t xml:space="preserve">as in </w:t>
      </w:r>
      <w:r w:rsidR="00353957">
        <w:rPr>
          <w:i/>
        </w:rPr>
        <w:t>B</w:t>
      </w:r>
      <w:r w:rsidR="00353957">
        <w:t xml:space="preserve"> but</w:t>
      </w:r>
      <w:r w:rsidR="00772B9F">
        <w:t xml:space="preserve"> for </w:t>
      </w:r>
      <w:r w:rsidR="00E040A0">
        <w:t>the top 1</w:t>
      </w:r>
      <w:r w:rsidR="00772B9F">
        <w:t>0 differentially expressed host transcripts between</w:t>
      </w:r>
      <w:r w:rsidR="00D7469A" w:rsidRPr="00D7469A">
        <w:t xml:space="preserve"> </w:t>
      </w:r>
      <w:r w:rsidR="00D7469A">
        <w:t>samples from</w:t>
      </w:r>
      <w:r w:rsidR="00772B9F">
        <w:t xml:space="preserve"> </w:t>
      </w:r>
      <w:r w:rsidR="00D01CFA">
        <w:t>severe</w:t>
      </w:r>
      <w:r w:rsidR="00772B9F">
        <w:t xml:space="preserve"> and </w:t>
      </w:r>
      <w:r w:rsidR="00D01CFA">
        <w:t>non-severe</w:t>
      </w:r>
      <w:r w:rsidR="00772B9F">
        <w:t xml:space="preserve"> </w:t>
      </w:r>
      <w:r w:rsidR="00D7469A">
        <w:t>cases.</w:t>
      </w:r>
      <w:r w:rsidR="00353957">
        <w:t xml:space="preserve"> </w:t>
      </w:r>
      <w:r w:rsidR="00B4136A">
        <w:t>F</w:t>
      </w:r>
      <w:r w:rsidR="00353957">
        <w:t xml:space="preserve">our major clusters </w:t>
      </w:r>
      <w:r w:rsidR="00663DB1">
        <w:t xml:space="preserve">of </w:t>
      </w:r>
      <w:r w:rsidR="00353957">
        <w:t>samples are highlighted</w:t>
      </w:r>
      <w:r w:rsidR="00C13574">
        <w:t>.</w:t>
      </w:r>
      <w:r w:rsidR="00D70F29">
        <w:t xml:space="preserve"> </w:t>
      </w:r>
      <w:r w:rsidR="00D70F29">
        <w:rPr>
          <w:i/>
        </w:rPr>
        <w:t>F</w:t>
      </w:r>
      <w:r w:rsidR="00D70F29">
        <w:t xml:space="preserve">, expression of six top transcripts (ranked by </w:t>
      </w:r>
      <w:r w:rsidR="00D70F29">
        <w:rPr>
          <w:i/>
        </w:rPr>
        <w:t>q</w:t>
      </w:r>
      <w:r w:rsidR="00D70F29">
        <w:t xml:space="preserve"> value) differentially expressed in samples from severe</w:t>
      </w:r>
      <w:r w:rsidR="00146DF1">
        <w:t xml:space="preserve"> (orange)</w:t>
      </w:r>
      <w:r w:rsidR="00D70F29">
        <w:t xml:space="preserve"> and non-severe</w:t>
      </w:r>
      <w:r w:rsidR="00146DF1">
        <w:t xml:space="preserve"> (gray)</w:t>
      </w:r>
      <w:r w:rsidR="00D70F29">
        <w:t xml:space="preserve"> cases</w:t>
      </w:r>
      <w:r w:rsidR="00F54D10">
        <w:t>. Expression is measured in TPM.</w:t>
      </w:r>
      <w:r w:rsidR="00034299">
        <w:t xml:space="preserve"> Differences in expression </w:t>
      </w:r>
      <w:r w:rsidR="00F03A95">
        <w:t>appear to be</w:t>
      </w:r>
      <w:r w:rsidR="00034299">
        <w:t xml:space="preserve"> independent of</w:t>
      </w:r>
      <w:r w:rsidR="008904EC">
        <w:t xml:space="preserve"> sample</w:t>
      </w:r>
      <w:r w:rsidR="00034299">
        <w:t xml:space="preserve"> timepoint (X axis).</w:t>
      </w:r>
      <w:r w:rsidR="00146DF1">
        <w:t xml:space="preserve"> </w:t>
      </w:r>
      <w:r w:rsidR="000C245F">
        <w:t xml:space="preserve">G, volcano plot as in </w:t>
      </w:r>
      <w:r w:rsidR="000C245F">
        <w:rPr>
          <w:i/>
        </w:rPr>
        <w:t>A</w:t>
      </w:r>
      <w:r w:rsidR="000C245F">
        <w:t xml:space="preserve"> but for differentially expressed host transcripts between patients with higher and lower 15d post symptom onset CHIKV IgG titer</w:t>
      </w:r>
      <w:r w:rsidR="00BB15F7">
        <w:t>s</w:t>
      </w:r>
      <w:r w:rsidR="000C245F">
        <w:t xml:space="preserve">. Transcripts to the right of the vertical dashed line </w:t>
      </w:r>
      <w:r w:rsidR="00CB6289">
        <w:t>were</w:t>
      </w:r>
      <w:r w:rsidR="000C245F">
        <w:t xml:space="preserve"> comparatively upregulated in </w:t>
      </w:r>
      <w:r w:rsidR="00337CD8">
        <w:t>patients with a higher 15d IgG titer</w:t>
      </w:r>
      <w:r w:rsidR="000C245F">
        <w:t xml:space="preserve">, while transcripts to the left </w:t>
      </w:r>
      <w:r w:rsidR="00CB6289">
        <w:t>were</w:t>
      </w:r>
      <w:r w:rsidR="000C245F">
        <w:t xml:space="preserve"> upregulated in </w:t>
      </w:r>
      <w:r w:rsidR="00A14D97">
        <w:t>patients with a lower 15d IgG titer.</w:t>
      </w:r>
    </w:p>
    <w:p w14:paraId="2FF9A1BA" w14:textId="77777777" w:rsidR="006F63F7" w:rsidRDefault="006F63F7">
      <w:pPr>
        <w:spacing w:line="276" w:lineRule="auto"/>
      </w:pPr>
      <w:r>
        <w:br w:type="page"/>
      </w:r>
    </w:p>
    <w:p w14:paraId="3F47CDFE" w14:textId="29FBDDFC" w:rsidR="00FC5A30" w:rsidRDefault="00CD45F5" w:rsidP="00A54E61">
      <w:r>
        <w:rPr>
          <w:noProof/>
        </w:rPr>
        <w:drawing>
          <wp:inline distT="0" distB="0" distL="0" distR="0" wp14:anchorId="56F38320" wp14:editId="46388822">
            <wp:extent cx="5943600" cy="4874260"/>
            <wp:effectExtent l="0" t="0" r="0" b="2540"/>
            <wp:docPr id="10" name="Picture 10" descr="Macintosh HD:Users:powerpak:Dropbox:MSSM:kasarskis:dengue grant:chik paper:figs:fig_7_all_togethe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owerpak:Dropbox:MSSM:kasarskis:dengue grant:chik paper:figs:fig_7_all_together.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874260"/>
                    </a:xfrm>
                    <a:prstGeom prst="rect">
                      <a:avLst/>
                    </a:prstGeom>
                    <a:noFill/>
                    <a:ln>
                      <a:noFill/>
                    </a:ln>
                  </pic:spPr>
                </pic:pic>
              </a:graphicData>
            </a:graphic>
          </wp:inline>
        </w:drawing>
      </w:r>
    </w:p>
    <w:p w14:paraId="7EDF6B17" w14:textId="34847C80" w:rsidR="006F63F7" w:rsidRPr="00FE2B12" w:rsidRDefault="006F63F7" w:rsidP="00A54E61">
      <w:r w:rsidRPr="00C35977">
        <w:rPr>
          <w:b/>
        </w:rPr>
        <w:t>Figure 7.</w:t>
      </w:r>
      <w:r>
        <w:t xml:space="preserve"> A multiscale interaction network of gene modules and cell </w:t>
      </w:r>
      <w:r w:rsidR="00670BAF">
        <w:t xml:space="preserve">sub-communities </w:t>
      </w:r>
      <w:r w:rsidR="00B1719A">
        <w:t>for</w:t>
      </w:r>
      <w:r>
        <w:t xml:space="preserve"> the </w:t>
      </w:r>
      <w:r w:rsidR="00054CB6">
        <w:t xml:space="preserve">human </w:t>
      </w:r>
      <w:r>
        <w:t>immune response to CHIKV.</w:t>
      </w:r>
      <w:r w:rsidR="0046286D">
        <w:t xml:space="preserve"> </w:t>
      </w:r>
      <w:r w:rsidR="0046286D">
        <w:rPr>
          <w:i/>
        </w:rPr>
        <w:t>A</w:t>
      </w:r>
      <w:r w:rsidR="0046286D">
        <w:t xml:space="preserve">, Topological overlap matrix (TOM) plot of coexpression network created from gene expression </w:t>
      </w:r>
      <w:r w:rsidR="00BB1C65">
        <w:t>profiling of</w:t>
      </w:r>
      <w:r w:rsidR="0046286D">
        <w:t xml:space="preserve"> all 84 sample</w:t>
      </w:r>
      <w:r w:rsidR="00E62702">
        <w:t>s across both timepoints.</w:t>
      </w:r>
      <w:r w:rsidR="00DF5722">
        <w:t xml:space="preserve"> At top, dendrogram of the hierarchical clustering of the matrix that </w:t>
      </w:r>
      <w:r w:rsidR="00244157">
        <w:t>undergoes a dynamic tree-cut operation to form</w:t>
      </w:r>
      <w:r w:rsidR="00DF5722">
        <w:t xml:space="preserve"> </w:t>
      </w:r>
      <w:r w:rsidR="00967755">
        <w:t xml:space="preserve">92 </w:t>
      </w:r>
      <w:r w:rsidR="003C321E">
        <w:t>gene coxpression network</w:t>
      </w:r>
      <w:r w:rsidR="00DF5722">
        <w:t xml:space="preserve"> modules (coEMs)</w:t>
      </w:r>
      <w:r w:rsidR="00D1480D">
        <w:t>, depicted by the colored bars on the edge</w:t>
      </w:r>
      <w:r w:rsidR="00983786">
        <w:t>s</w:t>
      </w:r>
      <w:r w:rsidR="00D1480D">
        <w:t xml:space="preserve"> of the </w:t>
      </w:r>
      <w:r w:rsidR="00983786">
        <w:t>TOM plot</w:t>
      </w:r>
      <w:r w:rsidR="00476B7A">
        <w:t xml:space="preserve"> (color assignment is arbitrary)</w:t>
      </w:r>
      <w:r w:rsidR="00D1480D">
        <w:t>. Four coEMs are highlighted</w:t>
      </w:r>
      <w:r w:rsidR="0023562D">
        <w:t xml:space="preserve"> (boxes)</w:t>
      </w:r>
      <w:r w:rsidR="00D1480D">
        <w:t>.</w:t>
      </w:r>
      <w:r w:rsidR="00967755">
        <w:t xml:space="preserve"> </w:t>
      </w:r>
      <w:r w:rsidR="00967755">
        <w:rPr>
          <w:i/>
        </w:rPr>
        <w:t>B</w:t>
      </w:r>
      <w:r w:rsidR="00967755">
        <w:t>, enrichment of five</w:t>
      </w:r>
      <w:r w:rsidR="003D59DB">
        <w:t xml:space="preserve"> subsets of the</w:t>
      </w:r>
      <w:r w:rsidR="00967755">
        <w:t xml:space="preserve"> DET signatures </w:t>
      </w:r>
      <w:r w:rsidR="000141CD">
        <w:t xml:space="preserve">for </w:t>
      </w:r>
      <w:r w:rsidR="0082373D">
        <w:t xml:space="preserve">CHIKV infection phase </w:t>
      </w:r>
      <w:r w:rsidR="00BE539E">
        <w:t>and</w:t>
      </w:r>
      <w:r w:rsidR="0082373D">
        <w:t xml:space="preserve"> viral titer</w:t>
      </w:r>
      <w:r w:rsidR="000141CD">
        <w:t xml:space="preserve"> (see Figures 6A and 6C)</w:t>
      </w:r>
      <w:r w:rsidR="0082373D">
        <w:t xml:space="preserve"> </w:t>
      </w:r>
      <w:r w:rsidR="00897947">
        <w:t>among</w:t>
      </w:r>
      <w:r w:rsidR="00967755">
        <w:t xml:space="preserve"> each of the </w:t>
      </w:r>
      <w:r w:rsidR="00476B7A">
        <w:t>92 coEMs</w:t>
      </w:r>
      <w:r w:rsidR="00B62782">
        <w:t xml:space="preserve"> (X axis)</w:t>
      </w:r>
      <w:r w:rsidR="0082373D">
        <w:t xml:space="preserve">, showing the </w:t>
      </w:r>
      <w:r w:rsidR="00305996">
        <w:t xml:space="preserve">fractional overlap of the </w:t>
      </w:r>
      <w:r w:rsidR="0082373D">
        <w:t>module with the DET</w:t>
      </w:r>
      <w:r w:rsidR="0048389F">
        <w:t xml:space="preserve"> signature (Y axis).</w:t>
      </w:r>
      <w:r w:rsidR="002B7FC1">
        <w:t xml:space="preserve"> </w:t>
      </w:r>
      <w:r w:rsidR="00897DF1">
        <w:t>*</w:t>
      </w:r>
      <w:r w:rsidR="00D3735E">
        <w:rPr>
          <w:i/>
        </w:rPr>
        <w:t>q</w:t>
      </w:r>
      <w:r w:rsidR="00897DF1">
        <w:rPr>
          <w:i/>
        </w:rPr>
        <w:t xml:space="preserve"> </w:t>
      </w:r>
      <w:r w:rsidR="00897DF1">
        <w:t>&lt; 0.05, ***</w:t>
      </w:r>
      <w:r w:rsidR="00D3735E">
        <w:rPr>
          <w:i/>
        </w:rPr>
        <w:t>q</w:t>
      </w:r>
      <w:r w:rsidR="00897DF1">
        <w:t xml:space="preserve"> &lt; 0.001</w:t>
      </w:r>
      <w:r w:rsidR="00C04C96">
        <w:t>;</w:t>
      </w:r>
      <w:r w:rsidR="00D3735E">
        <w:t xml:space="preserve"> </w:t>
      </w:r>
      <w:r w:rsidR="00D3735E">
        <w:rPr>
          <w:i/>
        </w:rPr>
        <w:t>q</w:t>
      </w:r>
      <w:r w:rsidR="00D3735E">
        <w:t xml:space="preserve"> values are Benjamini-Hochberg adjusted </w:t>
      </w:r>
      <w:r w:rsidR="00D3735E">
        <w:rPr>
          <w:i/>
        </w:rPr>
        <w:t xml:space="preserve">P </w:t>
      </w:r>
      <w:r w:rsidR="00D3735E">
        <w:t>values (Fig S25</w:t>
      </w:r>
      <w:r w:rsidR="008530CC">
        <w:t xml:space="preserve"> shows </w:t>
      </w:r>
      <w:r w:rsidR="008530CC">
        <w:rPr>
          <w:i/>
        </w:rPr>
        <w:t>q</w:t>
      </w:r>
      <w:r w:rsidR="008530CC">
        <w:t xml:space="preserve"> values for all tests</w:t>
      </w:r>
      <w:r w:rsidR="00D3735E">
        <w:t>).</w:t>
      </w:r>
      <w:r w:rsidR="00ED3511">
        <w:t xml:space="preserve"> The four coEMs highlighted in </w:t>
      </w:r>
      <w:r w:rsidR="00ED3511">
        <w:rPr>
          <w:i/>
        </w:rPr>
        <w:t>A</w:t>
      </w:r>
      <w:r w:rsidR="00ED3511">
        <w:t xml:space="preserve"> have at least one significant DET</w:t>
      </w:r>
      <w:r w:rsidR="00C477D4">
        <w:t xml:space="preserve"> signature</w:t>
      </w:r>
      <w:r w:rsidR="00ED3511">
        <w:t xml:space="preserve"> enrichment.</w:t>
      </w:r>
      <w:r w:rsidR="00BD6CE6">
        <w:t xml:space="preserve"> </w:t>
      </w:r>
      <w:r w:rsidR="00BD6CE6">
        <w:rPr>
          <w:i/>
        </w:rPr>
        <w:t>C</w:t>
      </w:r>
      <w:r w:rsidR="00BD6CE6">
        <w:t>, correlations between coEM eigengenes (colored bars on each axis) and the clinical variables (text labels).</w:t>
      </w:r>
      <w:r w:rsidR="00ED3511">
        <w:t xml:space="preserve"> </w:t>
      </w:r>
      <w:r w:rsidR="00DD4006">
        <w:t xml:space="preserve">The four coEMs in </w:t>
      </w:r>
      <w:r w:rsidR="00DD4006">
        <w:rPr>
          <w:i/>
        </w:rPr>
        <w:t>A</w:t>
      </w:r>
      <w:r w:rsidR="00DD4006">
        <w:t xml:space="preserve"> are again highlighted.</w:t>
      </w:r>
      <w:r w:rsidR="00695762">
        <w:t xml:space="preserve"> There is a strong four-way relationship between turquoise + convalescent vs. greenyellow + sienna (</w:t>
      </w:r>
      <w:r w:rsidR="00FE58CD">
        <w:t xml:space="preserve">black </w:t>
      </w:r>
      <w:r w:rsidR="00695762">
        <w:t xml:space="preserve">boxes). </w:t>
      </w:r>
      <w:r w:rsidR="00E57A84">
        <w:rPr>
          <w:i/>
        </w:rPr>
        <w:t>D</w:t>
      </w:r>
      <w:r w:rsidR="00E57A84">
        <w:t>, multiscale network</w:t>
      </w:r>
      <w:r w:rsidR="00BF0182">
        <w:t xml:space="preserve"> of cell sub-community and coEM</w:t>
      </w:r>
      <w:r w:rsidR="00B40AF2">
        <w:t xml:space="preserve"> eigengene</w:t>
      </w:r>
      <w:r w:rsidR="00BF0182">
        <w:t>s</w:t>
      </w:r>
      <w:r w:rsidR="00E57A84">
        <w:t xml:space="preserve"> depicted </w:t>
      </w:r>
      <w:r w:rsidR="00666618">
        <w:t>with</w:t>
      </w:r>
      <w:r w:rsidR="00E57A84">
        <w:t xml:space="preserve"> a force-directed layout </w:t>
      </w:r>
      <w:r w:rsidR="00600798">
        <w:t>and</w:t>
      </w:r>
      <w:r w:rsidR="00E57A84">
        <w:t xml:space="preserve"> edge bundling</w:t>
      </w:r>
      <w:r w:rsidR="00BF0182">
        <w:t xml:space="preserve">. Gold </w:t>
      </w:r>
      <w:r w:rsidR="001E24CE">
        <w:t>nodes,</w:t>
      </w:r>
      <w:r w:rsidR="00E57A84">
        <w:t xml:space="preserve"> cell </w:t>
      </w:r>
      <w:r w:rsidR="001E24CE">
        <w:t xml:space="preserve">sub-communities; gray nodes, </w:t>
      </w:r>
      <w:r w:rsidR="009A09AF">
        <w:t xml:space="preserve">coEM eigengenes; large diamonds, clinical variables; red edges, positive correlations; blue edges, negative correlations. Edges are filtered to correlations significant at </w:t>
      </w:r>
      <w:r w:rsidR="009A09AF">
        <w:rPr>
          <w:i/>
        </w:rPr>
        <w:t>P</w:t>
      </w:r>
      <w:r w:rsidR="009A09AF">
        <w:t xml:space="preserve"> &lt; 0.001</w:t>
      </w:r>
      <w:r w:rsidR="000E673C">
        <w:t>, and thickness corresponds to</w:t>
      </w:r>
      <w:r w:rsidR="00F5260F">
        <w:t xml:space="preserve"> the square of the correlation</w:t>
      </w:r>
      <w:r w:rsidR="004E1C97">
        <w:t>s</w:t>
      </w:r>
      <w:r w:rsidR="009A09AF">
        <w:t>.</w:t>
      </w:r>
      <w:r w:rsidR="00FE2B12">
        <w:t xml:space="preserve"> A cluster of sub-communities and coEMs associated with convalescence (solid black box) and a corresponding cluster of sub-communities and coEMs associated with acute </w:t>
      </w:r>
      <w:r w:rsidR="00E84AC6">
        <w:t xml:space="preserve">infection </w:t>
      </w:r>
      <w:r w:rsidR="00FE2B12">
        <w:t xml:space="preserve">(dashed gray box) </w:t>
      </w:r>
      <w:r w:rsidR="009D3BBB">
        <w:t>surround</w:t>
      </w:r>
      <w:r w:rsidR="00FE2B12">
        <w:t xml:space="preserve"> the “convalescent” node. A </w:t>
      </w:r>
      <w:r w:rsidR="00E84AC6">
        <w:t xml:space="preserve">positive </w:t>
      </w:r>
      <w:r w:rsidR="00FE2B12">
        <w:t>correlation between 15d post symptom onset CHIKV IgG titer and CD14</w:t>
      </w:r>
      <w:r w:rsidR="00FE2B12">
        <w:rPr>
          <w:vertAlign w:val="superscript"/>
        </w:rPr>
        <w:t>+</w:t>
      </w:r>
      <w:r w:rsidR="00FE2B12">
        <w:t xml:space="preserve"> CD16</w:t>
      </w:r>
      <w:r w:rsidR="00FE2B12">
        <w:rPr>
          <w:vertAlign w:val="superscript"/>
        </w:rPr>
        <w:t>+</w:t>
      </w:r>
      <w:r w:rsidR="00FE2B12">
        <w:t xml:space="preserve"> monocyte sub-community 1 (shown previously for acute phase samples in Fig S2) is also visible (asterisk and arrow).</w:t>
      </w:r>
    </w:p>
    <w:sectPr w:rsidR="006F63F7" w:rsidRPr="00FE2B12" w:rsidSect="00701E62">
      <w:headerReference w:type="default" r:id="rId26"/>
      <w:footnotePr>
        <w:numFmt w:val="lowerLetter"/>
        <w:numRestart w:val="eachSect"/>
      </w:footnotePr>
      <w:type w:val="continuous"/>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Kasarskis, Andrew" w:date="2017-03-31T10:33:00Z" w:initials="KA">
    <w:p w14:paraId="702DA20E" w14:textId="77777777" w:rsidR="002C5EA4" w:rsidRDefault="002C5EA4">
      <w:pPr>
        <w:pStyle w:val="CommentText"/>
      </w:pPr>
      <w:r>
        <w:rPr>
          <w:rStyle w:val="CommentReference"/>
        </w:rPr>
        <w:annotationRef/>
      </w:r>
      <w:r>
        <w:t>Get rid of the cluster lables in 3B.  No one can read them anyway.  3C seems more useful.</w:t>
      </w:r>
    </w:p>
  </w:comment>
  <w:comment w:id="3" w:author="Adeeb Rahman" w:date="2017-04-06T20:23:00Z" w:initials="AR">
    <w:p w14:paraId="182E79E6" w14:textId="77777777" w:rsidR="002C5EA4" w:rsidRDefault="002C5EA4">
      <w:pPr>
        <w:pStyle w:val="CommentText"/>
      </w:pPr>
      <w:r>
        <w:rPr>
          <w:rStyle w:val="CommentReference"/>
        </w:rPr>
        <w:annotationRef/>
      </w:r>
      <w:r>
        <w:t>We'd discussed the possiblity that one of the CD14+CD16+ monocyte subsets could represent potential CD14+-NK cell doublets.</w:t>
      </w:r>
    </w:p>
  </w:comment>
  <w:comment w:id="4" w:author="Adeeb Rahman" w:date="2017-04-06T20:23:00Z" w:initials="AR">
    <w:p w14:paraId="6BBEA4C1" w14:textId="77777777" w:rsidR="002C5EA4" w:rsidRDefault="002C5EA4">
      <w:pPr>
        <w:pStyle w:val="CommentText"/>
      </w:pPr>
      <w:r>
        <w:rPr>
          <w:rStyle w:val="CommentReference"/>
        </w:rPr>
        <w:annotationRef/>
      </w:r>
      <w:r>
        <w:t>Was this the suspect cluster?</w:t>
      </w:r>
    </w:p>
  </w:comment>
  <w:comment w:id="5" w:author="Theodore Pak" w:date="2017-04-07T19:55:00Z" w:initials="TP">
    <w:p w14:paraId="67CC9944" w14:textId="5F3FF9B1" w:rsidR="002C5EA4" w:rsidRDefault="002C5EA4">
      <w:pPr>
        <w:pStyle w:val="CommentText"/>
      </w:pPr>
      <w:r>
        <w:rPr>
          <w:rStyle w:val="CommentReference"/>
        </w:rPr>
        <w:annotationRef/>
      </w:r>
      <w:r>
        <w:t>Yes, it was.</w:t>
      </w:r>
    </w:p>
  </w:comment>
  <w:comment w:id="6" w:author="Kasarskis, Andrew" w:date="2017-03-31T10:54:00Z" w:initials="KA">
    <w:p w14:paraId="03B2BE22" w14:textId="77777777" w:rsidR="002C5EA4" w:rsidRDefault="002C5EA4">
      <w:pPr>
        <w:pStyle w:val="CommentText"/>
      </w:pPr>
      <w:r>
        <w:rPr>
          <w:rStyle w:val="CommentReference"/>
        </w:rPr>
        <w:annotationRef/>
      </w:r>
      <w:r>
        <w:t>A key point to handle in the discussion…</w:t>
      </w:r>
    </w:p>
  </w:comment>
  <w:comment w:id="7" w:author="Kasarskis, Andrew" w:date="2017-03-31T11:28:00Z" w:initials="KA">
    <w:p w14:paraId="35BE540A" w14:textId="77777777" w:rsidR="002C5EA4" w:rsidRDefault="002C5EA4">
      <w:pPr>
        <w:pStyle w:val="CommentText"/>
      </w:pPr>
      <w:r>
        <w:rPr>
          <w:rStyle w:val="CommentReference"/>
        </w:rPr>
        <w:annotationRef/>
      </w:r>
      <w:r>
        <w:t>Should you label these classical and nonclassical in the figures?</w:t>
      </w:r>
    </w:p>
  </w:comment>
  <w:comment w:id="8" w:author="Adeeb Rahman" w:date="2017-04-06T20:23:00Z" w:initials="AR">
    <w:p w14:paraId="14C39BBA" w14:textId="77777777" w:rsidR="002C5EA4" w:rsidRDefault="002C5EA4">
      <w:pPr>
        <w:pStyle w:val="CommentText"/>
      </w:pPr>
      <w:r>
        <w:rPr>
          <w:rStyle w:val="CommentReference"/>
        </w:rPr>
        <w:annotationRef/>
      </w:r>
      <w:r>
        <w:t>One note of caution in presenting the data this way, is that while differential expression of a marker may distinguish two cell subsets, the relative expression of that marker when considered across all subsets may still be relatively low. e.g., I expect that in this case CD123 expression on this monocyte subcluster may still be lower than on pDCs or basphils, and CD141 expression is lower than on CD141 DCs. I'm not sure, but simply stating that a cell type is "high" or "+" for a certain marker that is unusual could potentially raise flags with a reviewer unless qualified in this context.</w:t>
      </w:r>
    </w:p>
  </w:comment>
  <w:comment w:id="9" w:author="Kasarskis, Andrew" w:date="2017-03-31T11:56:00Z" w:initials="KA">
    <w:p w14:paraId="55B3B2F9" w14:textId="77777777" w:rsidR="002C5EA4" w:rsidRDefault="002C5EA4">
      <w:pPr>
        <w:pStyle w:val="CommentText"/>
      </w:pPr>
      <w:r>
        <w:rPr>
          <w:rStyle w:val="CommentReference"/>
        </w:rPr>
        <w:annotationRef/>
      </w:r>
      <w:r>
        <w:t>Like all the luminex data, this cries out to shelter in the supplemental someplace…</w:t>
      </w:r>
    </w:p>
  </w:comment>
  <w:comment w:id="10" w:author="Kasarskis, Andrew" w:date="2017-03-31T12:16:00Z" w:initials="KA">
    <w:p w14:paraId="0D605D05" w14:textId="77777777" w:rsidR="002C5EA4" w:rsidRDefault="002C5EA4">
      <w:pPr>
        <w:pStyle w:val="CommentText"/>
      </w:pPr>
      <w:r>
        <w:rPr>
          <w:rStyle w:val="CommentReference"/>
        </w:rPr>
        <w:annotationRef/>
      </w:r>
      <w:r>
        <w:t>Should discuss the rationale for the top 1000 genes</w:t>
      </w:r>
    </w:p>
  </w:comment>
  <w:comment w:id="11" w:author="Theodore Pak" w:date="2017-04-09T16:48:00Z" w:initials="TP">
    <w:p w14:paraId="0DA1055F" w14:textId="66098C7E" w:rsidR="002C5EA4" w:rsidRDefault="002C5EA4">
      <w:pPr>
        <w:pStyle w:val="CommentText"/>
      </w:pPr>
      <w:r>
        <w:rPr>
          <w:rStyle w:val="CommentReference"/>
        </w:rPr>
        <w:annotationRef/>
      </w:r>
      <w:r>
        <w:t>Added to Methods</w:t>
      </w:r>
    </w:p>
  </w:comment>
  <w:comment w:id="12" w:author="Kasarskis, Andrew" w:date="2017-03-31T12:24:00Z" w:initials="KA">
    <w:p w14:paraId="2E5898E9" w14:textId="77777777" w:rsidR="002C5EA4" w:rsidRDefault="002C5EA4">
      <w:pPr>
        <w:pStyle w:val="CommentText"/>
      </w:pPr>
      <w:r>
        <w:rPr>
          <w:rStyle w:val="CommentReference"/>
        </w:rPr>
        <w:annotationRef/>
      </w:r>
      <w:r>
        <w:t>This could be the most interesting and actionable finding in your paper, I think.  Need to rule out non-biological reasons for this and seek to understand this gene.</w:t>
      </w:r>
    </w:p>
  </w:comment>
  <w:comment w:id="13" w:author="Kasarskis, Andrew" w:date="2017-03-31T12:26:00Z" w:initials="KA">
    <w:p w14:paraId="46CBED8C" w14:textId="77777777" w:rsidR="002C5EA4" w:rsidRDefault="002C5EA4">
      <w:pPr>
        <w:pStyle w:val="CommentText"/>
      </w:pPr>
      <w:r>
        <w:rPr>
          <w:rStyle w:val="CommentReference"/>
        </w:rPr>
        <w:annotationRef/>
      </w:r>
      <w:r>
        <w:t>I need to make sure I understand what you are doing here.</w:t>
      </w:r>
    </w:p>
  </w:comment>
  <w:comment w:id="14" w:author="Kasarskis, Andrew" w:date="2017-03-31T14:37:00Z" w:initials="KA">
    <w:p w14:paraId="532E968B" w14:textId="77777777" w:rsidR="002C5EA4" w:rsidRDefault="002C5EA4">
      <w:pPr>
        <w:pStyle w:val="CommentText"/>
      </w:pPr>
      <w:r>
        <w:rPr>
          <w:rStyle w:val="CommentReference"/>
        </w:rPr>
        <w:annotationRef/>
      </w:r>
      <w:r>
        <w:t>As you said, this would benefit from someone able to frame it in the context of what is an advance in our understanding of immunology and virology, not just “hey, we got this data that’s really rich and can summarize it for you”</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045EE1" w14:textId="77777777" w:rsidR="002C5EA4" w:rsidRDefault="002C5EA4" w:rsidP="001819C3">
      <w:pPr>
        <w:spacing w:line="240" w:lineRule="auto"/>
      </w:pPr>
      <w:r>
        <w:separator/>
      </w:r>
    </w:p>
  </w:endnote>
  <w:endnote w:type="continuationSeparator" w:id="0">
    <w:p w14:paraId="4A73256E" w14:textId="77777777" w:rsidR="002C5EA4" w:rsidRDefault="002C5EA4" w:rsidP="001819C3">
      <w:pPr>
        <w:spacing w:line="240" w:lineRule="auto"/>
      </w:pPr>
      <w:r>
        <w:continuationSeparator/>
      </w:r>
    </w:p>
  </w:endnote>
  <w:endnote w:type="continuationNotice" w:id="1">
    <w:p w14:paraId="61D9D041" w14:textId="77777777" w:rsidR="002C5EA4" w:rsidRDefault="002C5EA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Roboto Slab">
    <w:altName w:val="Times New Roman"/>
    <w:charset w:val="00"/>
    <w:family w:val="auto"/>
    <w:pitch w:val="default"/>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73B81C" w14:textId="77777777" w:rsidR="002C5EA4" w:rsidRDefault="002C5EA4" w:rsidP="001819C3">
      <w:pPr>
        <w:spacing w:line="240" w:lineRule="auto"/>
      </w:pPr>
      <w:r>
        <w:separator/>
      </w:r>
    </w:p>
  </w:footnote>
  <w:footnote w:type="continuationSeparator" w:id="0">
    <w:p w14:paraId="0E8E4CAA" w14:textId="77777777" w:rsidR="002C5EA4" w:rsidRDefault="002C5EA4" w:rsidP="001819C3">
      <w:pPr>
        <w:spacing w:line="240" w:lineRule="auto"/>
      </w:pPr>
      <w:r>
        <w:continuationSeparator/>
      </w:r>
    </w:p>
  </w:footnote>
  <w:footnote w:type="continuationNotice" w:id="1">
    <w:p w14:paraId="5485DCCD" w14:textId="77777777" w:rsidR="002C5EA4" w:rsidRDefault="002C5EA4">
      <w:pPr>
        <w:spacing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3637CE" w14:textId="4E86D505" w:rsidR="002C5EA4" w:rsidRDefault="002C5EA4" w:rsidP="003450BC">
    <w:pPr>
      <w:pStyle w:val="Header"/>
      <w:tabs>
        <w:tab w:val="clear" w:pos="8640"/>
        <w:tab w:val="right" w:pos="9360"/>
      </w:tabs>
    </w:pPr>
    <w:r>
      <w:tab/>
    </w:r>
    <w:r>
      <w:tab/>
      <w:t>Michlmayr et al. page</w:t>
    </w:r>
    <w:r w:rsidRPr="003450BC">
      <w:t xml:space="preserve"> </w:t>
    </w:r>
    <w:r w:rsidRPr="003450BC">
      <w:fldChar w:fldCharType="begin"/>
    </w:r>
    <w:r w:rsidRPr="003450BC">
      <w:instrText xml:space="preserve"> PAGE </w:instrText>
    </w:r>
    <w:r w:rsidRPr="003450BC">
      <w:fldChar w:fldCharType="separate"/>
    </w:r>
    <w:r w:rsidR="00255857">
      <w:rPr>
        <w:noProof/>
      </w:rPr>
      <w:t>5</w:t>
    </w:r>
    <w:r w:rsidRPr="003450BC">
      <w:fldChar w:fldCharType="end"/>
    </w:r>
    <w:r w:rsidRPr="003450BC">
      <w:t xml:space="preserve"> of </w:t>
    </w:r>
    <w:r w:rsidR="00255857">
      <w:fldChar w:fldCharType="begin"/>
    </w:r>
    <w:r w:rsidR="00255857">
      <w:instrText xml:space="preserve"> NUMPAGES </w:instrText>
    </w:r>
    <w:r w:rsidR="00255857">
      <w:fldChar w:fldCharType="separate"/>
    </w:r>
    <w:r w:rsidR="00255857">
      <w:rPr>
        <w:noProof/>
      </w:rPr>
      <w:t>9</w:t>
    </w:r>
    <w:r w:rsidR="00255857">
      <w:rPr>
        <w:noProof/>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63E96"/>
    <w:multiLevelType w:val="hybridMultilevel"/>
    <w:tmpl w:val="3D0ED5FE"/>
    <w:lvl w:ilvl="0" w:tplc="B50C3234">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8340B81"/>
    <w:multiLevelType w:val="multilevel"/>
    <w:tmpl w:val="2E001A4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2FF04BE9"/>
    <w:multiLevelType w:val="hybridMultilevel"/>
    <w:tmpl w:val="F11AF7FE"/>
    <w:lvl w:ilvl="0" w:tplc="87E4B3D2">
      <w:start w:val="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02B61E1"/>
    <w:multiLevelType w:val="hybridMultilevel"/>
    <w:tmpl w:val="DFD80B9E"/>
    <w:lvl w:ilvl="0" w:tplc="96D4B8AA">
      <w:start w:val="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9D95DB0"/>
    <w:multiLevelType w:val="multilevel"/>
    <w:tmpl w:val="F70C2BF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50EA68AC"/>
    <w:multiLevelType w:val="multilevel"/>
    <w:tmpl w:val="C246688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5A4147A1"/>
    <w:multiLevelType w:val="multilevel"/>
    <w:tmpl w:val="7756B35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72504208"/>
    <w:multiLevelType w:val="hybridMultilevel"/>
    <w:tmpl w:val="D5A481C0"/>
    <w:lvl w:ilvl="0" w:tplc="7C6A81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6"/>
  </w:num>
  <w:num w:numId="4">
    <w:abstractNumId w:val="1"/>
  </w:num>
  <w:num w:numId="5">
    <w:abstractNumId w:val="7"/>
  </w:num>
  <w:num w:numId="6">
    <w:abstractNumId w:val="0"/>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trackRevisions/>
  <w:defaultTabStop w:val="720"/>
  <w:characterSpacingControl w:val="doNotCompress"/>
  <w:hdrShapeDefaults>
    <o:shapedefaults v:ext="edit" spidmax="2050"/>
  </w:hdrShapeDefaults>
  <w:footnotePr>
    <w:numFmt w:val="lowerLetter"/>
    <w:numRestart w:val="eachSect"/>
    <w:footnote w:id="-1"/>
    <w:footnote w:id="0"/>
    <w:footnote w:id="1"/>
  </w:footnotePr>
  <w:endnotePr>
    <w:endnote w:id="-1"/>
    <w:endnote w:id="0"/>
    <w:endnote w:id="1"/>
  </w:endnotePr>
  <w:compat>
    <w:compatSetting w:name="compatibilityMode" w:uri="http://schemas.microsoft.com/office/word" w:val="14"/>
  </w:compat>
  <w:rsids>
    <w:rsidRoot w:val="00BC294B"/>
    <w:rsid w:val="0000020D"/>
    <w:rsid w:val="00000323"/>
    <w:rsid w:val="00000A9C"/>
    <w:rsid w:val="00000D08"/>
    <w:rsid w:val="00000D0D"/>
    <w:rsid w:val="00000DBA"/>
    <w:rsid w:val="000010B3"/>
    <w:rsid w:val="000013DE"/>
    <w:rsid w:val="000027C7"/>
    <w:rsid w:val="000029F8"/>
    <w:rsid w:val="00002E7A"/>
    <w:rsid w:val="00002E8F"/>
    <w:rsid w:val="00002EF1"/>
    <w:rsid w:val="00002F2D"/>
    <w:rsid w:val="00003224"/>
    <w:rsid w:val="0000323A"/>
    <w:rsid w:val="00003B0C"/>
    <w:rsid w:val="00004456"/>
    <w:rsid w:val="00004720"/>
    <w:rsid w:val="00004736"/>
    <w:rsid w:val="0000487D"/>
    <w:rsid w:val="000048EF"/>
    <w:rsid w:val="00004CF7"/>
    <w:rsid w:val="00005AA0"/>
    <w:rsid w:val="00005B0F"/>
    <w:rsid w:val="00005D0E"/>
    <w:rsid w:val="00006215"/>
    <w:rsid w:val="00006B0B"/>
    <w:rsid w:val="00006DFF"/>
    <w:rsid w:val="00006EC1"/>
    <w:rsid w:val="00007028"/>
    <w:rsid w:val="000072BE"/>
    <w:rsid w:val="00007472"/>
    <w:rsid w:val="000076C2"/>
    <w:rsid w:val="00007CDB"/>
    <w:rsid w:val="00007DE0"/>
    <w:rsid w:val="00010099"/>
    <w:rsid w:val="00010881"/>
    <w:rsid w:val="00010970"/>
    <w:rsid w:val="00011148"/>
    <w:rsid w:val="00011501"/>
    <w:rsid w:val="00011658"/>
    <w:rsid w:val="00011B67"/>
    <w:rsid w:val="00011E61"/>
    <w:rsid w:val="000122D8"/>
    <w:rsid w:val="00012522"/>
    <w:rsid w:val="00012E12"/>
    <w:rsid w:val="00012E5D"/>
    <w:rsid w:val="000135E6"/>
    <w:rsid w:val="00013CA6"/>
    <w:rsid w:val="00013D05"/>
    <w:rsid w:val="000141CD"/>
    <w:rsid w:val="000146FD"/>
    <w:rsid w:val="00014A5B"/>
    <w:rsid w:val="00014C9C"/>
    <w:rsid w:val="00014DD7"/>
    <w:rsid w:val="00015195"/>
    <w:rsid w:val="000152C2"/>
    <w:rsid w:val="00015A5C"/>
    <w:rsid w:val="00015A5F"/>
    <w:rsid w:val="00015EB9"/>
    <w:rsid w:val="000163E4"/>
    <w:rsid w:val="0001692F"/>
    <w:rsid w:val="00016F6F"/>
    <w:rsid w:val="00017468"/>
    <w:rsid w:val="000176F0"/>
    <w:rsid w:val="0001792D"/>
    <w:rsid w:val="00017A84"/>
    <w:rsid w:val="00017A97"/>
    <w:rsid w:val="00017FA1"/>
    <w:rsid w:val="000200C7"/>
    <w:rsid w:val="000208A8"/>
    <w:rsid w:val="0002091C"/>
    <w:rsid w:val="00020962"/>
    <w:rsid w:val="00020F26"/>
    <w:rsid w:val="0002122F"/>
    <w:rsid w:val="000218FA"/>
    <w:rsid w:val="00021A67"/>
    <w:rsid w:val="00021FD0"/>
    <w:rsid w:val="00021FDE"/>
    <w:rsid w:val="00022455"/>
    <w:rsid w:val="0002283A"/>
    <w:rsid w:val="00022E7C"/>
    <w:rsid w:val="00023412"/>
    <w:rsid w:val="00023611"/>
    <w:rsid w:val="00023D94"/>
    <w:rsid w:val="00023FF3"/>
    <w:rsid w:val="000246BF"/>
    <w:rsid w:val="00024826"/>
    <w:rsid w:val="00024830"/>
    <w:rsid w:val="000248ED"/>
    <w:rsid w:val="00024C2F"/>
    <w:rsid w:val="00025118"/>
    <w:rsid w:val="000252EF"/>
    <w:rsid w:val="00025313"/>
    <w:rsid w:val="000253A4"/>
    <w:rsid w:val="00025DF9"/>
    <w:rsid w:val="00026616"/>
    <w:rsid w:val="00026917"/>
    <w:rsid w:val="00026DCF"/>
    <w:rsid w:val="00026F07"/>
    <w:rsid w:val="000275A8"/>
    <w:rsid w:val="000277E5"/>
    <w:rsid w:val="00027C8D"/>
    <w:rsid w:val="00027CB2"/>
    <w:rsid w:val="00030667"/>
    <w:rsid w:val="000306B4"/>
    <w:rsid w:val="00030C7B"/>
    <w:rsid w:val="00030F19"/>
    <w:rsid w:val="000313C1"/>
    <w:rsid w:val="00031685"/>
    <w:rsid w:val="00031AD3"/>
    <w:rsid w:val="00031BCD"/>
    <w:rsid w:val="00031DCF"/>
    <w:rsid w:val="00031F96"/>
    <w:rsid w:val="00032308"/>
    <w:rsid w:val="00032EC0"/>
    <w:rsid w:val="000330AC"/>
    <w:rsid w:val="0003342D"/>
    <w:rsid w:val="00033DD3"/>
    <w:rsid w:val="00034299"/>
    <w:rsid w:val="00034C41"/>
    <w:rsid w:val="00035536"/>
    <w:rsid w:val="000355FF"/>
    <w:rsid w:val="00035980"/>
    <w:rsid w:val="00035C1B"/>
    <w:rsid w:val="00035F8F"/>
    <w:rsid w:val="000363EB"/>
    <w:rsid w:val="00036530"/>
    <w:rsid w:val="000367E2"/>
    <w:rsid w:val="000369D6"/>
    <w:rsid w:val="00036C35"/>
    <w:rsid w:val="00037096"/>
    <w:rsid w:val="00037782"/>
    <w:rsid w:val="00037870"/>
    <w:rsid w:val="00037EB7"/>
    <w:rsid w:val="00040407"/>
    <w:rsid w:val="00040B71"/>
    <w:rsid w:val="00040BD6"/>
    <w:rsid w:val="00041558"/>
    <w:rsid w:val="000417B2"/>
    <w:rsid w:val="0004193D"/>
    <w:rsid w:val="00041AAF"/>
    <w:rsid w:val="00041B37"/>
    <w:rsid w:val="00041B3E"/>
    <w:rsid w:val="00041DBE"/>
    <w:rsid w:val="000429AB"/>
    <w:rsid w:val="00042C58"/>
    <w:rsid w:val="00042DF4"/>
    <w:rsid w:val="00042EDC"/>
    <w:rsid w:val="00043054"/>
    <w:rsid w:val="000431C8"/>
    <w:rsid w:val="000433E1"/>
    <w:rsid w:val="000439F1"/>
    <w:rsid w:val="000441E2"/>
    <w:rsid w:val="000441E3"/>
    <w:rsid w:val="000443D3"/>
    <w:rsid w:val="0004452E"/>
    <w:rsid w:val="00044CA1"/>
    <w:rsid w:val="000450BA"/>
    <w:rsid w:val="0004527A"/>
    <w:rsid w:val="000453E2"/>
    <w:rsid w:val="00045493"/>
    <w:rsid w:val="0004567C"/>
    <w:rsid w:val="00045741"/>
    <w:rsid w:val="00045866"/>
    <w:rsid w:val="000459A6"/>
    <w:rsid w:val="00045A8D"/>
    <w:rsid w:val="00045C11"/>
    <w:rsid w:val="00045C3B"/>
    <w:rsid w:val="00045F4A"/>
    <w:rsid w:val="0004684B"/>
    <w:rsid w:val="00046894"/>
    <w:rsid w:val="00046C2B"/>
    <w:rsid w:val="00046D2B"/>
    <w:rsid w:val="0004731B"/>
    <w:rsid w:val="00047910"/>
    <w:rsid w:val="00047BF7"/>
    <w:rsid w:val="00047EBE"/>
    <w:rsid w:val="000501A0"/>
    <w:rsid w:val="0005045A"/>
    <w:rsid w:val="00050591"/>
    <w:rsid w:val="00050CDB"/>
    <w:rsid w:val="000510F9"/>
    <w:rsid w:val="000512AE"/>
    <w:rsid w:val="00051472"/>
    <w:rsid w:val="00051803"/>
    <w:rsid w:val="00051842"/>
    <w:rsid w:val="00051A84"/>
    <w:rsid w:val="00051AE3"/>
    <w:rsid w:val="0005279F"/>
    <w:rsid w:val="0005281A"/>
    <w:rsid w:val="00052970"/>
    <w:rsid w:val="0005299C"/>
    <w:rsid w:val="00052B10"/>
    <w:rsid w:val="00052F6B"/>
    <w:rsid w:val="000530BC"/>
    <w:rsid w:val="000535A6"/>
    <w:rsid w:val="0005373F"/>
    <w:rsid w:val="000539D3"/>
    <w:rsid w:val="00054005"/>
    <w:rsid w:val="000540BC"/>
    <w:rsid w:val="000547FE"/>
    <w:rsid w:val="00054CB6"/>
    <w:rsid w:val="000550BD"/>
    <w:rsid w:val="00055300"/>
    <w:rsid w:val="000554C3"/>
    <w:rsid w:val="00055681"/>
    <w:rsid w:val="000557BD"/>
    <w:rsid w:val="00055C5B"/>
    <w:rsid w:val="00055CCD"/>
    <w:rsid w:val="00055DFC"/>
    <w:rsid w:val="00055E1E"/>
    <w:rsid w:val="00055E4C"/>
    <w:rsid w:val="00056040"/>
    <w:rsid w:val="0005637D"/>
    <w:rsid w:val="00056D63"/>
    <w:rsid w:val="00056DAC"/>
    <w:rsid w:val="00056E46"/>
    <w:rsid w:val="00056EFC"/>
    <w:rsid w:val="000572B9"/>
    <w:rsid w:val="000575AA"/>
    <w:rsid w:val="00057B3D"/>
    <w:rsid w:val="00057B9A"/>
    <w:rsid w:val="00057F18"/>
    <w:rsid w:val="0006021B"/>
    <w:rsid w:val="00060986"/>
    <w:rsid w:val="00060C27"/>
    <w:rsid w:val="00060D22"/>
    <w:rsid w:val="000612B0"/>
    <w:rsid w:val="00061755"/>
    <w:rsid w:val="00061C38"/>
    <w:rsid w:val="00061DBD"/>
    <w:rsid w:val="00061E8A"/>
    <w:rsid w:val="00061E9A"/>
    <w:rsid w:val="00061F84"/>
    <w:rsid w:val="00062265"/>
    <w:rsid w:val="000622C5"/>
    <w:rsid w:val="00062740"/>
    <w:rsid w:val="0006274F"/>
    <w:rsid w:val="00062893"/>
    <w:rsid w:val="000629BB"/>
    <w:rsid w:val="00062F25"/>
    <w:rsid w:val="00063ACD"/>
    <w:rsid w:val="00063DA9"/>
    <w:rsid w:val="0006406E"/>
    <w:rsid w:val="00064663"/>
    <w:rsid w:val="00064702"/>
    <w:rsid w:val="00064780"/>
    <w:rsid w:val="00064C13"/>
    <w:rsid w:val="00064F8E"/>
    <w:rsid w:val="00065353"/>
    <w:rsid w:val="000655C7"/>
    <w:rsid w:val="00065BEE"/>
    <w:rsid w:val="00065C19"/>
    <w:rsid w:val="00066290"/>
    <w:rsid w:val="000666D4"/>
    <w:rsid w:val="000666FF"/>
    <w:rsid w:val="00066976"/>
    <w:rsid w:val="0006742D"/>
    <w:rsid w:val="00067698"/>
    <w:rsid w:val="00067AE0"/>
    <w:rsid w:val="00067F27"/>
    <w:rsid w:val="00067F2B"/>
    <w:rsid w:val="00067F3F"/>
    <w:rsid w:val="0007016B"/>
    <w:rsid w:val="00070BE5"/>
    <w:rsid w:val="000710F8"/>
    <w:rsid w:val="00071172"/>
    <w:rsid w:val="000711D0"/>
    <w:rsid w:val="00071272"/>
    <w:rsid w:val="000712C0"/>
    <w:rsid w:val="000715B1"/>
    <w:rsid w:val="00071F2C"/>
    <w:rsid w:val="00072036"/>
    <w:rsid w:val="0007275A"/>
    <w:rsid w:val="00072DDA"/>
    <w:rsid w:val="000731F3"/>
    <w:rsid w:val="0007330B"/>
    <w:rsid w:val="000736DA"/>
    <w:rsid w:val="000739FA"/>
    <w:rsid w:val="00073E86"/>
    <w:rsid w:val="0007421C"/>
    <w:rsid w:val="000744F7"/>
    <w:rsid w:val="0007454A"/>
    <w:rsid w:val="00074615"/>
    <w:rsid w:val="000749F5"/>
    <w:rsid w:val="00074A23"/>
    <w:rsid w:val="00074C80"/>
    <w:rsid w:val="00074D97"/>
    <w:rsid w:val="000750AB"/>
    <w:rsid w:val="0007536B"/>
    <w:rsid w:val="000757E2"/>
    <w:rsid w:val="000759B0"/>
    <w:rsid w:val="00075CEB"/>
    <w:rsid w:val="00075D69"/>
    <w:rsid w:val="00075D8B"/>
    <w:rsid w:val="00075E80"/>
    <w:rsid w:val="00075EE3"/>
    <w:rsid w:val="0007617D"/>
    <w:rsid w:val="000761E4"/>
    <w:rsid w:val="000767CB"/>
    <w:rsid w:val="0007692B"/>
    <w:rsid w:val="00076C34"/>
    <w:rsid w:val="00076C71"/>
    <w:rsid w:val="00076E49"/>
    <w:rsid w:val="00076EDF"/>
    <w:rsid w:val="000772F0"/>
    <w:rsid w:val="00077300"/>
    <w:rsid w:val="000776AD"/>
    <w:rsid w:val="000776B1"/>
    <w:rsid w:val="000777F1"/>
    <w:rsid w:val="00080832"/>
    <w:rsid w:val="000810F4"/>
    <w:rsid w:val="00081404"/>
    <w:rsid w:val="00081718"/>
    <w:rsid w:val="00081E9A"/>
    <w:rsid w:val="000824FF"/>
    <w:rsid w:val="0008309F"/>
    <w:rsid w:val="000830EA"/>
    <w:rsid w:val="0008373B"/>
    <w:rsid w:val="00083BD2"/>
    <w:rsid w:val="00083DCF"/>
    <w:rsid w:val="00083E8C"/>
    <w:rsid w:val="00083F86"/>
    <w:rsid w:val="000840DC"/>
    <w:rsid w:val="00084133"/>
    <w:rsid w:val="00084693"/>
    <w:rsid w:val="00084707"/>
    <w:rsid w:val="00084723"/>
    <w:rsid w:val="00084795"/>
    <w:rsid w:val="0008498A"/>
    <w:rsid w:val="000853F1"/>
    <w:rsid w:val="00085BDE"/>
    <w:rsid w:val="00085DDA"/>
    <w:rsid w:val="00085F4A"/>
    <w:rsid w:val="0008685C"/>
    <w:rsid w:val="000872ED"/>
    <w:rsid w:val="0008760A"/>
    <w:rsid w:val="00087870"/>
    <w:rsid w:val="00087873"/>
    <w:rsid w:val="00087903"/>
    <w:rsid w:val="00087B0E"/>
    <w:rsid w:val="00087D9E"/>
    <w:rsid w:val="00087F5B"/>
    <w:rsid w:val="000900EB"/>
    <w:rsid w:val="00090470"/>
    <w:rsid w:val="00090499"/>
    <w:rsid w:val="000907C5"/>
    <w:rsid w:val="00090DE4"/>
    <w:rsid w:val="000914D5"/>
    <w:rsid w:val="0009155E"/>
    <w:rsid w:val="00091735"/>
    <w:rsid w:val="00091AF8"/>
    <w:rsid w:val="00092296"/>
    <w:rsid w:val="00092768"/>
    <w:rsid w:val="00092E7F"/>
    <w:rsid w:val="000931F9"/>
    <w:rsid w:val="000934E7"/>
    <w:rsid w:val="000935A8"/>
    <w:rsid w:val="00093C63"/>
    <w:rsid w:val="00093C73"/>
    <w:rsid w:val="00094958"/>
    <w:rsid w:val="00094CFC"/>
    <w:rsid w:val="000950B8"/>
    <w:rsid w:val="00095A55"/>
    <w:rsid w:val="00095E88"/>
    <w:rsid w:val="00096168"/>
    <w:rsid w:val="000962F1"/>
    <w:rsid w:val="00096A11"/>
    <w:rsid w:val="00096D52"/>
    <w:rsid w:val="00097051"/>
    <w:rsid w:val="000974B2"/>
    <w:rsid w:val="00097700"/>
    <w:rsid w:val="00097BF7"/>
    <w:rsid w:val="000A03AA"/>
    <w:rsid w:val="000A03E6"/>
    <w:rsid w:val="000A06F7"/>
    <w:rsid w:val="000A071A"/>
    <w:rsid w:val="000A090D"/>
    <w:rsid w:val="000A0E36"/>
    <w:rsid w:val="000A0EB4"/>
    <w:rsid w:val="000A0FDA"/>
    <w:rsid w:val="000A1255"/>
    <w:rsid w:val="000A1338"/>
    <w:rsid w:val="000A1A49"/>
    <w:rsid w:val="000A1F60"/>
    <w:rsid w:val="000A21FF"/>
    <w:rsid w:val="000A2348"/>
    <w:rsid w:val="000A29C8"/>
    <w:rsid w:val="000A2A4C"/>
    <w:rsid w:val="000A2B35"/>
    <w:rsid w:val="000A2C52"/>
    <w:rsid w:val="000A2DDD"/>
    <w:rsid w:val="000A2E08"/>
    <w:rsid w:val="000A2E4B"/>
    <w:rsid w:val="000A3048"/>
    <w:rsid w:val="000A313D"/>
    <w:rsid w:val="000A3223"/>
    <w:rsid w:val="000A338E"/>
    <w:rsid w:val="000A36DD"/>
    <w:rsid w:val="000A3912"/>
    <w:rsid w:val="000A3977"/>
    <w:rsid w:val="000A3BAB"/>
    <w:rsid w:val="000A3C93"/>
    <w:rsid w:val="000A3D18"/>
    <w:rsid w:val="000A3D8B"/>
    <w:rsid w:val="000A3FED"/>
    <w:rsid w:val="000A4017"/>
    <w:rsid w:val="000A404E"/>
    <w:rsid w:val="000A40E7"/>
    <w:rsid w:val="000A425C"/>
    <w:rsid w:val="000A42DD"/>
    <w:rsid w:val="000A56C8"/>
    <w:rsid w:val="000A5A2A"/>
    <w:rsid w:val="000A5B5B"/>
    <w:rsid w:val="000A5F99"/>
    <w:rsid w:val="000A6085"/>
    <w:rsid w:val="000A6265"/>
    <w:rsid w:val="000A69C2"/>
    <w:rsid w:val="000A69F1"/>
    <w:rsid w:val="000A6B5F"/>
    <w:rsid w:val="000A6D50"/>
    <w:rsid w:val="000A6EAF"/>
    <w:rsid w:val="000A7239"/>
    <w:rsid w:val="000A7661"/>
    <w:rsid w:val="000A787D"/>
    <w:rsid w:val="000B03C8"/>
    <w:rsid w:val="000B057D"/>
    <w:rsid w:val="000B05FB"/>
    <w:rsid w:val="000B0D37"/>
    <w:rsid w:val="000B17A1"/>
    <w:rsid w:val="000B1945"/>
    <w:rsid w:val="000B22E5"/>
    <w:rsid w:val="000B2489"/>
    <w:rsid w:val="000B251F"/>
    <w:rsid w:val="000B2B62"/>
    <w:rsid w:val="000B2D59"/>
    <w:rsid w:val="000B2F8B"/>
    <w:rsid w:val="000B304F"/>
    <w:rsid w:val="000B31E3"/>
    <w:rsid w:val="000B3954"/>
    <w:rsid w:val="000B3DDD"/>
    <w:rsid w:val="000B42EB"/>
    <w:rsid w:val="000B4626"/>
    <w:rsid w:val="000B4946"/>
    <w:rsid w:val="000B4D99"/>
    <w:rsid w:val="000B4F36"/>
    <w:rsid w:val="000B4F8F"/>
    <w:rsid w:val="000B50C2"/>
    <w:rsid w:val="000B5265"/>
    <w:rsid w:val="000B600E"/>
    <w:rsid w:val="000B6110"/>
    <w:rsid w:val="000B6620"/>
    <w:rsid w:val="000B68AE"/>
    <w:rsid w:val="000B69A3"/>
    <w:rsid w:val="000B6D5F"/>
    <w:rsid w:val="000B72C4"/>
    <w:rsid w:val="000B78D7"/>
    <w:rsid w:val="000B78F5"/>
    <w:rsid w:val="000B7B4D"/>
    <w:rsid w:val="000B7E0C"/>
    <w:rsid w:val="000B7FFA"/>
    <w:rsid w:val="000C021F"/>
    <w:rsid w:val="000C040C"/>
    <w:rsid w:val="000C0C73"/>
    <w:rsid w:val="000C101F"/>
    <w:rsid w:val="000C1143"/>
    <w:rsid w:val="000C1149"/>
    <w:rsid w:val="000C1319"/>
    <w:rsid w:val="000C13A2"/>
    <w:rsid w:val="000C13A4"/>
    <w:rsid w:val="000C1648"/>
    <w:rsid w:val="000C165E"/>
    <w:rsid w:val="000C1A3F"/>
    <w:rsid w:val="000C1C5C"/>
    <w:rsid w:val="000C205D"/>
    <w:rsid w:val="000C20CA"/>
    <w:rsid w:val="000C2418"/>
    <w:rsid w:val="000C245F"/>
    <w:rsid w:val="000C2517"/>
    <w:rsid w:val="000C252E"/>
    <w:rsid w:val="000C2672"/>
    <w:rsid w:val="000C2C8C"/>
    <w:rsid w:val="000C3030"/>
    <w:rsid w:val="000C3CAC"/>
    <w:rsid w:val="000C3ECB"/>
    <w:rsid w:val="000C4160"/>
    <w:rsid w:val="000C44C2"/>
    <w:rsid w:val="000C451D"/>
    <w:rsid w:val="000C454D"/>
    <w:rsid w:val="000C4A45"/>
    <w:rsid w:val="000C4B6C"/>
    <w:rsid w:val="000C4D8E"/>
    <w:rsid w:val="000C4EA5"/>
    <w:rsid w:val="000C50E3"/>
    <w:rsid w:val="000C5364"/>
    <w:rsid w:val="000C5A30"/>
    <w:rsid w:val="000C5A44"/>
    <w:rsid w:val="000C6030"/>
    <w:rsid w:val="000C60F9"/>
    <w:rsid w:val="000C6191"/>
    <w:rsid w:val="000C63E3"/>
    <w:rsid w:val="000C695C"/>
    <w:rsid w:val="000C698F"/>
    <w:rsid w:val="000C69CC"/>
    <w:rsid w:val="000C7160"/>
    <w:rsid w:val="000C782E"/>
    <w:rsid w:val="000C7A05"/>
    <w:rsid w:val="000C7A4A"/>
    <w:rsid w:val="000C7B2F"/>
    <w:rsid w:val="000C7B47"/>
    <w:rsid w:val="000D01E1"/>
    <w:rsid w:val="000D0D2F"/>
    <w:rsid w:val="000D0E36"/>
    <w:rsid w:val="000D0F1F"/>
    <w:rsid w:val="000D16AF"/>
    <w:rsid w:val="000D19C7"/>
    <w:rsid w:val="000D1CAF"/>
    <w:rsid w:val="000D1DEF"/>
    <w:rsid w:val="000D1E4F"/>
    <w:rsid w:val="000D2056"/>
    <w:rsid w:val="000D24C8"/>
    <w:rsid w:val="000D2600"/>
    <w:rsid w:val="000D2676"/>
    <w:rsid w:val="000D2853"/>
    <w:rsid w:val="000D2BEC"/>
    <w:rsid w:val="000D2C69"/>
    <w:rsid w:val="000D2ED7"/>
    <w:rsid w:val="000D3493"/>
    <w:rsid w:val="000D3989"/>
    <w:rsid w:val="000D3B92"/>
    <w:rsid w:val="000D40F4"/>
    <w:rsid w:val="000D4479"/>
    <w:rsid w:val="000D463C"/>
    <w:rsid w:val="000D4C78"/>
    <w:rsid w:val="000D5037"/>
    <w:rsid w:val="000D58BA"/>
    <w:rsid w:val="000D617A"/>
    <w:rsid w:val="000D61F6"/>
    <w:rsid w:val="000D6743"/>
    <w:rsid w:val="000D6970"/>
    <w:rsid w:val="000D72F1"/>
    <w:rsid w:val="000D7773"/>
    <w:rsid w:val="000D7957"/>
    <w:rsid w:val="000D7CEC"/>
    <w:rsid w:val="000E025A"/>
    <w:rsid w:val="000E026F"/>
    <w:rsid w:val="000E0808"/>
    <w:rsid w:val="000E0E1B"/>
    <w:rsid w:val="000E180C"/>
    <w:rsid w:val="000E1BA9"/>
    <w:rsid w:val="000E1DB1"/>
    <w:rsid w:val="000E20D3"/>
    <w:rsid w:val="000E2C32"/>
    <w:rsid w:val="000E2D6E"/>
    <w:rsid w:val="000E305D"/>
    <w:rsid w:val="000E3905"/>
    <w:rsid w:val="000E3E03"/>
    <w:rsid w:val="000E3E7A"/>
    <w:rsid w:val="000E461F"/>
    <w:rsid w:val="000E46F0"/>
    <w:rsid w:val="000E4AF2"/>
    <w:rsid w:val="000E50BA"/>
    <w:rsid w:val="000E51DA"/>
    <w:rsid w:val="000E531B"/>
    <w:rsid w:val="000E5700"/>
    <w:rsid w:val="000E5C35"/>
    <w:rsid w:val="000E5CA6"/>
    <w:rsid w:val="000E6677"/>
    <w:rsid w:val="000E673C"/>
    <w:rsid w:val="000E6D47"/>
    <w:rsid w:val="000E7212"/>
    <w:rsid w:val="000E7362"/>
    <w:rsid w:val="000E74EA"/>
    <w:rsid w:val="000E783E"/>
    <w:rsid w:val="000E78B5"/>
    <w:rsid w:val="000E7D53"/>
    <w:rsid w:val="000F00D2"/>
    <w:rsid w:val="000F030E"/>
    <w:rsid w:val="000F0378"/>
    <w:rsid w:val="000F03F2"/>
    <w:rsid w:val="000F05A9"/>
    <w:rsid w:val="000F076C"/>
    <w:rsid w:val="000F0BAB"/>
    <w:rsid w:val="000F0BD0"/>
    <w:rsid w:val="000F10A3"/>
    <w:rsid w:val="000F12ED"/>
    <w:rsid w:val="000F1DE1"/>
    <w:rsid w:val="000F1EC3"/>
    <w:rsid w:val="000F1F52"/>
    <w:rsid w:val="000F2170"/>
    <w:rsid w:val="000F2CA0"/>
    <w:rsid w:val="000F333D"/>
    <w:rsid w:val="000F3E46"/>
    <w:rsid w:val="000F40D1"/>
    <w:rsid w:val="000F48A7"/>
    <w:rsid w:val="000F4A7B"/>
    <w:rsid w:val="000F57FB"/>
    <w:rsid w:val="000F58F8"/>
    <w:rsid w:val="000F5B00"/>
    <w:rsid w:val="000F5F21"/>
    <w:rsid w:val="000F5F9B"/>
    <w:rsid w:val="000F66EF"/>
    <w:rsid w:val="000F71DE"/>
    <w:rsid w:val="000F725B"/>
    <w:rsid w:val="000F7860"/>
    <w:rsid w:val="000F7AA1"/>
    <w:rsid w:val="000F7CE4"/>
    <w:rsid w:val="00100109"/>
    <w:rsid w:val="00100ACA"/>
    <w:rsid w:val="00100B95"/>
    <w:rsid w:val="00100C2A"/>
    <w:rsid w:val="0010107A"/>
    <w:rsid w:val="0010143E"/>
    <w:rsid w:val="00101E09"/>
    <w:rsid w:val="001027D8"/>
    <w:rsid w:val="00102AF7"/>
    <w:rsid w:val="00102FB2"/>
    <w:rsid w:val="0010304B"/>
    <w:rsid w:val="0010369D"/>
    <w:rsid w:val="0010434C"/>
    <w:rsid w:val="0010450E"/>
    <w:rsid w:val="00104802"/>
    <w:rsid w:val="00104993"/>
    <w:rsid w:val="001049BE"/>
    <w:rsid w:val="00104EDB"/>
    <w:rsid w:val="00105889"/>
    <w:rsid w:val="00105B92"/>
    <w:rsid w:val="00105E90"/>
    <w:rsid w:val="001061ED"/>
    <w:rsid w:val="001062ED"/>
    <w:rsid w:val="0010691A"/>
    <w:rsid w:val="00106DDE"/>
    <w:rsid w:val="00106F63"/>
    <w:rsid w:val="00107691"/>
    <w:rsid w:val="001078CF"/>
    <w:rsid w:val="00107DA1"/>
    <w:rsid w:val="00110104"/>
    <w:rsid w:val="00110936"/>
    <w:rsid w:val="00110AD7"/>
    <w:rsid w:val="00110D86"/>
    <w:rsid w:val="00110F19"/>
    <w:rsid w:val="00110F62"/>
    <w:rsid w:val="0011125A"/>
    <w:rsid w:val="001114C2"/>
    <w:rsid w:val="001119E6"/>
    <w:rsid w:val="00111DB4"/>
    <w:rsid w:val="00112576"/>
    <w:rsid w:val="00112868"/>
    <w:rsid w:val="00112BD7"/>
    <w:rsid w:val="00112C03"/>
    <w:rsid w:val="0011322E"/>
    <w:rsid w:val="001132BF"/>
    <w:rsid w:val="00113552"/>
    <w:rsid w:val="00113F27"/>
    <w:rsid w:val="00113FA3"/>
    <w:rsid w:val="0011415D"/>
    <w:rsid w:val="00114392"/>
    <w:rsid w:val="001144AF"/>
    <w:rsid w:val="001144CD"/>
    <w:rsid w:val="001144D4"/>
    <w:rsid w:val="001145B1"/>
    <w:rsid w:val="00114E00"/>
    <w:rsid w:val="00114E86"/>
    <w:rsid w:val="00114F24"/>
    <w:rsid w:val="00114F68"/>
    <w:rsid w:val="001151D5"/>
    <w:rsid w:val="0011531A"/>
    <w:rsid w:val="00115457"/>
    <w:rsid w:val="001154BB"/>
    <w:rsid w:val="001155B8"/>
    <w:rsid w:val="00115611"/>
    <w:rsid w:val="00115957"/>
    <w:rsid w:val="00115C0B"/>
    <w:rsid w:val="00115D59"/>
    <w:rsid w:val="00116116"/>
    <w:rsid w:val="001166C9"/>
    <w:rsid w:val="00116B17"/>
    <w:rsid w:val="0011750D"/>
    <w:rsid w:val="00117CFB"/>
    <w:rsid w:val="00117EF2"/>
    <w:rsid w:val="001205B0"/>
    <w:rsid w:val="0012072C"/>
    <w:rsid w:val="0012095C"/>
    <w:rsid w:val="00120BAA"/>
    <w:rsid w:val="00120C08"/>
    <w:rsid w:val="00120C80"/>
    <w:rsid w:val="00120FA0"/>
    <w:rsid w:val="00121340"/>
    <w:rsid w:val="001217D8"/>
    <w:rsid w:val="00121B62"/>
    <w:rsid w:val="00121B7B"/>
    <w:rsid w:val="00122620"/>
    <w:rsid w:val="001228BD"/>
    <w:rsid w:val="00122968"/>
    <w:rsid w:val="00122B5D"/>
    <w:rsid w:val="00122C6B"/>
    <w:rsid w:val="00122D2D"/>
    <w:rsid w:val="00122DAC"/>
    <w:rsid w:val="001234ED"/>
    <w:rsid w:val="00123635"/>
    <w:rsid w:val="00123A77"/>
    <w:rsid w:val="0012401D"/>
    <w:rsid w:val="00124073"/>
    <w:rsid w:val="00124E5D"/>
    <w:rsid w:val="00125339"/>
    <w:rsid w:val="00125524"/>
    <w:rsid w:val="00126131"/>
    <w:rsid w:val="00126913"/>
    <w:rsid w:val="00126915"/>
    <w:rsid w:val="001271F2"/>
    <w:rsid w:val="00127544"/>
    <w:rsid w:val="00127713"/>
    <w:rsid w:val="001304CC"/>
    <w:rsid w:val="0013094D"/>
    <w:rsid w:val="001309A9"/>
    <w:rsid w:val="0013112A"/>
    <w:rsid w:val="00132095"/>
    <w:rsid w:val="00132191"/>
    <w:rsid w:val="0013266B"/>
    <w:rsid w:val="00132D59"/>
    <w:rsid w:val="00132F3E"/>
    <w:rsid w:val="00133AC6"/>
    <w:rsid w:val="001341F2"/>
    <w:rsid w:val="001343C5"/>
    <w:rsid w:val="001343CE"/>
    <w:rsid w:val="0013467A"/>
    <w:rsid w:val="001347F5"/>
    <w:rsid w:val="00134B08"/>
    <w:rsid w:val="00134EE1"/>
    <w:rsid w:val="00135365"/>
    <w:rsid w:val="00135482"/>
    <w:rsid w:val="001354D9"/>
    <w:rsid w:val="0013594C"/>
    <w:rsid w:val="001359A3"/>
    <w:rsid w:val="00135B7F"/>
    <w:rsid w:val="00135FE9"/>
    <w:rsid w:val="001362D9"/>
    <w:rsid w:val="001364EA"/>
    <w:rsid w:val="00136AF8"/>
    <w:rsid w:val="00136CBE"/>
    <w:rsid w:val="00137095"/>
    <w:rsid w:val="001378AF"/>
    <w:rsid w:val="00137A79"/>
    <w:rsid w:val="00137C47"/>
    <w:rsid w:val="00137DFE"/>
    <w:rsid w:val="00140328"/>
    <w:rsid w:val="0014043E"/>
    <w:rsid w:val="00140FAF"/>
    <w:rsid w:val="00141890"/>
    <w:rsid w:val="00141A80"/>
    <w:rsid w:val="0014221C"/>
    <w:rsid w:val="0014230B"/>
    <w:rsid w:val="00142834"/>
    <w:rsid w:val="00142CEB"/>
    <w:rsid w:val="00142F49"/>
    <w:rsid w:val="00143080"/>
    <w:rsid w:val="0014326F"/>
    <w:rsid w:val="00143325"/>
    <w:rsid w:val="00143442"/>
    <w:rsid w:val="00143660"/>
    <w:rsid w:val="001436EF"/>
    <w:rsid w:val="00143A85"/>
    <w:rsid w:val="00144A36"/>
    <w:rsid w:val="00144C9F"/>
    <w:rsid w:val="00144EC4"/>
    <w:rsid w:val="00145B83"/>
    <w:rsid w:val="00145CAD"/>
    <w:rsid w:val="00145E14"/>
    <w:rsid w:val="001468C2"/>
    <w:rsid w:val="00146DF1"/>
    <w:rsid w:val="001472C1"/>
    <w:rsid w:val="001475FB"/>
    <w:rsid w:val="001476A2"/>
    <w:rsid w:val="001476D3"/>
    <w:rsid w:val="00147982"/>
    <w:rsid w:val="00147BBD"/>
    <w:rsid w:val="00150004"/>
    <w:rsid w:val="0015057E"/>
    <w:rsid w:val="001505AF"/>
    <w:rsid w:val="00151D02"/>
    <w:rsid w:val="0015237F"/>
    <w:rsid w:val="00152407"/>
    <w:rsid w:val="001524F1"/>
    <w:rsid w:val="001525D9"/>
    <w:rsid w:val="00152A30"/>
    <w:rsid w:val="00152AD4"/>
    <w:rsid w:val="00152F7B"/>
    <w:rsid w:val="00152F95"/>
    <w:rsid w:val="0015312C"/>
    <w:rsid w:val="00153563"/>
    <w:rsid w:val="00153977"/>
    <w:rsid w:val="00153D6D"/>
    <w:rsid w:val="0015449A"/>
    <w:rsid w:val="00154756"/>
    <w:rsid w:val="00154AEF"/>
    <w:rsid w:val="00154BAF"/>
    <w:rsid w:val="00155476"/>
    <w:rsid w:val="00155C85"/>
    <w:rsid w:val="00155CC4"/>
    <w:rsid w:val="00156440"/>
    <w:rsid w:val="001564B8"/>
    <w:rsid w:val="00156B41"/>
    <w:rsid w:val="00156E3D"/>
    <w:rsid w:val="00156F42"/>
    <w:rsid w:val="00157374"/>
    <w:rsid w:val="00157E4D"/>
    <w:rsid w:val="001602F7"/>
    <w:rsid w:val="001603D8"/>
    <w:rsid w:val="00160519"/>
    <w:rsid w:val="00160ADD"/>
    <w:rsid w:val="00160B82"/>
    <w:rsid w:val="00160C29"/>
    <w:rsid w:val="00160C7F"/>
    <w:rsid w:val="00160CD7"/>
    <w:rsid w:val="001612A8"/>
    <w:rsid w:val="0016139F"/>
    <w:rsid w:val="0016143E"/>
    <w:rsid w:val="00161C18"/>
    <w:rsid w:val="00161E58"/>
    <w:rsid w:val="00162BDB"/>
    <w:rsid w:val="0016314F"/>
    <w:rsid w:val="001632A5"/>
    <w:rsid w:val="00163596"/>
    <w:rsid w:val="00163731"/>
    <w:rsid w:val="001638FA"/>
    <w:rsid w:val="001639C5"/>
    <w:rsid w:val="00163ABA"/>
    <w:rsid w:val="00163F8A"/>
    <w:rsid w:val="00164122"/>
    <w:rsid w:val="001645D8"/>
    <w:rsid w:val="0016479D"/>
    <w:rsid w:val="00164A1E"/>
    <w:rsid w:val="00164B21"/>
    <w:rsid w:val="00164BE8"/>
    <w:rsid w:val="00164FBB"/>
    <w:rsid w:val="00165186"/>
    <w:rsid w:val="00165494"/>
    <w:rsid w:val="00165536"/>
    <w:rsid w:val="001658A2"/>
    <w:rsid w:val="0016593D"/>
    <w:rsid w:val="00165A77"/>
    <w:rsid w:val="00165AC1"/>
    <w:rsid w:val="00166047"/>
    <w:rsid w:val="001660C4"/>
    <w:rsid w:val="0016621D"/>
    <w:rsid w:val="001662A4"/>
    <w:rsid w:val="00166498"/>
    <w:rsid w:val="0016668E"/>
    <w:rsid w:val="001669F6"/>
    <w:rsid w:val="00167215"/>
    <w:rsid w:val="00167F28"/>
    <w:rsid w:val="00170135"/>
    <w:rsid w:val="0017023F"/>
    <w:rsid w:val="00170569"/>
    <w:rsid w:val="00170B68"/>
    <w:rsid w:val="00170C73"/>
    <w:rsid w:val="001712C4"/>
    <w:rsid w:val="001712CB"/>
    <w:rsid w:val="00171937"/>
    <w:rsid w:val="00171B04"/>
    <w:rsid w:val="00171CED"/>
    <w:rsid w:val="00172279"/>
    <w:rsid w:val="001723E3"/>
    <w:rsid w:val="001726B0"/>
    <w:rsid w:val="00172A8E"/>
    <w:rsid w:val="00172CE0"/>
    <w:rsid w:val="00172CED"/>
    <w:rsid w:val="00172EE1"/>
    <w:rsid w:val="00172FFE"/>
    <w:rsid w:val="001734F4"/>
    <w:rsid w:val="0017397A"/>
    <w:rsid w:val="00173DA5"/>
    <w:rsid w:val="0017405D"/>
    <w:rsid w:val="001741A3"/>
    <w:rsid w:val="0017421B"/>
    <w:rsid w:val="00174940"/>
    <w:rsid w:val="00174BAE"/>
    <w:rsid w:val="00175682"/>
    <w:rsid w:val="00175C90"/>
    <w:rsid w:val="001761AD"/>
    <w:rsid w:val="00176337"/>
    <w:rsid w:val="001766F8"/>
    <w:rsid w:val="00176C60"/>
    <w:rsid w:val="00176CE8"/>
    <w:rsid w:val="00176DBF"/>
    <w:rsid w:val="00177180"/>
    <w:rsid w:val="001776F3"/>
    <w:rsid w:val="00177849"/>
    <w:rsid w:val="00177B0C"/>
    <w:rsid w:val="00177C1E"/>
    <w:rsid w:val="0018019E"/>
    <w:rsid w:val="001804E8"/>
    <w:rsid w:val="0018065A"/>
    <w:rsid w:val="00180C14"/>
    <w:rsid w:val="00180D1A"/>
    <w:rsid w:val="00180D7F"/>
    <w:rsid w:val="00180E6E"/>
    <w:rsid w:val="00180F1F"/>
    <w:rsid w:val="00181313"/>
    <w:rsid w:val="0018170F"/>
    <w:rsid w:val="001819C3"/>
    <w:rsid w:val="00181DC9"/>
    <w:rsid w:val="00181ED4"/>
    <w:rsid w:val="0018208E"/>
    <w:rsid w:val="0018214D"/>
    <w:rsid w:val="0018264F"/>
    <w:rsid w:val="0018277E"/>
    <w:rsid w:val="00182796"/>
    <w:rsid w:val="00182879"/>
    <w:rsid w:val="00182B26"/>
    <w:rsid w:val="001836A0"/>
    <w:rsid w:val="00183A7D"/>
    <w:rsid w:val="00183E96"/>
    <w:rsid w:val="00183F15"/>
    <w:rsid w:val="00183F8A"/>
    <w:rsid w:val="00184A45"/>
    <w:rsid w:val="00184AE2"/>
    <w:rsid w:val="00184E03"/>
    <w:rsid w:val="00184FD7"/>
    <w:rsid w:val="00185088"/>
    <w:rsid w:val="0018508F"/>
    <w:rsid w:val="0018625B"/>
    <w:rsid w:val="00186871"/>
    <w:rsid w:val="00186967"/>
    <w:rsid w:val="00187615"/>
    <w:rsid w:val="00187D1A"/>
    <w:rsid w:val="00190026"/>
    <w:rsid w:val="0019069A"/>
    <w:rsid w:val="00190971"/>
    <w:rsid w:val="00190A1A"/>
    <w:rsid w:val="00190B0A"/>
    <w:rsid w:val="00190EE1"/>
    <w:rsid w:val="00191553"/>
    <w:rsid w:val="00191B99"/>
    <w:rsid w:val="00191C33"/>
    <w:rsid w:val="00191D08"/>
    <w:rsid w:val="001922AC"/>
    <w:rsid w:val="00192861"/>
    <w:rsid w:val="001940F6"/>
    <w:rsid w:val="0019455B"/>
    <w:rsid w:val="00194CC3"/>
    <w:rsid w:val="0019501A"/>
    <w:rsid w:val="00195175"/>
    <w:rsid w:val="001952B2"/>
    <w:rsid w:val="0019545E"/>
    <w:rsid w:val="00195571"/>
    <w:rsid w:val="0019568C"/>
    <w:rsid w:val="00195BC2"/>
    <w:rsid w:val="00195E1C"/>
    <w:rsid w:val="00195FBB"/>
    <w:rsid w:val="0019602B"/>
    <w:rsid w:val="00196EFD"/>
    <w:rsid w:val="00197314"/>
    <w:rsid w:val="001975AA"/>
    <w:rsid w:val="001975D0"/>
    <w:rsid w:val="001976EB"/>
    <w:rsid w:val="00197B47"/>
    <w:rsid w:val="00197DB6"/>
    <w:rsid w:val="001A01D3"/>
    <w:rsid w:val="001A03C6"/>
    <w:rsid w:val="001A054A"/>
    <w:rsid w:val="001A0682"/>
    <w:rsid w:val="001A0A4F"/>
    <w:rsid w:val="001A0A5E"/>
    <w:rsid w:val="001A1006"/>
    <w:rsid w:val="001A149F"/>
    <w:rsid w:val="001A162E"/>
    <w:rsid w:val="001A1EDB"/>
    <w:rsid w:val="001A1F69"/>
    <w:rsid w:val="001A215D"/>
    <w:rsid w:val="001A227F"/>
    <w:rsid w:val="001A2316"/>
    <w:rsid w:val="001A2804"/>
    <w:rsid w:val="001A2E6F"/>
    <w:rsid w:val="001A30C5"/>
    <w:rsid w:val="001A32F3"/>
    <w:rsid w:val="001A3A3C"/>
    <w:rsid w:val="001A45AA"/>
    <w:rsid w:val="001A47CF"/>
    <w:rsid w:val="001A4D77"/>
    <w:rsid w:val="001A50D5"/>
    <w:rsid w:val="001A560E"/>
    <w:rsid w:val="001A5969"/>
    <w:rsid w:val="001A5D10"/>
    <w:rsid w:val="001A60EF"/>
    <w:rsid w:val="001A67C1"/>
    <w:rsid w:val="001A6CF9"/>
    <w:rsid w:val="001A6E1F"/>
    <w:rsid w:val="001A718D"/>
    <w:rsid w:val="001A71FD"/>
    <w:rsid w:val="001A72DF"/>
    <w:rsid w:val="001A72F4"/>
    <w:rsid w:val="001B0132"/>
    <w:rsid w:val="001B0186"/>
    <w:rsid w:val="001B0587"/>
    <w:rsid w:val="001B0AA1"/>
    <w:rsid w:val="001B0B3F"/>
    <w:rsid w:val="001B0F71"/>
    <w:rsid w:val="001B1200"/>
    <w:rsid w:val="001B1B2A"/>
    <w:rsid w:val="001B1E2E"/>
    <w:rsid w:val="001B1E32"/>
    <w:rsid w:val="001B1EEA"/>
    <w:rsid w:val="001B1F42"/>
    <w:rsid w:val="001B220C"/>
    <w:rsid w:val="001B22D4"/>
    <w:rsid w:val="001B2601"/>
    <w:rsid w:val="001B2691"/>
    <w:rsid w:val="001B2D41"/>
    <w:rsid w:val="001B2E62"/>
    <w:rsid w:val="001B3090"/>
    <w:rsid w:val="001B335F"/>
    <w:rsid w:val="001B3428"/>
    <w:rsid w:val="001B345B"/>
    <w:rsid w:val="001B3B5F"/>
    <w:rsid w:val="001B3BB3"/>
    <w:rsid w:val="001B3EF2"/>
    <w:rsid w:val="001B3FCC"/>
    <w:rsid w:val="001B459F"/>
    <w:rsid w:val="001B4A65"/>
    <w:rsid w:val="001B5E4E"/>
    <w:rsid w:val="001B5FC2"/>
    <w:rsid w:val="001B60F4"/>
    <w:rsid w:val="001B6279"/>
    <w:rsid w:val="001B71D4"/>
    <w:rsid w:val="001B732F"/>
    <w:rsid w:val="001C010C"/>
    <w:rsid w:val="001C02AA"/>
    <w:rsid w:val="001C02E2"/>
    <w:rsid w:val="001C0409"/>
    <w:rsid w:val="001C042F"/>
    <w:rsid w:val="001C0B54"/>
    <w:rsid w:val="001C0B81"/>
    <w:rsid w:val="001C1221"/>
    <w:rsid w:val="001C148D"/>
    <w:rsid w:val="001C1738"/>
    <w:rsid w:val="001C23F1"/>
    <w:rsid w:val="001C24DB"/>
    <w:rsid w:val="001C2713"/>
    <w:rsid w:val="001C2FCF"/>
    <w:rsid w:val="001C31A4"/>
    <w:rsid w:val="001C32D4"/>
    <w:rsid w:val="001C35F2"/>
    <w:rsid w:val="001C3A87"/>
    <w:rsid w:val="001C43FA"/>
    <w:rsid w:val="001C49AE"/>
    <w:rsid w:val="001C4AD2"/>
    <w:rsid w:val="001C4BA4"/>
    <w:rsid w:val="001C4E6C"/>
    <w:rsid w:val="001C517B"/>
    <w:rsid w:val="001C5931"/>
    <w:rsid w:val="001C5C95"/>
    <w:rsid w:val="001C61E7"/>
    <w:rsid w:val="001C67AA"/>
    <w:rsid w:val="001C69BC"/>
    <w:rsid w:val="001C6CEF"/>
    <w:rsid w:val="001C6F93"/>
    <w:rsid w:val="001C7527"/>
    <w:rsid w:val="001C7735"/>
    <w:rsid w:val="001C78FC"/>
    <w:rsid w:val="001C7D74"/>
    <w:rsid w:val="001C7D82"/>
    <w:rsid w:val="001D0171"/>
    <w:rsid w:val="001D0277"/>
    <w:rsid w:val="001D0A0B"/>
    <w:rsid w:val="001D0A63"/>
    <w:rsid w:val="001D0AF1"/>
    <w:rsid w:val="001D0D88"/>
    <w:rsid w:val="001D0E29"/>
    <w:rsid w:val="001D1528"/>
    <w:rsid w:val="001D15AB"/>
    <w:rsid w:val="001D1F0B"/>
    <w:rsid w:val="001D2496"/>
    <w:rsid w:val="001D276F"/>
    <w:rsid w:val="001D2966"/>
    <w:rsid w:val="001D32A7"/>
    <w:rsid w:val="001D334C"/>
    <w:rsid w:val="001D354C"/>
    <w:rsid w:val="001D39EA"/>
    <w:rsid w:val="001D3A37"/>
    <w:rsid w:val="001D4055"/>
    <w:rsid w:val="001D40E5"/>
    <w:rsid w:val="001D4AB9"/>
    <w:rsid w:val="001D4B02"/>
    <w:rsid w:val="001D4EE8"/>
    <w:rsid w:val="001D54BA"/>
    <w:rsid w:val="001D5D27"/>
    <w:rsid w:val="001D6080"/>
    <w:rsid w:val="001D619A"/>
    <w:rsid w:val="001D641D"/>
    <w:rsid w:val="001D6527"/>
    <w:rsid w:val="001D65D1"/>
    <w:rsid w:val="001D6F37"/>
    <w:rsid w:val="001D6F71"/>
    <w:rsid w:val="001D6FD6"/>
    <w:rsid w:val="001D7636"/>
    <w:rsid w:val="001D7AD6"/>
    <w:rsid w:val="001D7FAD"/>
    <w:rsid w:val="001E0039"/>
    <w:rsid w:val="001E0943"/>
    <w:rsid w:val="001E0DC4"/>
    <w:rsid w:val="001E0DFE"/>
    <w:rsid w:val="001E1325"/>
    <w:rsid w:val="001E16A3"/>
    <w:rsid w:val="001E1816"/>
    <w:rsid w:val="001E1E0B"/>
    <w:rsid w:val="001E1F94"/>
    <w:rsid w:val="001E218D"/>
    <w:rsid w:val="001E21ED"/>
    <w:rsid w:val="001E24CE"/>
    <w:rsid w:val="001E285F"/>
    <w:rsid w:val="001E297A"/>
    <w:rsid w:val="001E2A00"/>
    <w:rsid w:val="001E3351"/>
    <w:rsid w:val="001E3819"/>
    <w:rsid w:val="001E3A5B"/>
    <w:rsid w:val="001E3C9B"/>
    <w:rsid w:val="001E415D"/>
    <w:rsid w:val="001E4380"/>
    <w:rsid w:val="001E47CE"/>
    <w:rsid w:val="001E4AC7"/>
    <w:rsid w:val="001E4AF8"/>
    <w:rsid w:val="001E5418"/>
    <w:rsid w:val="001E56B7"/>
    <w:rsid w:val="001E596C"/>
    <w:rsid w:val="001E5CA9"/>
    <w:rsid w:val="001E5EC3"/>
    <w:rsid w:val="001E5F08"/>
    <w:rsid w:val="001E6959"/>
    <w:rsid w:val="001E6ACA"/>
    <w:rsid w:val="001E6D6F"/>
    <w:rsid w:val="001E777C"/>
    <w:rsid w:val="001E7924"/>
    <w:rsid w:val="001E7CBF"/>
    <w:rsid w:val="001E7F89"/>
    <w:rsid w:val="001F03C7"/>
    <w:rsid w:val="001F06C6"/>
    <w:rsid w:val="001F085D"/>
    <w:rsid w:val="001F0AF7"/>
    <w:rsid w:val="001F126F"/>
    <w:rsid w:val="001F12BB"/>
    <w:rsid w:val="001F1511"/>
    <w:rsid w:val="001F1AFC"/>
    <w:rsid w:val="001F1D88"/>
    <w:rsid w:val="001F237C"/>
    <w:rsid w:val="001F23AA"/>
    <w:rsid w:val="001F2EC8"/>
    <w:rsid w:val="001F30CA"/>
    <w:rsid w:val="001F3117"/>
    <w:rsid w:val="001F39CB"/>
    <w:rsid w:val="001F3C01"/>
    <w:rsid w:val="001F40E4"/>
    <w:rsid w:val="001F4648"/>
    <w:rsid w:val="001F47C6"/>
    <w:rsid w:val="001F4988"/>
    <w:rsid w:val="001F4C5D"/>
    <w:rsid w:val="001F4DB7"/>
    <w:rsid w:val="001F549B"/>
    <w:rsid w:val="001F58A1"/>
    <w:rsid w:val="001F5F6E"/>
    <w:rsid w:val="001F6373"/>
    <w:rsid w:val="001F63D2"/>
    <w:rsid w:val="001F655D"/>
    <w:rsid w:val="001F65E1"/>
    <w:rsid w:val="001F6823"/>
    <w:rsid w:val="001F6C4A"/>
    <w:rsid w:val="001F6D38"/>
    <w:rsid w:val="001F786D"/>
    <w:rsid w:val="001F7C07"/>
    <w:rsid w:val="001F7F9A"/>
    <w:rsid w:val="00200E31"/>
    <w:rsid w:val="0020107D"/>
    <w:rsid w:val="00201BA0"/>
    <w:rsid w:val="00201E25"/>
    <w:rsid w:val="00201E5E"/>
    <w:rsid w:val="00202150"/>
    <w:rsid w:val="0020316A"/>
    <w:rsid w:val="00203784"/>
    <w:rsid w:val="00204185"/>
    <w:rsid w:val="0020451B"/>
    <w:rsid w:val="00204553"/>
    <w:rsid w:val="002048A8"/>
    <w:rsid w:val="002049D3"/>
    <w:rsid w:val="00204DE5"/>
    <w:rsid w:val="0020520B"/>
    <w:rsid w:val="002054A3"/>
    <w:rsid w:val="002054F2"/>
    <w:rsid w:val="00205579"/>
    <w:rsid w:val="002058ED"/>
    <w:rsid w:val="002060A7"/>
    <w:rsid w:val="002060B4"/>
    <w:rsid w:val="00206244"/>
    <w:rsid w:val="002066D6"/>
    <w:rsid w:val="00206954"/>
    <w:rsid w:val="00207003"/>
    <w:rsid w:val="002073FD"/>
    <w:rsid w:val="00207BBA"/>
    <w:rsid w:val="00207C52"/>
    <w:rsid w:val="00207EB0"/>
    <w:rsid w:val="00210039"/>
    <w:rsid w:val="0021042B"/>
    <w:rsid w:val="00210684"/>
    <w:rsid w:val="002107F3"/>
    <w:rsid w:val="00210B8A"/>
    <w:rsid w:val="00210EEF"/>
    <w:rsid w:val="0021123E"/>
    <w:rsid w:val="002113F0"/>
    <w:rsid w:val="002114EB"/>
    <w:rsid w:val="002116A1"/>
    <w:rsid w:val="002117E3"/>
    <w:rsid w:val="00211EA6"/>
    <w:rsid w:val="0021237C"/>
    <w:rsid w:val="002123F8"/>
    <w:rsid w:val="00212855"/>
    <w:rsid w:val="0021286A"/>
    <w:rsid w:val="00212F69"/>
    <w:rsid w:val="00213633"/>
    <w:rsid w:val="00213A5A"/>
    <w:rsid w:val="00214669"/>
    <w:rsid w:val="00214B22"/>
    <w:rsid w:val="0021539C"/>
    <w:rsid w:val="00215A1C"/>
    <w:rsid w:val="00216524"/>
    <w:rsid w:val="00216561"/>
    <w:rsid w:val="0021658F"/>
    <w:rsid w:val="00216593"/>
    <w:rsid w:val="00216718"/>
    <w:rsid w:val="00216770"/>
    <w:rsid w:val="0021706A"/>
    <w:rsid w:val="00217075"/>
    <w:rsid w:val="002170BD"/>
    <w:rsid w:val="002175F0"/>
    <w:rsid w:val="00217BD6"/>
    <w:rsid w:val="00217C4A"/>
    <w:rsid w:val="0022055C"/>
    <w:rsid w:val="00220844"/>
    <w:rsid w:val="002208F0"/>
    <w:rsid w:val="00221051"/>
    <w:rsid w:val="00221867"/>
    <w:rsid w:val="002219EF"/>
    <w:rsid w:val="00221AFA"/>
    <w:rsid w:val="00221B60"/>
    <w:rsid w:val="002221F1"/>
    <w:rsid w:val="00222359"/>
    <w:rsid w:val="00222901"/>
    <w:rsid w:val="0022309B"/>
    <w:rsid w:val="00223771"/>
    <w:rsid w:val="00223898"/>
    <w:rsid w:val="002238E6"/>
    <w:rsid w:val="00223C2A"/>
    <w:rsid w:val="00223D00"/>
    <w:rsid w:val="00223E80"/>
    <w:rsid w:val="00224769"/>
    <w:rsid w:val="00224774"/>
    <w:rsid w:val="002247EE"/>
    <w:rsid w:val="00224900"/>
    <w:rsid w:val="00224BAB"/>
    <w:rsid w:val="0022507B"/>
    <w:rsid w:val="00225253"/>
    <w:rsid w:val="00225717"/>
    <w:rsid w:val="00225A15"/>
    <w:rsid w:val="00225B94"/>
    <w:rsid w:val="00225C58"/>
    <w:rsid w:val="002261DC"/>
    <w:rsid w:val="0022632A"/>
    <w:rsid w:val="00226C3F"/>
    <w:rsid w:val="00226EBB"/>
    <w:rsid w:val="00226ED5"/>
    <w:rsid w:val="002272AE"/>
    <w:rsid w:val="00227783"/>
    <w:rsid w:val="00227DAB"/>
    <w:rsid w:val="00227DE3"/>
    <w:rsid w:val="00227E66"/>
    <w:rsid w:val="00230228"/>
    <w:rsid w:val="0023039D"/>
    <w:rsid w:val="00230451"/>
    <w:rsid w:val="002306F0"/>
    <w:rsid w:val="0023076B"/>
    <w:rsid w:val="00230A0F"/>
    <w:rsid w:val="00230CE9"/>
    <w:rsid w:val="00230E37"/>
    <w:rsid w:val="002314C5"/>
    <w:rsid w:val="0023163A"/>
    <w:rsid w:val="0023181D"/>
    <w:rsid w:val="00231AFA"/>
    <w:rsid w:val="00231CA0"/>
    <w:rsid w:val="00231E23"/>
    <w:rsid w:val="0023205B"/>
    <w:rsid w:val="002332B9"/>
    <w:rsid w:val="00233397"/>
    <w:rsid w:val="0023342D"/>
    <w:rsid w:val="00233914"/>
    <w:rsid w:val="00233931"/>
    <w:rsid w:val="00233AC9"/>
    <w:rsid w:val="00233B5B"/>
    <w:rsid w:val="00234189"/>
    <w:rsid w:val="00234D66"/>
    <w:rsid w:val="00234F6C"/>
    <w:rsid w:val="00234FC2"/>
    <w:rsid w:val="0023562D"/>
    <w:rsid w:val="00235698"/>
    <w:rsid w:val="00235778"/>
    <w:rsid w:val="002358E9"/>
    <w:rsid w:val="00235AEF"/>
    <w:rsid w:val="00236026"/>
    <w:rsid w:val="0023693F"/>
    <w:rsid w:val="00236A8F"/>
    <w:rsid w:val="00236B77"/>
    <w:rsid w:val="002370A8"/>
    <w:rsid w:val="00237978"/>
    <w:rsid w:val="0023798E"/>
    <w:rsid w:val="0023799A"/>
    <w:rsid w:val="00237B47"/>
    <w:rsid w:val="00237D08"/>
    <w:rsid w:val="002400B2"/>
    <w:rsid w:val="002401C6"/>
    <w:rsid w:val="002403EC"/>
    <w:rsid w:val="002404D6"/>
    <w:rsid w:val="002405B7"/>
    <w:rsid w:val="00240839"/>
    <w:rsid w:val="00240EB4"/>
    <w:rsid w:val="00241166"/>
    <w:rsid w:val="002412F5"/>
    <w:rsid w:val="00241B01"/>
    <w:rsid w:val="002420F2"/>
    <w:rsid w:val="00242513"/>
    <w:rsid w:val="0024267C"/>
    <w:rsid w:val="002426EC"/>
    <w:rsid w:val="00242B06"/>
    <w:rsid w:val="002433EA"/>
    <w:rsid w:val="00243643"/>
    <w:rsid w:val="002439CF"/>
    <w:rsid w:val="00243C66"/>
    <w:rsid w:val="00243EB4"/>
    <w:rsid w:val="00243F2A"/>
    <w:rsid w:val="00244157"/>
    <w:rsid w:val="002441A9"/>
    <w:rsid w:val="00244274"/>
    <w:rsid w:val="0024433D"/>
    <w:rsid w:val="002445EE"/>
    <w:rsid w:val="0024460C"/>
    <w:rsid w:val="00244697"/>
    <w:rsid w:val="00245344"/>
    <w:rsid w:val="002456AF"/>
    <w:rsid w:val="0024582F"/>
    <w:rsid w:val="0024589C"/>
    <w:rsid w:val="00245AE5"/>
    <w:rsid w:val="00245D35"/>
    <w:rsid w:val="0024634A"/>
    <w:rsid w:val="0024661E"/>
    <w:rsid w:val="00246B56"/>
    <w:rsid w:val="00246C0B"/>
    <w:rsid w:val="0024721B"/>
    <w:rsid w:val="002472A4"/>
    <w:rsid w:val="002476E0"/>
    <w:rsid w:val="00250329"/>
    <w:rsid w:val="00250E7C"/>
    <w:rsid w:val="00251298"/>
    <w:rsid w:val="00251739"/>
    <w:rsid w:val="00251B5E"/>
    <w:rsid w:val="00251DC1"/>
    <w:rsid w:val="00251EE7"/>
    <w:rsid w:val="002521D2"/>
    <w:rsid w:val="00252353"/>
    <w:rsid w:val="002525D7"/>
    <w:rsid w:val="00252966"/>
    <w:rsid w:val="00252B53"/>
    <w:rsid w:val="00252ED7"/>
    <w:rsid w:val="002537CA"/>
    <w:rsid w:val="002538F7"/>
    <w:rsid w:val="00253C87"/>
    <w:rsid w:val="00253F21"/>
    <w:rsid w:val="002544A6"/>
    <w:rsid w:val="0025453F"/>
    <w:rsid w:val="0025459C"/>
    <w:rsid w:val="00254AC9"/>
    <w:rsid w:val="00254D0C"/>
    <w:rsid w:val="002553C6"/>
    <w:rsid w:val="002557CB"/>
    <w:rsid w:val="00255857"/>
    <w:rsid w:val="00255BEB"/>
    <w:rsid w:val="00255EF3"/>
    <w:rsid w:val="0025635F"/>
    <w:rsid w:val="00256A4F"/>
    <w:rsid w:val="00257079"/>
    <w:rsid w:val="002571FB"/>
    <w:rsid w:val="00257703"/>
    <w:rsid w:val="0026013E"/>
    <w:rsid w:val="00260319"/>
    <w:rsid w:val="00260998"/>
    <w:rsid w:val="00260E75"/>
    <w:rsid w:val="00261362"/>
    <w:rsid w:val="002614A4"/>
    <w:rsid w:val="00261576"/>
    <w:rsid w:val="00261821"/>
    <w:rsid w:val="00261ACE"/>
    <w:rsid w:val="00261B8F"/>
    <w:rsid w:val="00261C40"/>
    <w:rsid w:val="00261C8C"/>
    <w:rsid w:val="00262720"/>
    <w:rsid w:val="00262C78"/>
    <w:rsid w:val="00262F8F"/>
    <w:rsid w:val="00262FE4"/>
    <w:rsid w:val="002632FF"/>
    <w:rsid w:val="002634BD"/>
    <w:rsid w:val="0026364B"/>
    <w:rsid w:val="002638BB"/>
    <w:rsid w:val="00263D69"/>
    <w:rsid w:val="00263DEF"/>
    <w:rsid w:val="00263E5B"/>
    <w:rsid w:val="00264C3C"/>
    <w:rsid w:val="00264E4D"/>
    <w:rsid w:val="002655EE"/>
    <w:rsid w:val="002658A9"/>
    <w:rsid w:val="00265A0C"/>
    <w:rsid w:val="0026670F"/>
    <w:rsid w:val="00267267"/>
    <w:rsid w:val="002673EC"/>
    <w:rsid w:val="0026751F"/>
    <w:rsid w:val="00267E2E"/>
    <w:rsid w:val="00267ED0"/>
    <w:rsid w:val="00267F43"/>
    <w:rsid w:val="00267FEC"/>
    <w:rsid w:val="002700E9"/>
    <w:rsid w:val="00270284"/>
    <w:rsid w:val="002707C2"/>
    <w:rsid w:val="00270943"/>
    <w:rsid w:val="00270E85"/>
    <w:rsid w:val="00270EEF"/>
    <w:rsid w:val="002711A2"/>
    <w:rsid w:val="002718B3"/>
    <w:rsid w:val="00271B45"/>
    <w:rsid w:val="0027204F"/>
    <w:rsid w:val="00272227"/>
    <w:rsid w:val="00272269"/>
    <w:rsid w:val="00272CAC"/>
    <w:rsid w:val="00272DBA"/>
    <w:rsid w:val="00272FA8"/>
    <w:rsid w:val="00272FDA"/>
    <w:rsid w:val="002739EB"/>
    <w:rsid w:val="0027460F"/>
    <w:rsid w:val="00274B44"/>
    <w:rsid w:val="00274C24"/>
    <w:rsid w:val="00274E1D"/>
    <w:rsid w:val="00275212"/>
    <w:rsid w:val="002753F3"/>
    <w:rsid w:val="0027563E"/>
    <w:rsid w:val="00275A42"/>
    <w:rsid w:val="002766D7"/>
    <w:rsid w:val="002767CB"/>
    <w:rsid w:val="002772E5"/>
    <w:rsid w:val="002774CC"/>
    <w:rsid w:val="00277792"/>
    <w:rsid w:val="00277AC5"/>
    <w:rsid w:val="00277DAA"/>
    <w:rsid w:val="00277E4D"/>
    <w:rsid w:val="002800C1"/>
    <w:rsid w:val="0028014A"/>
    <w:rsid w:val="002801A3"/>
    <w:rsid w:val="002803F1"/>
    <w:rsid w:val="00280964"/>
    <w:rsid w:val="00280F8D"/>
    <w:rsid w:val="00281450"/>
    <w:rsid w:val="00281955"/>
    <w:rsid w:val="00281B69"/>
    <w:rsid w:val="00281F7D"/>
    <w:rsid w:val="002821A0"/>
    <w:rsid w:val="0028234D"/>
    <w:rsid w:val="0028276D"/>
    <w:rsid w:val="0028283F"/>
    <w:rsid w:val="00282900"/>
    <w:rsid w:val="00282935"/>
    <w:rsid w:val="00282E79"/>
    <w:rsid w:val="002834F8"/>
    <w:rsid w:val="002839A1"/>
    <w:rsid w:val="00283A9E"/>
    <w:rsid w:val="0028412A"/>
    <w:rsid w:val="0028414A"/>
    <w:rsid w:val="002842A0"/>
    <w:rsid w:val="0028451F"/>
    <w:rsid w:val="00284E2A"/>
    <w:rsid w:val="00284EE2"/>
    <w:rsid w:val="00285094"/>
    <w:rsid w:val="002850C4"/>
    <w:rsid w:val="00285404"/>
    <w:rsid w:val="002859E6"/>
    <w:rsid w:val="00285CFD"/>
    <w:rsid w:val="00285DFE"/>
    <w:rsid w:val="00285F5A"/>
    <w:rsid w:val="00285F76"/>
    <w:rsid w:val="0028657E"/>
    <w:rsid w:val="00286758"/>
    <w:rsid w:val="00286DAD"/>
    <w:rsid w:val="002870D6"/>
    <w:rsid w:val="002871DC"/>
    <w:rsid w:val="0028728C"/>
    <w:rsid w:val="00287528"/>
    <w:rsid w:val="002877D7"/>
    <w:rsid w:val="00287FAC"/>
    <w:rsid w:val="00290189"/>
    <w:rsid w:val="0029033D"/>
    <w:rsid w:val="00290A12"/>
    <w:rsid w:val="00290C15"/>
    <w:rsid w:val="00291359"/>
    <w:rsid w:val="002914CD"/>
    <w:rsid w:val="002918DB"/>
    <w:rsid w:val="00291E8D"/>
    <w:rsid w:val="00292091"/>
    <w:rsid w:val="00292458"/>
    <w:rsid w:val="00292669"/>
    <w:rsid w:val="002929AC"/>
    <w:rsid w:val="00293213"/>
    <w:rsid w:val="00293740"/>
    <w:rsid w:val="002937D1"/>
    <w:rsid w:val="00293B94"/>
    <w:rsid w:val="00293DA3"/>
    <w:rsid w:val="00293E16"/>
    <w:rsid w:val="00293FFA"/>
    <w:rsid w:val="00294098"/>
    <w:rsid w:val="0029462F"/>
    <w:rsid w:val="00294A6E"/>
    <w:rsid w:val="00294BE7"/>
    <w:rsid w:val="00294E9F"/>
    <w:rsid w:val="0029535F"/>
    <w:rsid w:val="002953FF"/>
    <w:rsid w:val="002959AC"/>
    <w:rsid w:val="00295C50"/>
    <w:rsid w:val="00296296"/>
    <w:rsid w:val="002962EC"/>
    <w:rsid w:val="00296896"/>
    <w:rsid w:val="00297322"/>
    <w:rsid w:val="00297478"/>
    <w:rsid w:val="002978C4"/>
    <w:rsid w:val="002A03DB"/>
    <w:rsid w:val="002A0724"/>
    <w:rsid w:val="002A0820"/>
    <w:rsid w:val="002A099F"/>
    <w:rsid w:val="002A0B36"/>
    <w:rsid w:val="002A0EBD"/>
    <w:rsid w:val="002A17C6"/>
    <w:rsid w:val="002A22C4"/>
    <w:rsid w:val="002A24C3"/>
    <w:rsid w:val="002A26D6"/>
    <w:rsid w:val="002A2DF1"/>
    <w:rsid w:val="002A3013"/>
    <w:rsid w:val="002A3E23"/>
    <w:rsid w:val="002A3F1C"/>
    <w:rsid w:val="002A4822"/>
    <w:rsid w:val="002A482B"/>
    <w:rsid w:val="002A49EE"/>
    <w:rsid w:val="002A4B7D"/>
    <w:rsid w:val="002A4D4C"/>
    <w:rsid w:val="002A4E88"/>
    <w:rsid w:val="002A584A"/>
    <w:rsid w:val="002A5C37"/>
    <w:rsid w:val="002A6160"/>
    <w:rsid w:val="002A64F8"/>
    <w:rsid w:val="002A65F2"/>
    <w:rsid w:val="002A6992"/>
    <w:rsid w:val="002A731D"/>
    <w:rsid w:val="002A75AB"/>
    <w:rsid w:val="002A7799"/>
    <w:rsid w:val="002A7869"/>
    <w:rsid w:val="002B0656"/>
    <w:rsid w:val="002B078F"/>
    <w:rsid w:val="002B0843"/>
    <w:rsid w:val="002B0B19"/>
    <w:rsid w:val="002B107B"/>
    <w:rsid w:val="002B13D0"/>
    <w:rsid w:val="002B142E"/>
    <w:rsid w:val="002B18EC"/>
    <w:rsid w:val="002B1BEC"/>
    <w:rsid w:val="002B1D9E"/>
    <w:rsid w:val="002B1FEE"/>
    <w:rsid w:val="002B2061"/>
    <w:rsid w:val="002B256D"/>
    <w:rsid w:val="002B293E"/>
    <w:rsid w:val="002B3425"/>
    <w:rsid w:val="002B3DB4"/>
    <w:rsid w:val="002B4220"/>
    <w:rsid w:val="002B43C3"/>
    <w:rsid w:val="002B48B8"/>
    <w:rsid w:val="002B4983"/>
    <w:rsid w:val="002B4A95"/>
    <w:rsid w:val="002B4F6F"/>
    <w:rsid w:val="002B5B36"/>
    <w:rsid w:val="002B5C7B"/>
    <w:rsid w:val="002B5DCA"/>
    <w:rsid w:val="002B6686"/>
    <w:rsid w:val="002B681F"/>
    <w:rsid w:val="002B68DB"/>
    <w:rsid w:val="002B695A"/>
    <w:rsid w:val="002B6EB1"/>
    <w:rsid w:val="002B7319"/>
    <w:rsid w:val="002B7413"/>
    <w:rsid w:val="002B7840"/>
    <w:rsid w:val="002B78B6"/>
    <w:rsid w:val="002B7A66"/>
    <w:rsid w:val="002B7CAE"/>
    <w:rsid w:val="002B7D0F"/>
    <w:rsid w:val="002B7FC1"/>
    <w:rsid w:val="002C0037"/>
    <w:rsid w:val="002C02AC"/>
    <w:rsid w:val="002C07B1"/>
    <w:rsid w:val="002C0842"/>
    <w:rsid w:val="002C09FA"/>
    <w:rsid w:val="002C0A42"/>
    <w:rsid w:val="002C0BFF"/>
    <w:rsid w:val="002C0C05"/>
    <w:rsid w:val="002C0D06"/>
    <w:rsid w:val="002C0D96"/>
    <w:rsid w:val="002C0E03"/>
    <w:rsid w:val="002C12FD"/>
    <w:rsid w:val="002C164F"/>
    <w:rsid w:val="002C1C25"/>
    <w:rsid w:val="002C2010"/>
    <w:rsid w:val="002C2694"/>
    <w:rsid w:val="002C26CC"/>
    <w:rsid w:val="002C2816"/>
    <w:rsid w:val="002C3001"/>
    <w:rsid w:val="002C31B4"/>
    <w:rsid w:val="002C33C4"/>
    <w:rsid w:val="002C34DD"/>
    <w:rsid w:val="002C3705"/>
    <w:rsid w:val="002C3710"/>
    <w:rsid w:val="002C3FE7"/>
    <w:rsid w:val="002C41F1"/>
    <w:rsid w:val="002C48B6"/>
    <w:rsid w:val="002C4C55"/>
    <w:rsid w:val="002C4FEF"/>
    <w:rsid w:val="002C5C52"/>
    <w:rsid w:val="002C5EA4"/>
    <w:rsid w:val="002C5EF3"/>
    <w:rsid w:val="002C66BE"/>
    <w:rsid w:val="002C6754"/>
    <w:rsid w:val="002C6878"/>
    <w:rsid w:val="002C6F62"/>
    <w:rsid w:val="002C7062"/>
    <w:rsid w:val="002C7080"/>
    <w:rsid w:val="002C71D4"/>
    <w:rsid w:val="002C730A"/>
    <w:rsid w:val="002C7397"/>
    <w:rsid w:val="002C7DB8"/>
    <w:rsid w:val="002D0546"/>
    <w:rsid w:val="002D06C9"/>
    <w:rsid w:val="002D0780"/>
    <w:rsid w:val="002D098F"/>
    <w:rsid w:val="002D0AE9"/>
    <w:rsid w:val="002D1203"/>
    <w:rsid w:val="002D158F"/>
    <w:rsid w:val="002D1AA5"/>
    <w:rsid w:val="002D2515"/>
    <w:rsid w:val="002D27B2"/>
    <w:rsid w:val="002D29F0"/>
    <w:rsid w:val="002D3537"/>
    <w:rsid w:val="002D3617"/>
    <w:rsid w:val="002D4141"/>
    <w:rsid w:val="002D4497"/>
    <w:rsid w:val="002D4634"/>
    <w:rsid w:val="002D4753"/>
    <w:rsid w:val="002D5336"/>
    <w:rsid w:val="002D566D"/>
    <w:rsid w:val="002D5D6F"/>
    <w:rsid w:val="002D659B"/>
    <w:rsid w:val="002D6B9C"/>
    <w:rsid w:val="002D7075"/>
    <w:rsid w:val="002D71AB"/>
    <w:rsid w:val="002D77D1"/>
    <w:rsid w:val="002D7D40"/>
    <w:rsid w:val="002E039F"/>
    <w:rsid w:val="002E03AA"/>
    <w:rsid w:val="002E0551"/>
    <w:rsid w:val="002E0ED9"/>
    <w:rsid w:val="002E1492"/>
    <w:rsid w:val="002E1A6D"/>
    <w:rsid w:val="002E1B7B"/>
    <w:rsid w:val="002E2307"/>
    <w:rsid w:val="002E2415"/>
    <w:rsid w:val="002E24FC"/>
    <w:rsid w:val="002E2C8C"/>
    <w:rsid w:val="002E2DEB"/>
    <w:rsid w:val="002E2F02"/>
    <w:rsid w:val="002E3035"/>
    <w:rsid w:val="002E3549"/>
    <w:rsid w:val="002E3748"/>
    <w:rsid w:val="002E3908"/>
    <w:rsid w:val="002E39B4"/>
    <w:rsid w:val="002E3A94"/>
    <w:rsid w:val="002E3C7B"/>
    <w:rsid w:val="002E3E0B"/>
    <w:rsid w:val="002E40BA"/>
    <w:rsid w:val="002E4134"/>
    <w:rsid w:val="002E4361"/>
    <w:rsid w:val="002E4429"/>
    <w:rsid w:val="002E4479"/>
    <w:rsid w:val="002E4BB9"/>
    <w:rsid w:val="002E4E57"/>
    <w:rsid w:val="002E4E59"/>
    <w:rsid w:val="002E52EE"/>
    <w:rsid w:val="002E5BAD"/>
    <w:rsid w:val="002E6259"/>
    <w:rsid w:val="002E67B4"/>
    <w:rsid w:val="002E6BDB"/>
    <w:rsid w:val="002E7066"/>
    <w:rsid w:val="002E733F"/>
    <w:rsid w:val="002E74CD"/>
    <w:rsid w:val="002E77BD"/>
    <w:rsid w:val="002E7898"/>
    <w:rsid w:val="002E794C"/>
    <w:rsid w:val="002E7C3E"/>
    <w:rsid w:val="002F062E"/>
    <w:rsid w:val="002F0A85"/>
    <w:rsid w:val="002F173B"/>
    <w:rsid w:val="002F17F9"/>
    <w:rsid w:val="002F1A6B"/>
    <w:rsid w:val="002F1D82"/>
    <w:rsid w:val="002F1DA9"/>
    <w:rsid w:val="002F1DE0"/>
    <w:rsid w:val="002F1FA4"/>
    <w:rsid w:val="002F203E"/>
    <w:rsid w:val="002F257C"/>
    <w:rsid w:val="002F33A8"/>
    <w:rsid w:val="002F388A"/>
    <w:rsid w:val="002F3A06"/>
    <w:rsid w:val="002F3A16"/>
    <w:rsid w:val="002F3B8C"/>
    <w:rsid w:val="002F3EC6"/>
    <w:rsid w:val="002F425A"/>
    <w:rsid w:val="002F4769"/>
    <w:rsid w:val="002F49B1"/>
    <w:rsid w:val="002F4FC9"/>
    <w:rsid w:val="002F4FCB"/>
    <w:rsid w:val="002F5135"/>
    <w:rsid w:val="002F54FD"/>
    <w:rsid w:val="002F5771"/>
    <w:rsid w:val="002F5859"/>
    <w:rsid w:val="002F59BC"/>
    <w:rsid w:val="002F5D62"/>
    <w:rsid w:val="002F5E8C"/>
    <w:rsid w:val="002F5EE2"/>
    <w:rsid w:val="002F626D"/>
    <w:rsid w:val="002F6A18"/>
    <w:rsid w:val="002F6F98"/>
    <w:rsid w:val="002F7711"/>
    <w:rsid w:val="002F7767"/>
    <w:rsid w:val="00300233"/>
    <w:rsid w:val="003002BF"/>
    <w:rsid w:val="0030078A"/>
    <w:rsid w:val="00300CE5"/>
    <w:rsid w:val="00300E38"/>
    <w:rsid w:val="00301A24"/>
    <w:rsid w:val="00301D96"/>
    <w:rsid w:val="00301DDE"/>
    <w:rsid w:val="003020EA"/>
    <w:rsid w:val="00302171"/>
    <w:rsid w:val="003021AF"/>
    <w:rsid w:val="003022D7"/>
    <w:rsid w:val="00302B5E"/>
    <w:rsid w:val="00302F5D"/>
    <w:rsid w:val="00302F73"/>
    <w:rsid w:val="00303566"/>
    <w:rsid w:val="003038E0"/>
    <w:rsid w:val="0030398E"/>
    <w:rsid w:val="00303992"/>
    <w:rsid w:val="003045BA"/>
    <w:rsid w:val="0030482F"/>
    <w:rsid w:val="0030488B"/>
    <w:rsid w:val="0030501D"/>
    <w:rsid w:val="00305160"/>
    <w:rsid w:val="0030542A"/>
    <w:rsid w:val="00305972"/>
    <w:rsid w:val="00305984"/>
    <w:rsid w:val="00305996"/>
    <w:rsid w:val="00306497"/>
    <w:rsid w:val="00306CE2"/>
    <w:rsid w:val="00306E1F"/>
    <w:rsid w:val="00307248"/>
    <w:rsid w:val="003072A6"/>
    <w:rsid w:val="003073C2"/>
    <w:rsid w:val="003074BA"/>
    <w:rsid w:val="0030768C"/>
    <w:rsid w:val="0030796B"/>
    <w:rsid w:val="00307E8F"/>
    <w:rsid w:val="00310758"/>
    <w:rsid w:val="003107D2"/>
    <w:rsid w:val="00310A5B"/>
    <w:rsid w:val="00310FF3"/>
    <w:rsid w:val="003112F0"/>
    <w:rsid w:val="0031164F"/>
    <w:rsid w:val="00311DB8"/>
    <w:rsid w:val="00311DEB"/>
    <w:rsid w:val="003125DA"/>
    <w:rsid w:val="00312643"/>
    <w:rsid w:val="00312874"/>
    <w:rsid w:val="00312DAF"/>
    <w:rsid w:val="00313E27"/>
    <w:rsid w:val="00314409"/>
    <w:rsid w:val="00314752"/>
    <w:rsid w:val="0031493B"/>
    <w:rsid w:val="00314B71"/>
    <w:rsid w:val="0031526E"/>
    <w:rsid w:val="00315F6F"/>
    <w:rsid w:val="003165C2"/>
    <w:rsid w:val="00316856"/>
    <w:rsid w:val="00316892"/>
    <w:rsid w:val="003169AE"/>
    <w:rsid w:val="00316A53"/>
    <w:rsid w:val="003171CC"/>
    <w:rsid w:val="003177A5"/>
    <w:rsid w:val="00317CFE"/>
    <w:rsid w:val="00317F13"/>
    <w:rsid w:val="00317F57"/>
    <w:rsid w:val="003202F7"/>
    <w:rsid w:val="00320883"/>
    <w:rsid w:val="00320B6B"/>
    <w:rsid w:val="00320C10"/>
    <w:rsid w:val="0032120E"/>
    <w:rsid w:val="00321348"/>
    <w:rsid w:val="00321429"/>
    <w:rsid w:val="003218A7"/>
    <w:rsid w:val="00321B9E"/>
    <w:rsid w:val="00321DFB"/>
    <w:rsid w:val="0032227C"/>
    <w:rsid w:val="003224B2"/>
    <w:rsid w:val="00322839"/>
    <w:rsid w:val="00322880"/>
    <w:rsid w:val="003229B4"/>
    <w:rsid w:val="00322A83"/>
    <w:rsid w:val="00322CF9"/>
    <w:rsid w:val="00322D30"/>
    <w:rsid w:val="00322F4E"/>
    <w:rsid w:val="0032321F"/>
    <w:rsid w:val="003232B0"/>
    <w:rsid w:val="00323536"/>
    <w:rsid w:val="003235B0"/>
    <w:rsid w:val="00323A47"/>
    <w:rsid w:val="00323C6D"/>
    <w:rsid w:val="0032418F"/>
    <w:rsid w:val="00324788"/>
    <w:rsid w:val="00324B63"/>
    <w:rsid w:val="00325211"/>
    <w:rsid w:val="00325473"/>
    <w:rsid w:val="00325CD9"/>
    <w:rsid w:val="00325D75"/>
    <w:rsid w:val="0032601A"/>
    <w:rsid w:val="003261FE"/>
    <w:rsid w:val="00326838"/>
    <w:rsid w:val="00326861"/>
    <w:rsid w:val="00326874"/>
    <w:rsid w:val="00326C34"/>
    <w:rsid w:val="00326D90"/>
    <w:rsid w:val="003274B6"/>
    <w:rsid w:val="0032751B"/>
    <w:rsid w:val="003275B6"/>
    <w:rsid w:val="003277F8"/>
    <w:rsid w:val="00327FEE"/>
    <w:rsid w:val="0033021E"/>
    <w:rsid w:val="00331505"/>
    <w:rsid w:val="00331AB0"/>
    <w:rsid w:val="00331BB3"/>
    <w:rsid w:val="003321A7"/>
    <w:rsid w:val="00332679"/>
    <w:rsid w:val="00332AAB"/>
    <w:rsid w:val="0033301E"/>
    <w:rsid w:val="0033312A"/>
    <w:rsid w:val="003334B3"/>
    <w:rsid w:val="00333980"/>
    <w:rsid w:val="003341E0"/>
    <w:rsid w:val="003343A3"/>
    <w:rsid w:val="00334502"/>
    <w:rsid w:val="00334EB9"/>
    <w:rsid w:val="00334FC2"/>
    <w:rsid w:val="00335245"/>
    <w:rsid w:val="003354E5"/>
    <w:rsid w:val="003357E6"/>
    <w:rsid w:val="00336394"/>
    <w:rsid w:val="003363FA"/>
    <w:rsid w:val="00336A4B"/>
    <w:rsid w:val="00336B67"/>
    <w:rsid w:val="00336BF3"/>
    <w:rsid w:val="00336D49"/>
    <w:rsid w:val="003371B1"/>
    <w:rsid w:val="003371F5"/>
    <w:rsid w:val="00337467"/>
    <w:rsid w:val="00337A53"/>
    <w:rsid w:val="00337CD8"/>
    <w:rsid w:val="003404BE"/>
    <w:rsid w:val="00340662"/>
    <w:rsid w:val="00340E15"/>
    <w:rsid w:val="0034147F"/>
    <w:rsid w:val="00341825"/>
    <w:rsid w:val="00341990"/>
    <w:rsid w:val="00341A67"/>
    <w:rsid w:val="003421A3"/>
    <w:rsid w:val="0034220A"/>
    <w:rsid w:val="00342391"/>
    <w:rsid w:val="003423DE"/>
    <w:rsid w:val="00342464"/>
    <w:rsid w:val="00342652"/>
    <w:rsid w:val="003429FC"/>
    <w:rsid w:val="00342AD1"/>
    <w:rsid w:val="00342BCD"/>
    <w:rsid w:val="00342C05"/>
    <w:rsid w:val="00342CE9"/>
    <w:rsid w:val="00343286"/>
    <w:rsid w:val="003433A7"/>
    <w:rsid w:val="00343558"/>
    <w:rsid w:val="00343B52"/>
    <w:rsid w:val="0034438D"/>
    <w:rsid w:val="003443C1"/>
    <w:rsid w:val="003444DA"/>
    <w:rsid w:val="003448E0"/>
    <w:rsid w:val="0034491F"/>
    <w:rsid w:val="003449C8"/>
    <w:rsid w:val="00344C53"/>
    <w:rsid w:val="00344C8A"/>
    <w:rsid w:val="00344DA1"/>
    <w:rsid w:val="003450BC"/>
    <w:rsid w:val="00345AF9"/>
    <w:rsid w:val="003466F4"/>
    <w:rsid w:val="00346BDD"/>
    <w:rsid w:val="00346C47"/>
    <w:rsid w:val="00346EBE"/>
    <w:rsid w:val="0034713E"/>
    <w:rsid w:val="00347394"/>
    <w:rsid w:val="003473E1"/>
    <w:rsid w:val="00347432"/>
    <w:rsid w:val="00347561"/>
    <w:rsid w:val="003479DA"/>
    <w:rsid w:val="003479EC"/>
    <w:rsid w:val="00347B6F"/>
    <w:rsid w:val="0035123C"/>
    <w:rsid w:val="0035140E"/>
    <w:rsid w:val="0035198C"/>
    <w:rsid w:val="00351DAC"/>
    <w:rsid w:val="00351EC2"/>
    <w:rsid w:val="00352657"/>
    <w:rsid w:val="00352712"/>
    <w:rsid w:val="00352829"/>
    <w:rsid w:val="00352896"/>
    <w:rsid w:val="00352F75"/>
    <w:rsid w:val="00353660"/>
    <w:rsid w:val="003538E3"/>
    <w:rsid w:val="00353957"/>
    <w:rsid w:val="00354A0F"/>
    <w:rsid w:val="00354AF9"/>
    <w:rsid w:val="00354E32"/>
    <w:rsid w:val="00354E87"/>
    <w:rsid w:val="00354EF8"/>
    <w:rsid w:val="003550CE"/>
    <w:rsid w:val="00355B40"/>
    <w:rsid w:val="00356428"/>
    <w:rsid w:val="0035643E"/>
    <w:rsid w:val="00356742"/>
    <w:rsid w:val="003567EE"/>
    <w:rsid w:val="00356883"/>
    <w:rsid w:val="00357167"/>
    <w:rsid w:val="00357256"/>
    <w:rsid w:val="0035791F"/>
    <w:rsid w:val="00357A43"/>
    <w:rsid w:val="00357E90"/>
    <w:rsid w:val="0036045D"/>
    <w:rsid w:val="0036072E"/>
    <w:rsid w:val="00360922"/>
    <w:rsid w:val="00360FEB"/>
    <w:rsid w:val="00361456"/>
    <w:rsid w:val="0036167B"/>
    <w:rsid w:val="00361E0C"/>
    <w:rsid w:val="00361F16"/>
    <w:rsid w:val="00362060"/>
    <w:rsid w:val="00362067"/>
    <w:rsid w:val="00362178"/>
    <w:rsid w:val="0036241C"/>
    <w:rsid w:val="0036269C"/>
    <w:rsid w:val="003626FE"/>
    <w:rsid w:val="003628CD"/>
    <w:rsid w:val="00362A42"/>
    <w:rsid w:val="00362AA8"/>
    <w:rsid w:val="00362B80"/>
    <w:rsid w:val="00362C91"/>
    <w:rsid w:val="00362E6B"/>
    <w:rsid w:val="003635D8"/>
    <w:rsid w:val="0036366F"/>
    <w:rsid w:val="00363B6A"/>
    <w:rsid w:val="00363C88"/>
    <w:rsid w:val="00363D1E"/>
    <w:rsid w:val="003640E5"/>
    <w:rsid w:val="00364724"/>
    <w:rsid w:val="003647AF"/>
    <w:rsid w:val="00364992"/>
    <w:rsid w:val="00364CAE"/>
    <w:rsid w:val="00364E71"/>
    <w:rsid w:val="003656EF"/>
    <w:rsid w:val="0036648B"/>
    <w:rsid w:val="00366494"/>
    <w:rsid w:val="003664B4"/>
    <w:rsid w:val="00366916"/>
    <w:rsid w:val="00366AA5"/>
    <w:rsid w:val="0036764D"/>
    <w:rsid w:val="00367B80"/>
    <w:rsid w:val="00367DC9"/>
    <w:rsid w:val="00367F11"/>
    <w:rsid w:val="00370430"/>
    <w:rsid w:val="003711DB"/>
    <w:rsid w:val="0037188E"/>
    <w:rsid w:val="003718A8"/>
    <w:rsid w:val="0037199E"/>
    <w:rsid w:val="00371B07"/>
    <w:rsid w:val="00371BFB"/>
    <w:rsid w:val="0037203E"/>
    <w:rsid w:val="00372768"/>
    <w:rsid w:val="00372DA2"/>
    <w:rsid w:val="00373321"/>
    <w:rsid w:val="00373666"/>
    <w:rsid w:val="003738A1"/>
    <w:rsid w:val="00373A61"/>
    <w:rsid w:val="00373C3C"/>
    <w:rsid w:val="00373CB8"/>
    <w:rsid w:val="00373ECC"/>
    <w:rsid w:val="00373F8E"/>
    <w:rsid w:val="00374B14"/>
    <w:rsid w:val="00374B7D"/>
    <w:rsid w:val="00374BA3"/>
    <w:rsid w:val="00374DFD"/>
    <w:rsid w:val="003753F4"/>
    <w:rsid w:val="0037552A"/>
    <w:rsid w:val="00375B13"/>
    <w:rsid w:val="00375EA7"/>
    <w:rsid w:val="0037642B"/>
    <w:rsid w:val="003764AE"/>
    <w:rsid w:val="00376819"/>
    <w:rsid w:val="00376C05"/>
    <w:rsid w:val="00377079"/>
    <w:rsid w:val="0037729E"/>
    <w:rsid w:val="00377A64"/>
    <w:rsid w:val="00377D2E"/>
    <w:rsid w:val="00377F48"/>
    <w:rsid w:val="00380091"/>
    <w:rsid w:val="00380382"/>
    <w:rsid w:val="00380512"/>
    <w:rsid w:val="003805A0"/>
    <w:rsid w:val="003805EE"/>
    <w:rsid w:val="00380D7A"/>
    <w:rsid w:val="0038190E"/>
    <w:rsid w:val="00381B94"/>
    <w:rsid w:val="00381CFA"/>
    <w:rsid w:val="00381D89"/>
    <w:rsid w:val="00382389"/>
    <w:rsid w:val="00382DD2"/>
    <w:rsid w:val="00382F42"/>
    <w:rsid w:val="003831F1"/>
    <w:rsid w:val="00383247"/>
    <w:rsid w:val="00383492"/>
    <w:rsid w:val="00383735"/>
    <w:rsid w:val="00383D7C"/>
    <w:rsid w:val="00383E5F"/>
    <w:rsid w:val="00383F72"/>
    <w:rsid w:val="00384663"/>
    <w:rsid w:val="00384718"/>
    <w:rsid w:val="00384825"/>
    <w:rsid w:val="0038534F"/>
    <w:rsid w:val="00385507"/>
    <w:rsid w:val="0038571A"/>
    <w:rsid w:val="00385CDA"/>
    <w:rsid w:val="00385EB3"/>
    <w:rsid w:val="003860A8"/>
    <w:rsid w:val="00386108"/>
    <w:rsid w:val="003863DB"/>
    <w:rsid w:val="00386521"/>
    <w:rsid w:val="00386AAB"/>
    <w:rsid w:val="00386CD3"/>
    <w:rsid w:val="00387300"/>
    <w:rsid w:val="00387444"/>
    <w:rsid w:val="00387517"/>
    <w:rsid w:val="00387551"/>
    <w:rsid w:val="0038797C"/>
    <w:rsid w:val="003912B7"/>
    <w:rsid w:val="0039186E"/>
    <w:rsid w:val="0039252E"/>
    <w:rsid w:val="00392BF2"/>
    <w:rsid w:val="00392C9B"/>
    <w:rsid w:val="003934D3"/>
    <w:rsid w:val="00393648"/>
    <w:rsid w:val="00393D63"/>
    <w:rsid w:val="00393E15"/>
    <w:rsid w:val="00394153"/>
    <w:rsid w:val="0039422F"/>
    <w:rsid w:val="0039423E"/>
    <w:rsid w:val="00395368"/>
    <w:rsid w:val="003955ED"/>
    <w:rsid w:val="00395A57"/>
    <w:rsid w:val="003964BF"/>
    <w:rsid w:val="0039653E"/>
    <w:rsid w:val="003966D2"/>
    <w:rsid w:val="00396746"/>
    <w:rsid w:val="003968EE"/>
    <w:rsid w:val="00396DAB"/>
    <w:rsid w:val="00396E48"/>
    <w:rsid w:val="0039726B"/>
    <w:rsid w:val="00397658"/>
    <w:rsid w:val="00397891"/>
    <w:rsid w:val="00397E78"/>
    <w:rsid w:val="00397EB0"/>
    <w:rsid w:val="00397F01"/>
    <w:rsid w:val="003A0719"/>
    <w:rsid w:val="003A0A8E"/>
    <w:rsid w:val="003A0D8A"/>
    <w:rsid w:val="003A0DC6"/>
    <w:rsid w:val="003A0E92"/>
    <w:rsid w:val="003A0EC3"/>
    <w:rsid w:val="003A1634"/>
    <w:rsid w:val="003A18BA"/>
    <w:rsid w:val="003A1C7B"/>
    <w:rsid w:val="003A1E7E"/>
    <w:rsid w:val="003A1F33"/>
    <w:rsid w:val="003A21AE"/>
    <w:rsid w:val="003A21BF"/>
    <w:rsid w:val="003A26CD"/>
    <w:rsid w:val="003A29AF"/>
    <w:rsid w:val="003A2C3C"/>
    <w:rsid w:val="003A32EF"/>
    <w:rsid w:val="003A36A0"/>
    <w:rsid w:val="003A3A57"/>
    <w:rsid w:val="003A3C91"/>
    <w:rsid w:val="003A3F15"/>
    <w:rsid w:val="003A403C"/>
    <w:rsid w:val="003A42FE"/>
    <w:rsid w:val="003A4813"/>
    <w:rsid w:val="003A48FE"/>
    <w:rsid w:val="003A4A0C"/>
    <w:rsid w:val="003A4ABE"/>
    <w:rsid w:val="003A4C8F"/>
    <w:rsid w:val="003A4D5A"/>
    <w:rsid w:val="003A512C"/>
    <w:rsid w:val="003A520D"/>
    <w:rsid w:val="003A5380"/>
    <w:rsid w:val="003A589A"/>
    <w:rsid w:val="003A5CCE"/>
    <w:rsid w:val="003A5E8C"/>
    <w:rsid w:val="003A6209"/>
    <w:rsid w:val="003A65CC"/>
    <w:rsid w:val="003A6B99"/>
    <w:rsid w:val="003A6EC5"/>
    <w:rsid w:val="003A6F53"/>
    <w:rsid w:val="003A72DD"/>
    <w:rsid w:val="003A7458"/>
    <w:rsid w:val="003A7C6D"/>
    <w:rsid w:val="003A7F8C"/>
    <w:rsid w:val="003B036E"/>
    <w:rsid w:val="003B0429"/>
    <w:rsid w:val="003B0780"/>
    <w:rsid w:val="003B0C33"/>
    <w:rsid w:val="003B1583"/>
    <w:rsid w:val="003B184C"/>
    <w:rsid w:val="003B1B37"/>
    <w:rsid w:val="003B1BF3"/>
    <w:rsid w:val="003B1C69"/>
    <w:rsid w:val="003B1D0A"/>
    <w:rsid w:val="003B1D5A"/>
    <w:rsid w:val="003B1F88"/>
    <w:rsid w:val="003B2132"/>
    <w:rsid w:val="003B2154"/>
    <w:rsid w:val="003B2215"/>
    <w:rsid w:val="003B2590"/>
    <w:rsid w:val="003B28E7"/>
    <w:rsid w:val="003B3545"/>
    <w:rsid w:val="003B3592"/>
    <w:rsid w:val="003B3641"/>
    <w:rsid w:val="003B3694"/>
    <w:rsid w:val="003B3D6D"/>
    <w:rsid w:val="003B3E20"/>
    <w:rsid w:val="003B4309"/>
    <w:rsid w:val="003B458A"/>
    <w:rsid w:val="003B4597"/>
    <w:rsid w:val="003B47AE"/>
    <w:rsid w:val="003B48D7"/>
    <w:rsid w:val="003B4D51"/>
    <w:rsid w:val="003B4D89"/>
    <w:rsid w:val="003B56B7"/>
    <w:rsid w:val="003B5E05"/>
    <w:rsid w:val="003B5F5A"/>
    <w:rsid w:val="003B624B"/>
    <w:rsid w:val="003B6813"/>
    <w:rsid w:val="003B687F"/>
    <w:rsid w:val="003B6913"/>
    <w:rsid w:val="003B71ED"/>
    <w:rsid w:val="003B7329"/>
    <w:rsid w:val="003B734B"/>
    <w:rsid w:val="003B7470"/>
    <w:rsid w:val="003B7607"/>
    <w:rsid w:val="003B761D"/>
    <w:rsid w:val="003B7AF3"/>
    <w:rsid w:val="003B7CF9"/>
    <w:rsid w:val="003C040F"/>
    <w:rsid w:val="003C0D0A"/>
    <w:rsid w:val="003C1043"/>
    <w:rsid w:val="003C13C3"/>
    <w:rsid w:val="003C175E"/>
    <w:rsid w:val="003C18B4"/>
    <w:rsid w:val="003C1CFA"/>
    <w:rsid w:val="003C1D58"/>
    <w:rsid w:val="003C25B1"/>
    <w:rsid w:val="003C321E"/>
    <w:rsid w:val="003C3240"/>
    <w:rsid w:val="003C32EB"/>
    <w:rsid w:val="003C364F"/>
    <w:rsid w:val="003C3825"/>
    <w:rsid w:val="003C42FD"/>
    <w:rsid w:val="003C49AE"/>
    <w:rsid w:val="003C4D35"/>
    <w:rsid w:val="003C4FF8"/>
    <w:rsid w:val="003C50D8"/>
    <w:rsid w:val="003C5350"/>
    <w:rsid w:val="003C5E9E"/>
    <w:rsid w:val="003C60F1"/>
    <w:rsid w:val="003C6F6B"/>
    <w:rsid w:val="003C6FA8"/>
    <w:rsid w:val="003C7098"/>
    <w:rsid w:val="003C743C"/>
    <w:rsid w:val="003C76A2"/>
    <w:rsid w:val="003C79FB"/>
    <w:rsid w:val="003C7C3B"/>
    <w:rsid w:val="003C7FC8"/>
    <w:rsid w:val="003D10BC"/>
    <w:rsid w:val="003D1386"/>
    <w:rsid w:val="003D1455"/>
    <w:rsid w:val="003D16E8"/>
    <w:rsid w:val="003D1853"/>
    <w:rsid w:val="003D200A"/>
    <w:rsid w:val="003D2045"/>
    <w:rsid w:val="003D23C5"/>
    <w:rsid w:val="003D291C"/>
    <w:rsid w:val="003D2A9B"/>
    <w:rsid w:val="003D2E1D"/>
    <w:rsid w:val="003D3A46"/>
    <w:rsid w:val="003D3AC1"/>
    <w:rsid w:val="003D3E92"/>
    <w:rsid w:val="003D408A"/>
    <w:rsid w:val="003D45AF"/>
    <w:rsid w:val="003D4618"/>
    <w:rsid w:val="003D4D0C"/>
    <w:rsid w:val="003D4D85"/>
    <w:rsid w:val="003D517B"/>
    <w:rsid w:val="003D59DB"/>
    <w:rsid w:val="003D5A19"/>
    <w:rsid w:val="003D5C12"/>
    <w:rsid w:val="003D5C2E"/>
    <w:rsid w:val="003D6017"/>
    <w:rsid w:val="003D6085"/>
    <w:rsid w:val="003D6143"/>
    <w:rsid w:val="003D61AA"/>
    <w:rsid w:val="003D674B"/>
    <w:rsid w:val="003D69B6"/>
    <w:rsid w:val="003D6D86"/>
    <w:rsid w:val="003D7B9B"/>
    <w:rsid w:val="003D7DC0"/>
    <w:rsid w:val="003D7E1A"/>
    <w:rsid w:val="003E0168"/>
    <w:rsid w:val="003E01E4"/>
    <w:rsid w:val="003E0409"/>
    <w:rsid w:val="003E05C7"/>
    <w:rsid w:val="003E07DF"/>
    <w:rsid w:val="003E0A73"/>
    <w:rsid w:val="003E0F66"/>
    <w:rsid w:val="003E12F1"/>
    <w:rsid w:val="003E15EF"/>
    <w:rsid w:val="003E1679"/>
    <w:rsid w:val="003E1A5C"/>
    <w:rsid w:val="003E1E86"/>
    <w:rsid w:val="003E230E"/>
    <w:rsid w:val="003E238C"/>
    <w:rsid w:val="003E2F06"/>
    <w:rsid w:val="003E3081"/>
    <w:rsid w:val="003E3151"/>
    <w:rsid w:val="003E3273"/>
    <w:rsid w:val="003E32DB"/>
    <w:rsid w:val="003E3329"/>
    <w:rsid w:val="003E3606"/>
    <w:rsid w:val="003E3B7C"/>
    <w:rsid w:val="003E3B86"/>
    <w:rsid w:val="003E3BFA"/>
    <w:rsid w:val="003E3F17"/>
    <w:rsid w:val="003E446C"/>
    <w:rsid w:val="003E46F8"/>
    <w:rsid w:val="003E48BF"/>
    <w:rsid w:val="003E49EE"/>
    <w:rsid w:val="003E4D33"/>
    <w:rsid w:val="003E4DD9"/>
    <w:rsid w:val="003E5188"/>
    <w:rsid w:val="003E52D7"/>
    <w:rsid w:val="003E5320"/>
    <w:rsid w:val="003E5708"/>
    <w:rsid w:val="003E5807"/>
    <w:rsid w:val="003E593E"/>
    <w:rsid w:val="003E5A00"/>
    <w:rsid w:val="003E5E3E"/>
    <w:rsid w:val="003E5ED5"/>
    <w:rsid w:val="003E601E"/>
    <w:rsid w:val="003E62ED"/>
    <w:rsid w:val="003E7027"/>
    <w:rsid w:val="003E7282"/>
    <w:rsid w:val="003E732B"/>
    <w:rsid w:val="003E7AC8"/>
    <w:rsid w:val="003E7DC2"/>
    <w:rsid w:val="003E7E57"/>
    <w:rsid w:val="003E7EB0"/>
    <w:rsid w:val="003F098B"/>
    <w:rsid w:val="003F098C"/>
    <w:rsid w:val="003F0AA6"/>
    <w:rsid w:val="003F0B0C"/>
    <w:rsid w:val="003F11CB"/>
    <w:rsid w:val="003F1271"/>
    <w:rsid w:val="003F133E"/>
    <w:rsid w:val="003F156C"/>
    <w:rsid w:val="003F165C"/>
    <w:rsid w:val="003F1A6B"/>
    <w:rsid w:val="003F1AB4"/>
    <w:rsid w:val="003F1C56"/>
    <w:rsid w:val="003F2702"/>
    <w:rsid w:val="003F319F"/>
    <w:rsid w:val="003F383C"/>
    <w:rsid w:val="003F3A60"/>
    <w:rsid w:val="003F3BD5"/>
    <w:rsid w:val="003F4024"/>
    <w:rsid w:val="003F41D2"/>
    <w:rsid w:val="003F4D67"/>
    <w:rsid w:val="003F4E10"/>
    <w:rsid w:val="003F53C5"/>
    <w:rsid w:val="003F5749"/>
    <w:rsid w:val="003F5A86"/>
    <w:rsid w:val="003F5ED3"/>
    <w:rsid w:val="003F659C"/>
    <w:rsid w:val="003F6D0C"/>
    <w:rsid w:val="003F6D67"/>
    <w:rsid w:val="003F6E54"/>
    <w:rsid w:val="003F7152"/>
    <w:rsid w:val="003F760E"/>
    <w:rsid w:val="003F7799"/>
    <w:rsid w:val="003F7E6E"/>
    <w:rsid w:val="0040075A"/>
    <w:rsid w:val="00400868"/>
    <w:rsid w:val="0040182A"/>
    <w:rsid w:val="0040198B"/>
    <w:rsid w:val="00401A4A"/>
    <w:rsid w:val="00401A4C"/>
    <w:rsid w:val="00401CEA"/>
    <w:rsid w:val="00402007"/>
    <w:rsid w:val="00402610"/>
    <w:rsid w:val="004031D2"/>
    <w:rsid w:val="004035F6"/>
    <w:rsid w:val="004038FF"/>
    <w:rsid w:val="00403A9C"/>
    <w:rsid w:val="00404144"/>
    <w:rsid w:val="004045F8"/>
    <w:rsid w:val="0040492A"/>
    <w:rsid w:val="00404BE2"/>
    <w:rsid w:val="00405A64"/>
    <w:rsid w:val="00405D13"/>
    <w:rsid w:val="00406299"/>
    <w:rsid w:val="004063C0"/>
    <w:rsid w:val="004065D5"/>
    <w:rsid w:val="004070CC"/>
    <w:rsid w:val="004072F2"/>
    <w:rsid w:val="00407333"/>
    <w:rsid w:val="004075BC"/>
    <w:rsid w:val="00407977"/>
    <w:rsid w:val="00407BFE"/>
    <w:rsid w:val="0041008C"/>
    <w:rsid w:val="004104B8"/>
    <w:rsid w:val="0041074A"/>
    <w:rsid w:val="00410DD1"/>
    <w:rsid w:val="0041204C"/>
    <w:rsid w:val="00412655"/>
    <w:rsid w:val="004136A1"/>
    <w:rsid w:val="00413A24"/>
    <w:rsid w:val="00413A83"/>
    <w:rsid w:val="00413C16"/>
    <w:rsid w:val="00413C1B"/>
    <w:rsid w:val="00414054"/>
    <w:rsid w:val="00414372"/>
    <w:rsid w:val="004147C3"/>
    <w:rsid w:val="00414899"/>
    <w:rsid w:val="00414D4E"/>
    <w:rsid w:val="004153EA"/>
    <w:rsid w:val="004154BC"/>
    <w:rsid w:val="00415864"/>
    <w:rsid w:val="004167C1"/>
    <w:rsid w:val="00416D53"/>
    <w:rsid w:val="00417143"/>
    <w:rsid w:val="00417240"/>
    <w:rsid w:val="00417297"/>
    <w:rsid w:val="004173D8"/>
    <w:rsid w:val="0041744C"/>
    <w:rsid w:val="00417520"/>
    <w:rsid w:val="0041755F"/>
    <w:rsid w:val="004179D2"/>
    <w:rsid w:val="00417AFB"/>
    <w:rsid w:val="00417C73"/>
    <w:rsid w:val="00417CF9"/>
    <w:rsid w:val="00417FC9"/>
    <w:rsid w:val="0042074E"/>
    <w:rsid w:val="004207C6"/>
    <w:rsid w:val="00420A2A"/>
    <w:rsid w:val="00420A78"/>
    <w:rsid w:val="00421022"/>
    <w:rsid w:val="00421C25"/>
    <w:rsid w:val="00421C63"/>
    <w:rsid w:val="00422117"/>
    <w:rsid w:val="004221D8"/>
    <w:rsid w:val="004229FE"/>
    <w:rsid w:val="00422D43"/>
    <w:rsid w:val="004230FF"/>
    <w:rsid w:val="004238E4"/>
    <w:rsid w:val="00423A2D"/>
    <w:rsid w:val="00423EF0"/>
    <w:rsid w:val="00423F38"/>
    <w:rsid w:val="00425772"/>
    <w:rsid w:val="004257EC"/>
    <w:rsid w:val="00425D12"/>
    <w:rsid w:val="004264B7"/>
    <w:rsid w:val="0042684B"/>
    <w:rsid w:val="00426A97"/>
    <w:rsid w:val="00426C66"/>
    <w:rsid w:val="00426D8D"/>
    <w:rsid w:val="00426E12"/>
    <w:rsid w:val="004274DD"/>
    <w:rsid w:val="004275C1"/>
    <w:rsid w:val="00427AF3"/>
    <w:rsid w:val="00427B77"/>
    <w:rsid w:val="00427BE0"/>
    <w:rsid w:val="00427ED9"/>
    <w:rsid w:val="00430154"/>
    <w:rsid w:val="00430534"/>
    <w:rsid w:val="00430993"/>
    <w:rsid w:val="00430C16"/>
    <w:rsid w:val="00430C4E"/>
    <w:rsid w:val="00430DF6"/>
    <w:rsid w:val="00430F74"/>
    <w:rsid w:val="004310B5"/>
    <w:rsid w:val="004312BB"/>
    <w:rsid w:val="00431347"/>
    <w:rsid w:val="0043178E"/>
    <w:rsid w:val="004317FC"/>
    <w:rsid w:val="00431A7E"/>
    <w:rsid w:val="00431B17"/>
    <w:rsid w:val="00431B71"/>
    <w:rsid w:val="00432289"/>
    <w:rsid w:val="004327FB"/>
    <w:rsid w:val="00433215"/>
    <w:rsid w:val="0043327E"/>
    <w:rsid w:val="0043334F"/>
    <w:rsid w:val="0043347C"/>
    <w:rsid w:val="00433B6E"/>
    <w:rsid w:val="00433BE1"/>
    <w:rsid w:val="00433D51"/>
    <w:rsid w:val="00434169"/>
    <w:rsid w:val="00434621"/>
    <w:rsid w:val="00434F83"/>
    <w:rsid w:val="004359FE"/>
    <w:rsid w:val="004361CF"/>
    <w:rsid w:val="00436289"/>
    <w:rsid w:val="004364F3"/>
    <w:rsid w:val="00436A5E"/>
    <w:rsid w:val="0043701A"/>
    <w:rsid w:val="0043760B"/>
    <w:rsid w:val="004379E9"/>
    <w:rsid w:val="00437C5D"/>
    <w:rsid w:val="00437C71"/>
    <w:rsid w:val="00437E6D"/>
    <w:rsid w:val="00437F2E"/>
    <w:rsid w:val="00440275"/>
    <w:rsid w:val="00440511"/>
    <w:rsid w:val="004405B4"/>
    <w:rsid w:val="00440ACD"/>
    <w:rsid w:val="0044112E"/>
    <w:rsid w:val="004414DA"/>
    <w:rsid w:val="0044169B"/>
    <w:rsid w:val="004417D5"/>
    <w:rsid w:val="00441EB0"/>
    <w:rsid w:val="004421E2"/>
    <w:rsid w:val="004421ED"/>
    <w:rsid w:val="00442255"/>
    <w:rsid w:val="00442AEA"/>
    <w:rsid w:val="00442D66"/>
    <w:rsid w:val="00443144"/>
    <w:rsid w:val="004431F1"/>
    <w:rsid w:val="004433A1"/>
    <w:rsid w:val="00443CCF"/>
    <w:rsid w:val="004449AC"/>
    <w:rsid w:val="00444B39"/>
    <w:rsid w:val="00444D6D"/>
    <w:rsid w:val="00445366"/>
    <w:rsid w:val="00445502"/>
    <w:rsid w:val="004455EF"/>
    <w:rsid w:val="004457B0"/>
    <w:rsid w:val="00445846"/>
    <w:rsid w:val="00445D4D"/>
    <w:rsid w:val="00446330"/>
    <w:rsid w:val="0044636B"/>
    <w:rsid w:val="004465C5"/>
    <w:rsid w:val="00446737"/>
    <w:rsid w:val="00446BDE"/>
    <w:rsid w:val="00446F2B"/>
    <w:rsid w:val="00447751"/>
    <w:rsid w:val="0044785D"/>
    <w:rsid w:val="00447D61"/>
    <w:rsid w:val="00450752"/>
    <w:rsid w:val="0045132A"/>
    <w:rsid w:val="00451981"/>
    <w:rsid w:val="00451C9A"/>
    <w:rsid w:val="00452136"/>
    <w:rsid w:val="00452299"/>
    <w:rsid w:val="00452B0D"/>
    <w:rsid w:val="00452B0F"/>
    <w:rsid w:val="00452EA3"/>
    <w:rsid w:val="00452EED"/>
    <w:rsid w:val="00453826"/>
    <w:rsid w:val="004538C0"/>
    <w:rsid w:val="00454260"/>
    <w:rsid w:val="0045488C"/>
    <w:rsid w:val="00454D77"/>
    <w:rsid w:val="004555B6"/>
    <w:rsid w:val="00456076"/>
    <w:rsid w:val="004561E6"/>
    <w:rsid w:val="004563A1"/>
    <w:rsid w:val="004563BB"/>
    <w:rsid w:val="004566B5"/>
    <w:rsid w:val="004568AA"/>
    <w:rsid w:val="004569FC"/>
    <w:rsid w:val="00457286"/>
    <w:rsid w:val="00457D34"/>
    <w:rsid w:val="00460109"/>
    <w:rsid w:val="00460130"/>
    <w:rsid w:val="00460169"/>
    <w:rsid w:val="00460505"/>
    <w:rsid w:val="00460912"/>
    <w:rsid w:val="004614AB"/>
    <w:rsid w:val="004615D8"/>
    <w:rsid w:val="0046172B"/>
    <w:rsid w:val="00461755"/>
    <w:rsid w:val="00461ED8"/>
    <w:rsid w:val="00461FB1"/>
    <w:rsid w:val="00462185"/>
    <w:rsid w:val="0046286D"/>
    <w:rsid w:val="00462895"/>
    <w:rsid w:val="00462A82"/>
    <w:rsid w:val="004631B2"/>
    <w:rsid w:val="00463204"/>
    <w:rsid w:val="0046392E"/>
    <w:rsid w:val="00463BB7"/>
    <w:rsid w:val="00463FB7"/>
    <w:rsid w:val="00464207"/>
    <w:rsid w:val="00464396"/>
    <w:rsid w:val="0046468D"/>
    <w:rsid w:val="00464736"/>
    <w:rsid w:val="00464BC3"/>
    <w:rsid w:val="00464E40"/>
    <w:rsid w:val="00465344"/>
    <w:rsid w:val="004653BE"/>
    <w:rsid w:val="00465624"/>
    <w:rsid w:val="00465BDF"/>
    <w:rsid w:val="00466595"/>
    <w:rsid w:val="00466C00"/>
    <w:rsid w:val="00466C34"/>
    <w:rsid w:val="00466E0E"/>
    <w:rsid w:val="004670FB"/>
    <w:rsid w:val="004671E1"/>
    <w:rsid w:val="004675BE"/>
    <w:rsid w:val="00467615"/>
    <w:rsid w:val="004679E0"/>
    <w:rsid w:val="00467AA9"/>
    <w:rsid w:val="00470676"/>
    <w:rsid w:val="00470C13"/>
    <w:rsid w:val="00470F6B"/>
    <w:rsid w:val="004711D9"/>
    <w:rsid w:val="0047205B"/>
    <w:rsid w:val="00472252"/>
    <w:rsid w:val="0047243A"/>
    <w:rsid w:val="0047259A"/>
    <w:rsid w:val="00472689"/>
    <w:rsid w:val="004727AA"/>
    <w:rsid w:val="00472916"/>
    <w:rsid w:val="00472A09"/>
    <w:rsid w:val="00472A97"/>
    <w:rsid w:val="00472D24"/>
    <w:rsid w:val="0047306F"/>
    <w:rsid w:val="00473656"/>
    <w:rsid w:val="00473DEC"/>
    <w:rsid w:val="00474066"/>
    <w:rsid w:val="0047438C"/>
    <w:rsid w:val="00474499"/>
    <w:rsid w:val="00474B87"/>
    <w:rsid w:val="00474BA2"/>
    <w:rsid w:val="00474CB2"/>
    <w:rsid w:val="00474F3A"/>
    <w:rsid w:val="004752EE"/>
    <w:rsid w:val="004752F9"/>
    <w:rsid w:val="004755F6"/>
    <w:rsid w:val="00475682"/>
    <w:rsid w:val="0047568B"/>
    <w:rsid w:val="00475CEF"/>
    <w:rsid w:val="00476144"/>
    <w:rsid w:val="00476322"/>
    <w:rsid w:val="004764E5"/>
    <w:rsid w:val="00476701"/>
    <w:rsid w:val="00476B7A"/>
    <w:rsid w:val="00476BF7"/>
    <w:rsid w:val="004773F6"/>
    <w:rsid w:val="00477698"/>
    <w:rsid w:val="00477B8D"/>
    <w:rsid w:val="00477D03"/>
    <w:rsid w:val="00480698"/>
    <w:rsid w:val="0048087B"/>
    <w:rsid w:val="00480A49"/>
    <w:rsid w:val="00480A59"/>
    <w:rsid w:val="004811CD"/>
    <w:rsid w:val="0048192C"/>
    <w:rsid w:val="00481DB4"/>
    <w:rsid w:val="00481E78"/>
    <w:rsid w:val="00481F4C"/>
    <w:rsid w:val="004821FC"/>
    <w:rsid w:val="00482888"/>
    <w:rsid w:val="00482A47"/>
    <w:rsid w:val="00483069"/>
    <w:rsid w:val="00483162"/>
    <w:rsid w:val="00483523"/>
    <w:rsid w:val="0048389F"/>
    <w:rsid w:val="00484866"/>
    <w:rsid w:val="00484A9C"/>
    <w:rsid w:val="00484E27"/>
    <w:rsid w:val="004853B0"/>
    <w:rsid w:val="0048549E"/>
    <w:rsid w:val="004857CF"/>
    <w:rsid w:val="0048597A"/>
    <w:rsid w:val="00485B87"/>
    <w:rsid w:val="004863FE"/>
    <w:rsid w:val="004865AC"/>
    <w:rsid w:val="00487B2B"/>
    <w:rsid w:val="00487BE6"/>
    <w:rsid w:val="00487EDD"/>
    <w:rsid w:val="00487F2D"/>
    <w:rsid w:val="00487FF5"/>
    <w:rsid w:val="0049006D"/>
    <w:rsid w:val="0049031F"/>
    <w:rsid w:val="004908FA"/>
    <w:rsid w:val="00490B4F"/>
    <w:rsid w:val="00490BDC"/>
    <w:rsid w:val="00490D67"/>
    <w:rsid w:val="00490DF3"/>
    <w:rsid w:val="00490F0A"/>
    <w:rsid w:val="004912C8"/>
    <w:rsid w:val="004914A7"/>
    <w:rsid w:val="004915DE"/>
    <w:rsid w:val="00491950"/>
    <w:rsid w:val="00491999"/>
    <w:rsid w:val="00491C11"/>
    <w:rsid w:val="00492347"/>
    <w:rsid w:val="00492349"/>
    <w:rsid w:val="0049295D"/>
    <w:rsid w:val="00492C05"/>
    <w:rsid w:val="0049308F"/>
    <w:rsid w:val="00493202"/>
    <w:rsid w:val="004932B4"/>
    <w:rsid w:val="004938CE"/>
    <w:rsid w:val="00493BF1"/>
    <w:rsid w:val="00493DE9"/>
    <w:rsid w:val="00493E75"/>
    <w:rsid w:val="00494047"/>
    <w:rsid w:val="00494146"/>
    <w:rsid w:val="004946C8"/>
    <w:rsid w:val="0049482B"/>
    <w:rsid w:val="00494D97"/>
    <w:rsid w:val="00494F65"/>
    <w:rsid w:val="004951F8"/>
    <w:rsid w:val="00495723"/>
    <w:rsid w:val="004957BB"/>
    <w:rsid w:val="00495A81"/>
    <w:rsid w:val="00495CE6"/>
    <w:rsid w:val="00495DCA"/>
    <w:rsid w:val="00495F55"/>
    <w:rsid w:val="0049615E"/>
    <w:rsid w:val="004961C7"/>
    <w:rsid w:val="004962B0"/>
    <w:rsid w:val="00496342"/>
    <w:rsid w:val="00497053"/>
    <w:rsid w:val="004970BC"/>
    <w:rsid w:val="004973A8"/>
    <w:rsid w:val="004A003B"/>
    <w:rsid w:val="004A17EA"/>
    <w:rsid w:val="004A1E81"/>
    <w:rsid w:val="004A2281"/>
    <w:rsid w:val="004A22BF"/>
    <w:rsid w:val="004A272B"/>
    <w:rsid w:val="004A2BAE"/>
    <w:rsid w:val="004A34B9"/>
    <w:rsid w:val="004A37CB"/>
    <w:rsid w:val="004A3AC5"/>
    <w:rsid w:val="004A3D57"/>
    <w:rsid w:val="004A3F39"/>
    <w:rsid w:val="004A40FD"/>
    <w:rsid w:val="004A4179"/>
    <w:rsid w:val="004A4592"/>
    <w:rsid w:val="004A4E3A"/>
    <w:rsid w:val="004A4FB5"/>
    <w:rsid w:val="004A5291"/>
    <w:rsid w:val="004A575B"/>
    <w:rsid w:val="004A5EC7"/>
    <w:rsid w:val="004A5F1D"/>
    <w:rsid w:val="004A65A0"/>
    <w:rsid w:val="004A69A5"/>
    <w:rsid w:val="004A6B1C"/>
    <w:rsid w:val="004A7156"/>
    <w:rsid w:val="004A7285"/>
    <w:rsid w:val="004A76B1"/>
    <w:rsid w:val="004A7AA6"/>
    <w:rsid w:val="004A7F20"/>
    <w:rsid w:val="004B01FE"/>
    <w:rsid w:val="004B03D4"/>
    <w:rsid w:val="004B06F7"/>
    <w:rsid w:val="004B0A4C"/>
    <w:rsid w:val="004B0C16"/>
    <w:rsid w:val="004B1012"/>
    <w:rsid w:val="004B199F"/>
    <w:rsid w:val="004B19A6"/>
    <w:rsid w:val="004B1B6B"/>
    <w:rsid w:val="004B1FAF"/>
    <w:rsid w:val="004B232D"/>
    <w:rsid w:val="004B2704"/>
    <w:rsid w:val="004B2C2C"/>
    <w:rsid w:val="004B2D46"/>
    <w:rsid w:val="004B2F72"/>
    <w:rsid w:val="004B312D"/>
    <w:rsid w:val="004B32DD"/>
    <w:rsid w:val="004B383D"/>
    <w:rsid w:val="004B38CE"/>
    <w:rsid w:val="004B3BA2"/>
    <w:rsid w:val="004B40D7"/>
    <w:rsid w:val="004B43F0"/>
    <w:rsid w:val="004B447E"/>
    <w:rsid w:val="004B4B0E"/>
    <w:rsid w:val="004B4B1C"/>
    <w:rsid w:val="004B4BE9"/>
    <w:rsid w:val="004B5024"/>
    <w:rsid w:val="004B507C"/>
    <w:rsid w:val="004B533F"/>
    <w:rsid w:val="004B55BB"/>
    <w:rsid w:val="004B5FF5"/>
    <w:rsid w:val="004B6063"/>
    <w:rsid w:val="004B6BCD"/>
    <w:rsid w:val="004B6D02"/>
    <w:rsid w:val="004B7734"/>
    <w:rsid w:val="004B779A"/>
    <w:rsid w:val="004B77A5"/>
    <w:rsid w:val="004B785B"/>
    <w:rsid w:val="004B7A67"/>
    <w:rsid w:val="004B7B89"/>
    <w:rsid w:val="004B7DCA"/>
    <w:rsid w:val="004C0205"/>
    <w:rsid w:val="004C0389"/>
    <w:rsid w:val="004C0662"/>
    <w:rsid w:val="004C087C"/>
    <w:rsid w:val="004C094F"/>
    <w:rsid w:val="004C0AE7"/>
    <w:rsid w:val="004C0FBC"/>
    <w:rsid w:val="004C1011"/>
    <w:rsid w:val="004C127B"/>
    <w:rsid w:val="004C15DE"/>
    <w:rsid w:val="004C1A59"/>
    <w:rsid w:val="004C2265"/>
    <w:rsid w:val="004C2826"/>
    <w:rsid w:val="004C297C"/>
    <w:rsid w:val="004C2B0C"/>
    <w:rsid w:val="004C316C"/>
    <w:rsid w:val="004C3215"/>
    <w:rsid w:val="004C37DF"/>
    <w:rsid w:val="004C38CB"/>
    <w:rsid w:val="004C3AB0"/>
    <w:rsid w:val="004C3CF0"/>
    <w:rsid w:val="004C3EF7"/>
    <w:rsid w:val="004C41F3"/>
    <w:rsid w:val="004C4619"/>
    <w:rsid w:val="004C470A"/>
    <w:rsid w:val="004C47B6"/>
    <w:rsid w:val="004C4D3B"/>
    <w:rsid w:val="004C50AF"/>
    <w:rsid w:val="004C53A5"/>
    <w:rsid w:val="004C54D6"/>
    <w:rsid w:val="004C5914"/>
    <w:rsid w:val="004C5915"/>
    <w:rsid w:val="004C651B"/>
    <w:rsid w:val="004C6707"/>
    <w:rsid w:val="004C6D24"/>
    <w:rsid w:val="004C6EF5"/>
    <w:rsid w:val="004C7049"/>
    <w:rsid w:val="004C713C"/>
    <w:rsid w:val="004C748A"/>
    <w:rsid w:val="004C7735"/>
    <w:rsid w:val="004C7879"/>
    <w:rsid w:val="004C798C"/>
    <w:rsid w:val="004C7B38"/>
    <w:rsid w:val="004C7FE6"/>
    <w:rsid w:val="004D00D5"/>
    <w:rsid w:val="004D0585"/>
    <w:rsid w:val="004D0648"/>
    <w:rsid w:val="004D122F"/>
    <w:rsid w:val="004D1570"/>
    <w:rsid w:val="004D1650"/>
    <w:rsid w:val="004D16FC"/>
    <w:rsid w:val="004D1704"/>
    <w:rsid w:val="004D178B"/>
    <w:rsid w:val="004D183A"/>
    <w:rsid w:val="004D18EB"/>
    <w:rsid w:val="004D1A92"/>
    <w:rsid w:val="004D1BB3"/>
    <w:rsid w:val="004D2536"/>
    <w:rsid w:val="004D2FCC"/>
    <w:rsid w:val="004D307A"/>
    <w:rsid w:val="004D349B"/>
    <w:rsid w:val="004D36AC"/>
    <w:rsid w:val="004D3905"/>
    <w:rsid w:val="004D39E5"/>
    <w:rsid w:val="004D3BF7"/>
    <w:rsid w:val="004D3C85"/>
    <w:rsid w:val="004D3D7C"/>
    <w:rsid w:val="004D4025"/>
    <w:rsid w:val="004D47FE"/>
    <w:rsid w:val="004D4AD8"/>
    <w:rsid w:val="004D4DC6"/>
    <w:rsid w:val="004D4DFB"/>
    <w:rsid w:val="004D4E15"/>
    <w:rsid w:val="004D4FC1"/>
    <w:rsid w:val="004D55DA"/>
    <w:rsid w:val="004D5BEF"/>
    <w:rsid w:val="004D5DB1"/>
    <w:rsid w:val="004D5E97"/>
    <w:rsid w:val="004D7374"/>
    <w:rsid w:val="004D74DA"/>
    <w:rsid w:val="004D7C22"/>
    <w:rsid w:val="004D7D6F"/>
    <w:rsid w:val="004E00A3"/>
    <w:rsid w:val="004E0BF4"/>
    <w:rsid w:val="004E0C8A"/>
    <w:rsid w:val="004E0D03"/>
    <w:rsid w:val="004E0FFA"/>
    <w:rsid w:val="004E180D"/>
    <w:rsid w:val="004E18A4"/>
    <w:rsid w:val="004E1C97"/>
    <w:rsid w:val="004E1CBD"/>
    <w:rsid w:val="004E1E56"/>
    <w:rsid w:val="004E224B"/>
    <w:rsid w:val="004E23FF"/>
    <w:rsid w:val="004E293A"/>
    <w:rsid w:val="004E2ACE"/>
    <w:rsid w:val="004E2C72"/>
    <w:rsid w:val="004E31A6"/>
    <w:rsid w:val="004E3207"/>
    <w:rsid w:val="004E32EF"/>
    <w:rsid w:val="004E3540"/>
    <w:rsid w:val="004E3737"/>
    <w:rsid w:val="004E3827"/>
    <w:rsid w:val="004E3960"/>
    <w:rsid w:val="004E3BE6"/>
    <w:rsid w:val="004E3F35"/>
    <w:rsid w:val="004E4065"/>
    <w:rsid w:val="004E44A4"/>
    <w:rsid w:val="004E4747"/>
    <w:rsid w:val="004E4A08"/>
    <w:rsid w:val="004E50F1"/>
    <w:rsid w:val="004E52E9"/>
    <w:rsid w:val="004E5846"/>
    <w:rsid w:val="004E585B"/>
    <w:rsid w:val="004E587C"/>
    <w:rsid w:val="004E5BAE"/>
    <w:rsid w:val="004E5BDC"/>
    <w:rsid w:val="004E5E0C"/>
    <w:rsid w:val="004E5F28"/>
    <w:rsid w:val="004E610E"/>
    <w:rsid w:val="004E613E"/>
    <w:rsid w:val="004E63DD"/>
    <w:rsid w:val="004E6C8F"/>
    <w:rsid w:val="004E6FE2"/>
    <w:rsid w:val="004E7091"/>
    <w:rsid w:val="004E766A"/>
    <w:rsid w:val="004E7ADD"/>
    <w:rsid w:val="004E7F87"/>
    <w:rsid w:val="004F01D8"/>
    <w:rsid w:val="004F051E"/>
    <w:rsid w:val="004F0623"/>
    <w:rsid w:val="004F0CA7"/>
    <w:rsid w:val="004F0D84"/>
    <w:rsid w:val="004F1428"/>
    <w:rsid w:val="004F166F"/>
    <w:rsid w:val="004F1775"/>
    <w:rsid w:val="004F1901"/>
    <w:rsid w:val="004F20CB"/>
    <w:rsid w:val="004F2CB5"/>
    <w:rsid w:val="004F2DA2"/>
    <w:rsid w:val="004F3016"/>
    <w:rsid w:val="004F3254"/>
    <w:rsid w:val="004F38BE"/>
    <w:rsid w:val="004F3A6A"/>
    <w:rsid w:val="004F3AEB"/>
    <w:rsid w:val="004F475F"/>
    <w:rsid w:val="004F48A0"/>
    <w:rsid w:val="004F4925"/>
    <w:rsid w:val="004F4C47"/>
    <w:rsid w:val="004F4C6B"/>
    <w:rsid w:val="004F4F18"/>
    <w:rsid w:val="004F53D6"/>
    <w:rsid w:val="004F5404"/>
    <w:rsid w:val="004F5798"/>
    <w:rsid w:val="004F589A"/>
    <w:rsid w:val="004F5BB8"/>
    <w:rsid w:val="004F5D23"/>
    <w:rsid w:val="004F5D4A"/>
    <w:rsid w:val="004F5DE8"/>
    <w:rsid w:val="004F62FC"/>
    <w:rsid w:val="004F6485"/>
    <w:rsid w:val="004F6494"/>
    <w:rsid w:val="004F666E"/>
    <w:rsid w:val="004F674F"/>
    <w:rsid w:val="004F6D42"/>
    <w:rsid w:val="004F70F8"/>
    <w:rsid w:val="004F7132"/>
    <w:rsid w:val="004F73B6"/>
    <w:rsid w:val="004F79BB"/>
    <w:rsid w:val="004F7CEE"/>
    <w:rsid w:val="00500022"/>
    <w:rsid w:val="00500200"/>
    <w:rsid w:val="00500610"/>
    <w:rsid w:val="005007EC"/>
    <w:rsid w:val="00500AD9"/>
    <w:rsid w:val="00500B84"/>
    <w:rsid w:val="005011F8"/>
    <w:rsid w:val="00501398"/>
    <w:rsid w:val="00501C9F"/>
    <w:rsid w:val="00501ECF"/>
    <w:rsid w:val="005022D1"/>
    <w:rsid w:val="00502866"/>
    <w:rsid w:val="00502ADD"/>
    <w:rsid w:val="00502B64"/>
    <w:rsid w:val="005033F4"/>
    <w:rsid w:val="00503A1F"/>
    <w:rsid w:val="005042FE"/>
    <w:rsid w:val="00504823"/>
    <w:rsid w:val="00504892"/>
    <w:rsid w:val="00504AA4"/>
    <w:rsid w:val="0050512D"/>
    <w:rsid w:val="005051B9"/>
    <w:rsid w:val="005052F3"/>
    <w:rsid w:val="00505586"/>
    <w:rsid w:val="0050569F"/>
    <w:rsid w:val="00505B4A"/>
    <w:rsid w:val="00505D0C"/>
    <w:rsid w:val="00505D16"/>
    <w:rsid w:val="0050636B"/>
    <w:rsid w:val="005063B7"/>
    <w:rsid w:val="005063FF"/>
    <w:rsid w:val="005069C8"/>
    <w:rsid w:val="00506A13"/>
    <w:rsid w:val="00506F1C"/>
    <w:rsid w:val="00507101"/>
    <w:rsid w:val="0050742F"/>
    <w:rsid w:val="00507E6F"/>
    <w:rsid w:val="00510453"/>
    <w:rsid w:val="005104E6"/>
    <w:rsid w:val="00511164"/>
    <w:rsid w:val="0051147B"/>
    <w:rsid w:val="005119E2"/>
    <w:rsid w:val="00511DB7"/>
    <w:rsid w:val="00511E88"/>
    <w:rsid w:val="005124E5"/>
    <w:rsid w:val="00512629"/>
    <w:rsid w:val="00512937"/>
    <w:rsid w:val="00512ACC"/>
    <w:rsid w:val="00512B75"/>
    <w:rsid w:val="00512B8F"/>
    <w:rsid w:val="00512C49"/>
    <w:rsid w:val="00512D7A"/>
    <w:rsid w:val="00512F22"/>
    <w:rsid w:val="0051317A"/>
    <w:rsid w:val="00513317"/>
    <w:rsid w:val="005137F7"/>
    <w:rsid w:val="00513D04"/>
    <w:rsid w:val="00513EEF"/>
    <w:rsid w:val="00513F26"/>
    <w:rsid w:val="00513F95"/>
    <w:rsid w:val="005140AE"/>
    <w:rsid w:val="00514A5B"/>
    <w:rsid w:val="00514B48"/>
    <w:rsid w:val="0051511C"/>
    <w:rsid w:val="00515544"/>
    <w:rsid w:val="00515785"/>
    <w:rsid w:val="005157EB"/>
    <w:rsid w:val="00515D8A"/>
    <w:rsid w:val="00516997"/>
    <w:rsid w:val="00516DC8"/>
    <w:rsid w:val="0051713C"/>
    <w:rsid w:val="00517411"/>
    <w:rsid w:val="00517A5B"/>
    <w:rsid w:val="00517D99"/>
    <w:rsid w:val="005200CB"/>
    <w:rsid w:val="00520187"/>
    <w:rsid w:val="005202EA"/>
    <w:rsid w:val="0052033E"/>
    <w:rsid w:val="005204B0"/>
    <w:rsid w:val="00520521"/>
    <w:rsid w:val="0052084A"/>
    <w:rsid w:val="00520FA2"/>
    <w:rsid w:val="0052129A"/>
    <w:rsid w:val="0052130A"/>
    <w:rsid w:val="00521893"/>
    <w:rsid w:val="00521B95"/>
    <w:rsid w:val="00521F97"/>
    <w:rsid w:val="00522778"/>
    <w:rsid w:val="0052280C"/>
    <w:rsid w:val="00522848"/>
    <w:rsid w:val="00522A5B"/>
    <w:rsid w:val="00523189"/>
    <w:rsid w:val="00523284"/>
    <w:rsid w:val="005233A9"/>
    <w:rsid w:val="0052351A"/>
    <w:rsid w:val="005235C6"/>
    <w:rsid w:val="00523A09"/>
    <w:rsid w:val="00523A91"/>
    <w:rsid w:val="005240AF"/>
    <w:rsid w:val="00524237"/>
    <w:rsid w:val="0052435B"/>
    <w:rsid w:val="00524846"/>
    <w:rsid w:val="00524B7A"/>
    <w:rsid w:val="00525251"/>
    <w:rsid w:val="0052539B"/>
    <w:rsid w:val="00525405"/>
    <w:rsid w:val="00525505"/>
    <w:rsid w:val="005255E3"/>
    <w:rsid w:val="0052572A"/>
    <w:rsid w:val="00525D8C"/>
    <w:rsid w:val="00526DD0"/>
    <w:rsid w:val="00527093"/>
    <w:rsid w:val="0052719C"/>
    <w:rsid w:val="0052794B"/>
    <w:rsid w:val="00527C16"/>
    <w:rsid w:val="00527D14"/>
    <w:rsid w:val="00527F55"/>
    <w:rsid w:val="00527F94"/>
    <w:rsid w:val="0053075E"/>
    <w:rsid w:val="00531561"/>
    <w:rsid w:val="005315C0"/>
    <w:rsid w:val="005326EC"/>
    <w:rsid w:val="00532770"/>
    <w:rsid w:val="00532DAC"/>
    <w:rsid w:val="005332EF"/>
    <w:rsid w:val="0053344D"/>
    <w:rsid w:val="005335FD"/>
    <w:rsid w:val="00533777"/>
    <w:rsid w:val="0053457C"/>
    <w:rsid w:val="0053485C"/>
    <w:rsid w:val="00534E42"/>
    <w:rsid w:val="00534EF5"/>
    <w:rsid w:val="00535246"/>
    <w:rsid w:val="005357FF"/>
    <w:rsid w:val="00535A9B"/>
    <w:rsid w:val="0053609C"/>
    <w:rsid w:val="005364B4"/>
    <w:rsid w:val="00536645"/>
    <w:rsid w:val="005368D7"/>
    <w:rsid w:val="005369D3"/>
    <w:rsid w:val="00536CA7"/>
    <w:rsid w:val="00536FC2"/>
    <w:rsid w:val="005370DF"/>
    <w:rsid w:val="0053716D"/>
    <w:rsid w:val="00537F88"/>
    <w:rsid w:val="005402A4"/>
    <w:rsid w:val="005405DB"/>
    <w:rsid w:val="00540BDD"/>
    <w:rsid w:val="00540D53"/>
    <w:rsid w:val="00540ED3"/>
    <w:rsid w:val="00541270"/>
    <w:rsid w:val="00541B81"/>
    <w:rsid w:val="00541D6D"/>
    <w:rsid w:val="00541F96"/>
    <w:rsid w:val="0054261D"/>
    <w:rsid w:val="005432F3"/>
    <w:rsid w:val="0054356D"/>
    <w:rsid w:val="00543586"/>
    <w:rsid w:val="0054373F"/>
    <w:rsid w:val="00543833"/>
    <w:rsid w:val="00543A56"/>
    <w:rsid w:val="00543EF5"/>
    <w:rsid w:val="00544086"/>
    <w:rsid w:val="005444E8"/>
    <w:rsid w:val="005445D9"/>
    <w:rsid w:val="00544767"/>
    <w:rsid w:val="005449D4"/>
    <w:rsid w:val="00544A9B"/>
    <w:rsid w:val="00544B22"/>
    <w:rsid w:val="00545368"/>
    <w:rsid w:val="005453B1"/>
    <w:rsid w:val="00545631"/>
    <w:rsid w:val="00545D95"/>
    <w:rsid w:val="00545F33"/>
    <w:rsid w:val="00546037"/>
    <w:rsid w:val="005462F2"/>
    <w:rsid w:val="005465A6"/>
    <w:rsid w:val="00546720"/>
    <w:rsid w:val="00546EDE"/>
    <w:rsid w:val="005472F8"/>
    <w:rsid w:val="005474F7"/>
    <w:rsid w:val="00547A41"/>
    <w:rsid w:val="00547E65"/>
    <w:rsid w:val="005500BE"/>
    <w:rsid w:val="005503CD"/>
    <w:rsid w:val="005504D9"/>
    <w:rsid w:val="00550981"/>
    <w:rsid w:val="00550D1E"/>
    <w:rsid w:val="00550F54"/>
    <w:rsid w:val="00550FD5"/>
    <w:rsid w:val="0055110C"/>
    <w:rsid w:val="005511C3"/>
    <w:rsid w:val="00551319"/>
    <w:rsid w:val="0055164F"/>
    <w:rsid w:val="00551B0B"/>
    <w:rsid w:val="00551F85"/>
    <w:rsid w:val="005522A9"/>
    <w:rsid w:val="0055336F"/>
    <w:rsid w:val="005534D6"/>
    <w:rsid w:val="005535C6"/>
    <w:rsid w:val="005537C2"/>
    <w:rsid w:val="00553D38"/>
    <w:rsid w:val="00553D6E"/>
    <w:rsid w:val="00553DC7"/>
    <w:rsid w:val="0055423B"/>
    <w:rsid w:val="00554724"/>
    <w:rsid w:val="005548A5"/>
    <w:rsid w:val="0055534C"/>
    <w:rsid w:val="00555706"/>
    <w:rsid w:val="00555972"/>
    <w:rsid w:val="00555CB7"/>
    <w:rsid w:val="00555E91"/>
    <w:rsid w:val="005561B0"/>
    <w:rsid w:val="0055669B"/>
    <w:rsid w:val="0055686F"/>
    <w:rsid w:val="00556E30"/>
    <w:rsid w:val="005570BB"/>
    <w:rsid w:val="005571F1"/>
    <w:rsid w:val="00557BC9"/>
    <w:rsid w:val="00557CFE"/>
    <w:rsid w:val="00560182"/>
    <w:rsid w:val="00560433"/>
    <w:rsid w:val="0056090F"/>
    <w:rsid w:val="00560A89"/>
    <w:rsid w:val="005613D8"/>
    <w:rsid w:val="0056181D"/>
    <w:rsid w:val="0056185F"/>
    <w:rsid w:val="0056197C"/>
    <w:rsid w:val="00561C02"/>
    <w:rsid w:val="005628A2"/>
    <w:rsid w:val="005633A2"/>
    <w:rsid w:val="005634D8"/>
    <w:rsid w:val="0056386B"/>
    <w:rsid w:val="00563F3C"/>
    <w:rsid w:val="0056415B"/>
    <w:rsid w:val="0056443B"/>
    <w:rsid w:val="00564575"/>
    <w:rsid w:val="0056476D"/>
    <w:rsid w:val="0056493C"/>
    <w:rsid w:val="00564D98"/>
    <w:rsid w:val="0056521B"/>
    <w:rsid w:val="00565B47"/>
    <w:rsid w:val="00565BE1"/>
    <w:rsid w:val="00565C35"/>
    <w:rsid w:val="00565DAC"/>
    <w:rsid w:val="00566199"/>
    <w:rsid w:val="005665AD"/>
    <w:rsid w:val="00566C7B"/>
    <w:rsid w:val="0056727C"/>
    <w:rsid w:val="005673F3"/>
    <w:rsid w:val="00567C13"/>
    <w:rsid w:val="00567DF4"/>
    <w:rsid w:val="005704EF"/>
    <w:rsid w:val="0057085F"/>
    <w:rsid w:val="00570C3A"/>
    <w:rsid w:val="00570DA4"/>
    <w:rsid w:val="005711FA"/>
    <w:rsid w:val="0057189E"/>
    <w:rsid w:val="00571D71"/>
    <w:rsid w:val="00572663"/>
    <w:rsid w:val="005726BE"/>
    <w:rsid w:val="00572A80"/>
    <w:rsid w:val="00572C1D"/>
    <w:rsid w:val="00572C5D"/>
    <w:rsid w:val="00572DC6"/>
    <w:rsid w:val="00572F36"/>
    <w:rsid w:val="005732ED"/>
    <w:rsid w:val="005738F8"/>
    <w:rsid w:val="00573A59"/>
    <w:rsid w:val="00573B6E"/>
    <w:rsid w:val="00573C1C"/>
    <w:rsid w:val="00573E28"/>
    <w:rsid w:val="005747DC"/>
    <w:rsid w:val="00574848"/>
    <w:rsid w:val="005749AD"/>
    <w:rsid w:val="00574B02"/>
    <w:rsid w:val="0057510E"/>
    <w:rsid w:val="0057530F"/>
    <w:rsid w:val="005758C6"/>
    <w:rsid w:val="0057620E"/>
    <w:rsid w:val="005762B9"/>
    <w:rsid w:val="00576845"/>
    <w:rsid w:val="00576C99"/>
    <w:rsid w:val="00576DC2"/>
    <w:rsid w:val="005772D3"/>
    <w:rsid w:val="005778DB"/>
    <w:rsid w:val="00577AAF"/>
    <w:rsid w:val="005802B8"/>
    <w:rsid w:val="0058040E"/>
    <w:rsid w:val="00580A40"/>
    <w:rsid w:val="00580B2D"/>
    <w:rsid w:val="00580C63"/>
    <w:rsid w:val="00580CEB"/>
    <w:rsid w:val="00581057"/>
    <w:rsid w:val="00581207"/>
    <w:rsid w:val="00581754"/>
    <w:rsid w:val="00581AAB"/>
    <w:rsid w:val="00581C91"/>
    <w:rsid w:val="00581DA9"/>
    <w:rsid w:val="00581E8E"/>
    <w:rsid w:val="005820DB"/>
    <w:rsid w:val="00582170"/>
    <w:rsid w:val="0058291F"/>
    <w:rsid w:val="00582D03"/>
    <w:rsid w:val="00582F66"/>
    <w:rsid w:val="005840CB"/>
    <w:rsid w:val="0058424B"/>
    <w:rsid w:val="00584AAD"/>
    <w:rsid w:val="00584B78"/>
    <w:rsid w:val="00584E94"/>
    <w:rsid w:val="005851D4"/>
    <w:rsid w:val="005852ED"/>
    <w:rsid w:val="005855B4"/>
    <w:rsid w:val="0058588E"/>
    <w:rsid w:val="00585F7B"/>
    <w:rsid w:val="005861FF"/>
    <w:rsid w:val="0058694B"/>
    <w:rsid w:val="00586BAB"/>
    <w:rsid w:val="00587205"/>
    <w:rsid w:val="00587BC2"/>
    <w:rsid w:val="00587E62"/>
    <w:rsid w:val="005902EB"/>
    <w:rsid w:val="00590328"/>
    <w:rsid w:val="005904FE"/>
    <w:rsid w:val="00590CC8"/>
    <w:rsid w:val="0059126B"/>
    <w:rsid w:val="00591367"/>
    <w:rsid w:val="005913F9"/>
    <w:rsid w:val="00591642"/>
    <w:rsid w:val="005916DE"/>
    <w:rsid w:val="005917AE"/>
    <w:rsid w:val="00591885"/>
    <w:rsid w:val="00591A22"/>
    <w:rsid w:val="00591BB1"/>
    <w:rsid w:val="00591F72"/>
    <w:rsid w:val="005923A6"/>
    <w:rsid w:val="00592BAD"/>
    <w:rsid w:val="00592BD0"/>
    <w:rsid w:val="00593037"/>
    <w:rsid w:val="00593639"/>
    <w:rsid w:val="00593C34"/>
    <w:rsid w:val="00593D3F"/>
    <w:rsid w:val="00594314"/>
    <w:rsid w:val="0059453A"/>
    <w:rsid w:val="005949A8"/>
    <w:rsid w:val="00594AFA"/>
    <w:rsid w:val="00594BBF"/>
    <w:rsid w:val="00594C53"/>
    <w:rsid w:val="00595061"/>
    <w:rsid w:val="005950B0"/>
    <w:rsid w:val="00595230"/>
    <w:rsid w:val="0059560A"/>
    <w:rsid w:val="0059570C"/>
    <w:rsid w:val="00595D0E"/>
    <w:rsid w:val="00595E76"/>
    <w:rsid w:val="00595EBB"/>
    <w:rsid w:val="00596072"/>
    <w:rsid w:val="005960C6"/>
    <w:rsid w:val="0059638D"/>
    <w:rsid w:val="00596827"/>
    <w:rsid w:val="00596D3B"/>
    <w:rsid w:val="00597533"/>
    <w:rsid w:val="00597B0F"/>
    <w:rsid w:val="00597B6C"/>
    <w:rsid w:val="00597E83"/>
    <w:rsid w:val="005A023B"/>
    <w:rsid w:val="005A0373"/>
    <w:rsid w:val="005A0419"/>
    <w:rsid w:val="005A0FE6"/>
    <w:rsid w:val="005A108A"/>
    <w:rsid w:val="005A1240"/>
    <w:rsid w:val="005A13DE"/>
    <w:rsid w:val="005A1620"/>
    <w:rsid w:val="005A1800"/>
    <w:rsid w:val="005A1C2A"/>
    <w:rsid w:val="005A20F7"/>
    <w:rsid w:val="005A2139"/>
    <w:rsid w:val="005A2145"/>
    <w:rsid w:val="005A2313"/>
    <w:rsid w:val="005A23A3"/>
    <w:rsid w:val="005A23F0"/>
    <w:rsid w:val="005A2562"/>
    <w:rsid w:val="005A28B3"/>
    <w:rsid w:val="005A2C6D"/>
    <w:rsid w:val="005A319F"/>
    <w:rsid w:val="005A3209"/>
    <w:rsid w:val="005A3412"/>
    <w:rsid w:val="005A3D27"/>
    <w:rsid w:val="005A4AA5"/>
    <w:rsid w:val="005A506F"/>
    <w:rsid w:val="005A539A"/>
    <w:rsid w:val="005A5581"/>
    <w:rsid w:val="005A5760"/>
    <w:rsid w:val="005A582D"/>
    <w:rsid w:val="005A5A9B"/>
    <w:rsid w:val="005A5BFA"/>
    <w:rsid w:val="005A5EF5"/>
    <w:rsid w:val="005A5FA3"/>
    <w:rsid w:val="005A61D2"/>
    <w:rsid w:val="005A64F8"/>
    <w:rsid w:val="005A6992"/>
    <w:rsid w:val="005A6AC7"/>
    <w:rsid w:val="005A6F28"/>
    <w:rsid w:val="005A7204"/>
    <w:rsid w:val="005A7DF0"/>
    <w:rsid w:val="005B00F6"/>
    <w:rsid w:val="005B01C3"/>
    <w:rsid w:val="005B03EA"/>
    <w:rsid w:val="005B07F8"/>
    <w:rsid w:val="005B09C8"/>
    <w:rsid w:val="005B0E14"/>
    <w:rsid w:val="005B1257"/>
    <w:rsid w:val="005B129D"/>
    <w:rsid w:val="005B1592"/>
    <w:rsid w:val="005B1C31"/>
    <w:rsid w:val="005B1C95"/>
    <w:rsid w:val="005B1E1D"/>
    <w:rsid w:val="005B1E42"/>
    <w:rsid w:val="005B2266"/>
    <w:rsid w:val="005B240C"/>
    <w:rsid w:val="005B2583"/>
    <w:rsid w:val="005B2F06"/>
    <w:rsid w:val="005B2F73"/>
    <w:rsid w:val="005B32FA"/>
    <w:rsid w:val="005B345D"/>
    <w:rsid w:val="005B3879"/>
    <w:rsid w:val="005B4630"/>
    <w:rsid w:val="005B4A13"/>
    <w:rsid w:val="005B4C05"/>
    <w:rsid w:val="005B50BC"/>
    <w:rsid w:val="005B5166"/>
    <w:rsid w:val="005B551A"/>
    <w:rsid w:val="005B57F6"/>
    <w:rsid w:val="005B593B"/>
    <w:rsid w:val="005B5A2A"/>
    <w:rsid w:val="005B5B1A"/>
    <w:rsid w:val="005B5ED4"/>
    <w:rsid w:val="005B601D"/>
    <w:rsid w:val="005B64E6"/>
    <w:rsid w:val="005B65D6"/>
    <w:rsid w:val="005B694C"/>
    <w:rsid w:val="005B6BAC"/>
    <w:rsid w:val="005B7324"/>
    <w:rsid w:val="005B79DB"/>
    <w:rsid w:val="005B7EA8"/>
    <w:rsid w:val="005C0065"/>
    <w:rsid w:val="005C0083"/>
    <w:rsid w:val="005C019D"/>
    <w:rsid w:val="005C022E"/>
    <w:rsid w:val="005C0600"/>
    <w:rsid w:val="005C09FE"/>
    <w:rsid w:val="005C0BBF"/>
    <w:rsid w:val="005C0BCF"/>
    <w:rsid w:val="005C10A3"/>
    <w:rsid w:val="005C11B9"/>
    <w:rsid w:val="005C23D2"/>
    <w:rsid w:val="005C2667"/>
    <w:rsid w:val="005C26D7"/>
    <w:rsid w:val="005C2999"/>
    <w:rsid w:val="005C2B60"/>
    <w:rsid w:val="005C2E0E"/>
    <w:rsid w:val="005C2F42"/>
    <w:rsid w:val="005C38D3"/>
    <w:rsid w:val="005C3D81"/>
    <w:rsid w:val="005C4051"/>
    <w:rsid w:val="005C41F1"/>
    <w:rsid w:val="005C4B2B"/>
    <w:rsid w:val="005C5259"/>
    <w:rsid w:val="005C5272"/>
    <w:rsid w:val="005C5620"/>
    <w:rsid w:val="005C581C"/>
    <w:rsid w:val="005C5935"/>
    <w:rsid w:val="005C5DC7"/>
    <w:rsid w:val="005C60F0"/>
    <w:rsid w:val="005C6240"/>
    <w:rsid w:val="005C642B"/>
    <w:rsid w:val="005C741A"/>
    <w:rsid w:val="005C7461"/>
    <w:rsid w:val="005C7817"/>
    <w:rsid w:val="005C797E"/>
    <w:rsid w:val="005C7A81"/>
    <w:rsid w:val="005C7E28"/>
    <w:rsid w:val="005C7FAC"/>
    <w:rsid w:val="005D026D"/>
    <w:rsid w:val="005D05A0"/>
    <w:rsid w:val="005D06C6"/>
    <w:rsid w:val="005D11BC"/>
    <w:rsid w:val="005D1D31"/>
    <w:rsid w:val="005D1FDE"/>
    <w:rsid w:val="005D2043"/>
    <w:rsid w:val="005D286F"/>
    <w:rsid w:val="005D29C6"/>
    <w:rsid w:val="005D2D29"/>
    <w:rsid w:val="005D2FD3"/>
    <w:rsid w:val="005D30DE"/>
    <w:rsid w:val="005D45F0"/>
    <w:rsid w:val="005D491D"/>
    <w:rsid w:val="005D4985"/>
    <w:rsid w:val="005D4FC7"/>
    <w:rsid w:val="005D5228"/>
    <w:rsid w:val="005D5393"/>
    <w:rsid w:val="005D5B75"/>
    <w:rsid w:val="005D5D46"/>
    <w:rsid w:val="005D5F17"/>
    <w:rsid w:val="005D603E"/>
    <w:rsid w:val="005D63DF"/>
    <w:rsid w:val="005D6505"/>
    <w:rsid w:val="005D655E"/>
    <w:rsid w:val="005D68B7"/>
    <w:rsid w:val="005D68F7"/>
    <w:rsid w:val="005D69D0"/>
    <w:rsid w:val="005D6D7D"/>
    <w:rsid w:val="005D6FFE"/>
    <w:rsid w:val="005D7608"/>
    <w:rsid w:val="005D7AB2"/>
    <w:rsid w:val="005D7C51"/>
    <w:rsid w:val="005E0A06"/>
    <w:rsid w:val="005E0B9F"/>
    <w:rsid w:val="005E0E23"/>
    <w:rsid w:val="005E0ED8"/>
    <w:rsid w:val="005E11DD"/>
    <w:rsid w:val="005E145F"/>
    <w:rsid w:val="005E15BB"/>
    <w:rsid w:val="005E1839"/>
    <w:rsid w:val="005E1A30"/>
    <w:rsid w:val="005E1FDC"/>
    <w:rsid w:val="005E2349"/>
    <w:rsid w:val="005E2455"/>
    <w:rsid w:val="005E297F"/>
    <w:rsid w:val="005E2A55"/>
    <w:rsid w:val="005E2B02"/>
    <w:rsid w:val="005E2BAB"/>
    <w:rsid w:val="005E31FB"/>
    <w:rsid w:val="005E351C"/>
    <w:rsid w:val="005E3A48"/>
    <w:rsid w:val="005E3DEE"/>
    <w:rsid w:val="005E4094"/>
    <w:rsid w:val="005E4715"/>
    <w:rsid w:val="005E481E"/>
    <w:rsid w:val="005E4870"/>
    <w:rsid w:val="005E4A55"/>
    <w:rsid w:val="005E4CA8"/>
    <w:rsid w:val="005E4E13"/>
    <w:rsid w:val="005E509E"/>
    <w:rsid w:val="005E5227"/>
    <w:rsid w:val="005E5332"/>
    <w:rsid w:val="005E5BFA"/>
    <w:rsid w:val="005E5CEE"/>
    <w:rsid w:val="005E5E65"/>
    <w:rsid w:val="005E5E99"/>
    <w:rsid w:val="005E5FFB"/>
    <w:rsid w:val="005E64A1"/>
    <w:rsid w:val="005E6A8E"/>
    <w:rsid w:val="005E6C38"/>
    <w:rsid w:val="005E7604"/>
    <w:rsid w:val="005E7675"/>
    <w:rsid w:val="005E7754"/>
    <w:rsid w:val="005E777D"/>
    <w:rsid w:val="005E7A28"/>
    <w:rsid w:val="005F009C"/>
    <w:rsid w:val="005F0455"/>
    <w:rsid w:val="005F04A3"/>
    <w:rsid w:val="005F0FFC"/>
    <w:rsid w:val="005F10FB"/>
    <w:rsid w:val="005F114A"/>
    <w:rsid w:val="005F1353"/>
    <w:rsid w:val="005F138B"/>
    <w:rsid w:val="005F153A"/>
    <w:rsid w:val="005F15E8"/>
    <w:rsid w:val="005F1A90"/>
    <w:rsid w:val="005F1B7E"/>
    <w:rsid w:val="005F26A1"/>
    <w:rsid w:val="005F2BE1"/>
    <w:rsid w:val="005F35A5"/>
    <w:rsid w:val="005F35DD"/>
    <w:rsid w:val="005F36DC"/>
    <w:rsid w:val="005F3C65"/>
    <w:rsid w:val="005F42C1"/>
    <w:rsid w:val="005F467F"/>
    <w:rsid w:val="005F47B0"/>
    <w:rsid w:val="005F47D0"/>
    <w:rsid w:val="005F480A"/>
    <w:rsid w:val="005F4868"/>
    <w:rsid w:val="005F4988"/>
    <w:rsid w:val="005F4AE2"/>
    <w:rsid w:val="005F553E"/>
    <w:rsid w:val="005F5CBB"/>
    <w:rsid w:val="005F60E6"/>
    <w:rsid w:val="005F6183"/>
    <w:rsid w:val="005F6322"/>
    <w:rsid w:val="005F69F8"/>
    <w:rsid w:val="005F6BDA"/>
    <w:rsid w:val="005F6D2A"/>
    <w:rsid w:val="005F7058"/>
    <w:rsid w:val="005F7E77"/>
    <w:rsid w:val="00600180"/>
    <w:rsid w:val="006003D5"/>
    <w:rsid w:val="00600798"/>
    <w:rsid w:val="006009E1"/>
    <w:rsid w:val="006011A9"/>
    <w:rsid w:val="0060130A"/>
    <w:rsid w:val="006014A3"/>
    <w:rsid w:val="0060151A"/>
    <w:rsid w:val="00601C82"/>
    <w:rsid w:val="00601CA3"/>
    <w:rsid w:val="0060205B"/>
    <w:rsid w:val="0060218A"/>
    <w:rsid w:val="006023F0"/>
    <w:rsid w:val="00602414"/>
    <w:rsid w:val="00602512"/>
    <w:rsid w:val="0060254D"/>
    <w:rsid w:val="006026E2"/>
    <w:rsid w:val="00602BFD"/>
    <w:rsid w:val="00603161"/>
    <w:rsid w:val="00603264"/>
    <w:rsid w:val="006033B2"/>
    <w:rsid w:val="00603880"/>
    <w:rsid w:val="00603B0E"/>
    <w:rsid w:val="00603E97"/>
    <w:rsid w:val="0060416D"/>
    <w:rsid w:val="006043C3"/>
    <w:rsid w:val="006045E9"/>
    <w:rsid w:val="0060495A"/>
    <w:rsid w:val="00604982"/>
    <w:rsid w:val="00605445"/>
    <w:rsid w:val="006054FD"/>
    <w:rsid w:val="006058F0"/>
    <w:rsid w:val="0060596B"/>
    <w:rsid w:val="00605AB2"/>
    <w:rsid w:val="00605CE0"/>
    <w:rsid w:val="00605D31"/>
    <w:rsid w:val="00605EF1"/>
    <w:rsid w:val="00605F40"/>
    <w:rsid w:val="00606413"/>
    <w:rsid w:val="00606417"/>
    <w:rsid w:val="006066E0"/>
    <w:rsid w:val="00606A67"/>
    <w:rsid w:val="00606B3C"/>
    <w:rsid w:val="00606B5C"/>
    <w:rsid w:val="00606D24"/>
    <w:rsid w:val="006074FB"/>
    <w:rsid w:val="00607AE4"/>
    <w:rsid w:val="00607BBF"/>
    <w:rsid w:val="00607CC6"/>
    <w:rsid w:val="00607F2B"/>
    <w:rsid w:val="0061065F"/>
    <w:rsid w:val="0061085E"/>
    <w:rsid w:val="00610B6F"/>
    <w:rsid w:val="00611097"/>
    <w:rsid w:val="006110EB"/>
    <w:rsid w:val="00611343"/>
    <w:rsid w:val="006115EF"/>
    <w:rsid w:val="006118EC"/>
    <w:rsid w:val="00611D6C"/>
    <w:rsid w:val="00612364"/>
    <w:rsid w:val="00612E2F"/>
    <w:rsid w:val="00613806"/>
    <w:rsid w:val="00613B86"/>
    <w:rsid w:val="0061485C"/>
    <w:rsid w:val="00614D0E"/>
    <w:rsid w:val="00614F31"/>
    <w:rsid w:val="00614F3C"/>
    <w:rsid w:val="00615260"/>
    <w:rsid w:val="0061545E"/>
    <w:rsid w:val="00615A22"/>
    <w:rsid w:val="00615A74"/>
    <w:rsid w:val="00615DD2"/>
    <w:rsid w:val="0061617A"/>
    <w:rsid w:val="006162F7"/>
    <w:rsid w:val="00616330"/>
    <w:rsid w:val="006166A9"/>
    <w:rsid w:val="00616BFB"/>
    <w:rsid w:val="00616C6A"/>
    <w:rsid w:val="00617067"/>
    <w:rsid w:val="0061708E"/>
    <w:rsid w:val="00617235"/>
    <w:rsid w:val="0061769E"/>
    <w:rsid w:val="00617A52"/>
    <w:rsid w:val="00617FD2"/>
    <w:rsid w:val="00620024"/>
    <w:rsid w:val="00620034"/>
    <w:rsid w:val="0062059A"/>
    <w:rsid w:val="00620AD7"/>
    <w:rsid w:val="00621194"/>
    <w:rsid w:val="006216E9"/>
    <w:rsid w:val="0062198B"/>
    <w:rsid w:val="00622009"/>
    <w:rsid w:val="006225E4"/>
    <w:rsid w:val="0062278E"/>
    <w:rsid w:val="006229B1"/>
    <w:rsid w:val="00623471"/>
    <w:rsid w:val="00623A72"/>
    <w:rsid w:val="00623AD2"/>
    <w:rsid w:val="00623C01"/>
    <w:rsid w:val="00623EA4"/>
    <w:rsid w:val="00624961"/>
    <w:rsid w:val="00625185"/>
    <w:rsid w:val="00625621"/>
    <w:rsid w:val="0062589C"/>
    <w:rsid w:val="006259E2"/>
    <w:rsid w:val="00625BCF"/>
    <w:rsid w:val="00625D8A"/>
    <w:rsid w:val="006261C5"/>
    <w:rsid w:val="006263BE"/>
    <w:rsid w:val="006264DB"/>
    <w:rsid w:val="00626701"/>
    <w:rsid w:val="006267AE"/>
    <w:rsid w:val="00626872"/>
    <w:rsid w:val="006268DD"/>
    <w:rsid w:val="00626A50"/>
    <w:rsid w:val="00626D1B"/>
    <w:rsid w:val="00626E30"/>
    <w:rsid w:val="00626EC4"/>
    <w:rsid w:val="00626ED3"/>
    <w:rsid w:val="00626ED6"/>
    <w:rsid w:val="00627D0F"/>
    <w:rsid w:val="00630330"/>
    <w:rsid w:val="0063034A"/>
    <w:rsid w:val="00630722"/>
    <w:rsid w:val="00630EC2"/>
    <w:rsid w:val="0063164B"/>
    <w:rsid w:val="006319DC"/>
    <w:rsid w:val="006319FD"/>
    <w:rsid w:val="006326A3"/>
    <w:rsid w:val="00633311"/>
    <w:rsid w:val="0063374E"/>
    <w:rsid w:val="00633D2D"/>
    <w:rsid w:val="00633D35"/>
    <w:rsid w:val="0063455D"/>
    <w:rsid w:val="00634642"/>
    <w:rsid w:val="00634A4E"/>
    <w:rsid w:val="00634C6B"/>
    <w:rsid w:val="006357D5"/>
    <w:rsid w:val="00635D96"/>
    <w:rsid w:val="00635F4B"/>
    <w:rsid w:val="0063616C"/>
    <w:rsid w:val="0063631D"/>
    <w:rsid w:val="00636898"/>
    <w:rsid w:val="0063696A"/>
    <w:rsid w:val="0063713F"/>
    <w:rsid w:val="006373F6"/>
    <w:rsid w:val="006374EE"/>
    <w:rsid w:val="00637583"/>
    <w:rsid w:val="00637EB3"/>
    <w:rsid w:val="0064040D"/>
    <w:rsid w:val="00640ABD"/>
    <w:rsid w:val="00640ACE"/>
    <w:rsid w:val="0064145A"/>
    <w:rsid w:val="00641694"/>
    <w:rsid w:val="006418FA"/>
    <w:rsid w:val="00641A47"/>
    <w:rsid w:val="00641B58"/>
    <w:rsid w:val="00642048"/>
    <w:rsid w:val="0064206A"/>
    <w:rsid w:val="00642390"/>
    <w:rsid w:val="00642460"/>
    <w:rsid w:val="006424EB"/>
    <w:rsid w:val="00642A0F"/>
    <w:rsid w:val="00642D57"/>
    <w:rsid w:val="00642E91"/>
    <w:rsid w:val="00643C5F"/>
    <w:rsid w:val="0064408E"/>
    <w:rsid w:val="006440F2"/>
    <w:rsid w:val="006443E1"/>
    <w:rsid w:val="006449C0"/>
    <w:rsid w:val="00644EF5"/>
    <w:rsid w:val="00645BBD"/>
    <w:rsid w:val="00645D09"/>
    <w:rsid w:val="006461EC"/>
    <w:rsid w:val="00646259"/>
    <w:rsid w:val="00646342"/>
    <w:rsid w:val="00647EDB"/>
    <w:rsid w:val="006504C8"/>
    <w:rsid w:val="00650945"/>
    <w:rsid w:val="00650B70"/>
    <w:rsid w:val="006519F3"/>
    <w:rsid w:val="00651CE5"/>
    <w:rsid w:val="00652114"/>
    <w:rsid w:val="006528AF"/>
    <w:rsid w:val="00653084"/>
    <w:rsid w:val="0065343F"/>
    <w:rsid w:val="00653459"/>
    <w:rsid w:val="00653599"/>
    <w:rsid w:val="00653BF0"/>
    <w:rsid w:val="00654495"/>
    <w:rsid w:val="00654635"/>
    <w:rsid w:val="00654A86"/>
    <w:rsid w:val="00654B35"/>
    <w:rsid w:val="006553FF"/>
    <w:rsid w:val="00655491"/>
    <w:rsid w:val="006555E8"/>
    <w:rsid w:val="00655699"/>
    <w:rsid w:val="006556BA"/>
    <w:rsid w:val="00655A5A"/>
    <w:rsid w:val="00655D9E"/>
    <w:rsid w:val="00656218"/>
    <w:rsid w:val="00656617"/>
    <w:rsid w:val="0065663C"/>
    <w:rsid w:val="00657BE7"/>
    <w:rsid w:val="00657D30"/>
    <w:rsid w:val="00660825"/>
    <w:rsid w:val="00660C8E"/>
    <w:rsid w:val="00661699"/>
    <w:rsid w:val="006616A6"/>
    <w:rsid w:val="00661992"/>
    <w:rsid w:val="00661D60"/>
    <w:rsid w:val="00662815"/>
    <w:rsid w:val="00662A44"/>
    <w:rsid w:val="00662DC4"/>
    <w:rsid w:val="006631B3"/>
    <w:rsid w:val="0066385B"/>
    <w:rsid w:val="00663C42"/>
    <w:rsid w:val="00663DB1"/>
    <w:rsid w:val="00663F58"/>
    <w:rsid w:val="00664223"/>
    <w:rsid w:val="006642C3"/>
    <w:rsid w:val="006642E6"/>
    <w:rsid w:val="006645B7"/>
    <w:rsid w:val="00664AC9"/>
    <w:rsid w:val="00664B43"/>
    <w:rsid w:val="00664FDD"/>
    <w:rsid w:val="00665414"/>
    <w:rsid w:val="006655AB"/>
    <w:rsid w:val="006658D5"/>
    <w:rsid w:val="00665934"/>
    <w:rsid w:val="00665B53"/>
    <w:rsid w:val="00666162"/>
    <w:rsid w:val="00666618"/>
    <w:rsid w:val="0066685F"/>
    <w:rsid w:val="0066692A"/>
    <w:rsid w:val="00667717"/>
    <w:rsid w:val="006678D3"/>
    <w:rsid w:val="00667B14"/>
    <w:rsid w:val="00667E90"/>
    <w:rsid w:val="00667FBE"/>
    <w:rsid w:val="006704E4"/>
    <w:rsid w:val="006706A1"/>
    <w:rsid w:val="00670BAF"/>
    <w:rsid w:val="006713CB"/>
    <w:rsid w:val="00671742"/>
    <w:rsid w:val="0067223A"/>
    <w:rsid w:val="0067247B"/>
    <w:rsid w:val="00672A7C"/>
    <w:rsid w:val="006730E5"/>
    <w:rsid w:val="00673595"/>
    <w:rsid w:val="00673C26"/>
    <w:rsid w:val="00673C2E"/>
    <w:rsid w:val="00674049"/>
    <w:rsid w:val="0067407B"/>
    <w:rsid w:val="00674CC6"/>
    <w:rsid w:val="00675552"/>
    <w:rsid w:val="00675FC7"/>
    <w:rsid w:val="006762B8"/>
    <w:rsid w:val="006765CB"/>
    <w:rsid w:val="00676B83"/>
    <w:rsid w:val="00676B89"/>
    <w:rsid w:val="00676BD9"/>
    <w:rsid w:val="00677151"/>
    <w:rsid w:val="0067752A"/>
    <w:rsid w:val="006775AE"/>
    <w:rsid w:val="006779D0"/>
    <w:rsid w:val="00677EFE"/>
    <w:rsid w:val="00680674"/>
    <w:rsid w:val="006806BF"/>
    <w:rsid w:val="006807F8"/>
    <w:rsid w:val="00680BB2"/>
    <w:rsid w:val="00680D9B"/>
    <w:rsid w:val="00680F94"/>
    <w:rsid w:val="00681054"/>
    <w:rsid w:val="00681948"/>
    <w:rsid w:val="00681B92"/>
    <w:rsid w:val="00681D03"/>
    <w:rsid w:val="00681D13"/>
    <w:rsid w:val="00681D6D"/>
    <w:rsid w:val="00681DC2"/>
    <w:rsid w:val="0068238F"/>
    <w:rsid w:val="006826F8"/>
    <w:rsid w:val="006828FC"/>
    <w:rsid w:val="00682B83"/>
    <w:rsid w:val="00682D79"/>
    <w:rsid w:val="00682ED1"/>
    <w:rsid w:val="0068324C"/>
    <w:rsid w:val="0068341F"/>
    <w:rsid w:val="006838FC"/>
    <w:rsid w:val="00683A41"/>
    <w:rsid w:val="00683A45"/>
    <w:rsid w:val="00683EF7"/>
    <w:rsid w:val="00684168"/>
    <w:rsid w:val="006841F3"/>
    <w:rsid w:val="0068456B"/>
    <w:rsid w:val="00684637"/>
    <w:rsid w:val="00684B2C"/>
    <w:rsid w:val="00684F8A"/>
    <w:rsid w:val="00685644"/>
    <w:rsid w:val="00685774"/>
    <w:rsid w:val="00685EC0"/>
    <w:rsid w:val="00686346"/>
    <w:rsid w:val="00686635"/>
    <w:rsid w:val="00686AAE"/>
    <w:rsid w:val="00686B23"/>
    <w:rsid w:val="00686D54"/>
    <w:rsid w:val="00687434"/>
    <w:rsid w:val="00687739"/>
    <w:rsid w:val="0068793A"/>
    <w:rsid w:val="00687B8A"/>
    <w:rsid w:val="00687FF0"/>
    <w:rsid w:val="0069005A"/>
    <w:rsid w:val="0069024B"/>
    <w:rsid w:val="006904A0"/>
    <w:rsid w:val="00690A96"/>
    <w:rsid w:val="00690D23"/>
    <w:rsid w:val="00690D2D"/>
    <w:rsid w:val="00690D64"/>
    <w:rsid w:val="00690F9C"/>
    <w:rsid w:val="0069114F"/>
    <w:rsid w:val="006914DC"/>
    <w:rsid w:val="006917CD"/>
    <w:rsid w:val="00691826"/>
    <w:rsid w:val="00691A12"/>
    <w:rsid w:val="006923A6"/>
    <w:rsid w:val="006925C6"/>
    <w:rsid w:val="00692616"/>
    <w:rsid w:val="00692930"/>
    <w:rsid w:val="00693305"/>
    <w:rsid w:val="00693A6F"/>
    <w:rsid w:val="00694525"/>
    <w:rsid w:val="00694A23"/>
    <w:rsid w:val="00694E11"/>
    <w:rsid w:val="006952BC"/>
    <w:rsid w:val="00695762"/>
    <w:rsid w:val="006959F0"/>
    <w:rsid w:val="00695C3B"/>
    <w:rsid w:val="00695D63"/>
    <w:rsid w:val="00695F85"/>
    <w:rsid w:val="00696062"/>
    <w:rsid w:val="00696412"/>
    <w:rsid w:val="00696606"/>
    <w:rsid w:val="006966AA"/>
    <w:rsid w:val="00696CB6"/>
    <w:rsid w:val="00696E5D"/>
    <w:rsid w:val="00697008"/>
    <w:rsid w:val="0069753A"/>
    <w:rsid w:val="006976E0"/>
    <w:rsid w:val="00697D68"/>
    <w:rsid w:val="006A02CC"/>
    <w:rsid w:val="006A0529"/>
    <w:rsid w:val="006A074C"/>
    <w:rsid w:val="006A07EA"/>
    <w:rsid w:val="006A0D3E"/>
    <w:rsid w:val="006A102A"/>
    <w:rsid w:val="006A102E"/>
    <w:rsid w:val="006A10A7"/>
    <w:rsid w:val="006A11F5"/>
    <w:rsid w:val="006A12A6"/>
    <w:rsid w:val="006A1542"/>
    <w:rsid w:val="006A18C5"/>
    <w:rsid w:val="006A1BEA"/>
    <w:rsid w:val="006A1C1E"/>
    <w:rsid w:val="006A23E1"/>
    <w:rsid w:val="006A25AB"/>
    <w:rsid w:val="006A2CA5"/>
    <w:rsid w:val="006A2CBF"/>
    <w:rsid w:val="006A2CC8"/>
    <w:rsid w:val="006A2EE9"/>
    <w:rsid w:val="006A3153"/>
    <w:rsid w:val="006A331B"/>
    <w:rsid w:val="006A3441"/>
    <w:rsid w:val="006A35B5"/>
    <w:rsid w:val="006A380D"/>
    <w:rsid w:val="006A3934"/>
    <w:rsid w:val="006A3A7D"/>
    <w:rsid w:val="006A3AA7"/>
    <w:rsid w:val="006A3B68"/>
    <w:rsid w:val="006A3CC1"/>
    <w:rsid w:val="006A4060"/>
    <w:rsid w:val="006A42D3"/>
    <w:rsid w:val="006A4876"/>
    <w:rsid w:val="006A4CC8"/>
    <w:rsid w:val="006A6470"/>
    <w:rsid w:val="006A64F8"/>
    <w:rsid w:val="006A6AB4"/>
    <w:rsid w:val="006A6F51"/>
    <w:rsid w:val="006A7341"/>
    <w:rsid w:val="006A7BDD"/>
    <w:rsid w:val="006B0341"/>
    <w:rsid w:val="006B03C4"/>
    <w:rsid w:val="006B0DBE"/>
    <w:rsid w:val="006B10F4"/>
    <w:rsid w:val="006B1111"/>
    <w:rsid w:val="006B1300"/>
    <w:rsid w:val="006B15A7"/>
    <w:rsid w:val="006B180F"/>
    <w:rsid w:val="006B1C5E"/>
    <w:rsid w:val="006B1E14"/>
    <w:rsid w:val="006B1FB3"/>
    <w:rsid w:val="006B2191"/>
    <w:rsid w:val="006B21A4"/>
    <w:rsid w:val="006B2564"/>
    <w:rsid w:val="006B2921"/>
    <w:rsid w:val="006B2994"/>
    <w:rsid w:val="006B3323"/>
    <w:rsid w:val="006B336B"/>
    <w:rsid w:val="006B33BF"/>
    <w:rsid w:val="006B3696"/>
    <w:rsid w:val="006B3900"/>
    <w:rsid w:val="006B3B17"/>
    <w:rsid w:val="006B3CA7"/>
    <w:rsid w:val="006B3F59"/>
    <w:rsid w:val="006B3FE0"/>
    <w:rsid w:val="006B408D"/>
    <w:rsid w:val="006B40CE"/>
    <w:rsid w:val="006B41BE"/>
    <w:rsid w:val="006B44E1"/>
    <w:rsid w:val="006B480E"/>
    <w:rsid w:val="006B4B31"/>
    <w:rsid w:val="006B4BA6"/>
    <w:rsid w:val="006B4BF1"/>
    <w:rsid w:val="006B4E19"/>
    <w:rsid w:val="006B5603"/>
    <w:rsid w:val="006B5830"/>
    <w:rsid w:val="006B5969"/>
    <w:rsid w:val="006B5ECD"/>
    <w:rsid w:val="006B64AA"/>
    <w:rsid w:val="006B652A"/>
    <w:rsid w:val="006B695D"/>
    <w:rsid w:val="006B6A94"/>
    <w:rsid w:val="006B6EC2"/>
    <w:rsid w:val="006B700B"/>
    <w:rsid w:val="006B7296"/>
    <w:rsid w:val="006B7A87"/>
    <w:rsid w:val="006B7AB4"/>
    <w:rsid w:val="006B7C34"/>
    <w:rsid w:val="006C01A3"/>
    <w:rsid w:val="006C01A9"/>
    <w:rsid w:val="006C05D9"/>
    <w:rsid w:val="006C06A7"/>
    <w:rsid w:val="006C07D6"/>
    <w:rsid w:val="006C0DE5"/>
    <w:rsid w:val="006C0EC3"/>
    <w:rsid w:val="006C114E"/>
    <w:rsid w:val="006C18B2"/>
    <w:rsid w:val="006C1D26"/>
    <w:rsid w:val="006C205B"/>
    <w:rsid w:val="006C2405"/>
    <w:rsid w:val="006C2619"/>
    <w:rsid w:val="006C2A6F"/>
    <w:rsid w:val="006C2B15"/>
    <w:rsid w:val="006C35A7"/>
    <w:rsid w:val="006C35BF"/>
    <w:rsid w:val="006C3AA5"/>
    <w:rsid w:val="006C3BDF"/>
    <w:rsid w:val="006C3D0E"/>
    <w:rsid w:val="006C4238"/>
    <w:rsid w:val="006C46AF"/>
    <w:rsid w:val="006C482C"/>
    <w:rsid w:val="006C49A4"/>
    <w:rsid w:val="006C4A54"/>
    <w:rsid w:val="006C4CF5"/>
    <w:rsid w:val="006C4F03"/>
    <w:rsid w:val="006C5268"/>
    <w:rsid w:val="006C574E"/>
    <w:rsid w:val="006C5936"/>
    <w:rsid w:val="006C60BE"/>
    <w:rsid w:val="006C611A"/>
    <w:rsid w:val="006C6554"/>
    <w:rsid w:val="006C6FA9"/>
    <w:rsid w:val="006C734C"/>
    <w:rsid w:val="006C751B"/>
    <w:rsid w:val="006C754A"/>
    <w:rsid w:val="006C76D4"/>
    <w:rsid w:val="006C7751"/>
    <w:rsid w:val="006C7AA9"/>
    <w:rsid w:val="006D031F"/>
    <w:rsid w:val="006D03CD"/>
    <w:rsid w:val="006D0CF5"/>
    <w:rsid w:val="006D0DA4"/>
    <w:rsid w:val="006D11BC"/>
    <w:rsid w:val="006D1547"/>
    <w:rsid w:val="006D1734"/>
    <w:rsid w:val="006D1C3A"/>
    <w:rsid w:val="006D1C70"/>
    <w:rsid w:val="006D22E9"/>
    <w:rsid w:val="006D2FD5"/>
    <w:rsid w:val="006D3181"/>
    <w:rsid w:val="006D31E8"/>
    <w:rsid w:val="006D3204"/>
    <w:rsid w:val="006D4446"/>
    <w:rsid w:val="006D45FF"/>
    <w:rsid w:val="006D49F1"/>
    <w:rsid w:val="006D5005"/>
    <w:rsid w:val="006D51AA"/>
    <w:rsid w:val="006D532F"/>
    <w:rsid w:val="006D5C6B"/>
    <w:rsid w:val="006D5E70"/>
    <w:rsid w:val="006D5FF0"/>
    <w:rsid w:val="006D683C"/>
    <w:rsid w:val="006D6E9A"/>
    <w:rsid w:val="006D6F5E"/>
    <w:rsid w:val="006D7409"/>
    <w:rsid w:val="006E01C6"/>
    <w:rsid w:val="006E05F5"/>
    <w:rsid w:val="006E1703"/>
    <w:rsid w:val="006E176A"/>
    <w:rsid w:val="006E18FC"/>
    <w:rsid w:val="006E196F"/>
    <w:rsid w:val="006E1B84"/>
    <w:rsid w:val="006E1E22"/>
    <w:rsid w:val="006E265F"/>
    <w:rsid w:val="006E304E"/>
    <w:rsid w:val="006E35A1"/>
    <w:rsid w:val="006E3893"/>
    <w:rsid w:val="006E38E9"/>
    <w:rsid w:val="006E3D10"/>
    <w:rsid w:val="006E43AB"/>
    <w:rsid w:val="006E4543"/>
    <w:rsid w:val="006E458F"/>
    <w:rsid w:val="006E4940"/>
    <w:rsid w:val="006E4B3B"/>
    <w:rsid w:val="006E4EDF"/>
    <w:rsid w:val="006E5328"/>
    <w:rsid w:val="006E573D"/>
    <w:rsid w:val="006E5E41"/>
    <w:rsid w:val="006E624A"/>
    <w:rsid w:val="006E635E"/>
    <w:rsid w:val="006E6469"/>
    <w:rsid w:val="006E6523"/>
    <w:rsid w:val="006E6B1B"/>
    <w:rsid w:val="006E6C7A"/>
    <w:rsid w:val="006E71C0"/>
    <w:rsid w:val="006E7230"/>
    <w:rsid w:val="006E74E7"/>
    <w:rsid w:val="006E77A0"/>
    <w:rsid w:val="006E79EA"/>
    <w:rsid w:val="006F005C"/>
    <w:rsid w:val="006F0973"/>
    <w:rsid w:val="006F0AC4"/>
    <w:rsid w:val="006F0BFC"/>
    <w:rsid w:val="006F13DC"/>
    <w:rsid w:val="006F1F7A"/>
    <w:rsid w:val="006F20AB"/>
    <w:rsid w:val="006F239D"/>
    <w:rsid w:val="006F2495"/>
    <w:rsid w:val="006F285C"/>
    <w:rsid w:val="006F352C"/>
    <w:rsid w:val="006F3D41"/>
    <w:rsid w:val="006F3E96"/>
    <w:rsid w:val="006F4239"/>
    <w:rsid w:val="006F4665"/>
    <w:rsid w:val="006F47C0"/>
    <w:rsid w:val="006F4AC9"/>
    <w:rsid w:val="006F4B0A"/>
    <w:rsid w:val="006F4BF4"/>
    <w:rsid w:val="006F4C38"/>
    <w:rsid w:val="006F4DFC"/>
    <w:rsid w:val="006F4ECE"/>
    <w:rsid w:val="006F5325"/>
    <w:rsid w:val="006F5623"/>
    <w:rsid w:val="006F56BE"/>
    <w:rsid w:val="006F5E9F"/>
    <w:rsid w:val="006F5ECA"/>
    <w:rsid w:val="006F63F7"/>
    <w:rsid w:val="006F655C"/>
    <w:rsid w:val="006F6E22"/>
    <w:rsid w:val="006F75CE"/>
    <w:rsid w:val="006F771A"/>
    <w:rsid w:val="006F7860"/>
    <w:rsid w:val="006F7B05"/>
    <w:rsid w:val="00700BFB"/>
    <w:rsid w:val="00700CC3"/>
    <w:rsid w:val="00700CE5"/>
    <w:rsid w:val="00700F52"/>
    <w:rsid w:val="00701246"/>
    <w:rsid w:val="0070127B"/>
    <w:rsid w:val="00701498"/>
    <w:rsid w:val="00701AEF"/>
    <w:rsid w:val="00701B3F"/>
    <w:rsid w:val="00701CC5"/>
    <w:rsid w:val="00701D0E"/>
    <w:rsid w:val="00701E52"/>
    <w:rsid w:val="00701E62"/>
    <w:rsid w:val="00701FAD"/>
    <w:rsid w:val="00701FC8"/>
    <w:rsid w:val="0070223A"/>
    <w:rsid w:val="0070235F"/>
    <w:rsid w:val="0070252C"/>
    <w:rsid w:val="00702647"/>
    <w:rsid w:val="00702A9B"/>
    <w:rsid w:val="00702C7E"/>
    <w:rsid w:val="00702DCB"/>
    <w:rsid w:val="007035CC"/>
    <w:rsid w:val="00703D67"/>
    <w:rsid w:val="00703E97"/>
    <w:rsid w:val="00703ECF"/>
    <w:rsid w:val="007042B7"/>
    <w:rsid w:val="007047AE"/>
    <w:rsid w:val="00704807"/>
    <w:rsid w:val="00704E99"/>
    <w:rsid w:val="00704F9D"/>
    <w:rsid w:val="007051E2"/>
    <w:rsid w:val="00705821"/>
    <w:rsid w:val="007058E2"/>
    <w:rsid w:val="00705A81"/>
    <w:rsid w:val="00705AB8"/>
    <w:rsid w:val="007060CD"/>
    <w:rsid w:val="007060F9"/>
    <w:rsid w:val="007065E1"/>
    <w:rsid w:val="007066E7"/>
    <w:rsid w:val="00706FE7"/>
    <w:rsid w:val="0070701C"/>
    <w:rsid w:val="007071E0"/>
    <w:rsid w:val="00707549"/>
    <w:rsid w:val="007076C0"/>
    <w:rsid w:val="00707B7A"/>
    <w:rsid w:val="00707B95"/>
    <w:rsid w:val="00707D08"/>
    <w:rsid w:val="007103E0"/>
    <w:rsid w:val="00710595"/>
    <w:rsid w:val="007105B0"/>
    <w:rsid w:val="007110C3"/>
    <w:rsid w:val="00711218"/>
    <w:rsid w:val="00711611"/>
    <w:rsid w:val="00711A70"/>
    <w:rsid w:val="00711E34"/>
    <w:rsid w:val="00711EC3"/>
    <w:rsid w:val="0071206A"/>
    <w:rsid w:val="00712398"/>
    <w:rsid w:val="00712583"/>
    <w:rsid w:val="007127F4"/>
    <w:rsid w:val="00712F28"/>
    <w:rsid w:val="00712F9C"/>
    <w:rsid w:val="00713657"/>
    <w:rsid w:val="007145C5"/>
    <w:rsid w:val="00714843"/>
    <w:rsid w:val="007149EB"/>
    <w:rsid w:val="00714FE3"/>
    <w:rsid w:val="00715686"/>
    <w:rsid w:val="00715CB7"/>
    <w:rsid w:val="00715DBB"/>
    <w:rsid w:val="00715EA0"/>
    <w:rsid w:val="0071609B"/>
    <w:rsid w:val="0071616D"/>
    <w:rsid w:val="0071637C"/>
    <w:rsid w:val="00716544"/>
    <w:rsid w:val="00716677"/>
    <w:rsid w:val="007168C7"/>
    <w:rsid w:val="007169ED"/>
    <w:rsid w:val="00716CA8"/>
    <w:rsid w:val="00716D53"/>
    <w:rsid w:val="00716DC4"/>
    <w:rsid w:val="00716F21"/>
    <w:rsid w:val="007176B4"/>
    <w:rsid w:val="00717EC2"/>
    <w:rsid w:val="0072083D"/>
    <w:rsid w:val="00720860"/>
    <w:rsid w:val="0072099F"/>
    <w:rsid w:val="00720DEE"/>
    <w:rsid w:val="00720E8D"/>
    <w:rsid w:val="007214F7"/>
    <w:rsid w:val="00721573"/>
    <w:rsid w:val="00721DF2"/>
    <w:rsid w:val="00721F18"/>
    <w:rsid w:val="007221E2"/>
    <w:rsid w:val="007223C2"/>
    <w:rsid w:val="0072244A"/>
    <w:rsid w:val="0072285E"/>
    <w:rsid w:val="00722FAD"/>
    <w:rsid w:val="0072354F"/>
    <w:rsid w:val="00723618"/>
    <w:rsid w:val="007239ED"/>
    <w:rsid w:val="00723A70"/>
    <w:rsid w:val="00723C05"/>
    <w:rsid w:val="00723DAA"/>
    <w:rsid w:val="0072417D"/>
    <w:rsid w:val="00724232"/>
    <w:rsid w:val="007242F3"/>
    <w:rsid w:val="007242FA"/>
    <w:rsid w:val="00724BFE"/>
    <w:rsid w:val="00724CFC"/>
    <w:rsid w:val="00724F0D"/>
    <w:rsid w:val="00724F3A"/>
    <w:rsid w:val="0072503E"/>
    <w:rsid w:val="007256FC"/>
    <w:rsid w:val="0072625C"/>
    <w:rsid w:val="007264E4"/>
    <w:rsid w:val="00726EB9"/>
    <w:rsid w:val="00727170"/>
    <w:rsid w:val="0072737E"/>
    <w:rsid w:val="0072759C"/>
    <w:rsid w:val="00727769"/>
    <w:rsid w:val="007277B1"/>
    <w:rsid w:val="007277F8"/>
    <w:rsid w:val="007278AA"/>
    <w:rsid w:val="007279FD"/>
    <w:rsid w:val="00727C40"/>
    <w:rsid w:val="00730356"/>
    <w:rsid w:val="00730387"/>
    <w:rsid w:val="00730963"/>
    <w:rsid w:val="00730D4E"/>
    <w:rsid w:val="00730E0D"/>
    <w:rsid w:val="0073126A"/>
    <w:rsid w:val="007318B0"/>
    <w:rsid w:val="00731B6C"/>
    <w:rsid w:val="00731F78"/>
    <w:rsid w:val="007322F9"/>
    <w:rsid w:val="0073250B"/>
    <w:rsid w:val="00733182"/>
    <w:rsid w:val="00733184"/>
    <w:rsid w:val="00733362"/>
    <w:rsid w:val="00733627"/>
    <w:rsid w:val="00733718"/>
    <w:rsid w:val="00733DF3"/>
    <w:rsid w:val="00733ED1"/>
    <w:rsid w:val="0073424F"/>
    <w:rsid w:val="007342E3"/>
    <w:rsid w:val="007345AB"/>
    <w:rsid w:val="007345E1"/>
    <w:rsid w:val="00734EB7"/>
    <w:rsid w:val="00735502"/>
    <w:rsid w:val="00735761"/>
    <w:rsid w:val="00735899"/>
    <w:rsid w:val="00735E6D"/>
    <w:rsid w:val="00736113"/>
    <w:rsid w:val="0073670B"/>
    <w:rsid w:val="00736792"/>
    <w:rsid w:val="007369D6"/>
    <w:rsid w:val="00736BCC"/>
    <w:rsid w:val="00736E17"/>
    <w:rsid w:val="00737221"/>
    <w:rsid w:val="00737BF6"/>
    <w:rsid w:val="00737CBE"/>
    <w:rsid w:val="00737EC8"/>
    <w:rsid w:val="00737ECB"/>
    <w:rsid w:val="0074025D"/>
    <w:rsid w:val="007407A5"/>
    <w:rsid w:val="00740EB4"/>
    <w:rsid w:val="0074140B"/>
    <w:rsid w:val="00741CE9"/>
    <w:rsid w:val="0074253B"/>
    <w:rsid w:val="00742805"/>
    <w:rsid w:val="00742D4A"/>
    <w:rsid w:val="00742E50"/>
    <w:rsid w:val="007438A8"/>
    <w:rsid w:val="00743A46"/>
    <w:rsid w:val="007441C9"/>
    <w:rsid w:val="0074435B"/>
    <w:rsid w:val="007444C9"/>
    <w:rsid w:val="007450FB"/>
    <w:rsid w:val="00745AE6"/>
    <w:rsid w:val="00745B0D"/>
    <w:rsid w:val="00745DDE"/>
    <w:rsid w:val="00745DE5"/>
    <w:rsid w:val="00746116"/>
    <w:rsid w:val="0074613C"/>
    <w:rsid w:val="00746DEC"/>
    <w:rsid w:val="00746F68"/>
    <w:rsid w:val="00747072"/>
    <w:rsid w:val="007474F3"/>
    <w:rsid w:val="00747511"/>
    <w:rsid w:val="007475F7"/>
    <w:rsid w:val="00747697"/>
    <w:rsid w:val="00747A84"/>
    <w:rsid w:val="00747CD7"/>
    <w:rsid w:val="007501CF"/>
    <w:rsid w:val="0075030A"/>
    <w:rsid w:val="00750490"/>
    <w:rsid w:val="00750704"/>
    <w:rsid w:val="00750AF7"/>
    <w:rsid w:val="00750BFF"/>
    <w:rsid w:val="00750C78"/>
    <w:rsid w:val="0075153C"/>
    <w:rsid w:val="00751B41"/>
    <w:rsid w:val="0075246D"/>
    <w:rsid w:val="0075283C"/>
    <w:rsid w:val="00752876"/>
    <w:rsid w:val="0075297C"/>
    <w:rsid w:val="007529E8"/>
    <w:rsid w:val="00752A12"/>
    <w:rsid w:val="00752BAF"/>
    <w:rsid w:val="00752DAB"/>
    <w:rsid w:val="00753530"/>
    <w:rsid w:val="00753716"/>
    <w:rsid w:val="007537A2"/>
    <w:rsid w:val="00753EB1"/>
    <w:rsid w:val="0075407B"/>
    <w:rsid w:val="0075497F"/>
    <w:rsid w:val="0075499A"/>
    <w:rsid w:val="00754DD8"/>
    <w:rsid w:val="007553BC"/>
    <w:rsid w:val="00755403"/>
    <w:rsid w:val="007554F3"/>
    <w:rsid w:val="00755740"/>
    <w:rsid w:val="00756195"/>
    <w:rsid w:val="00756380"/>
    <w:rsid w:val="00756A4A"/>
    <w:rsid w:val="00756B7E"/>
    <w:rsid w:val="007600EA"/>
    <w:rsid w:val="00760272"/>
    <w:rsid w:val="007602E5"/>
    <w:rsid w:val="0076068A"/>
    <w:rsid w:val="00761213"/>
    <w:rsid w:val="00761311"/>
    <w:rsid w:val="00761315"/>
    <w:rsid w:val="007618D3"/>
    <w:rsid w:val="00761B43"/>
    <w:rsid w:val="00762716"/>
    <w:rsid w:val="00762A0F"/>
    <w:rsid w:val="00762AA6"/>
    <w:rsid w:val="00762CA3"/>
    <w:rsid w:val="00762E09"/>
    <w:rsid w:val="0076315C"/>
    <w:rsid w:val="007631C9"/>
    <w:rsid w:val="00763E81"/>
    <w:rsid w:val="007641BB"/>
    <w:rsid w:val="00764382"/>
    <w:rsid w:val="0076555E"/>
    <w:rsid w:val="0076566A"/>
    <w:rsid w:val="007661F8"/>
    <w:rsid w:val="00766CA6"/>
    <w:rsid w:val="00767A89"/>
    <w:rsid w:val="0077013C"/>
    <w:rsid w:val="00770A32"/>
    <w:rsid w:val="00770A6C"/>
    <w:rsid w:val="007710D8"/>
    <w:rsid w:val="007710F4"/>
    <w:rsid w:val="007714F6"/>
    <w:rsid w:val="0077185A"/>
    <w:rsid w:val="00771C30"/>
    <w:rsid w:val="0077252B"/>
    <w:rsid w:val="00772B55"/>
    <w:rsid w:val="00772B9F"/>
    <w:rsid w:val="00772BEF"/>
    <w:rsid w:val="007730A9"/>
    <w:rsid w:val="007731BD"/>
    <w:rsid w:val="007735DF"/>
    <w:rsid w:val="00773CEC"/>
    <w:rsid w:val="00773F55"/>
    <w:rsid w:val="007740D1"/>
    <w:rsid w:val="007743E9"/>
    <w:rsid w:val="00774887"/>
    <w:rsid w:val="0077492C"/>
    <w:rsid w:val="00774BB1"/>
    <w:rsid w:val="00775817"/>
    <w:rsid w:val="00775A51"/>
    <w:rsid w:val="00775CB9"/>
    <w:rsid w:val="00776126"/>
    <w:rsid w:val="00776249"/>
    <w:rsid w:val="007767E4"/>
    <w:rsid w:val="0077688F"/>
    <w:rsid w:val="00776974"/>
    <w:rsid w:val="00776DF8"/>
    <w:rsid w:val="007775CC"/>
    <w:rsid w:val="00777985"/>
    <w:rsid w:val="00777AA4"/>
    <w:rsid w:val="00780222"/>
    <w:rsid w:val="0078030F"/>
    <w:rsid w:val="00780421"/>
    <w:rsid w:val="00780700"/>
    <w:rsid w:val="00780701"/>
    <w:rsid w:val="007807BA"/>
    <w:rsid w:val="007808EA"/>
    <w:rsid w:val="00780AA7"/>
    <w:rsid w:val="00780B8F"/>
    <w:rsid w:val="00780D77"/>
    <w:rsid w:val="00780EE9"/>
    <w:rsid w:val="007810F8"/>
    <w:rsid w:val="00781251"/>
    <w:rsid w:val="007817C1"/>
    <w:rsid w:val="007819E8"/>
    <w:rsid w:val="00781F8D"/>
    <w:rsid w:val="0078200E"/>
    <w:rsid w:val="00782319"/>
    <w:rsid w:val="0078244F"/>
    <w:rsid w:val="00782C02"/>
    <w:rsid w:val="00783AA0"/>
    <w:rsid w:val="00783AD6"/>
    <w:rsid w:val="00783AE3"/>
    <w:rsid w:val="0078428F"/>
    <w:rsid w:val="007845A8"/>
    <w:rsid w:val="007849EE"/>
    <w:rsid w:val="00784C47"/>
    <w:rsid w:val="00784E68"/>
    <w:rsid w:val="00784E75"/>
    <w:rsid w:val="0078541B"/>
    <w:rsid w:val="0078590E"/>
    <w:rsid w:val="00785A60"/>
    <w:rsid w:val="00786444"/>
    <w:rsid w:val="00786952"/>
    <w:rsid w:val="00786AE3"/>
    <w:rsid w:val="00786B1C"/>
    <w:rsid w:val="00786D78"/>
    <w:rsid w:val="00786F1F"/>
    <w:rsid w:val="00786F72"/>
    <w:rsid w:val="00787199"/>
    <w:rsid w:val="00787767"/>
    <w:rsid w:val="00787D81"/>
    <w:rsid w:val="00787E47"/>
    <w:rsid w:val="00790234"/>
    <w:rsid w:val="00790619"/>
    <w:rsid w:val="00790D18"/>
    <w:rsid w:val="00790FE4"/>
    <w:rsid w:val="007912FF"/>
    <w:rsid w:val="007918C2"/>
    <w:rsid w:val="00791B0A"/>
    <w:rsid w:val="00791C33"/>
    <w:rsid w:val="00791DEB"/>
    <w:rsid w:val="0079266D"/>
    <w:rsid w:val="00792825"/>
    <w:rsid w:val="00792DC9"/>
    <w:rsid w:val="007930B6"/>
    <w:rsid w:val="007932CF"/>
    <w:rsid w:val="00793576"/>
    <w:rsid w:val="00793D8A"/>
    <w:rsid w:val="00794036"/>
    <w:rsid w:val="007940D3"/>
    <w:rsid w:val="00794B99"/>
    <w:rsid w:val="00794D4C"/>
    <w:rsid w:val="007955C2"/>
    <w:rsid w:val="00795761"/>
    <w:rsid w:val="007958F9"/>
    <w:rsid w:val="00795B9D"/>
    <w:rsid w:val="00795DF1"/>
    <w:rsid w:val="007966DC"/>
    <w:rsid w:val="007968DB"/>
    <w:rsid w:val="00796A68"/>
    <w:rsid w:val="00796EE9"/>
    <w:rsid w:val="0079704F"/>
    <w:rsid w:val="00797135"/>
    <w:rsid w:val="0079721B"/>
    <w:rsid w:val="007975BD"/>
    <w:rsid w:val="00797C84"/>
    <w:rsid w:val="00797D70"/>
    <w:rsid w:val="00797EEE"/>
    <w:rsid w:val="007A031C"/>
    <w:rsid w:val="007A04E0"/>
    <w:rsid w:val="007A05C8"/>
    <w:rsid w:val="007A07B3"/>
    <w:rsid w:val="007A096E"/>
    <w:rsid w:val="007A11E6"/>
    <w:rsid w:val="007A1295"/>
    <w:rsid w:val="007A148F"/>
    <w:rsid w:val="007A1848"/>
    <w:rsid w:val="007A1A44"/>
    <w:rsid w:val="007A1B1F"/>
    <w:rsid w:val="007A2452"/>
    <w:rsid w:val="007A3287"/>
    <w:rsid w:val="007A32DD"/>
    <w:rsid w:val="007A372A"/>
    <w:rsid w:val="007A38BF"/>
    <w:rsid w:val="007A3994"/>
    <w:rsid w:val="007A3BD0"/>
    <w:rsid w:val="007A3BEF"/>
    <w:rsid w:val="007A3C6A"/>
    <w:rsid w:val="007A3FB2"/>
    <w:rsid w:val="007A4424"/>
    <w:rsid w:val="007A4475"/>
    <w:rsid w:val="007A4639"/>
    <w:rsid w:val="007A4A21"/>
    <w:rsid w:val="007A5429"/>
    <w:rsid w:val="007A576D"/>
    <w:rsid w:val="007A581A"/>
    <w:rsid w:val="007A5B1B"/>
    <w:rsid w:val="007A6A6A"/>
    <w:rsid w:val="007A6DDE"/>
    <w:rsid w:val="007A7203"/>
    <w:rsid w:val="007A7301"/>
    <w:rsid w:val="007A78A3"/>
    <w:rsid w:val="007A7BA7"/>
    <w:rsid w:val="007A7C9C"/>
    <w:rsid w:val="007B0640"/>
    <w:rsid w:val="007B078C"/>
    <w:rsid w:val="007B07A9"/>
    <w:rsid w:val="007B09BE"/>
    <w:rsid w:val="007B11F5"/>
    <w:rsid w:val="007B1328"/>
    <w:rsid w:val="007B1521"/>
    <w:rsid w:val="007B1F9A"/>
    <w:rsid w:val="007B2261"/>
    <w:rsid w:val="007B235C"/>
    <w:rsid w:val="007B25FC"/>
    <w:rsid w:val="007B2C01"/>
    <w:rsid w:val="007B2CEE"/>
    <w:rsid w:val="007B30ED"/>
    <w:rsid w:val="007B3232"/>
    <w:rsid w:val="007B33BD"/>
    <w:rsid w:val="007B35F5"/>
    <w:rsid w:val="007B3ABC"/>
    <w:rsid w:val="007B4008"/>
    <w:rsid w:val="007B4409"/>
    <w:rsid w:val="007B456C"/>
    <w:rsid w:val="007B4751"/>
    <w:rsid w:val="007B4964"/>
    <w:rsid w:val="007B4B17"/>
    <w:rsid w:val="007B4C1F"/>
    <w:rsid w:val="007B4F6C"/>
    <w:rsid w:val="007B5BDE"/>
    <w:rsid w:val="007B5D31"/>
    <w:rsid w:val="007B6B45"/>
    <w:rsid w:val="007B7133"/>
    <w:rsid w:val="007B713F"/>
    <w:rsid w:val="007B7454"/>
    <w:rsid w:val="007B7531"/>
    <w:rsid w:val="007B78FA"/>
    <w:rsid w:val="007B790A"/>
    <w:rsid w:val="007B79B9"/>
    <w:rsid w:val="007B79D4"/>
    <w:rsid w:val="007B7F21"/>
    <w:rsid w:val="007B7F9A"/>
    <w:rsid w:val="007C0171"/>
    <w:rsid w:val="007C0BE8"/>
    <w:rsid w:val="007C0C5B"/>
    <w:rsid w:val="007C0CE6"/>
    <w:rsid w:val="007C0FA1"/>
    <w:rsid w:val="007C1105"/>
    <w:rsid w:val="007C1188"/>
    <w:rsid w:val="007C1261"/>
    <w:rsid w:val="007C1272"/>
    <w:rsid w:val="007C1884"/>
    <w:rsid w:val="007C1AE3"/>
    <w:rsid w:val="007C1B1E"/>
    <w:rsid w:val="007C1BF0"/>
    <w:rsid w:val="007C2393"/>
    <w:rsid w:val="007C25BD"/>
    <w:rsid w:val="007C2EB0"/>
    <w:rsid w:val="007C2ED7"/>
    <w:rsid w:val="007C31EA"/>
    <w:rsid w:val="007C3B8D"/>
    <w:rsid w:val="007C3CEF"/>
    <w:rsid w:val="007C3F74"/>
    <w:rsid w:val="007C3F97"/>
    <w:rsid w:val="007C401E"/>
    <w:rsid w:val="007C42C4"/>
    <w:rsid w:val="007C489B"/>
    <w:rsid w:val="007C48BF"/>
    <w:rsid w:val="007C4B5C"/>
    <w:rsid w:val="007C4B5D"/>
    <w:rsid w:val="007C4C81"/>
    <w:rsid w:val="007C5262"/>
    <w:rsid w:val="007C53DB"/>
    <w:rsid w:val="007C5451"/>
    <w:rsid w:val="007C580B"/>
    <w:rsid w:val="007C59DB"/>
    <w:rsid w:val="007C61C8"/>
    <w:rsid w:val="007C62DB"/>
    <w:rsid w:val="007C6416"/>
    <w:rsid w:val="007C653A"/>
    <w:rsid w:val="007C6E8A"/>
    <w:rsid w:val="007C70D0"/>
    <w:rsid w:val="007C7185"/>
    <w:rsid w:val="007C71D8"/>
    <w:rsid w:val="007C7472"/>
    <w:rsid w:val="007C7EFA"/>
    <w:rsid w:val="007C7FA2"/>
    <w:rsid w:val="007D04F2"/>
    <w:rsid w:val="007D0E10"/>
    <w:rsid w:val="007D173C"/>
    <w:rsid w:val="007D1A8F"/>
    <w:rsid w:val="007D1E01"/>
    <w:rsid w:val="007D1F70"/>
    <w:rsid w:val="007D206B"/>
    <w:rsid w:val="007D246B"/>
    <w:rsid w:val="007D26DE"/>
    <w:rsid w:val="007D2EBF"/>
    <w:rsid w:val="007D2EC1"/>
    <w:rsid w:val="007D32B2"/>
    <w:rsid w:val="007D374D"/>
    <w:rsid w:val="007D3766"/>
    <w:rsid w:val="007D3954"/>
    <w:rsid w:val="007D3AAF"/>
    <w:rsid w:val="007D43F1"/>
    <w:rsid w:val="007D458D"/>
    <w:rsid w:val="007D500D"/>
    <w:rsid w:val="007D505B"/>
    <w:rsid w:val="007D5291"/>
    <w:rsid w:val="007D550B"/>
    <w:rsid w:val="007D56B1"/>
    <w:rsid w:val="007D5887"/>
    <w:rsid w:val="007D5B87"/>
    <w:rsid w:val="007D5CB9"/>
    <w:rsid w:val="007D5D8A"/>
    <w:rsid w:val="007D6273"/>
    <w:rsid w:val="007D6311"/>
    <w:rsid w:val="007D69EE"/>
    <w:rsid w:val="007D6B0C"/>
    <w:rsid w:val="007D7A72"/>
    <w:rsid w:val="007D7F92"/>
    <w:rsid w:val="007E0470"/>
    <w:rsid w:val="007E0556"/>
    <w:rsid w:val="007E088F"/>
    <w:rsid w:val="007E0A44"/>
    <w:rsid w:val="007E0B48"/>
    <w:rsid w:val="007E0B9E"/>
    <w:rsid w:val="007E0C88"/>
    <w:rsid w:val="007E129F"/>
    <w:rsid w:val="007E1392"/>
    <w:rsid w:val="007E2128"/>
    <w:rsid w:val="007E23F4"/>
    <w:rsid w:val="007E2723"/>
    <w:rsid w:val="007E32DF"/>
    <w:rsid w:val="007E33B8"/>
    <w:rsid w:val="007E36AC"/>
    <w:rsid w:val="007E39F0"/>
    <w:rsid w:val="007E3A39"/>
    <w:rsid w:val="007E439F"/>
    <w:rsid w:val="007E446D"/>
    <w:rsid w:val="007E447C"/>
    <w:rsid w:val="007E4480"/>
    <w:rsid w:val="007E474B"/>
    <w:rsid w:val="007E4D3B"/>
    <w:rsid w:val="007E51A3"/>
    <w:rsid w:val="007E52FB"/>
    <w:rsid w:val="007E54FC"/>
    <w:rsid w:val="007E5671"/>
    <w:rsid w:val="007E5735"/>
    <w:rsid w:val="007E57A7"/>
    <w:rsid w:val="007E5AA0"/>
    <w:rsid w:val="007E6184"/>
    <w:rsid w:val="007E659C"/>
    <w:rsid w:val="007E696F"/>
    <w:rsid w:val="007E7320"/>
    <w:rsid w:val="007E74E5"/>
    <w:rsid w:val="007E7624"/>
    <w:rsid w:val="007E7698"/>
    <w:rsid w:val="007E78AD"/>
    <w:rsid w:val="007E7B66"/>
    <w:rsid w:val="007F0046"/>
    <w:rsid w:val="007F00D8"/>
    <w:rsid w:val="007F01A4"/>
    <w:rsid w:val="007F0BF5"/>
    <w:rsid w:val="007F0FEB"/>
    <w:rsid w:val="007F11DE"/>
    <w:rsid w:val="007F1A66"/>
    <w:rsid w:val="007F26C6"/>
    <w:rsid w:val="007F2D6F"/>
    <w:rsid w:val="007F2FE2"/>
    <w:rsid w:val="007F3032"/>
    <w:rsid w:val="007F34E8"/>
    <w:rsid w:val="007F3609"/>
    <w:rsid w:val="007F3FF9"/>
    <w:rsid w:val="007F4484"/>
    <w:rsid w:val="007F46BB"/>
    <w:rsid w:val="007F4837"/>
    <w:rsid w:val="007F4A13"/>
    <w:rsid w:val="007F532F"/>
    <w:rsid w:val="007F53E3"/>
    <w:rsid w:val="007F55C9"/>
    <w:rsid w:val="007F5916"/>
    <w:rsid w:val="007F6327"/>
    <w:rsid w:val="007F658C"/>
    <w:rsid w:val="007F6D5F"/>
    <w:rsid w:val="007F74B0"/>
    <w:rsid w:val="007F7A1F"/>
    <w:rsid w:val="008011D4"/>
    <w:rsid w:val="008011F9"/>
    <w:rsid w:val="008017D8"/>
    <w:rsid w:val="0080193C"/>
    <w:rsid w:val="00801BC1"/>
    <w:rsid w:val="00801FB9"/>
    <w:rsid w:val="0080230A"/>
    <w:rsid w:val="00802578"/>
    <w:rsid w:val="00802750"/>
    <w:rsid w:val="008027D6"/>
    <w:rsid w:val="00802833"/>
    <w:rsid w:val="00802850"/>
    <w:rsid w:val="00802904"/>
    <w:rsid w:val="00802C35"/>
    <w:rsid w:val="00802FDD"/>
    <w:rsid w:val="008030FD"/>
    <w:rsid w:val="008035FD"/>
    <w:rsid w:val="00803DEB"/>
    <w:rsid w:val="00804143"/>
    <w:rsid w:val="00804274"/>
    <w:rsid w:val="00804A2B"/>
    <w:rsid w:val="00804C52"/>
    <w:rsid w:val="00804E9C"/>
    <w:rsid w:val="0080514B"/>
    <w:rsid w:val="008051B3"/>
    <w:rsid w:val="008053BA"/>
    <w:rsid w:val="008054F3"/>
    <w:rsid w:val="0080572E"/>
    <w:rsid w:val="008059E5"/>
    <w:rsid w:val="00805B2F"/>
    <w:rsid w:val="00805EF3"/>
    <w:rsid w:val="00806321"/>
    <w:rsid w:val="008064F9"/>
    <w:rsid w:val="00806968"/>
    <w:rsid w:val="0080696E"/>
    <w:rsid w:val="00806B2A"/>
    <w:rsid w:val="00806C54"/>
    <w:rsid w:val="00806E17"/>
    <w:rsid w:val="0080759C"/>
    <w:rsid w:val="00807621"/>
    <w:rsid w:val="00807922"/>
    <w:rsid w:val="00807F0E"/>
    <w:rsid w:val="00807FC4"/>
    <w:rsid w:val="008102C4"/>
    <w:rsid w:val="0081054C"/>
    <w:rsid w:val="00810AC5"/>
    <w:rsid w:val="0081172E"/>
    <w:rsid w:val="0081208F"/>
    <w:rsid w:val="00812830"/>
    <w:rsid w:val="00812C20"/>
    <w:rsid w:val="00812C32"/>
    <w:rsid w:val="00812FAD"/>
    <w:rsid w:val="008130B2"/>
    <w:rsid w:val="008138E9"/>
    <w:rsid w:val="008138EB"/>
    <w:rsid w:val="0081399B"/>
    <w:rsid w:val="00813E86"/>
    <w:rsid w:val="0081408B"/>
    <w:rsid w:val="00814478"/>
    <w:rsid w:val="0081475E"/>
    <w:rsid w:val="00814AE2"/>
    <w:rsid w:val="00815214"/>
    <w:rsid w:val="00815526"/>
    <w:rsid w:val="008157D3"/>
    <w:rsid w:val="0081594E"/>
    <w:rsid w:val="00815AAB"/>
    <w:rsid w:val="00815F7E"/>
    <w:rsid w:val="00815F7F"/>
    <w:rsid w:val="008168B1"/>
    <w:rsid w:val="008169B5"/>
    <w:rsid w:val="00816B79"/>
    <w:rsid w:val="00817119"/>
    <w:rsid w:val="00817DF8"/>
    <w:rsid w:val="00820023"/>
    <w:rsid w:val="008201A4"/>
    <w:rsid w:val="008201CA"/>
    <w:rsid w:val="00820F52"/>
    <w:rsid w:val="0082126C"/>
    <w:rsid w:val="0082127D"/>
    <w:rsid w:val="00821445"/>
    <w:rsid w:val="008214EC"/>
    <w:rsid w:val="008216AA"/>
    <w:rsid w:val="008218C1"/>
    <w:rsid w:val="008218C3"/>
    <w:rsid w:val="008218EC"/>
    <w:rsid w:val="0082192A"/>
    <w:rsid w:val="00821A70"/>
    <w:rsid w:val="00821A85"/>
    <w:rsid w:val="00821DF8"/>
    <w:rsid w:val="00821EA3"/>
    <w:rsid w:val="00822076"/>
    <w:rsid w:val="008220F6"/>
    <w:rsid w:val="0082217B"/>
    <w:rsid w:val="0082285C"/>
    <w:rsid w:val="008229B8"/>
    <w:rsid w:val="00822C57"/>
    <w:rsid w:val="00822E93"/>
    <w:rsid w:val="00822EBE"/>
    <w:rsid w:val="0082308C"/>
    <w:rsid w:val="008230D4"/>
    <w:rsid w:val="008233CB"/>
    <w:rsid w:val="0082373D"/>
    <w:rsid w:val="00823B77"/>
    <w:rsid w:val="00824087"/>
    <w:rsid w:val="00824099"/>
    <w:rsid w:val="008240EF"/>
    <w:rsid w:val="008242D9"/>
    <w:rsid w:val="008243C7"/>
    <w:rsid w:val="00824E71"/>
    <w:rsid w:val="00825039"/>
    <w:rsid w:val="008259BD"/>
    <w:rsid w:val="00825C5D"/>
    <w:rsid w:val="008261AF"/>
    <w:rsid w:val="00826332"/>
    <w:rsid w:val="008263DC"/>
    <w:rsid w:val="00826BEC"/>
    <w:rsid w:val="00827247"/>
    <w:rsid w:val="00827294"/>
    <w:rsid w:val="008278EF"/>
    <w:rsid w:val="00827A86"/>
    <w:rsid w:val="00827A89"/>
    <w:rsid w:val="00827C9A"/>
    <w:rsid w:val="0083016D"/>
    <w:rsid w:val="00830290"/>
    <w:rsid w:val="00830327"/>
    <w:rsid w:val="00830416"/>
    <w:rsid w:val="00830C86"/>
    <w:rsid w:val="008313C8"/>
    <w:rsid w:val="00831493"/>
    <w:rsid w:val="0083164D"/>
    <w:rsid w:val="008318A7"/>
    <w:rsid w:val="008318E6"/>
    <w:rsid w:val="00831D3D"/>
    <w:rsid w:val="008322BC"/>
    <w:rsid w:val="00832A97"/>
    <w:rsid w:val="00832B29"/>
    <w:rsid w:val="008332F4"/>
    <w:rsid w:val="00833654"/>
    <w:rsid w:val="00833964"/>
    <w:rsid w:val="00833F0B"/>
    <w:rsid w:val="0083403F"/>
    <w:rsid w:val="00834B3E"/>
    <w:rsid w:val="00834FAA"/>
    <w:rsid w:val="00835371"/>
    <w:rsid w:val="0083579C"/>
    <w:rsid w:val="008359A6"/>
    <w:rsid w:val="00835B45"/>
    <w:rsid w:val="00836250"/>
    <w:rsid w:val="00836301"/>
    <w:rsid w:val="00836383"/>
    <w:rsid w:val="00836610"/>
    <w:rsid w:val="00836AA3"/>
    <w:rsid w:val="00837464"/>
    <w:rsid w:val="0083776A"/>
    <w:rsid w:val="00837CC3"/>
    <w:rsid w:val="00840A13"/>
    <w:rsid w:val="00840C02"/>
    <w:rsid w:val="00840C33"/>
    <w:rsid w:val="00840C56"/>
    <w:rsid w:val="00840E26"/>
    <w:rsid w:val="00841821"/>
    <w:rsid w:val="00841D5E"/>
    <w:rsid w:val="00841E42"/>
    <w:rsid w:val="00842D9F"/>
    <w:rsid w:val="00843202"/>
    <w:rsid w:val="008434CE"/>
    <w:rsid w:val="00843626"/>
    <w:rsid w:val="00843688"/>
    <w:rsid w:val="00843D9D"/>
    <w:rsid w:val="008441FA"/>
    <w:rsid w:val="00844813"/>
    <w:rsid w:val="00844902"/>
    <w:rsid w:val="00844C02"/>
    <w:rsid w:val="00844C40"/>
    <w:rsid w:val="00844FBA"/>
    <w:rsid w:val="00845079"/>
    <w:rsid w:val="008450F4"/>
    <w:rsid w:val="0084528D"/>
    <w:rsid w:val="00845565"/>
    <w:rsid w:val="008459D0"/>
    <w:rsid w:val="00845E0B"/>
    <w:rsid w:val="00846662"/>
    <w:rsid w:val="008469CC"/>
    <w:rsid w:val="00846A11"/>
    <w:rsid w:val="00846E09"/>
    <w:rsid w:val="0084724B"/>
    <w:rsid w:val="008472AB"/>
    <w:rsid w:val="008473D2"/>
    <w:rsid w:val="00847534"/>
    <w:rsid w:val="0084770B"/>
    <w:rsid w:val="008477CB"/>
    <w:rsid w:val="00847DAB"/>
    <w:rsid w:val="00850010"/>
    <w:rsid w:val="00850195"/>
    <w:rsid w:val="00850399"/>
    <w:rsid w:val="008503A3"/>
    <w:rsid w:val="00850471"/>
    <w:rsid w:val="00850C79"/>
    <w:rsid w:val="008517D2"/>
    <w:rsid w:val="00851C49"/>
    <w:rsid w:val="00851ED0"/>
    <w:rsid w:val="00852036"/>
    <w:rsid w:val="008522F6"/>
    <w:rsid w:val="008526EA"/>
    <w:rsid w:val="00852B73"/>
    <w:rsid w:val="008530CC"/>
    <w:rsid w:val="0085321B"/>
    <w:rsid w:val="008536D5"/>
    <w:rsid w:val="00853E38"/>
    <w:rsid w:val="00854514"/>
    <w:rsid w:val="00854AFE"/>
    <w:rsid w:val="00854D37"/>
    <w:rsid w:val="00854E53"/>
    <w:rsid w:val="00855910"/>
    <w:rsid w:val="00855C8A"/>
    <w:rsid w:val="00855DFA"/>
    <w:rsid w:val="00855F8D"/>
    <w:rsid w:val="00856407"/>
    <w:rsid w:val="00856861"/>
    <w:rsid w:val="008569E0"/>
    <w:rsid w:val="00856BF0"/>
    <w:rsid w:val="00856FB2"/>
    <w:rsid w:val="0085754F"/>
    <w:rsid w:val="00857A33"/>
    <w:rsid w:val="00857D8C"/>
    <w:rsid w:val="008600E3"/>
    <w:rsid w:val="00860236"/>
    <w:rsid w:val="008604A3"/>
    <w:rsid w:val="00860CFA"/>
    <w:rsid w:val="00861001"/>
    <w:rsid w:val="00861337"/>
    <w:rsid w:val="00861383"/>
    <w:rsid w:val="00861695"/>
    <w:rsid w:val="008617CB"/>
    <w:rsid w:val="00861C79"/>
    <w:rsid w:val="008621C1"/>
    <w:rsid w:val="008626CA"/>
    <w:rsid w:val="00862E68"/>
    <w:rsid w:val="00862FB0"/>
    <w:rsid w:val="00863E79"/>
    <w:rsid w:val="008644A5"/>
    <w:rsid w:val="00864834"/>
    <w:rsid w:val="00864A82"/>
    <w:rsid w:val="00865404"/>
    <w:rsid w:val="0086609A"/>
    <w:rsid w:val="008662E8"/>
    <w:rsid w:val="00866AFC"/>
    <w:rsid w:val="00866E21"/>
    <w:rsid w:val="00866EB0"/>
    <w:rsid w:val="00866F38"/>
    <w:rsid w:val="00867089"/>
    <w:rsid w:val="008670AF"/>
    <w:rsid w:val="0086731C"/>
    <w:rsid w:val="00867511"/>
    <w:rsid w:val="00867909"/>
    <w:rsid w:val="00867F92"/>
    <w:rsid w:val="0087066B"/>
    <w:rsid w:val="00870758"/>
    <w:rsid w:val="008718F2"/>
    <w:rsid w:val="00871AB6"/>
    <w:rsid w:val="00871DE5"/>
    <w:rsid w:val="00871FEB"/>
    <w:rsid w:val="008721A1"/>
    <w:rsid w:val="008723B8"/>
    <w:rsid w:val="00872A49"/>
    <w:rsid w:val="00872CF9"/>
    <w:rsid w:val="00873113"/>
    <w:rsid w:val="0087313D"/>
    <w:rsid w:val="00873522"/>
    <w:rsid w:val="00873645"/>
    <w:rsid w:val="00873B62"/>
    <w:rsid w:val="00873DE4"/>
    <w:rsid w:val="00873DEA"/>
    <w:rsid w:val="0087425C"/>
    <w:rsid w:val="00874608"/>
    <w:rsid w:val="00874777"/>
    <w:rsid w:val="0087534F"/>
    <w:rsid w:val="00875C40"/>
    <w:rsid w:val="00875CF8"/>
    <w:rsid w:val="00875D2A"/>
    <w:rsid w:val="00875D51"/>
    <w:rsid w:val="008766D7"/>
    <w:rsid w:val="00876705"/>
    <w:rsid w:val="00876AF1"/>
    <w:rsid w:val="008774A4"/>
    <w:rsid w:val="00877DAE"/>
    <w:rsid w:val="008802BE"/>
    <w:rsid w:val="0088035C"/>
    <w:rsid w:val="0088053B"/>
    <w:rsid w:val="008805ED"/>
    <w:rsid w:val="008809F5"/>
    <w:rsid w:val="00880D7C"/>
    <w:rsid w:val="00880DC1"/>
    <w:rsid w:val="00880DC9"/>
    <w:rsid w:val="008811E2"/>
    <w:rsid w:val="0088143A"/>
    <w:rsid w:val="00882087"/>
    <w:rsid w:val="0088268D"/>
    <w:rsid w:val="008829DD"/>
    <w:rsid w:val="00882B70"/>
    <w:rsid w:val="00882D1B"/>
    <w:rsid w:val="00882D5B"/>
    <w:rsid w:val="0088313F"/>
    <w:rsid w:val="008831AC"/>
    <w:rsid w:val="00883571"/>
    <w:rsid w:val="00883793"/>
    <w:rsid w:val="008837E5"/>
    <w:rsid w:val="00883BFB"/>
    <w:rsid w:val="00884036"/>
    <w:rsid w:val="008847C3"/>
    <w:rsid w:val="00884888"/>
    <w:rsid w:val="00884A80"/>
    <w:rsid w:val="00884AA4"/>
    <w:rsid w:val="00884BDA"/>
    <w:rsid w:val="00884C24"/>
    <w:rsid w:val="00884CA3"/>
    <w:rsid w:val="00885288"/>
    <w:rsid w:val="00885841"/>
    <w:rsid w:val="008858A8"/>
    <w:rsid w:val="008858CC"/>
    <w:rsid w:val="008859E1"/>
    <w:rsid w:val="00885A2A"/>
    <w:rsid w:val="00886232"/>
    <w:rsid w:val="008862D4"/>
    <w:rsid w:val="008866ED"/>
    <w:rsid w:val="00886782"/>
    <w:rsid w:val="00886AFF"/>
    <w:rsid w:val="00886DFA"/>
    <w:rsid w:val="00886EFC"/>
    <w:rsid w:val="0089029E"/>
    <w:rsid w:val="008902F7"/>
    <w:rsid w:val="00890384"/>
    <w:rsid w:val="008904EC"/>
    <w:rsid w:val="008906EE"/>
    <w:rsid w:val="00890782"/>
    <w:rsid w:val="00890B86"/>
    <w:rsid w:val="00890BD7"/>
    <w:rsid w:val="00890C51"/>
    <w:rsid w:val="00891092"/>
    <w:rsid w:val="008910D3"/>
    <w:rsid w:val="008915FC"/>
    <w:rsid w:val="00891CC7"/>
    <w:rsid w:val="008922D2"/>
    <w:rsid w:val="00892867"/>
    <w:rsid w:val="00892BE6"/>
    <w:rsid w:val="008930DE"/>
    <w:rsid w:val="00893440"/>
    <w:rsid w:val="0089368E"/>
    <w:rsid w:val="00893807"/>
    <w:rsid w:val="0089425F"/>
    <w:rsid w:val="0089449E"/>
    <w:rsid w:val="00894541"/>
    <w:rsid w:val="00894721"/>
    <w:rsid w:val="00894ACF"/>
    <w:rsid w:val="00894BD5"/>
    <w:rsid w:val="00894D74"/>
    <w:rsid w:val="008950FF"/>
    <w:rsid w:val="00895BF3"/>
    <w:rsid w:val="00895E11"/>
    <w:rsid w:val="00896474"/>
    <w:rsid w:val="0089653D"/>
    <w:rsid w:val="008968F7"/>
    <w:rsid w:val="008970E7"/>
    <w:rsid w:val="00897635"/>
    <w:rsid w:val="00897947"/>
    <w:rsid w:val="00897DF1"/>
    <w:rsid w:val="008A02FF"/>
    <w:rsid w:val="008A0881"/>
    <w:rsid w:val="008A0C3D"/>
    <w:rsid w:val="008A0DEA"/>
    <w:rsid w:val="008A0EFE"/>
    <w:rsid w:val="008A12FC"/>
    <w:rsid w:val="008A1562"/>
    <w:rsid w:val="008A1EA7"/>
    <w:rsid w:val="008A1ED8"/>
    <w:rsid w:val="008A1F85"/>
    <w:rsid w:val="008A284B"/>
    <w:rsid w:val="008A2B55"/>
    <w:rsid w:val="008A2D47"/>
    <w:rsid w:val="008A31AF"/>
    <w:rsid w:val="008A31C8"/>
    <w:rsid w:val="008A3722"/>
    <w:rsid w:val="008A38D8"/>
    <w:rsid w:val="008A3F3E"/>
    <w:rsid w:val="008A4063"/>
    <w:rsid w:val="008A4A71"/>
    <w:rsid w:val="008A4ED7"/>
    <w:rsid w:val="008A5609"/>
    <w:rsid w:val="008A56D1"/>
    <w:rsid w:val="008A5953"/>
    <w:rsid w:val="008A5EC0"/>
    <w:rsid w:val="008A6204"/>
    <w:rsid w:val="008A64C7"/>
    <w:rsid w:val="008A6540"/>
    <w:rsid w:val="008A677A"/>
    <w:rsid w:val="008A6871"/>
    <w:rsid w:val="008A6B49"/>
    <w:rsid w:val="008A6F31"/>
    <w:rsid w:val="008A70B5"/>
    <w:rsid w:val="008A7640"/>
    <w:rsid w:val="008A7AF2"/>
    <w:rsid w:val="008A7B33"/>
    <w:rsid w:val="008A7F91"/>
    <w:rsid w:val="008A7F98"/>
    <w:rsid w:val="008B002F"/>
    <w:rsid w:val="008B041B"/>
    <w:rsid w:val="008B0591"/>
    <w:rsid w:val="008B0680"/>
    <w:rsid w:val="008B091E"/>
    <w:rsid w:val="008B09AC"/>
    <w:rsid w:val="008B09B3"/>
    <w:rsid w:val="008B0C45"/>
    <w:rsid w:val="008B100B"/>
    <w:rsid w:val="008B1892"/>
    <w:rsid w:val="008B18A0"/>
    <w:rsid w:val="008B20ED"/>
    <w:rsid w:val="008B24A3"/>
    <w:rsid w:val="008B26A3"/>
    <w:rsid w:val="008B2BE1"/>
    <w:rsid w:val="008B2C5F"/>
    <w:rsid w:val="008B306D"/>
    <w:rsid w:val="008B3838"/>
    <w:rsid w:val="008B386B"/>
    <w:rsid w:val="008B3C7B"/>
    <w:rsid w:val="008B3DDF"/>
    <w:rsid w:val="008B3EF7"/>
    <w:rsid w:val="008B3F87"/>
    <w:rsid w:val="008B4536"/>
    <w:rsid w:val="008B4586"/>
    <w:rsid w:val="008B484F"/>
    <w:rsid w:val="008B48D6"/>
    <w:rsid w:val="008B4D38"/>
    <w:rsid w:val="008B4F2A"/>
    <w:rsid w:val="008B50F2"/>
    <w:rsid w:val="008B5362"/>
    <w:rsid w:val="008B56CC"/>
    <w:rsid w:val="008B643E"/>
    <w:rsid w:val="008B65BC"/>
    <w:rsid w:val="008B660F"/>
    <w:rsid w:val="008B6AC3"/>
    <w:rsid w:val="008B6D0A"/>
    <w:rsid w:val="008B724C"/>
    <w:rsid w:val="008B72A6"/>
    <w:rsid w:val="008B731B"/>
    <w:rsid w:val="008B733E"/>
    <w:rsid w:val="008B745C"/>
    <w:rsid w:val="008B7B07"/>
    <w:rsid w:val="008C017E"/>
    <w:rsid w:val="008C028E"/>
    <w:rsid w:val="008C04C3"/>
    <w:rsid w:val="008C091B"/>
    <w:rsid w:val="008C0B51"/>
    <w:rsid w:val="008C0B7A"/>
    <w:rsid w:val="008C1883"/>
    <w:rsid w:val="008C1E03"/>
    <w:rsid w:val="008C1F7D"/>
    <w:rsid w:val="008C204C"/>
    <w:rsid w:val="008C2242"/>
    <w:rsid w:val="008C26DB"/>
    <w:rsid w:val="008C30AA"/>
    <w:rsid w:val="008C356F"/>
    <w:rsid w:val="008C359B"/>
    <w:rsid w:val="008C3B20"/>
    <w:rsid w:val="008C417B"/>
    <w:rsid w:val="008C41CA"/>
    <w:rsid w:val="008C54DB"/>
    <w:rsid w:val="008C5517"/>
    <w:rsid w:val="008C5C40"/>
    <w:rsid w:val="008C6852"/>
    <w:rsid w:val="008C68B7"/>
    <w:rsid w:val="008C711B"/>
    <w:rsid w:val="008C7186"/>
    <w:rsid w:val="008C71C0"/>
    <w:rsid w:val="008C734A"/>
    <w:rsid w:val="008C73B0"/>
    <w:rsid w:val="008C76C8"/>
    <w:rsid w:val="008C78F6"/>
    <w:rsid w:val="008C79C5"/>
    <w:rsid w:val="008C7C06"/>
    <w:rsid w:val="008C7FEA"/>
    <w:rsid w:val="008D029B"/>
    <w:rsid w:val="008D09CD"/>
    <w:rsid w:val="008D0B9A"/>
    <w:rsid w:val="008D1479"/>
    <w:rsid w:val="008D155F"/>
    <w:rsid w:val="008D1588"/>
    <w:rsid w:val="008D1603"/>
    <w:rsid w:val="008D1690"/>
    <w:rsid w:val="008D2449"/>
    <w:rsid w:val="008D2455"/>
    <w:rsid w:val="008D2581"/>
    <w:rsid w:val="008D2615"/>
    <w:rsid w:val="008D3031"/>
    <w:rsid w:val="008D30D5"/>
    <w:rsid w:val="008D3255"/>
    <w:rsid w:val="008D34B6"/>
    <w:rsid w:val="008D35A3"/>
    <w:rsid w:val="008D3B38"/>
    <w:rsid w:val="008D3D95"/>
    <w:rsid w:val="008D3FB3"/>
    <w:rsid w:val="008D4717"/>
    <w:rsid w:val="008D4783"/>
    <w:rsid w:val="008D4EB0"/>
    <w:rsid w:val="008D5148"/>
    <w:rsid w:val="008D51B1"/>
    <w:rsid w:val="008D57E2"/>
    <w:rsid w:val="008D5BF0"/>
    <w:rsid w:val="008D669E"/>
    <w:rsid w:val="008D6B65"/>
    <w:rsid w:val="008D718A"/>
    <w:rsid w:val="008D765A"/>
    <w:rsid w:val="008D76F2"/>
    <w:rsid w:val="008D7B13"/>
    <w:rsid w:val="008D7D87"/>
    <w:rsid w:val="008D7DD6"/>
    <w:rsid w:val="008E06D0"/>
    <w:rsid w:val="008E0877"/>
    <w:rsid w:val="008E106A"/>
    <w:rsid w:val="008E1090"/>
    <w:rsid w:val="008E15CB"/>
    <w:rsid w:val="008E2083"/>
    <w:rsid w:val="008E24A5"/>
    <w:rsid w:val="008E251D"/>
    <w:rsid w:val="008E2537"/>
    <w:rsid w:val="008E25FF"/>
    <w:rsid w:val="008E2C10"/>
    <w:rsid w:val="008E2C4D"/>
    <w:rsid w:val="008E2D1C"/>
    <w:rsid w:val="008E2E0A"/>
    <w:rsid w:val="008E2E58"/>
    <w:rsid w:val="008E30B6"/>
    <w:rsid w:val="008E31B2"/>
    <w:rsid w:val="008E3271"/>
    <w:rsid w:val="008E38A2"/>
    <w:rsid w:val="008E3FB8"/>
    <w:rsid w:val="008E400B"/>
    <w:rsid w:val="008E40CC"/>
    <w:rsid w:val="008E4105"/>
    <w:rsid w:val="008E410E"/>
    <w:rsid w:val="008E4E40"/>
    <w:rsid w:val="008E5084"/>
    <w:rsid w:val="008E5335"/>
    <w:rsid w:val="008E53FD"/>
    <w:rsid w:val="008E694F"/>
    <w:rsid w:val="008E6B02"/>
    <w:rsid w:val="008E6E0B"/>
    <w:rsid w:val="008E6F1C"/>
    <w:rsid w:val="008E6FCA"/>
    <w:rsid w:val="008E7259"/>
    <w:rsid w:val="008F0221"/>
    <w:rsid w:val="008F042F"/>
    <w:rsid w:val="008F099D"/>
    <w:rsid w:val="008F0A7E"/>
    <w:rsid w:val="008F1050"/>
    <w:rsid w:val="008F141F"/>
    <w:rsid w:val="008F1C28"/>
    <w:rsid w:val="008F1E77"/>
    <w:rsid w:val="008F28BB"/>
    <w:rsid w:val="008F2BF0"/>
    <w:rsid w:val="008F2FF2"/>
    <w:rsid w:val="008F38FC"/>
    <w:rsid w:val="008F3985"/>
    <w:rsid w:val="008F3D76"/>
    <w:rsid w:val="008F41A0"/>
    <w:rsid w:val="008F47F4"/>
    <w:rsid w:val="008F4F8F"/>
    <w:rsid w:val="008F50E3"/>
    <w:rsid w:val="008F5335"/>
    <w:rsid w:val="008F5707"/>
    <w:rsid w:val="008F5A44"/>
    <w:rsid w:val="008F5F40"/>
    <w:rsid w:val="008F62FB"/>
    <w:rsid w:val="008F66F4"/>
    <w:rsid w:val="008F67C3"/>
    <w:rsid w:val="008F6899"/>
    <w:rsid w:val="008F6B2C"/>
    <w:rsid w:val="008F72FF"/>
    <w:rsid w:val="008F75AE"/>
    <w:rsid w:val="008F7C04"/>
    <w:rsid w:val="008F7C7B"/>
    <w:rsid w:val="008F7E5C"/>
    <w:rsid w:val="009001C8"/>
    <w:rsid w:val="00900584"/>
    <w:rsid w:val="00900B72"/>
    <w:rsid w:val="00900BC2"/>
    <w:rsid w:val="00900DB8"/>
    <w:rsid w:val="00901217"/>
    <w:rsid w:val="0090197F"/>
    <w:rsid w:val="00901B0F"/>
    <w:rsid w:val="00901DF2"/>
    <w:rsid w:val="00901FBB"/>
    <w:rsid w:val="00902133"/>
    <w:rsid w:val="009021DE"/>
    <w:rsid w:val="0090226B"/>
    <w:rsid w:val="00902358"/>
    <w:rsid w:val="0090246B"/>
    <w:rsid w:val="00902837"/>
    <w:rsid w:val="00902B20"/>
    <w:rsid w:val="0090314D"/>
    <w:rsid w:val="00903363"/>
    <w:rsid w:val="0090398A"/>
    <w:rsid w:val="00903C63"/>
    <w:rsid w:val="00903CD8"/>
    <w:rsid w:val="00903F98"/>
    <w:rsid w:val="00904097"/>
    <w:rsid w:val="009040A9"/>
    <w:rsid w:val="00904857"/>
    <w:rsid w:val="0090499E"/>
    <w:rsid w:val="00904E26"/>
    <w:rsid w:val="00904FE1"/>
    <w:rsid w:val="0090515B"/>
    <w:rsid w:val="009052C3"/>
    <w:rsid w:val="009054B0"/>
    <w:rsid w:val="0090552B"/>
    <w:rsid w:val="00905CE1"/>
    <w:rsid w:val="00905D7D"/>
    <w:rsid w:val="00906092"/>
    <w:rsid w:val="009062C7"/>
    <w:rsid w:val="0090631F"/>
    <w:rsid w:val="009064BD"/>
    <w:rsid w:val="00906F5F"/>
    <w:rsid w:val="009077AB"/>
    <w:rsid w:val="009078DC"/>
    <w:rsid w:val="00910213"/>
    <w:rsid w:val="00910367"/>
    <w:rsid w:val="009109FB"/>
    <w:rsid w:val="00910D1C"/>
    <w:rsid w:val="00911594"/>
    <w:rsid w:val="009116ED"/>
    <w:rsid w:val="009118C5"/>
    <w:rsid w:val="00911978"/>
    <w:rsid w:val="00911B0A"/>
    <w:rsid w:val="009122B6"/>
    <w:rsid w:val="0091230C"/>
    <w:rsid w:val="00912646"/>
    <w:rsid w:val="00912A9A"/>
    <w:rsid w:val="00912D56"/>
    <w:rsid w:val="009130C4"/>
    <w:rsid w:val="00913CB9"/>
    <w:rsid w:val="00913EBE"/>
    <w:rsid w:val="00914054"/>
    <w:rsid w:val="00914213"/>
    <w:rsid w:val="00914381"/>
    <w:rsid w:val="0091507E"/>
    <w:rsid w:val="009151BE"/>
    <w:rsid w:val="00915249"/>
    <w:rsid w:val="00915441"/>
    <w:rsid w:val="00915452"/>
    <w:rsid w:val="0091567F"/>
    <w:rsid w:val="009158A9"/>
    <w:rsid w:val="00915B68"/>
    <w:rsid w:val="00915B81"/>
    <w:rsid w:val="00915D95"/>
    <w:rsid w:val="009160D5"/>
    <w:rsid w:val="00916446"/>
    <w:rsid w:val="0091655E"/>
    <w:rsid w:val="00916571"/>
    <w:rsid w:val="00916A83"/>
    <w:rsid w:val="00916C92"/>
    <w:rsid w:val="0091741B"/>
    <w:rsid w:val="00917718"/>
    <w:rsid w:val="00917831"/>
    <w:rsid w:val="009179E0"/>
    <w:rsid w:val="00917A9C"/>
    <w:rsid w:val="00917E47"/>
    <w:rsid w:val="00920050"/>
    <w:rsid w:val="00920133"/>
    <w:rsid w:val="00920314"/>
    <w:rsid w:val="00920E1F"/>
    <w:rsid w:val="00920F79"/>
    <w:rsid w:val="00921370"/>
    <w:rsid w:val="00921373"/>
    <w:rsid w:val="009223B1"/>
    <w:rsid w:val="009225D9"/>
    <w:rsid w:val="009227F3"/>
    <w:rsid w:val="00922C70"/>
    <w:rsid w:val="00922E54"/>
    <w:rsid w:val="00922EF5"/>
    <w:rsid w:val="00922FC1"/>
    <w:rsid w:val="0092301E"/>
    <w:rsid w:val="0092306C"/>
    <w:rsid w:val="0092386C"/>
    <w:rsid w:val="00923A0A"/>
    <w:rsid w:val="00923A81"/>
    <w:rsid w:val="00923B9D"/>
    <w:rsid w:val="00923BCA"/>
    <w:rsid w:val="00923C8B"/>
    <w:rsid w:val="00923F5E"/>
    <w:rsid w:val="009241E7"/>
    <w:rsid w:val="00924299"/>
    <w:rsid w:val="009242D7"/>
    <w:rsid w:val="00924674"/>
    <w:rsid w:val="0092485B"/>
    <w:rsid w:val="00924B04"/>
    <w:rsid w:val="0092500B"/>
    <w:rsid w:val="0092505D"/>
    <w:rsid w:val="0092514B"/>
    <w:rsid w:val="00925371"/>
    <w:rsid w:val="009257C6"/>
    <w:rsid w:val="009257E7"/>
    <w:rsid w:val="009259EF"/>
    <w:rsid w:val="00925A33"/>
    <w:rsid w:val="00925EDB"/>
    <w:rsid w:val="0092683C"/>
    <w:rsid w:val="00926906"/>
    <w:rsid w:val="00926A49"/>
    <w:rsid w:val="00926DEE"/>
    <w:rsid w:val="00926EA3"/>
    <w:rsid w:val="009272D8"/>
    <w:rsid w:val="00927331"/>
    <w:rsid w:val="00927AC9"/>
    <w:rsid w:val="00930179"/>
    <w:rsid w:val="0093054C"/>
    <w:rsid w:val="00930C62"/>
    <w:rsid w:val="00930F96"/>
    <w:rsid w:val="00931008"/>
    <w:rsid w:val="00931058"/>
    <w:rsid w:val="0093181E"/>
    <w:rsid w:val="009319B8"/>
    <w:rsid w:val="009325A6"/>
    <w:rsid w:val="00932C6B"/>
    <w:rsid w:val="00932FA6"/>
    <w:rsid w:val="00932FF4"/>
    <w:rsid w:val="00933024"/>
    <w:rsid w:val="009333DD"/>
    <w:rsid w:val="00933496"/>
    <w:rsid w:val="009334A5"/>
    <w:rsid w:val="009336C3"/>
    <w:rsid w:val="00933ECE"/>
    <w:rsid w:val="009342FB"/>
    <w:rsid w:val="009344A9"/>
    <w:rsid w:val="00934652"/>
    <w:rsid w:val="00934A03"/>
    <w:rsid w:val="00934B3A"/>
    <w:rsid w:val="00934F53"/>
    <w:rsid w:val="00935AF8"/>
    <w:rsid w:val="00936005"/>
    <w:rsid w:val="00936B75"/>
    <w:rsid w:val="00936C8A"/>
    <w:rsid w:val="00936EF5"/>
    <w:rsid w:val="00937022"/>
    <w:rsid w:val="00937241"/>
    <w:rsid w:val="00937807"/>
    <w:rsid w:val="00937E57"/>
    <w:rsid w:val="00940182"/>
    <w:rsid w:val="00940218"/>
    <w:rsid w:val="00940530"/>
    <w:rsid w:val="0094064C"/>
    <w:rsid w:val="00940739"/>
    <w:rsid w:val="009407F2"/>
    <w:rsid w:val="00940895"/>
    <w:rsid w:val="00940C87"/>
    <w:rsid w:val="00940F46"/>
    <w:rsid w:val="009414F4"/>
    <w:rsid w:val="00941715"/>
    <w:rsid w:val="0094185D"/>
    <w:rsid w:val="00941955"/>
    <w:rsid w:val="009419BF"/>
    <w:rsid w:val="00941AD7"/>
    <w:rsid w:val="00941C71"/>
    <w:rsid w:val="00941EED"/>
    <w:rsid w:val="009421D2"/>
    <w:rsid w:val="009421FB"/>
    <w:rsid w:val="00942448"/>
    <w:rsid w:val="00942913"/>
    <w:rsid w:val="00942B46"/>
    <w:rsid w:val="009430A5"/>
    <w:rsid w:val="0094366E"/>
    <w:rsid w:val="00943DB7"/>
    <w:rsid w:val="0094428E"/>
    <w:rsid w:val="009444BF"/>
    <w:rsid w:val="00944739"/>
    <w:rsid w:val="00944C24"/>
    <w:rsid w:val="009451F4"/>
    <w:rsid w:val="0094536A"/>
    <w:rsid w:val="009453D7"/>
    <w:rsid w:val="009453F1"/>
    <w:rsid w:val="0094555B"/>
    <w:rsid w:val="00945A7F"/>
    <w:rsid w:val="00945BE8"/>
    <w:rsid w:val="00945C34"/>
    <w:rsid w:val="00946093"/>
    <w:rsid w:val="009463EA"/>
    <w:rsid w:val="009469F7"/>
    <w:rsid w:val="00946B83"/>
    <w:rsid w:val="00946EA3"/>
    <w:rsid w:val="00946F4D"/>
    <w:rsid w:val="0094739A"/>
    <w:rsid w:val="009473E6"/>
    <w:rsid w:val="00947E9B"/>
    <w:rsid w:val="00950356"/>
    <w:rsid w:val="009509DE"/>
    <w:rsid w:val="00950E4A"/>
    <w:rsid w:val="00951117"/>
    <w:rsid w:val="00951163"/>
    <w:rsid w:val="009518BC"/>
    <w:rsid w:val="009518C2"/>
    <w:rsid w:val="00951919"/>
    <w:rsid w:val="00951A13"/>
    <w:rsid w:val="00951D32"/>
    <w:rsid w:val="00951F02"/>
    <w:rsid w:val="00951F97"/>
    <w:rsid w:val="00952033"/>
    <w:rsid w:val="0095230C"/>
    <w:rsid w:val="00952915"/>
    <w:rsid w:val="0095291D"/>
    <w:rsid w:val="0095297F"/>
    <w:rsid w:val="00952BFE"/>
    <w:rsid w:val="00952D5B"/>
    <w:rsid w:val="00952DF1"/>
    <w:rsid w:val="00953123"/>
    <w:rsid w:val="00953156"/>
    <w:rsid w:val="009535FB"/>
    <w:rsid w:val="00953DC4"/>
    <w:rsid w:val="00953EC7"/>
    <w:rsid w:val="00954757"/>
    <w:rsid w:val="00954855"/>
    <w:rsid w:val="00954BA9"/>
    <w:rsid w:val="0095508A"/>
    <w:rsid w:val="0095535D"/>
    <w:rsid w:val="0095558E"/>
    <w:rsid w:val="00955806"/>
    <w:rsid w:val="009558EC"/>
    <w:rsid w:val="00955BF3"/>
    <w:rsid w:val="00955D85"/>
    <w:rsid w:val="009561AF"/>
    <w:rsid w:val="009569AC"/>
    <w:rsid w:val="00956C20"/>
    <w:rsid w:val="00956EBB"/>
    <w:rsid w:val="0095703A"/>
    <w:rsid w:val="00957691"/>
    <w:rsid w:val="00957770"/>
    <w:rsid w:val="00957A60"/>
    <w:rsid w:val="00957E36"/>
    <w:rsid w:val="0096000A"/>
    <w:rsid w:val="00960071"/>
    <w:rsid w:val="0096012C"/>
    <w:rsid w:val="00960940"/>
    <w:rsid w:val="009609AC"/>
    <w:rsid w:val="009615E4"/>
    <w:rsid w:val="009616A1"/>
    <w:rsid w:val="00961A56"/>
    <w:rsid w:val="00961D53"/>
    <w:rsid w:val="00962086"/>
    <w:rsid w:val="009626B6"/>
    <w:rsid w:val="009627E1"/>
    <w:rsid w:val="00962C11"/>
    <w:rsid w:val="009630C6"/>
    <w:rsid w:val="0096338E"/>
    <w:rsid w:val="00963665"/>
    <w:rsid w:val="00963A00"/>
    <w:rsid w:val="00963AE3"/>
    <w:rsid w:val="00963CD2"/>
    <w:rsid w:val="00963D0A"/>
    <w:rsid w:val="00963DD1"/>
    <w:rsid w:val="00964103"/>
    <w:rsid w:val="009644C4"/>
    <w:rsid w:val="0096471A"/>
    <w:rsid w:val="009647ED"/>
    <w:rsid w:val="0096484D"/>
    <w:rsid w:val="00964C52"/>
    <w:rsid w:val="009652CA"/>
    <w:rsid w:val="00965BCB"/>
    <w:rsid w:val="00965EA1"/>
    <w:rsid w:val="0096653D"/>
    <w:rsid w:val="00966743"/>
    <w:rsid w:val="00966798"/>
    <w:rsid w:val="0096691B"/>
    <w:rsid w:val="00966E8D"/>
    <w:rsid w:val="00967123"/>
    <w:rsid w:val="009671FD"/>
    <w:rsid w:val="00967501"/>
    <w:rsid w:val="00967755"/>
    <w:rsid w:val="00970037"/>
    <w:rsid w:val="00970180"/>
    <w:rsid w:val="009701C6"/>
    <w:rsid w:val="0097028D"/>
    <w:rsid w:val="00970612"/>
    <w:rsid w:val="00970698"/>
    <w:rsid w:val="00970920"/>
    <w:rsid w:val="00970AE2"/>
    <w:rsid w:val="00970B6D"/>
    <w:rsid w:val="00971B2A"/>
    <w:rsid w:val="00972110"/>
    <w:rsid w:val="00972257"/>
    <w:rsid w:val="0097269A"/>
    <w:rsid w:val="00972949"/>
    <w:rsid w:val="0097295C"/>
    <w:rsid w:val="009731F3"/>
    <w:rsid w:val="00973313"/>
    <w:rsid w:val="009734CE"/>
    <w:rsid w:val="00973B59"/>
    <w:rsid w:val="00973C53"/>
    <w:rsid w:val="00974385"/>
    <w:rsid w:val="009743CE"/>
    <w:rsid w:val="00974B29"/>
    <w:rsid w:val="00974B34"/>
    <w:rsid w:val="00974C14"/>
    <w:rsid w:val="00974CBB"/>
    <w:rsid w:val="00974EA0"/>
    <w:rsid w:val="0097513B"/>
    <w:rsid w:val="009751FD"/>
    <w:rsid w:val="009758B1"/>
    <w:rsid w:val="00975966"/>
    <w:rsid w:val="009759E0"/>
    <w:rsid w:val="00975A60"/>
    <w:rsid w:val="00975A80"/>
    <w:rsid w:val="00975F84"/>
    <w:rsid w:val="00975FAD"/>
    <w:rsid w:val="009761BB"/>
    <w:rsid w:val="009762F8"/>
    <w:rsid w:val="0097642A"/>
    <w:rsid w:val="009766B4"/>
    <w:rsid w:val="00977104"/>
    <w:rsid w:val="0097711E"/>
    <w:rsid w:val="009776B9"/>
    <w:rsid w:val="00977F4D"/>
    <w:rsid w:val="00980378"/>
    <w:rsid w:val="0098064D"/>
    <w:rsid w:val="00980686"/>
    <w:rsid w:val="00980CCC"/>
    <w:rsid w:val="009813AA"/>
    <w:rsid w:val="009815D3"/>
    <w:rsid w:val="00981C49"/>
    <w:rsid w:val="0098201B"/>
    <w:rsid w:val="00982305"/>
    <w:rsid w:val="0098274C"/>
    <w:rsid w:val="009827E0"/>
    <w:rsid w:val="009829EA"/>
    <w:rsid w:val="00982A08"/>
    <w:rsid w:val="00982C59"/>
    <w:rsid w:val="0098305F"/>
    <w:rsid w:val="00983782"/>
    <w:rsid w:val="00983786"/>
    <w:rsid w:val="00983874"/>
    <w:rsid w:val="009840EE"/>
    <w:rsid w:val="00984B71"/>
    <w:rsid w:val="00984C32"/>
    <w:rsid w:val="009857D7"/>
    <w:rsid w:val="009859C6"/>
    <w:rsid w:val="00985AF3"/>
    <w:rsid w:val="00985D07"/>
    <w:rsid w:val="00985D43"/>
    <w:rsid w:val="00985D61"/>
    <w:rsid w:val="009862DF"/>
    <w:rsid w:val="00986435"/>
    <w:rsid w:val="009868AF"/>
    <w:rsid w:val="00986C32"/>
    <w:rsid w:val="00987408"/>
    <w:rsid w:val="009878AB"/>
    <w:rsid w:val="00987995"/>
    <w:rsid w:val="0099005E"/>
    <w:rsid w:val="009902A9"/>
    <w:rsid w:val="009902CB"/>
    <w:rsid w:val="009905E0"/>
    <w:rsid w:val="00990682"/>
    <w:rsid w:val="009908FC"/>
    <w:rsid w:val="00990A2D"/>
    <w:rsid w:val="00990EC6"/>
    <w:rsid w:val="00991118"/>
    <w:rsid w:val="00991620"/>
    <w:rsid w:val="009916F1"/>
    <w:rsid w:val="00991B10"/>
    <w:rsid w:val="00991CA7"/>
    <w:rsid w:val="00991DD4"/>
    <w:rsid w:val="00992026"/>
    <w:rsid w:val="0099251B"/>
    <w:rsid w:val="0099265D"/>
    <w:rsid w:val="00992A2E"/>
    <w:rsid w:val="0099396E"/>
    <w:rsid w:val="00993AD2"/>
    <w:rsid w:val="00993B1B"/>
    <w:rsid w:val="00993CA5"/>
    <w:rsid w:val="00994298"/>
    <w:rsid w:val="0099464C"/>
    <w:rsid w:val="0099471D"/>
    <w:rsid w:val="009948ED"/>
    <w:rsid w:val="00994D7B"/>
    <w:rsid w:val="00995045"/>
    <w:rsid w:val="0099593C"/>
    <w:rsid w:val="009959F7"/>
    <w:rsid w:val="00995B7B"/>
    <w:rsid w:val="00995BDF"/>
    <w:rsid w:val="00995E5C"/>
    <w:rsid w:val="00996344"/>
    <w:rsid w:val="00996858"/>
    <w:rsid w:val="00997202"/>
    <w:rsid w:val="009974B6"/>
    <w:rsid w:val="009A00B5"/>
    <w:rsid w:val="009A0992"/>
    <w:rsid w:val="009A09AF"/>
    <w:rsid w:val="009A0A34"/>
    <w:rsid w:val="009A0A44"/>
    <w:rsid w:val="009A0A46"/>
    <w:rsid w:val="009A0D47"/>
    <w:rsid w:val="009A0F0B"/>
    <w:rsid w:val="009A0FD1"/>
    <w:rsid w:val="009A11B8"/>
    <w:rsid w:val="009A1333"/>
    <w:rsid w:val="009A13D5"/>
    <w:rsid w:val="009A1618"/>
    <w:rsid w:val="009A17C0"/>
    <w:rsid w:val="009A18B9"/>
    <w:rsid w:val="009A1AFF"/>
    <w:rsid w:val="009A1B26"/>
    <w:rsid w:val="009A1F28"/>
    <w:rsid w:val="009A252C"/>
    <w:rsid w:val="009A2AEF"/>
    <w:rsid w:val="009A2BB4"/>
    <w:rsid w:val="009A30F1"/>
    <w:rsid w:val="009A316C"/>
    <w:rsid w:val="009A31CD"/>
    <w:rsid w:val="009A39F4"/>
    <w:rsid w:val="009A3BAE"/>
    <w:rsid w:val="009A40E7"/>
    <w:rsid w:val="009A4160"/>
    <w:rsid w:val="009A45A6"/>
    <w:rsid w:val="009A470B"/>
    <w:rsid w:val="009A4751"/>
    <w:rsid w:val="009A4B07"/>
    <w:rsid w:val="009A51FE"/>
    <w:rsid w:val="009A52CD"/>
    <w:rsid w:val="009A54E0"/>
    <w:rsid w:val="009A5526"/>
    <w:rsid w:val="009A5D8C"/>
    <w:rsid w:val="009A68E3"/>
    <w:rsid w:val="009A6F3D"/>
    <w:rsid w:val="009A7064"/>
    <w:rsid w:val="009A7188"/>
    <w:rsid w:val="009A7227"/>
    <w:rsid w:val="009A7B7C"/>
    <w:rsid w:val="009A7FC6"/>
    <w:rsid w:val="009B0473"/>
    <w:rsid w:val="009B065D"/>
    <w:rsid w:val="009B07C7"/>
    <w:rsid w:val="009B0A87"/>
    <w:rsid w:val="009B0D59"/>
    <w:rsid w:val="009B0E8B"/>
    <w:rsid w:val="009B0EEF"/>
    <w:rsid w:val="009B1B2B"/>
    <w:rsid w:val="009B1B58"/>
    <w:rsid w:val="009B1D2E"/>
    <w:rsid w:val="009B20FE"/>
    <w:rsid w:val="009B24C9"/>
    <w:rsid w:val="009B2711"/>
    <w:rsid w:val="009B28A1"/>
    <w:rsid w:val="009B28A4"/>
    <w:rsid w:val="009B2BC0"/>
    <w:rsid w:val="009B2F3A"/>
    <w:rsid w:val="009B3047"/>
    <w:rsid w:val="009B3159"/>
    <w:rsid w:val="009B31E1"/>
    <w:rsid w:val="009B33ED"/>
    <w:rsid w:val="009B37B9"/>
    <w:rsid w:val="009B3854"/>
    <w:rsid w:val="009B38F1"/>
    <w:rsid w:val="009B3B4E"/>
    <w:rsid w:val="009B3EAE"/>
    <w:rsid w:val="009B4737"/>
    <w:rsid w:val="009B495F"/>
    <w:rsid w:val="009B54CB"/>
    <w:rsid w:val="009B5A79"/>
    <w:rsid w:val="009B5B20"/>
    <w:rsid w:val="009B5B5A"/>
    <w:rsid w:val="009B5BCB"/>
    <w:rsid w:val="009B615B"/>
    <w:rsid w:val="009B6223"/>
    <w:rsid w:val="009B637A"/>
    <w:rsid w:val="009B64E8"/>
    <w:rsid w:val="009B66E9"/>
    <w:rsid w:val="009B6968"/>
    <w:rsid w:val="009B6C7C"/>
    <w:rsid w:val="009B6D03"/>
    <w:rsid w:val="009B6DDE"/>
    <w:rsid w:val="009B74D1"/>
    <w:rsid w:val="009B78E8"/>
    <w:rsid w:val="009B7BC0"/>
    <w:rsid w:val="009B7EC5"/>
    <w:rsid w:val="009C00F4"/>
    <w:rsid w:val="009C0120"/>
    <w:rsid w:val="009C0198"/>
    <w:rsid w:val="009C072B"/>
    <w:rsid w:val="009C0E09"/>
    <w:rsid w:val="009C101C"/>
    <w:rsid w:val="009C135B"/>
    <w:rsid w:val="009C16AE"/>
    <w:rsid w:val="009C17EA"/>
    <w:rsid w:val="009C2181"/>
    <w:rsid w:val="009C21D1"/>
    <w:rsid w:val="009C272D"/>
    <w:rsid w:val="009C2C4D"/>
    <w:rsid w:val="009C2E62"/>
    <w:rsid w:val="009C323E"/>
    <w:rsid w:val="009C33FC"/>
    <w:rsid w:val="009C35A0"/>
    <w:rsid w:val="009C369C"/>
    <w:rsid w:val="009C37B9"/>
    <w:rsid w:val="009C3C63"/>
    <w:rsid w:val="009C432B"/>
    <w:rsid w:val="009C44D2"/>
    <w:rsid w:val="009C4F86"/>
    <w:rsid w:val="009C5071"/>
    <w:rsid w:val="009C5156"/>
    <w:rsid w:val="009C5192"/>
    <w:rsid w:val="009C51D9"/>
    <w:rsid w:val="009C51E8"/>
    <w:rsid w:val="009C5634"/>
    <w:rsid w:val="009C5707"/>
    <w:rsid w:val="009C5B1E"/>
    <w:rsid w:val="009C6171"/>
    <w:rsid w:val="009C628F"/>
    <w:rsid w:val="009C6421"/>
    <w:rsid w:val="009C6D53"/>
    <w:rsid w:val="009C7130"/>
    <w:rsid w:val="009C71B7"/>
    <w:rsid w:val="009C72B8"/>
    <w:rsid w:val="009C7D54"/>
    <w:rsid w:val="009C7F3C"/>
    <w:rsid w:val="009D0128"/>
    <w:rsid w:val="009D04A2"/>
    <w:rsid w:val="009D0B21"/>
    <w:rsid w:val="009D0D80"/>
    <w:rsid w:val="009D0E49"/>
    <w:rsid w:val="009D0EA1"/>
    <w:rsid w:val="009D0EAB"/>
    <w:rsid w:val="009D10DF"/>
    <w:rsid w:val="009D1F66"/>
    <w:rsid w:val="009D23BC"/>
    <w:rsid w:val="009D2917"/>
    <w:rsid w:val="009D2C92"/>
    <w:rsid w:val="009D2E1C"/>
    <w:rsid w:val="009D2EF6"/>
    <w:rsid w:val="009D374E"/>
    <w:rsid w:val="009D37A9"/>
    <w:rsid w:val="009D3BBB"/>
    <w:rsid w:val="009D3C9C"/>
    <w:rsid w:val="009D478A"/>
    <w:rsid w:val="009D4EEA"/>
    <w:rsid w:val="009D5BEE"/>
    <w:rsid w:val="009D5F48"/>
    <w:rsid w:val="009D683D"/>
    <w:rsid w:val="009D70CA"/>
    <w:rsid w:val="009D723F"/>
    <w:rsid w:val="009D728A"/>
    <w:rsid w:val="009D74C6"/>
    <w:rsid w:val="009D755E"/>
    <w:rsid w:val="009D75AF"/>
    <w:rsid w:val="009D7ACF"/>
    <w:rsid w:val="009D7DB6"/>
    <w:rsid w:val="009D7F68"/>
    <w:rsid w:val="009E0654"/>
    <w:rsid w:val="009E0868"/>
    <w:rsid w:val="009E0CC3"/>
    <w:rsid w:val="009E1398"/>
    <w:rsid w:val="009E172B"/>
    <w:rsid w:val="009E20FF"/>
    <w:rsid w:val="009E2114"/>
    <w:rsid w:val="009E2678"/>
    <w:rsid w:val="009E2DEB"/>
    <w:rsid w:val="009E3207"/>
    <w:rsid w:val="009E3AD7"/>
    <w:rsid w:val="009E3B82"/>
    <w:rsid w:val="009E3CC5"/>
    <w:rsid w:val="009E3D9C"/>
    <w:rsid w:val="009E470F"/>
    <w:rsid w:val="009E4721"/>
    <w:rsid w:val="009E4783"/>
    <w:rsid w:val="009E4DCB"/>
    <w:rsid w:val="009E50A7"/>
    <w:rsid w:val="009E50AF"/>
    <w:rsid w:val="009E5134"/>
    <w:rsid w:val="009E51FD"/>
    <w:rsid w:val="009E51FE"/>
    <w:rsid w:val="009E5234"/>
    <w:rsid w:val="009E5310"/>
    <w:rsid w:val="009E534F"/>
    <w:rsid w:val="009E5398"/>
    <w:rsid w:val="009E543D"/>
    <w:rsid w:val="009E5992"/>
    <w:rsid w:val="009E5B48"/>
    <w:rsid w:val="009E5CBF"/>
    <w:rsid w:val="009E623F"/>
    <w:rsid w:val="009E6476"/>
    <w:rsid w:val="009E6860"/>
    <w:rsid w:val="009E69FC"/>
    <w:rsid w:val="009E6ABC"/>
    <w:rsid w:val="009E6B90"/>
    <w:rsid w:val="009E7224"/>
    <w:rsid w:val="009E74B4"/>
    <w:rsid w:val="009F0063"/>
    <w:rsid w:val="009F00B2"/>
    <w:rsid w:val="009F0276"/>
    <w:rsid w:val="009F0313"/>
    <w:rsid w:val="009F03BF"/>
    <w:rsid w:val="009F04CC"/>
    <w:rsid w:val="009F0B16"/>
    <w:rsid w:val="009F0FCF"/>
    <w:rsid w:val="009F14B5"/>
    <w:rsid w:val="009F16D9"/>
    <w:rsid w:val="009F19D1"/>
    <w:rsid w:val="009F2006"/>
    <w:rsid w:val="009F241E"/>
    <w:rsid w:val="009F24AD"/>
    <w:rsid w:val="009F27A9"/>
    <w:rsid w:val="009F2906"/>
    <w:rsid w:val="009F2AB2"/>
    <w:rsid w:val="009F30F5"/>
    <w:rsid w:val="009F3210"/>
    <w:rsid w:val="009F32FA"/>
    <w:rsid w:val="009F3A5C"/>
    <w:rsid w:val="009F3F68"/>
    <w:rsid w:val="009F4088"/>
    <w:rsid w:val="009F4171"/>
    <w:rsid w:val="009F44D1"/>
    <w:rsid w:val="009F45AC"/>
    <w:rsid w:val="009F471B"/>
    <w:rsid w:val="009F4AF9"/>
    <w:rsid w:val="009F58BA"/>
    <w:rsid w:val="009F5C85"/>
    <w:rsid w:val="009F5FA7"/>
    <w:rsid w:val="009F63F2"/>
    <w:rsid w:val="009F69B5"/>
    <w:rsid w:val="009F763A"/>
    <w:rsid w:val="009F79E4"/>
    <w:rsid w:val="009F7D2A"/>
    <w:rsid w:val="009F7DD0"/>
    <w:rsid w:val="009F7FFD"/>
    <w:rsid w:val="00A0040B"/>
    <w:rsid w:val="00A00E77"/>
    <w:rsid w:val="00A0140C"/>
    <w:rsid w:val="00A014C5"/>
    <w:rsid w:val="00A015C2"/>
    <w:rsid w:val="00A016B5"/>
    <w:rsid w:val="00A01772"/>
    <w:rsid w:val="00A0195C"/>
    <w:rsid w:val="00A01CAC"/>
    <w:rsid w:val="00A01D65"/>
    <w:rsid w:val="00A01F50"/>
    <w:rsid w:val="00A02243"/>
    <w:rsid w:val="00A0237A"/>
    <w:rsid w:val="00A02403"/>
    <w:rsid w:val="00A031A6"/>
    <w:rsid w:val="00A0362A"/>
    <w:rsid w:val="00A040FD"/>
    <w:rsid w:val="00A04209"/>
    <w:rsid w:val="00A04939"/>
    <w:rsid w:val="00A04A0D"/>
    <w:rsid w:val="00A0520A"/>
    <w:rsid w:val="00A0534D"/>
    <w:rsid w:val="00A0561F"/>
    <w:rsid w:val="00A05C66"/>
    <w:rsid w:val="00A05F5E"/>
    <w:rsid w:val="00A0646D"/>
    <w:rsid w:val="00A06A73"/>
    <w:rsid w:val="00A06B71"/>
    <w:rsid w:val="00A06BE4"/>
    <w:rsid w:val="00A06CB4"/>
    <w:rsid w:val="00A06DAD"/>
    <w:rsid w:val="00A075DA"/>
    <w:rsid w:val="00A07930"/>
    <w:rsid w:val="00A07CE4"/>
    <w:rsid w:val="00A104DC"/>
    <w:rsid w:val="00A10A0A"/>
    <w:rsid w:val="00A10BB7"/>
    <w:rsid w:val="00A116ED"/>
    <w:rsid w:val="00A120CC"/>
    <w:rsid w:val="00A124E9"/>
    <w:rsid w:val="00A12519"/>
    <w:rsid w:val="00A125E2"/>
    <w:rsid w:val="00A12E00"/>
    <w:rsid w:val="00A1348E"/>
    <w:rsid w:val="00A13495"/>
    <w:rsid w:val="00A13D61"/>
    <w:rsid w:val="00A14212"/>
    <w:rsid w:val="00A14319"/>
    <w:rsid w:val="00A14D2C"/>
    <w:rsid w:val="00A14D97"/>
    <w:rsid w:val="00A14FD3"/>
    <w:rsid w:val="00A15236"/>
    <w:rsid w:val="00A1527C"/>
    <w:rsid w:val="00A15289"/>
    <w:rsid w:val="00A1569B"/>
    <w:rsid w:val="00A156BD"/>
    <w:rsid w:val="00A15C5F"/>
    <w:rsid w:val="00A1604A"/>
    <w:rsid w:val="00A16111"/>
    <w:rsid w:val="00A16673"/>
    <w:rsid w:val="00A1685D"/>
    <w:rsid w:val="00A16948"/>
    <w:rsid w:val="00A16B62"/>
    <w:rsid w:val="00A16BC9"/>
    <w:rsid w:val="00A16CB3"/>
    <w:rsid w:val="00A16DA3"/>
    <w:rsid w:val="00A17397"/>
    <w:rsid w:val="00A17530"/>
    <w:rsid w:val="00A1783C"/>
    <w:rsid w:val="00A17CC3"/>
    <w:rsid w:val="00A17E65"/>
    <w:rsid w:val="00A17F9C"/>
    <w:rsid w:val="00A20D29"/>
    <w:rsid w:val="00A20ED1"/>
    <w:rsid w:val="00A2101D"/>
    <w:rsid w:val="00A2119B"/>
    <w:rsid w:val="00A21276"/>
    <w:rsid w:val="00A21943"/>
    <w:rsid w:val="00A21D41"/>
    <w:rsid w:val="00A21E73"/>
    <w:rsid w:val="00A224F0"/>
    <w:rsid w:val="00A22734"/>
    <w:rsid w:val="00A22AC0"/>
    <w:rsid w:val="00A22AD5"/>
    <w:rsid w:val="00A23040"/>
    <w:rsid w:val="00A23710"/>
    <w:rsid w:val="00A237B3"/>
    <w:rsid w:val="00A239E5"/>
    <w:rsid w:val="00A241C8"/>
    <w:rsid w:val="00A2426B"/>
    <w:rsid w:val="00A24879"/>
    <w:rsid w:val="00A24A32"/>
    <w:rsid w:val="00A24AE9"/>
    <w:rsid w:val="00A25817"/>
    <w:rsid w:val="00A258FB"/>
    <w:rsid w:val="00A25B53"/>
    <w:rsid w:val="00A25DFD"/>
    <w:rsid w:val="00A25F07"/>
    <w:rsid w:val="00A262CE"/>
    <w:rsid w:val="00A267BF"/>
    <w:rsid w:val="00A26B05"/>
    <w:rsid w:val="00A26BA9"/>
    <w:rsid w:val="00A26D52"/>
    <w:rsid w:val="00A26D5F"/>
    <w:rsid w:val="00A26E74"/>
    <w:rsid w:val="00A26F76"/>
    <w:rsid w:val="00A2768B"/>
    <w:rsid w:val="00A27A78"/>
    <w:rsid w:val="00A27B9C"/>
    <w:rsid w:val="00A27F12"/>
    <w:rsid w:val="00A27FF5"/>
    <w:rsid w:val="00A30396"/>
    <w:rsid w:val="00A30897"/>
    <w:rsid w:val="00A30E0E"/>
    <w:rsid w:val="00A30F84"/>
    <w:rsid w:val="00A310D0"/>
    <w:rsid w:val="00A3146D"/>
    <w:rsid w:val="00A32086"/>
    <w:rsid w:val="00A32225"/>
    <w:rsid w:val="00A32889"/>
    <w:rsid w:val="00A32AD0"/>
    <w:rsid w:val="00A32B45"/>
    <w:rsid w:val="00A32EF6"/>
    <w:rsid w:val="00A3367C"/>
    <w:rsid w:val="00A337BB"/>
    <w:rsid w:val="00A33913"/>
    <w:rsid w:val="00A33FC2"/>
    <w:rsid w:val="00A350DC"/>
    <w:rsid w:val="00A353C5"/>
    <w:rsid w:val="00A3555E"/>
    <w:rsid w:val="00A35808"/>
    <w:rsid w:val="00A358E4"/>
    <w:rsid w:val="00A35D18"/>
    <w:rsid w:val="00A3613B"/>
    <w:rsid w:val="00A36DBA"/>
    <w:rsid w:val="00A37742"/>
    <w:rsid w:val="00A4031D"/>
    <w:rsid w:val="00A404E4"/>
    <w:rsid w:val="00A406A1"/>
    <w:rsid w:val="00A40CC4"/>
    <w:rsid w:val="00A40F80"/>
    <w:rsid w:val="00A42094"/>
    <w:rsid w:val="00A421A3"/>
    <w:rsid w:val="00A422C5"/>
    <w:rsid w:val="00A4294C"/>
    <w:rsid w:val="00A42A74"/>
    <w:rsid w:val="00A42B82"/>
    <w:rsid w:val="00A42F2E"/>
    <w:rsid w:val="00A4345C"/>
    <w:rsid w:val="00A43484"/>
    <w:rsid w:val="00A43C30"/>
    <w:rsid w:val="00A43C9A"/>
    <w:rsid w:val="00A43FEF"/>
    <w:rsid w:val="00A44084"/>
    <w:rsid w:val="00A445C4"/>
    <w:rsid w:val="00A44B70"/>
    <w:rsid w:val="00A44CBE"/>
    <w:rsid w:val="00A450C9"/>
    <w:rsid w:val="00A451CB"/>
    <w:rsid w:val="00A452F2"/>
    <w:rsid w:val="00A45441"/>
    <w:rsid w:val="00A45444"/>
    <w:rsid w:val="00A4578B"/>
    <w:rsid w:val="00A461A6"/>
    <w:rsid w:val="00A46715"/>
    <w:rsid w:val="00A46A5B"/>
    <w:rsid w:val="00A46A95"/>
    <w:rsid w:val="00A4705C"/>
    <w:rsid w:val="00A47CA9"/>
    <w:rsid w:val="00A47DA4"/>
    <w:rsid w:val="00A47DFD"/>
    <w:rsid w:val="00A5004A"/>
    <w:rsid w:val="00A503CA"/>
    <w:rsid w:val="00A5041F"/>
    <w:rsid w:val="00A50FC1"/>
    <w:rsid w:val="00A50FE9"/>
    <w:rsid w:val="00A51D5C"/>
    <w:rsid w:val="00A52191"/>
    <w:rsid w:val="00A5258C"/>
    <w:rsid w:val="00A5278B"/>
    <w:rsid w:val="00A52C5C"/>
    <w:rsid w:val="00A52DE4"/>
    <w:rsid w:val="00A52DF6"/>
    <w:rsid w:val="00A52FB0"/>
    <w:rsid w:val="00A5322F"/>
    <w:rsid w:val="00A5356B"/>
    <w:rsid w:val="00A53A5A"/>
    <w:rsid w:val="00A53C9D"/>
    <w:rsid w:val="00A53D9F"/>
    <w:rsid w:val="00A54484"/>
    <w:rsid w:val="00A545FD"/>
    <w:rsid w:val="00A54673"/>
    <w:rsid w:val="00A54CB3"/>
    <w:rsid w:val="00A54E61"/>
    <w:rsid w:val="00A54F27"/>
    <w:rsid w:val="00A556DD"/>
    <w:rsid w:val="00A55C65"/>
    <w:rsid w:val="00A55C9F"/>
    <w:rsid w:val="00A56460"/>
    <w:rsid w:val="00A5649B"/>
    <w:rsid w:val="00A565C5"/>
    <w:rsid w:val="00A56A83"/>
    <w:rsid w:val="00A56BAD"/>
    <w:rsid w:val="00A56D5B"/>
    <w:rsid w:val="00A56F72"/>
    <w:rsid w:val="00A57213"/>
    <w:rsid w:val="00A57605"/>
    <w:rsid w:val="00A57EB0"/>
    <w:rsid w:val="00A57FDA"/>
    <w:rsid w:val="00A601F6"/>
    <w:rsid w:val="00A6025B"/>
    <w:rsid w:val="00A6039E"/>
    <w:rsid w:val="00A6070B"/>
    <w:rsid w:val="00A60A3C"/>
    <w:rsid w:val="00A60CCD"/>
    <w:rsid w:val="00A60F8E"/>
    <w:rsid w:val="00A60FF7"/>
    <w:rsid w:val="00A61509"/>
    <w:rsid w:val="00A6182F"/>
    <w:rsid w:val="00A61920"/>
    <w:rsid w:val="00A619E6"/>
    <w:rsid w:val="00A61A53"/>
    <w:rsid w:val="00A61CD0"/>
    <w:rsid w:val="00A61DD1"/>
    <w:rsid w:val="00A61FC7"/>
    <w:rsid w:val="00A6233D"/>
    <w:rsid w:val="00A6258C"/>
    <w:rsid w:val="00A62599"/>
    <w:rsid w:val="00A62814"/>
    <w:rsid w:val="00A62B41"/>
    <w:rsid w:val="00A62B80"/>
    <w:rsid w:val="00A62DC4"/>
    <w:rsid w:val="00A63065"/>
    <w:rsid w:val="00A630D4"/>
    <w:rsid w:val="00A635B9"/>
    <w:rsid w:val="00A63A6A"/>
    <w:rsid w:val="00A63BB6"/>
    <w:rsid w:val="00A63C65"/>
    <w:rsid w:val="00A64143"/>
    <w:rsid w:val="00A6423C"/>
    <w:rsid w:val="00A646A4"/>
    <w:rsid w:val="00A64AB9"/>
    <w:rsid w:val="00A64FE5"/>
    <w:rsid w:val="00A651FF"/>
    <w:rsid w:val="00A65A71"/>
    <w:rsid w:val="00A65E6D"/>
    <w:rsid w:val="00A66103"/>
    <w:rsid w:val="00A6617F"/>
    <w:rsid w:val="00A667CF"/>
    <w:rsid w:val="00A66C82"/>
    <w:rsid w:val="00A67120"/>
    <w:rsid w:val="00A67495"/>
    <w:rsid w:val="00A674E0"/>
    <w:rsid w:val="00A67AEE"/>
    <w:rsid w:val="00A67B19"/>
    <w:rsid w:val="00A67CC4"/>
    <w:rsid w:val="00A707E2"/>
    <w:rsid w:val="00A70C49"/>
    <w:rsid w:val="00A71079"/>
    <w:rsid w:val="00A71BA0"/>
    <w:rsid w:val="00A71D97"/>
    <w:rsid w:val="00A71F8C"/>
    <w:rsid w:val="00A722B2"/>
    <w:rsid w:val="00A72393"/>
    <w:rsid w:val="00A72425"/>
    <w:rsid w:val="00A729E2"/>
    <w:rsid w:val="00A72B55"/>
    <w:rsid w:val="00A72BC6"/>
    <w:rsid w:val="00A72FE7"/>
    <w:rsid w:val="00A73337"/>
    <w:rsid w:val="00A733AB"/>
    <w:rsid w:val="00A73412"/>
    <w:rsid w:val="00A740F6"/>
    <w:rsid w:val="00A745A0"/>
    <w:rsid w:val="00A75029"/>
    <w:rsid w:val="00A75228"/>
    <w:rsid w:val="00A75948"/>
    <w:rsid w:val="00A759FE"/>
    <w:rsid w:val="00A7601B"/>
    <w:rsid w:val="00A763BC"/>
    <w:rsid w:val="00A76660"/>
    <w:rsid w:val="00A76949"/>
    <w:rsid w:val="00A76D23"/>
    <w:rsid w:val="00A77081"/>
    <w:rsid w:val="00A770F3"/>
    <w:rsid w:val="00A771B7"/>
    <w:rsid w:val="00A77ACB"/>
    <w:rsid w:val="00A77C54"/>
    <w:rsid w:val="00A77F14"/>
    <w:rsid w:val="00A77F68"/>
    <w:rsid w:val="00A806DF"/>
    <w:rsid w:val="00A8111A"/>
    <w:rsid w:val="00A81683"/>
    <w:rsid w:val="00A817D4"/>
    <w:rsid w:val="00A81D21"/>
    <w:rsid w:val="00A81F4C"/>
    <w:rsid w:val="00A825A9"/>
    <w:rsid w:val="00A82C88"/>
    <w:rsid w:val="00A82C8C"/>
    <w:rsid w:val="00A82E20"/>
    <w:rsid w:val="00A82F0D"/>
    <w:rsid w:val="00A83064"/>
    <w:rsid w:val="00A834F9"/>
    <w:rsid w:val="00A83653"/>
    <w:rsid w:val="00A838A8"/>
    <w:rsid w:val="00A838FD"/>
    <w:rsid w:val="00A83AFE"/>
    <w:rsid w:val="00A83CDF"/>
    <w:rsid w:val="00A84359"/>
    <w:rsid w:val="00A8441E"/>
    <w:rsid w:val="00A8467C"/>
    <w:rsid w:val="00A849A8"/>
    <w:rsid w:val="00A84E13"/>
    <w:rsid w:val="00A850CA"/>
    <w:rsid w:val="00A850F5"/>
    <w:rsid w:val="00A851FD"/>
    <w:rsid w:val="00A8675F"/>
    <w:rsid w:val="00A8677F"/>
    <w:rsid w:val="00A86E03"/>
    <w:rsid w:val="00A872A2"/>
    <w:rsid w:val="00A8743F"/>
    <w:rsid w:val="00A87D7F"/>
    <w:rsid w:val="00A901F0"/>
    <w:rsid w:val="00A9045F"/>
    <w:rsid w:val="00A90AD3"/>
    <w:rsid w:val="00A90EE3"/>
    <w:rsid w:val="00A9108F"/>
    <w:rsid w:val="00A912C4"/>
    <w:rsid w:val="00A9172E"/>
    <w:rsid w:val="00A918BF"/>
    <w:rsid w:val="00A92437"/>
    <w:rsid w:val="00A924C4"/>
    <w:rsid w:val="00A92B99"/>
    <w:rsid w:val="00A930CB"/>
    <w:rsid w:val="00A936B3"/>
    <w:rsid w:val="00A93890"/>
    <w:rsid w:val="00A938BD"/>
    <w:rsid w:val="00A938D6"/>
    <w:rsid w:val="00A94119"/>
    <w:rsid w:val="00A94207"/>
    <w:rsid w:val="00A94695"/>
    <w:rsid w:val="00A94CD2"/>
    <w:rsid w:val="00A95615"/>
    <w:rsid w:val="00A95737"/>
    <w:rsid w:val="00A95859"/>
    <w:rsid w:val="00A95E4F"/>
    <w:rsid w:val="00A962D8"/>
    <w:rsid w:val="00A9679A"/>
    <w:rsid w:val="00A968BD"/>
    <w:rsid w:val="00A96BC2"/>
    <w:rsid w:val="00A974EB"/>
    <w:rsid w:val="00A97D8C"/>
    <w:rsid w:val="00A97F4A"/>
    <w:rsid w:val="00A97FA9"/>
    <w:rsid w:val="00A97FC9"/>
    <w:rsid w:val="00AA0118"/>
    <w:rsid w:val="00AA0655"/>
    <w:rsid w:val="00AA0656"/>
    <w:rsid w:val="00AA086D"/>
    <w:rsid w:val="00AA0B23"/>
    <w:rsid w:val="00AA106C"/>
    <w:rsid w:val="00AA10BC"/>
    <w:rsid w:val="00AA1691"/>
    <w:rsid w:val="00AA16A9"/>
    <w:rsid w:val="00AA1760"/>
    <w:rsid w:val="00AA1B78"/>
    <w:rsid w:val="00AA1C9B"/>
    <w:rsid w:val="00AA1E28"/>
    <w:rsid w:val="00AA1F26"/>
    <w:rsid w:val="00AA20AC"/>
    <w:rsid w:val="00AA25AE"/>
    <w:rsid w:val="00AA2894"/>
    <w:rsid w:val="00AA300D"/>
    <w:rsid w:val="00AA3060"/>
    <w:rsid w:val="00AA32BC"/>
    <w:rsid w:val="00AA32FE"/>
    <w:rsid w:val="00AA3348"/>
    <w:rsid w:val="00AA341C"/>
    <w:rsid w:val="00AA34B8"/>
    <w:rsid w:val="00AA3C0D"/>
    <w:rsid w:val="00AA44A4"/>
    <w:rsid w:val="00AA44A5"/>
    <w:rsid w:val="00AA47AF"/>
    <w:rsid w:val="00AA4A8F"/>
    <w:rsid w:val="00AA4B05"/>
    <w:rsid w:val="00AA4F19"/>
    <w:rsid w:val="00AA54EF"/>
    <w:rsid w:val="00AA5C87"/>
    <w:rsid w:val="00AA5DFA"/>
    <w:rsid w:val="00AA6366"/>
    <w:rsid w:val="00AA674C"/>
    <w:rsid w:val="00AA69C6"/>
    <w:rsid w:val="00AA6B6C"/>
    <w:rsid w:val="00AA6C4D"/>
    <w:rsid w:val="00AA6DD1"/>
    <w:rsid w:val="00AA707D"/>
    <w:rsid w:val="00AA7363"/>
    <w:rsid w:val="00AA7571"/>
    <w:rsid w:val="00AA78BF"/>
    <w:rsid w:val="00AA7907"/>
    <w:rsid w:val="00AA7961"/>
    <w:rsid w:val="00AA7A3F"/>
    <w:rsid w:val="00AA7AD7"/>
    <w:rsid w:val="00AA7ADF"/>
    <w:rsid w:val="00AA7E3D"/>
    <w:rsid w:val="00AA7EE3"/>
    <w:rsid w:val="00AB0001"/>
    <w:rsid w:val="00AB0076"/>
    <w:rsid w:val="00AB0202"/>
    <w:rsid w:val="00AB0696"/>
    <w:rsid w:val="00AB06AA"/>
    <w:rsid w:val="00AB07A1"/>
    <w:rsid w:val="00AB1099"/>
    <w:rsid w:val="00AB1254"/>
    <w:rsid w:val="00AB1740"/>
    <w:rsid w:val="00AB1D02"/>
    <w:rsid w:val="00AB1E16"/>
    <w:rsid w:val="00AB28C5"/>
    <w:rsid w:val="00AB2BF4"/>
    <w:rsid w:val="00AB33A4"/>
    <w:rsid w:val="00AB33E6"/>
    <w:rsid w:val="00AB3923"/>
    <w:rsid w:val="00AB3C00"/>
    <w:rsid w:val="00AB3DEA"/>
    <w:rsid w:val="00AB3EE5"/>
    <w:rsid w:val="00AB419E"/>
    <w:rsid w:val="00AB449A"/>
    <w:rsid w:val="00AB45EF"/>
    <w:rsid w:val="00AB4AF3"/>
    <w:rsid w:val="00AB4C56"/>
    <w:rsid w:val="00AB4E21"/>
    <w:rsid w:val="00AB5194"/>
    <w:rsid w:val="00AB5563"/>
    <w:rsid w:val="00AB5646"/>
    <w:rsid w:val="00AB58A1"/>
    <w:rsid w:val="00AB5BD7"/>
    <w:rsid w:val="00AB5C43"/>
    <w:rsid w:val="00AB5D53"/>
    <w:rsid w:val="00AB5E3F"/>
    <w:rsid w:val="00AB5FA2"/>
    <w:rsid w:val="00AB605D"/>
    <w:rsid w:val="00AB61FA"/>
    <w:rsid w:val="00AB6D52"/>
    <w:rsid w:val="00AB72C9"/>
    <w:rsid w:val="00AB75C3"/>
    <w:rsid w:val="00AB766A"/>
    <w:rsid w:val="00AC02A1"/>
    <w:rsid w:val="00AC046B"/>
    <w:rsid w:val="00AC04CB"/>
    <w:rsid w:val="00AC075F"/>
    <w:rsid w:val="00AC0C22"/>
    <w:rsid w:val="00AC1399"/>
    <w:rsid w:val="00AC1885"/>
    <w:rsid w:val="00AC18A2"/>
    <w:rsid w:val="00AC1FEF"/>
    <w:rsid w:val="00AC215B"/>
    <w:rsid w:val="00AC2722"/>
    <w:rsid w:val="00AC31B2"/>
    <w:rsid w:val="00AC36F4"/>
    <w:rsid w:val="00AC4542"/>
    <w:rsid w:val="00AC4580"/>
    <w:rsid w:val="00AC4D80"/>
    <w:rsid w:val="00AC4EA0"/>
    <w:rsid w:val="00AC4F5A"/>
    <w:rsid w:val="00AC561C"/>
    <w:rsid w:val="00AC5C21"/>
    <w:rsid w:val="00AC5CAA"/>
    <w:rsid w:val="00AC6073"/>
    <w:rsid w:val="00AC62B9"/>
    <w:rsid w:val="00AC6DBC"/>
    <w:rsid w:val="00AC6E4B"/>
    <w:rsid w:val="00AC6F2E"/>
    <w:rsid w:val="00AC705C"/>
    <w:rsid w:val="00AC713C"/>
    <w:rsid w:val="00AC74F1"/>
    <w:rsid w:val="00AC75F0"/>
    <w:rsid w:val="00AC7680"/>
    <w:rsid w:val="00AC7DF1"/>
    <w:rsid w:val="00AD0435"/>
    <w:rsid w:val="00AD05A1"/>
    <w:rsid w:val="00AD0820"/>
    <w:rsid w:val="00AD0CA2"/>
    <w:rsid w:val="00AD1088"/>
    <w:rsid w:val="00AD1669"/>
    <w:rsid w:val="00AD1927"/>
    <w:rsid w:val="00AD19D1"/>
    <w:rsid w:val="00AD1C6D"/>
    <w:rsid w:val="00AD1DC7"/>
    <w:rsid w:val="00AD1E7B"/>
    <w:rsid w:val="00AD22E1"/>
    <w:rsid w:val="00AD2AB2"/>
    <w:rsid w:val="00AD341C"/>
    <w:rsid w:val="00AD370C"/>
    <w:rsid w:val="00AD3CE5"/>
    <w:rsid w:val="00AD3D7D"/>
    <w:rsid w:val="00AD407E"/>
    <w:rsid w:val="00AD417F"/>
    <w:rsid w:val="00AD4280"/>
    <w:rsid w:val="00AD4404"/>
    <w:rsid w:val="00AD4A70"/>
    <w:rsid w:val="00AD5338"/>
    <w:rsid w:val="00AD56B5"/>
    <w:rsid w:val="00AD5776"/>
    <w:rsid w:val="00AD5B73"/>
    <w:rsid w:val="00AD5BFE"/>
    <w:rsid w:val="00AD5E5C"/>
    <w:rsid w:val="00AD6329"/>
    <w:rsid w:val="00AD6A12"/>
    <w:rsid w:val="00AD6F13"/>
    <w:rsid w:val="00AD70A5"/>
    <w:rsid w:val="00AD70CF"/>
    <w:rsid w:val="00AD7296"/>
    <w:rsid w:val="00AD752A"/>
    <w:rsid w:val="00AD7A14"/>
    <w:rsid w:val="00AD7AF7"/>
    <w:rsid w:val="00AD7B22"/>
    <w:rsid w:val="00AE07E4"/>
    <w:rsid w:val="00AE1060"/>
    <w:rsid w:val="00AE1233"/>
    <w:rsid w:val="00AE14AE"/>
    <w:rsid w:val="00AE174C"/>
    <w:rsid w:val="00AE20EA"/>
    <w:rsid w:val="00AE2452"/>
    <w:rsid w:val="00AE2523"/>
    <w:rsid w:val="00AE27ED"/>
    <w:rsid w:val="00AE2E6C"/>
    <w:rsid w:val="00AE2F7E"/>
    <w:rsid w:val="00AE368F"/>
    <w:rsid w:val="00AE3889"/>
    <w:rsid w:val="00AE3A3A"/>
    <w:rsid w:val="00AE3C3C"/>
    <w:rsid w:val="00AE3EA5"/>
    <w:rsid w:val="00AE409D"/>
    <w:rsid w:val="00AE415D"/>
    <w:rsid w:val="00AE4263"/>
    <w:rsid w:val="00AE44E6"/>
    <w:rsid w:val="00AE4614"/>
    <w:rsid w:val="00AE51E9"/>
    <w:rsid w:val="00AE55B6"/>
    <w:rsid w:val="00AE5BE5"/>
    <w:rsid w:val="00AE63E9"/>
    <w:rsid w:val="00AE64FE"/>
    <w:rsid w:val="00AE6658"/>
    <w:rsid w:val="00AE695F"/>
    <w:rsid w:val="00AE6C4D"/>
    <w:rsid w:val="00AE6F85"/>
    <w:rsid w:val="00AE6F99"/>
    <w:rsid w:val="00AE70B0"/>
    <w:rsid w:val="00AE7CBF"/>
    <w:rsid w:val="00AE7CF7"/>
    <w:rsid w:val="00AE7DCA"/>
    <w:rsid w:val="00AE7F48"/>
    <w:rsid w:val="00AF05A8"/>
    <w:rsid w:val="00AF159C"/>
    <w:rsid w:val="00AF1E3E"/>
    <w:rsid w:val="00AF1FC3"/>
    <w:rsid w:val="00AF2273"/>
    <w:rsid w:val="00AF22F0"/>
    <w:rsid w:val="00AF29B7"/>
    <w:rsid w:val="00AF2B75"/>
    <w:rsid w:val="00AF3006"/>
    <w:rsid w:val="00AF3046"/>
    <w:rsid w:val="00AF31DE"/>
    <w:rsid w:val="00AF37D0"/>
    <w:rsid w:val="00AF39FD"/>
    <w:rsid w:val="00AF443F"/>
    <w:rsid w:val="00AF5030"/>
    <w:rsid w:val="00AF57A3"/>
    <w:rsid w:val="00AF5B84"/>
    <w:rsid w:val="00AF5BAC"/>
    <w:rsid w:val="00AF5C5C"/>
    <w:rsid w:val="00AF5DF0"/>
    <w:rsid w:val="00AF5E97"/>
    <w:rsid w:val="00AF6095"/>
    <w:rsid w:val="00AF643C"/>
    <w:rsid w:val="00AF690B"/>
    <w:rsid w:val="00AF693A"/>
    <w:rsid w:val="00AF6AF5"/>
    <w:rsid w:val="00AF6E06"/>
    <w:rsid w:val="00AF6E51"/>
    <w:rsid w:val="00AF6FE3"/>
    <w:rsid w:val="00AF7383"/>
    <w:rsid w:val="00AF7408"/>
    <w:rsid w:val="00AF7425"/>
    <w:rsid w:val="00AF7445"/>
    <w:rsid w:val="00AF7EE8"/>
    <w:rsid w:val="00AF7F76"/>
    <w:rsid w:val="00AF7FDC"/>
    <w:rsid w:val="00B003B5"/>
    <w:rsid w:val="00B0045A"/>
    <w:rsid w:val="00B009DB"/>
    <w:rsid w:val="00B01007"/>
    <w:rsid w:val="00B01066"/>
    <w:rsid w:val="00B01234"/>
    <w:rsid w:val="00B01BB2"/>
    <w:rsid w:val="00B01F91"/>
    <w:rsid w:val="00B01FDC"/>
    <w:rsid w:val="00B02406"/>
    <w:rsid w:val="00B0286D"/>
    <w:rsid w:val="00B03009"/>
    <w:rsid w:val="00B03A05"/>
    <w:rsid w:val="00B03C34"/>
    <w:rsid w:val="00B04768"/>
    <w:rsid w:val="00B0492D"/>
    <w:rsid w:val="00B04DBB"/>
    <w:rsid w:val="00B04ED4"/>
    <w:rsid w:val="00B0527A"/>
    <w:rsid w:val="00B0547D"/>
    <w:rsid w:val="00B06156"/>
    <w:rsid w:val="00B068C1"/>
    <w:rsid w:val="00B06E78"/>
    <w:rsid w:val="00B06FAF"/>
    <w:rsid w:val="00B071E8"/>
    <w:rsid w:val="00B07E2A"/>
    <w:rsid w:val="00B1047D"/>
    <w:rsid w:val="00B10487"/>
    <w:rsid w:val="00B10659"/>
    <w:rsid w:val="00B10933"/>
    <w:rsid w:val="00B10FC4"/>
    <w:rsid w:val="00B1101F"/>
    <w:rsid w:val="00B112DF"/>
    <w:rsid w:val="00B1145A"/>
    <w:rsid w:val="00B11695"/>
    <w:rsid w:val="00B11908"/>
    <w:rsid w:val="00B123F4"/>
    <w:rsid w:val="00B12903"/>
    <w:rsid w:val="00B12B8B"/>
    <w:rsid w:val="00B12BBB"/>
    <w:rsid w:val="00B12F4A"/>
    <w:rsid w:val="00B14298"/>
    <w:rsid w:val="00B144D0"/>
    <w:rsid w:val="00B14625"/>
    <w:rsid w:val="00B15091"/>
    <w:rsid w:val="00B151D6"/>
    <w:rsid w:val="00B15D39"/>
    <w:rsid w:val="00B15D69"/>
    <w:rsid w:val="00B162EE"/>
    <w:rsid w:val="00B164FB"/>
    <w:rsid w:val="00B16BFD"/>
    <w:rsid w:val="00B17111"/>
    <w:rsid w:val="00B1719A"/>
    <w:rsid w:val="00B1751E"/>
    <w:rsid w:val="00B17B46"/>
    <w:rsid w:val="00B17BA8"/>
    <w:rsid w:val="00B17D2C"/>
    <w:rsid w:val="00B216F9"/>
    <w:rsid w:val="00B21972"/>
    <w:rsid w:val="00B21CF0"/>
    <w:rsid w:val="00B21ECD"/>
    <w:rsid w:val="00B21F56"/>
    <w:rsid w:val="00B22614"/>
    <w:rsid w:val="00B2278D"/>
    <w:rsid w:val="00B228F1"/>
    <w:rsid w:val="00B22905"/>
    <w:rsid w:val="00B22C14"/>
    <w:rsid w:val="00B22FF4"/>
    <w:rsid w:val="00B231F7"/>
    <w:rsid w:val="00B23782"/>
    <w:rsid w:val="00B237C8"/>
    <w:rsid w:val="00B23C25"/>
    <w:rsid w:val="00B23D5C"/>
    <w:rsid w:val="00B23D97"/>
    <w:rsid w:val="00B23FD7"/>
    <w:rsid w:val="00B24104"/>
    <w:rsid w:val="00B24CF9"/>
    <w:rsid w:val="00B24DB6"/>
    <w:rsid w:val="00B2527B"/>
    <w:rsid w:val="00B253E9"/>
    <w:rsid w:val="00B2586B"/>
    <w:rsid w:val="00B25C7D"/>
    <w:rsid w:val="00B264F0"/>
    <w:rsid w:val="00B26DAA"/>
    <w:rsid w:val="00B26E34"/>
    <w:rsid w:val="00B27573"/>
    <w:rsid w:val="00B2796F"/>
    <w:rsid w:val="00B27F9F"/>
    <w:rsid w:val="00B306ED"/>
    <w:rsid w:val="00B30736"/>
    <w:rsid w:val="00B30A25"/>
    <w:rsid w:val="00B30F9D"/>
    <w:rsid w:val="00B3121E"/>
    <w:rsid w:val="00B31429"/>
    <w:rsid w:val="00B3144C"/>
    <w:rsid w:val="00B31877"/>
    <w:rsid w:val="00B3217B"/>
    <w:rsid w:val="00B3229D"/>
    <w:rsid w:val="00B32493"/>
    <w:rsid w:val="00B32764"/>
    <w:rsid w:val="00B32837"/>
    <w:rsid w:val="00B32A56"/>
    <w:rsid w:val="00B32BC1"/>
    <w:rsid w:val="00B32CD3"/>
    <w:rsid w:val="00B32F59"/>
    <w:rsid w:val="00B3306E"/>
    <w:rsid w:val="00B331DD"/>
    <w:rsid w:val="00B3326F"/>
    <w:rsid w:val="00B33417"/>
    <w:rsid w:val="00B341AB"/>
    <w:rsid w:val="00B341E0"/>
    <w:rsid w:val="00B3445D"/>
    <w:rsid w:val="00B3482C"/>
    <w:rsid w:val="00B34914"/>
    <w:rsid w:val="00B34B5A"/>
    <w:rsid w:val="00B34B9D"/>
    <w:rsid w:val="00B34BC0"/>
    <w:rsid w:val="00B34D25"/>
    <w:rsid w:val="00B35059"/>
    <w:rsid w:val="00B354E9"/>
    <w:rsid w:val="00B357A0"/>
    <w:rsid w:val="00B35A05"/>
    <w:rsid w:val="00B35B58"/>
    <w:rsid w:val="00B360F0"/>
    <w:rsid w:val="00B36437"/>
    <w:rsid w:val="00B36672"/>
    <w:rsid w:val="00B36AA7"/>
    <w:rsid w:val="00B372C5"/>
    <w:rsid w:val="00B37DFF"/>
    <w:rsid w:val="00B401E6"/>
    <w:rsid w:val="00B402B4"/>
    <w:rsid w:val="00B405FA"/>
    <w:rsid w:val="00B409F2"/>
    <w:rsid w:val="00B40AF2"/>
    <w:rsid w:val="00B410AE"/>
    <w:rsid w:val="00B41365"/>
    <w:rsid w:val="00B4136A"/>
    <w:rsid w:val="00B41837"/>
    <w:rsid w:val="00B419A1"/>
    <w:rsid w:val="00B423C9"/>
    <w:rsid w:val="00B4253B"/>
    <w:rsid w:val="00B42622"/>
    <w:rsid w:val="00B42759"/>
    <w:rsid w:val="00B428E0"/>
    <w:rsid w:val="00B429D9"/>
    <w:rsid w:val="00B42C35"/>
    <w:rsid w:val="00B42C7E"/>
    <w:rsid w:val="00B42C87"/>
    <w:rsid w:val="00B4325A"/>
    <w:rsid w:val="00B435D4"/>
    <w:rsid w:val="00B4385A"/>
    <w:rsid w:val="00B438A4"/>
    <w:rsid w:val="00B438CF"/>
    <w:rsid w:val="00B43E19"/>
    <w:rsid w:val="00B44261"/>
    <w:rsid w:val="00B44A4F"/>
    <w:rsid w:val="00B44C6E"/>
    <w:rsid w:val="00B45352"/>
    <w:rsid w:val="00B45779"/>
    <w:rsid w:val="00B4577C"/>
    <w:rsid w:val="00B45D0C"/>
    <w:rsid w:val="00B45DD3"/>
    <w:rsid w:val="00B45FBC"/>
    <w:rsid w:val="00B4608F"/>
    <w:rsid w:val="00B46BB3"/>
    <w:rsid w:val="00B46DAA"/>
    <w:rsid w:val="00B46E10"/>
    <w:rsid w:val="00B46FC3"/>
    <w:rsid w:val="00B47322"/>
    <w:rsid w:val="00B475CF"/>
    <w:rsid w:val="00B4776A"/>
    <w:rsid w:val="00B47A17"/>
    <w:rsid w:val="00B47CDC"/>
    <w:rsid w:val="00B47F38"/>
    <w:rsid w:val="00B500B9"/>
    <w:rsid w:val="00B5016E"/>
    <w:rsid w:val="00B50DB8"/>
    <w:rsid w:val="00B517E2"/>
    <w:rsid w:val="00B51809"/>
    <w:rsid w:val="00B518A6"/>
    <w:rsid w:val="00B51D85"/>
    <w:rsid w:val="00B51EDA"/>
    <w:rsid w:val="00B52816"/>
    <w:rsid w:val="00B528B7"/>
    <w:rsid w:val="00B52B61"/>
    <w:rsid w:val="00B5304F"/>
    <w:rsid w:val="00B53D2C"/>
    <w:rsid w:val="00B53F03"/>
    <w:rsid w:val="00B54626"/>
    <w:rsid w:val="00B54774"/>
    <w:rsid w:val="00B54C8E"/>
    <w:rsid w:val="00B54D42"/>
    <w:rsid w:val="00B54EE7"/>
    <w:rsid w:val="00B55012"/>
    <w:rsid w:val="00B55D0E"/>
    <w:rsid w:val="00B56063"/>
    <w:rsid w:val="00B563AF"/>
    <w:rsid w:val="00B563CF"/>
    <w:rsid w:val="00B5732F"/>
    <w:rsid w:val="00B57396"/>
    <w:rsid w:val="00B5766F"/>
    <w:rsid w:val="00B57AE6"/>
    <w:rsid w:val="00B57D78"/>
    <w:rsid w:val="00B57FB1"/>
    <w:rsid w:val="00B60ABA"/>
    <w:rsid w:val="00B61A0C"/>
    <w:rsid w:val="00B61C6D"/>
    <w:rsid w:val="00B62719"/>
    <w:rsid w:val="00B62782"/>
    <w:rsid w:val="00B62C57"/>
    <w:rsid w:val="00B62D58"/>
    <w:rsid w:val="00B62DF5"/>
    <w:rsid w:val="00B62E48"/>
    <w:rsid w:val="00B62F3A"/>
    <w:rsid w:val="00B62FB5"/>
    <w:rsid w:val="00B63240"/>
    <w:rsid w:val="00B63371"/>
    <w:rsid w:val="00B63643"/>
    <w:rsid w:val="00B63873"/>
    <w:rsid w:val="00B641FF"/>
    <w:rsid w:val="00B64244"/>
    <w:rsid w:val="00B642BF"/>
    <w:rsid w:val="00B64D34"/>
    <w:rsid w:val="00B650AE"/>
    <w:rsid w:val="00B6553A"/>
    <w:rsid w:val="00B6567B"/>
    <w:rsid w:val="00B65BB6"/>
    <w:rsid w:val="00B65E61"/>
    <w:rsid w:val="00B65F96"/>
    <w:rsid w:val="00B65FC6"/>
    <w:rsid w:val="00B6659F"/>
    <w:rsid w:val="00B667C6"/>
    <w:rsid w:val="00B66FD0"/>
    <w:rsid w:val="00B670E9"/>
    <w:rsid w:val="00B67409"/>
    <w:rsid w:val="00B674C1"/>
    <w:rsid w:val="00B70028"/>
    <w:rsid w:val="00B703A4"/>
    <w:rsid w:val="00B7075B"/>
    <w:rsid w:val="00B71632"/>
    <w:rsid w:val="00B71761"/>
    <w:rsid w:val="00B71A09"/>
    <w:rsid w:val="00B71D55"/>
    <w:rsid w:val="00B72166"/>
    <w:rsid w:val="00B722F5"/>
    <w:rsid w:val="00B72316"/>
    <w:rsid w:val="00B72388"/>
    <w:rsid w:val="00B72518"/>
    <w:rsid w:val="00B72626"/>
    <w:rsid w:val="00B72638"/>
    <w:rsid w:val="00B72681"/>
    <w:rsid w:val="00B72B17"/>
    <w:rsid w:val="00B72B3A"/>
    <w:rsid w:val="00B72E02"/>
    <w:rsid w:val="00B72EE0"/>
    <w:rsid w:val="00B73ADD"/>
    <w:rsid w:val="00B73D83"/>
    <w:rsid w:val="00B74084"/>
    <w:rsid w:val="00B74198"/>
    <w:rsid w:val="00B7421B"/>
    <w:rsid w:val="00B743A0"/>
    <w:rsid w:val="00B74768"/>
    <w:rsid w:val="00B74A28"/>
    <w:rsid w:val="00B74C00"/>
    <w:rsid w:val="00B7568E"/>
    <w:rsid w:val="00B757C3"/>
    <w:rsid w:val="00B7643A"/>
    <w:rsid w:val="00B76605"/>
    <w:rsid w:val="00B7661C"/>
    <w:rsid w:val="00B768DC"/>
    <w:rsid w:val="00B76EB7"/>
    <w:rsid w:val="00B773E7"/>
    <w:rsid w:val="00B7741D"/>
    <w:rsid w:val="00B77A4C"/>
    <w:rsid w:val="00B77E64"/>
    <w:rsid w:val="00B8017E"/>
    <w:rsid w:val="00B804D6"/>
    <w:rsid w:val="00B807D6"/>
    <w:rsid w:val="00B81170"/>
    <w:rsid w:val="00B8152A"/>
    <w:rsid w:val="00B81686"/>
    <w:rsid w:val="00B82114"/>
    <w:rsid w:val="00B821BB"/>
    <w:rsid w:val="00B82D22"/>
    <w:rsid w:val="00B82E07"/>
    <w:rsid w:val="00B82E94"/>
    <w:rsid w:val="00B8357E"/>
    <w:rsid w:val="00B83826"/>
    <w:rsid w:val="00B83E25"/>
    <w:rsid w:val="00B84BE6"/>
    <w:rsid w:val="00B84DDD"/>
    <w:rsid w:val="00B85183"/>
    <w:rsid w:val="00B85563"/>
    <w:rsid w:val="00B85866"/>
    <w:rsid w:val="00B859EA"/>
    <w:rsid w:val="00B85F75"/>
    <w:rsid w:val="00B8653D"/>
    <w:rsid w:val="00B86596"/>
    <w:rsid w:val="00B865C1"/>
    <w:rsid w:val="00B865D6"/>
    <w:rsid w:val="00B86A6C"/>
    <w:rsid w:val="00B86A8B"/>
    <w:rsid w:val="00B870EE"/>
    <w:rsid w:val="00B8746E"/>
    <w:rsid w:val="00B874B0"/>
    <w:rsid w:val="00B87776"/>
    <w:rsid w:val="00B87BE6"/>
    <w:rsid w:val="00B87D90"/>
    <w:rsid w:val="00B87FA5"/>
    <w:rsid w:val="00B90421"/>
    <w:rsid w:val="00B9046A"/>
    <w:rsid w:val="00B90799"/>
    <w:rsid w:val="00B909C2"/>
    <w:rsid w:val="00B90DCC"/>
    <w:rsid w:val="00B90E25"/>
    <w:rsid w:val="00B90F10"/>
    <w:rsid w:val="00B90F52"/>
    <w:rsid w:val="00B915A6"/>
    <w:rsid w:val="00B91B2F"/>
    <w:rsid w:val="00B91D9B"/>
    <w:rsid w:val="00B91E63"/>
    <w:rsid w:val="00B9228A"/>
    <w:rsid w:val="00B92436"/>
    <w:rsid w:val="00B924FA"/>
    <w:rsid w:val="00B92526"/>
    <w:rsid w:val="00B927D8"/>
    <w:rsid w:val="00B92A71"/>
    <w:rsid w:val="00B92BBC"/>
    <w:rsid w:val="00B92C3D"/>
    <w:rsid w:val="00B92CC5"/>
    <w:rsid w:val="00B92CDC"/>
    <w:rsid w:val="00B937B9"/>
    <w:rsid w:val="00B937CB"/>
    <w:rsid w:val="00B93899"/>
    <w:rsid w:val="00B94BB8"/>
    <w:rsid w:val="00B94D0C"/>
    <w:rsid w:val="00B950E2"/>
    <w:rsid w:val="00B958B2"/>
    <w:rsid w:val="00B95D9F"/>
    <w:rsid w:val="00B964FD"/>
    <w:rsid w:val="00B9659F"/>
    <w:rsid w:val="00B96C72"/>
    <w:rsid w:val="00B96D95"/>
    <w:rsid w:val="00B96E5D"/>
    <w:rsid w:val="00B96E62"/>
    <w:rsid w:val="00B96E7E"/>
    <w:rsid w:val="00B970F8"/>
    <w:rsid w:val="00B97446"/>
    <w:rsid w:val="00B976A6"/>
    <w:rsid w:val="00B97C79"/>
    <w:rsid w:val="00B97D91"/>
    <w:rsid w:val="00BA01A5"/>
    <w:rsid w:val="00BA06F9"/>
    <w:rsid w:val="00BA0A8A"/>
    <w:rsid w:val="00BA0D6B"/>
    <w:rsid w:val="00BA1858"/>
    <w:rsid w:val="00BA1D1C"/>
    <w:rsid w:val="00BA22A1"/>
    <w:rsid w:val="00BA3218"/>
    <w:rsid w:val="00BA3579"/>
    <w:rsid w:val="00BA373C"/>
    <w:rsid w:val="00BA3D0D"/>
    <w:rsid w:val="00BA4767"/>
    <w:rsid w:val="00BA5087"/>
    <w:rsid w:val="00BA5286"/>
    <w:rsid w:val="00BA54F3"/>
    <w:rsid w:val="00BA575C"/>
    <w:rsid w:val="00BA5B72"/>
    <w:rsid w:val="00BA5C66"/>
    <w:rsid w:val="00BA5E08"/>
    <w:rsid w:val="00BA603A"/>
    <w:rsid w:val="00BA66DA"/>
    <w:rsid w:val="00BA6C37"/>
    <w:rsid w:val="00BA7495"/>
    <w:rsid w:val="00BA749B"/>
    <w:rsid w:val="00BA7622"/>
    <w:rsid w:val="00BA774A"/>
    <w:rsid w:val="00BA7E60"/>
    <w:rsid w:val="00BA7EA4"/>
    <w:rsid w:val="00BB0BA0"/>
    <w:rsid w:val="00BB0D9D"/>
    <w:rsid w:val="00BB1004"/>
    <w:rsid w:val="00BB1091"/>
    <w:rsid w:val="00BB15F7"/>
    <w:rsid w:val="00BB1656"/>
    <w:rsid w:val="00BB18E1"/>
    <w:rsid w:val="00BB1C60"/>
    <w:rsid w:val="00BB1C65"/>
    <w:rsid w:val="00BB1EFC"/>
    <w:rsid w:val="00BB2031"/>
    <w:rsid w:val="00BB2037"/>
    <w:rsid w:val="00BB2A82"/>
    <w:rsid w:val="00BB2BE2"/>
    <w:rsid w:val="00BB365A"/>
    <w:rsid w:val="00BB3C4F"/>
    <w:rsid w:val="00BB4042"/>
    <w:rsid w:val="00BB4054"/>
    <w:rsid w:val="00BB407D"/>
    <w:rsid w:val="00BB427F"/>
    <w:rsid w:val="00BB453D"/>
    <w:rsid w:val="00BB494F"/>
    <w:rsid w:val="00BB49AE"/>
    <w:rsid w:val="00BB4A57"/>
    <w:rsid w:val="00BB5044"/>
    <w:rsid w:val="00BB56D7"/>
    <w:rsid w:val="00BB57AB"/>
    <w:rsid w:val="00BB5F55"/>
    <w:rsid w:val="00BB5F7B"/>
    <w:rsid w:val="00BB6040"/>
    <w:rsid w:val="00BB61B5"/>
    <w:rsid w:val="00BB6639"/>
    <w:rsid w:val="00BB6DC4"/>
    <w:rsid w:val="00BB722E"/>
    <w:rsid w:val="00BB7454"/>
    <w:rsid w:val="00BB7C02"/>
    <w:rsid w:val="00BB7FB8"/>
    <w:rsid w:val="00BC0347"/>
    <w:rsid w:val="00BC06E1"/>
    <w:rsid w:val="00BC0710"/>
    <w:rsid w:val="00BC0792"/>
    <w:rsid w:val="00BC0912"/>
    <w:rsid w:val="00BC0FB7"/>
    <w:rsid w:val="00BC19A8"/>
    <w:rsid w:val="00BC1DC3"/>
    <w:rsid w:val="00BC206F"/>
    <w:rsid w:val="00BC22B7"/>
    <w:rsid w:val="00BC237F"/>
    <w:rsid w:val="00BC247D"/>
    <w:rsid w:val="00BC294B"/>
    <w:rsid w:val="00BC2E5B"/>
    <w:rsid w:val="00BC2E69"/>
    <w:rsid w:val="00BC34CA"/>
    <w:rsid w:val="00BC3A37"/>
    <w:rsid w:val="00BC3B4F"/>
    <w:rsid w:val="00BC3CA5"/>
    <w:rsid w:val="00BC3F20"/>
    <w:rsid w:val="00BC4218"/>
    <w:rsid w:val="00BC434C"/>
    <w:rsid w:val="00BC46B9"/>
    <w:rsid w:val="00BC48F6"/>
    <w:rsid w:val="00BC5531"/>
    <w:rsid w:val="00BC5673"/>
    <w:rsid w:val="00BC5AB6"/>
    <w:rsid w:val="00BC5DCD"/>
    <w:rsid w:val="00BC5E4E"/>
    <w:rsid w:val="00BC640E"/>
    <w:rsid w:val="00BC652E"/>
    <w:rsid w:val="00BC667F"/>
    <w:rsid w:val="00BC6CDF"/>
    <w:rsid w:val="00BC6E71"/>
    <w:rsid w:val="00BC7742"/>
    <w:rsid w:val="00BC7AEF"/>
    <w:rsid w:val="00BC7D56"/>
    <w:rsid w:val="00BC7F57"/>
    <w:rsid w:val="00BD0038"/>
    <w:rsid w:val="00BD00A8"/>
    <w:rsid w:val="00BD03A2"/>
    <w:rsid w:val="00BD07D1"/>
    <w:rsid w:val="00BD096D"/>
    <w:rsid w:val="00BD0FE2"/>
    <w:rsid w:val="00BD11BE"/>
    <w:rsid w:val="00BD18C7"/>
    <w:rsid w:val="00BD1A11"/>
    <w:rsid w:val="00BD1FE0"/>
    <w:rsid w:val="00BD2336"/>
    <w:rsid w:val="00BD2D2E"/>
    <w:rsid w:val="00BD330A"/>
    <w:rsid w:val="00BD3436"/>
    <w:rsid w:val="00BD359E"/>
    <w:rsid w:val="00BD363E"/>
    <w:rsid w:val="00BD38F5"/>
    <w:rsid w:val="00BD3FBC"/>
    <w:rsid w:val="00BD40E9"/>
    <w:rsid w:val="00BD42D0"/>
    <w:rsid w:val="00BD47D7"/>
    <w:rsid w:val="00BD4DEE"/>
    <w:rsid w:val="00BD4E2E"/>
    <w:rsid w:val="00BD58A0"/>
    <w:rsid w:val="00BD5C56"/>
    <w:rsid w:val="00BD60AD"/>
    <w:rsid w:val="00BD66C0"/>
    <w:rsid w:val="00BD66FC"/>
    <w:rsid w:val="00BD6A6A"/>
    <w:rsid w:val="00BD6C48"/>
    <w:rsid w:val="00BD6CE6"/>
    <w:rsid w:val="00BD6CF5"/>
    <w:rsid w:val="00BD6F80"/>
    <w:rsid w:val="00BD71B4"/>
    <w:rsid w:val="00BD76E6"/>
    <w:rsid w:val="00BD7859"/>
    <w:rsid w:val="00BD7AD8"/>
    <w:rsid w:val="00BD7B4F"/>
    <w:rsid w:val="00BD7D9A"/>
    <w:rsid w:val="00BE001E"/>
    <w:rsid w:val="00BE011E"/>
    <w:rsid w:val="00BE025D"/>
    <w:rsid w:val="00BE0441"/>
    <w:rsid w:val="00BE0636"/>
    <w:rsid w:val="00BE070A"/>
    <w:rsid w:val="00BE0C6D"/>
    <w:rsid w:val="00BE122C"/>
    <w:rsid w:val="00BE1E23"/>
    <w:rsid w:val="00BE20E2"/>
    <w:rsid w:val="00BE2163"/>
    <w:rsid w:val="00BE229B"/>
    <w:rsid w:val="00BE2447"/>
    <w:rsid w:val="00BE2895"/>
    <w:rsid w:val="00BE2A87"/>
    <w:rsid w:val="00BE2F52"/>
    <w:rsid w:val="00BE3770"/>
    <w:rsid w:val="00BE37A2"/>
    <w:rsid w:val="00BE3913"/>
    <w:rsid w:val="00BE3C4D"/>
    <w:rsid w:val="00BE3E34"/>
    <w:rsid w:val="00BE423C"/>
    <w:rsid w:val="00BE4643"/>
    <w:rsid w:val="00BE4980"/>
    <w:rsid w:val="00BE4BE6"/>
    <w:rsid w:val="00BE4D7B"/>
    <w:rsid w:val="00BE539E"/>
    <w:rsid w:val="00BE5511"/>
    <w:rsid w:val="00BE5594"/>
    <w:rsid w:val="00BE57B3"/>
    <w:rsid w:val="00BE58E3"/>
    <w:rsid w:val="00BE5CBF"/>
    <w:rsid w:val="00BE5D4F"/>
    <w:rsid w:val="00BE5ED9"/>
    <w:rsid w:val="00BE5EE4"/>
    <w:rsid w:val="00BE5F58"/>
    <w:rsid w:val="00BE5FB3"/>
    <w:rsid w:val="00BE60E6"/>
    <w:rsid w:val="00BE65F8"/>
    <w:rsid w:val="00BE6722"/>
    <w:rsid w:val="00BE67B6"/>
    <w:rsid w:val="00BE6AFE"/>
    <w:rsid w:val="00BE7221"/>
    <w:rsid w:val="00BE7636"/>
    <w:rsid w:val="00BE76B7"/>
    <w:rsid w:val="00BE7D97"/>
    <w:rsid w:val="00BE7FA7"/>
    <w:rsid w:val="00BF0182"/>
    <w:rsid w:val="00BF0398"/>
    <w:rsid w:val="00BF0450"/>
    <w:rsid w:val="00BF09D4"/>
    <w:rsid w:val="00BF0A3A"/>
    <w:rsid w:val="00BF13FF"/>
    <w:rsid w:val="00BF17F7"/>
    <w:rsid w:val="00BF1BB4"/>
    <w:rsid w:val="00BF1DAC"/>
    <w:rsid w:val="00BF24C7"/>
    <w:rsid w:val="00BF2DAB"/>
    <w:rsid w:val="00BF2DC7"/>
    <w:rsid w:val="00BF2FB3"/>
    <w:rsid w:val="00BF3D45"/>
    <w:rsid w:val="00BF4023"/>
    <w:rsid w:val="00BF40AE"/>
    <w:rsid w:val="00BF441D"/>
    <w:rsid w:val="00BF4F32"/>
    <w:rsid w:val="00BF523C"/>
    <w:rsid w:val="00BF5F11"/>
    <w:rsid w:val="00BF64D4"/>
    <w:rsid w:val="00BF6593"/>
    <w:rsid w:val="00BF68DC"/>
    <w:rsid w:val="00BF6B9C"/>
    <w:rsid w:val="00BF6E2B"/>
    <w:rsid w:val="00BF6ED0"/>
    <w:rsid w:val="00BF79B3"/>
    <w:rsid w:val="00C0048D"/>
    <w:rsid w:val="00C00702"/>
    <w:rsid w:val="00C0075E"/>
    <w:rsid w:val="00C0140C"/>
    <w:rsid w:val="00C01820"/>
    <w:rsid w:val="00C01B9D"/>
    <w:rsid w:val="00C01D17"/>
    <w:rsid w:val="00C024D4"/>
    <w:rsid w:val="00C025A3"/>
    <w:rsid w:val="00C027B1"/>
    <w:rsid w:val="00C02B20"/>
    <w:rsid w:val="00C02D5A"/>
    <w:rsid w:val="00C03146"/>
    <w:rsid w:val="00C032AF"/>
    <w:rsid w:val="00C03F91"/>
    <w:rsid w:val="00C046F8"/>
    <w:rsid w:val="00C04C96"/>
    <w:rsid w:val="00C04D88"/>
    <w:rsid w:val="00C04E33"/>
    <w:rsid w:val="00C04EAC"/>
    <w:rsid w:val="00C04EF2"/>
    <w:rsid w:val="00C053FD"/>
    <w:rsid w:val="00C056AC"/>
    <w:rsid w:val="00C06078"/>
    <w:rsid w:val="00C06333"/>
    <w:rsid w:val="00C06888"/>
    <w:rsid w:val="00C075D0"/>
    <w:rsid w:val="00C07980"/>
    <w:rsid w:val="00C10037"/>
    <w:rsid w:val="00C108E1"/>
    <w:rsid w:val="00C108FD"/>
    <w:rsid w:val="00C11292"/>
    <w:rsid w:val="00C11642"/>
    <w:rsid w:val="00C116A0"/>
    <w:rsid w:val="00C11873"/>
    <w:rsid w:val="00C11F7C"/>
    <w:rsid w:val="00C12619"/>
    <w:rsid w:val="00C12676"/>
    <w:rsid w:val="00C12740"/>
    <w:rsid w:val="00C12971"/>
    <w:rsid w:val="00C12D9A"/>
    <w:rsid w:val="00C12DE7"/>
    <w:rsid w:val="00C13265"/>
    <w:rsid w:val="00C13574"/>
    <w:rsid w:val="00C13746"/>
    <w:rsid w:val="00C13773"/>
    <w:rsid w:val="00C13E13"/>
    <w:rsid w:val="00C13F17"/>
    <w:rsid w:val="00C1407C"/>
    <w:rsid w:val="00C145EE"/>
    <w:rsid w:val="00C14738"/>
    <w:rsid w:val="00C1544A"/>
    <w:rsid w:val="00C1568A"/>
    <w:rsid w:val="00C159B7"/>
    <w:rsid w:val="00C159E4"/>
    <w:rsid w:val="00C15A78"/>
    <w:rsid w:val="00C15AD7"/>
    <w:rsid w:val="00C15C6C"/>
    <w:rsid w:val="00C162B7"/>
    <w:rsid w:val="00C162EB"/>
    <w:rsid w:val="00C16B2C"/>
    <w:rsid w:val="00C16FCD"/>
    <w:rsid w:val="00C17070"/>
    <w:rsid w:val="00C17129"/>
    <w:rsid w:val="00C17530"/>
    <w:rsid w:val="00C17753"/>
    <w:rsid w:val="00C178CE"/>
    <w:rsid w:val="00C17933"/>
    <w:rsid w:val="00C17E64"/>
    <w:rsid w:val="00C20366"/>
    <w:rsid w:val="00C20569"/>
    <w:rsid w:val="00C205E7"/>
    <w:rsid w:val="00C20F98"/>
    <w:rsid w:val="00C211BA"/>
    <w:rsid w:val="00C21309"/>
    <w:rsid w:val="00C216AE"/>
    <w:rsid w:val="00C21875"/>
    <w:rsid w:val="00C21E82"/>
    <w:rsid w:val="00C22080"/>
    <w:rsid w:val="00C2235E"/>
    <w:rsid w:val="00C22977"/>
    <w:rsid w:val="00C22B14"/>
    <w:rsid w:val="00C22E00"/>
    <w:rsid w:val="00C22F56"/>
    <w:rsid w:val="00C23436"/>
    <w:rsid w:val="00C2366C"/>
    <w:rsid w:val="00C23CF8"/>
    <w:rsid w:val="00C2408F"/>
    <w:rsid w:val="00C247A9"/>
    <w:rsid w:val="00C24BB1"/>
    <w:rsid w:val="00C250DC"/>
    <w:rsid w:val="00C251F0"/>
    <w:rsid w:val="00C2557C"/>
    <w:rsid w:val="00C25624"/>
    <w:rsid w:val="00C2586E"/>
    <w:rsid w:val="00C25A5F"/>
    <w:rsid w:val="00C25BFC"/>
    <w:rsid w:val="00C25D92"/>
    <w:rsid w:val="00C25E66"/>
    <w:rsid w:val="00C2606B"/>
    <w:rsid w:val="00C2612B"/>
    <w:rsid w:val="00C265AE"/>
    <w:rsid w:val="00C26802"/>
    <w:rsid w:val="00C2699D"/>
    <w:rsid w:val="00C26BF2"/>
    <w:rsid w:val="00C26F60"/>
    <w:rsid w:val="00C271D1"/>
    <w:rsid w:val="00C27526"/>
    <w:rsid w:val="00C27546"/>
    <w:rsid w:val="00C27713"/>
    <w:rsid w:val="00C27858"/>
    <w:rsid w:val="00C27A12"/>
    <w:rsid w:val="00C27AEB"/>
    <w:rsid w:val="00C301B8"/>
    <w:rsid w:val="00C30464"/>
    <w:rsid w:val="00C31218"/>
    <w:rsid w:val="00C3126A"/>
    <w:rsid w:val="00C31870"/>
    <w:rsid w:val="00C318F6"/>
    <w:rsid w:val="00C31C86"/>
    <w:rsid w:val="00C3205F"/>
    <w:rsid w:val="00C32524"/>
    <w:rsid w:val="00C32539"/>
    <w:rsid w:val="00C3263A"/>
    <w:rsid w:val="00C326B4"/>
    <w:rsid w:val="00C32917"/>
    <w:rsid w:val="00C32967"/>
    <w:rsid w:val="00C32AEC"/>
    <w:rsid w:val="00C32CDD"/>
    <w:rsid w:val="00C33249"/>
    <w:rsid w:val="00C33456"/>
    <w:rsid w:val="00C337EA"/>
    <w:rsid w:val="00C3389D"/>
    <w:rsid w:val="00C33B99"/>
    <w:rsid w:val="00C3403D"/>
    <w:rsid w:val="00C341FC"/>
    <w:rsid w:val="00C34303"/>
    <w:rsid w:val="00C343AC"/>
    <w:rsid w:val="00C3442D"/>
    <w:rsid w:val="00C344A6"/>
    <w:rsid w:val="00C344B6"/>
    <w:rsid w:val="00C348CA"/>
    <w:rsid w:val="00C34E0C"/>
    <w:rsid w:val="00C3550C"/>
    <w:rsid w:val="00C355E4"/>
    <w:rsid w:val="00C35628"/>
    <w:rsid w:val="00C35977"/>
    <w:rsid w:val="00C35A7C"/>
    <w:rsid w:val="00C35C69"/>
    <w:rsid w:val="00C36971"/>
    <w:rsid w:val="00C37041"/>
    <w:rsid w:val="00C3704F"/>
    <w:rsid w:val="00C3775A"/>
    <w:rsid w:val="00C37C89"/>
    <w:rsid w:val="00C37D61"/>
    <w:rsid w:val="00C40003"/>
    <w:rsid w:val="00C4000A"/>
    <w:rsid w:val="00C40370"/>
    <w:rsid w:val="00C40514"/>
    <w:rsid w:val="00C40B4B"/>
    <w:rsid w:val="00C40D3D"/>
    <w:rsid w:val="00C40FB1"/>
    <w:rsid w:val="00C417E6"/>
    <w:rsid w:val="00C418BD"/>
    <w:rsid w:val="00C41AF9"/>
    <w:rsid w:val="00C41BBD"/>
    <w:rsid w:val="00C41EBE"/>
    <w:rsid w:val="00C424A1"/>
    <w:rsid w:val="00C427E7"/>
    <w:rsid w:val="00C42A8B"/>
    <w:rsid w:val="00C42C22"/>
    <w:rsid w:val="00C42E1A"/>
    <w:rsid w:val="00C43451"/>
    <w:rsid w:val="00C43532"/>
    <w:rsid w:val="00C438E3"/>
    <w:rsid w:val="00C43A1F"/>
    <w:rsid w:val="00C446F6"/>
    <w:rsid w:val="00C4485B"/>
    <w:rsid w:val="00C44ECB"/>
    <w:rsid w:val="00C44FE4"/>
    <w:rsid w:val="00C45097"/>
    <w:rsid w:val="00C454A8"/>
    <w:rsid w:val="00C455BE"/>
    <w:rsid w:val="00C45D22"/>
    <w:rsid w:val="00C469C6"/>
    <w:rsid w:val="00C4722A"/>
    <w:rsid w:val="00C477D4"/>
    <w:rsid w:val="00C47BCA"/>
    <w:rsid w:val="00C50070"/>
    <w:rsid w:val="00C505F6"/>
    <w:rsid w:val="00C509BF"/>
    <w:rsid w:val="00C50B4A"/>
    <w:rsid w:val="00C512FA"/>
    <w:rsid w:val="00C519EC"/>
    <w:rsid w:val="00C519FC"/>
    <w:rsid w:val="00C51B12"/>
    <w:rsid w:val="00C51C0E"/>
    <w:rsid w:val="00C51CB6"/>
    <w:rsid w:val="00C52260"/>
    <w:rsid w:val="00C52682"/>
    <w:rsid w:val="00C52B34"/>
    <w:rsid w:val="00C5334A"/>
    <w:rsid w:val="00C53567"/>
    <w:rsid w:val="00C536F0"/>
    <w:rsid w:val="00C53CB9"/>
    <w:rsid w:val="00C53F41"/>
    <w:rsid w:val="00C540BE"/>
    <w:rsid w:val="00C54129"/>
    <w:rsid w:val="00C54433"/>
    <w:rsid w:val="00C54531"/>
    <w:rsid w:val="00C54A10"/>
    <w:rsid w:val="00C54D5B"/>
    <w:rsid w:val="00C54E9C"/>
    <w:rsid w:val="00C552BC"/>
    <w:rsid w:val="00C553D2"/>
    <w:rsid w:val="00C55961"/>
    <w:rsid w:val="00C55CCF"/>
    <w:rsid w:val="00C55D06"/>
    <w:rsid w:val="00C5665E"/>
    <w:rsid w:val="00C56882"/>
    <w:rsid w:val="00C57510"/>
    <w:rsid w:val="00C577F7"/>
    <w:rsid w:val="00C57FE6"/>
    <w:rsid w:val="00C60A65"/>
    <w:rsid w:val="00C60C13"/>
    <w:rsid w:val="00C60ECA"/>
    <w:rsid w:val="00C61093"/>
    <w:rsid w:val="00C617C2"/>
    <w:rsid w:val="00C618D7"/>
    <w:rsid w:val="00C61AC4"/>
    <w:rsid w:val="00C61B12"/>
    <w:rsid w:val="00C61B48"/>
    <w:rsid w:val="00C61DD5"/>
    <w:rsid w:val="00C61EB8"/>
    <w:rsid w:val="00C61F32"/>
    <w:rsid w:val="00C6217E"/>
    <w:rsid w:val="00C6322F"/>
    <w:rsid w:val="00C635F7"/>
    <w:rsid w:val="00C63632"/>
    <w:rsid w:val="00C6394F"/>
    <w:rsid w:val="00C63B10"/>
    <w:rsid w:val="00C6474D"/>
    <w:rsid w:val="00C64824"/>
    <w:rsid w:val="00C64F68"/>
    <w:rsid w:val="00C6586F"/>
    <w:rsid w:val="00C65A37"/>
    <w:rsid w:val="00C65AFF"/>
    <w:rsid w:val="00C65DBC"/>
    <w:rsid w:val="00C663A2"/>
    <w:rsid w:val="00C66DFB"/>
    <w:rsid w:val="00C66E92"/>
    <w:rsid w:val="00C66F16"/>
    <w:rsid w:val="00C67100"/>
    <w:rsid w:val="00C6714A"/>
    <w:rsid w:val="00C67384"/>
    <w:rsid w:val="00C674C4"/>
    <w:rsid w:val="00C6798B"/>
    <w:rsid w:val="00C67D7D"/>
    <w:rsid w:val="00C67F79"/>
    <w:rsid w:val="00C70336"/>
    <w:rsid w:val="00C7041D"/>
    <w:rsid w:val="00C705B3"/>
    <w:rsid w:val="00C70603"/>
    <w:rsid w:val="00C70765"/>
    <w:rsid w:val="00C70F21"/>
    <w:rsid w:val="00C71004"/>
    <w:rsid w:val="00C714DA"/>
    <w:rsid w:val="00C71556"/>
    <w:rsid w:val="00C7155C"/>
    <w:rsid w:val="00C715BA"/>
    <w:rsid w:val="00C715EE"/>
    <w:rsid w:val="00C71727"/>
    <w:rsid w:val="00C719D8"/>
    <w:rsid w:val="00C71A84"/>
    <w:rsid w:val="00C71F56"/>
    <w:rsid w:val="00C7229B"/>
    <w:rsid w:val="00C7253B"/>
    <w:rsid w:val="00C72670"/>
    <w:rsid w:val="00C72CA3"/>
    <w:rsid w:val="00C72CBB"/>
    <w:rsid w:val="00C734AB"/>
    <w:rsid w:val="00C737AB"/>
    <w:rsid w:val="00C74479"/>
    <w:rsid w:val="00C747B5"/>
    <w:rsid w:val="00C74D42"/>
    <w:rsid w:val="00C75AE0"/>
    <w:rsid w:val="00C76AB9"/>
    <w:rsid w:val="00C771FD"/>
    <w:rsid w:val="00C7759D"/>
    <w:rsid w:val="00C775DE"/>
    <w:rsid w:val="00C775FD"/>
    <w:rsid w:val="00C7766B"/>
    <w:rsid w:val="00C777A2"/>
    <w:rsid w:val="00C777AA"/>
    <w:rsid w:val="00C77824"/>
    <w:rsid w:val="00C77956"/>
    <w:rsid w:val="00C77A3A"/>
    <w:rsid w:val="00C77CD4"/>
    <w:rsid w:val="00C77E53"/>
    <w:rsid w:val="00C800CE"/>
    <w:rsid w:val="00C801CB"/>
    <w:rsid w:val="00C804D6"/>
    <w:rsid w:val="00C80DA5"/>
    <w:rsid w:val="00C80EA8"/>
    <w:rsid w:val="00C810A9"/>
    <w:rsid w:val="00C81B82"/>
    <w:rsid w:val="00C81C5E"/>
    <w:rsid w:val="00C82BF0"/>
    <w:rsid w:val="00C82EF6"/>
    <w:rsid w:val="00C8308F"/>
    <w:rsid w:val="00C83302"/>
    <w:rsid w:val="00C83C04"/>
    <w:rsid w:val="00C84063"/>
    <w:rsid w:val="00C84485"/>
    <w:rsid w:val="00C84606"/>
    <w:rsid w:val="00C8475B"/>
    <w:rsid w:val="00C84BEB"/>
    <w:rsid w:val="00C856CC"/>
    <w:rsid w:val="00C85A1B"/>
    <w:rsid w:val="00C8614C"/>
    <w:rsid w:val="00C8615C"/>
    <w:rsid w:val="00C8636E"/>
    <w:rsid w:val="00C86D9E"/>
    <w:rsid w:val="00C86EFC"/>
    <w:rsid w:val="00C87178"/>
    <w:rsid w:val="00C87879"/>
    <w:rsid w:val="00C87931"/>
    <w:rsid w:val="00C87BD2"/>
    <w:rsid w:val="00C90176"/>
    <w:rsid w:val="00C901AD"/>
    <w:rsid w:val="00C901AE"/>
    <w:rsid w:val="00C90313"/>
    <w:rsid w:val="00C90480"/>
    <w:rsid w:val="00C905CF"/>
    <w:rsid w:val="00C90E87"/>
    <w:rsid w:val="00C910E1"/>
    <w:rsid w:val="00C91437"/>
    <w:rsid w:val="00C91499"/>
    <w:rsid w:val="00C91F4E"/>
    <w:rsid w:val="00C9245B"/>
    <w:rsid w:val="00C93292"/>
    <w:rsid w:val="00C935C0"/>
    <w:rsid w:val="00C9385A"/>
    <w:rsid w:val="00C9392B"/>
    <w:rsid w:val="00C93BBB"/>
    <w:rsid w:val="00C93C19"/>
    <w:rsid w:val="00C93CEA"/>
    <w:rsid w:val="00C93F79"/>
    <w:rsid w:val="00C94228"/>
    <w:rsid w:val="00C94616"/>
    <w:rsid w:val="00C9470E"/>
    <w:rsid w:val="00C9476F"/>
    <w:rsid w:val="00C94AC1"/>
    <w:rsid w:val="00C94FFC"/>
    <w:rsid w:val="00C95501"/>
    <w:rsid w:val="00C9554A"/>
    <w:rsid w:val="00C956CC"/>
    <w:rsid w:val="00C956D2"/>
    <w:rsid w:val="00C95A0E"/>
    <w:rsid w:val="00C95CF9"/>
    <w:rsid w:val="00C95D1D"/>
    <w:rsid w:val="00C961E5"/>
    <w:rsid w:val="00C9622E"/>
    <w:rsid w:val="00C968B5"/>
    <w:rsid w:val="00C96DEE"/>
    <w:rsid w:val="00C96F58"/>
    <w:rsid w:val="00C9765A"/>
    <w:rsid w:val="00C979B4"/>
    <w:rsid w:val="00C97B97"/>
    <w:rsid w:val="00C97BF9"/>
    <w:rsid w:val="00C97CAA"/>
    <w:rsid w:val="00C97E1B"/>
    <w:rsid w:val="00CA04EF"/>
    <w:rsid w:val="00CA0704"/>
    <w:rsid w:val="00CA0830"/>
    <w:rsid w:val="00CA0845"/>
    <w:rsid w:val="00CA090D"/>
    <w:rsid w:val="00CA0A2C"/>
    <w:rsid w:val="00CA0B73"/>
    <w:rsid w:val="00CA0B7E"/>
    <w:rsid w:val="00CA0CE9"/>
    <w:rsid w:val="00CA1097"/>
    <w:rsid w:val="00CA1200"/>
    <w:rsid w:val="00CA1269"/>
    <w:rsid w:val="00CA138D"/>
    <w:rsid w:val="00CA1682"/>
    <w:rsid w:val="00CA1B3E"/>
    <w:rsid w:val="00CA1C9B"/>
    <w:rsid w:val="00CA20B6"/>
    <w:rsid w:val="00CA2543"/>
    <w:rsid w:val="00CA259B"/>
    <w:rsid w:val="00CA271B"/>
    <w:rsid w:val="00CA2FC0"/>
    <w:rsid w:val="00CA3179"/>
    <w:rsid w:val="00CA37E9"/>
    <w:rsid w:val="00CA3DA4"/>
    <w:rsid w:val="00CA4160"/>
    <w:rsid w:val="00CA4F91"/>
    <w:rsid w:val="00CA524D"/>
    <w:rsid w:val="00CA5475"/>
    <w:rsid w:val="00CA5650"/>
    <w:rsid w:val="00CA5A1F"/>
    <w:rsid w:val="00CA5DC8"/>
    <w:rsid w:val="00CA5E76"/>
    <w:rsid w:val="00CA5FE7"/>
    <w:rsid w:val="00CA628B"/>
    <w:rsid w:val="00CA63A1"/>
    <w:rsid w:val="00CA66B1"/>
    <w:rsid w:val="00CA6833"/>
    <w:rsid w:val="00CA6966"/>
    <w:rsid w:val="00CA696E"/>
    <w:rsid w:val="00CA6FB6"/>
    <w:rsid w:val="00CA7198"/>
    <w:rsid w:val="00CA785B"/>
    <w:rsid w:val="00CA7965"/>
    <w:rsid w:val="00CA7975"/>
    <w:rsid w:val="00CA7F16"/>
    <w:rsid w:val="00CB1564"/>
    <w:rsid w:val="00CB1B60"/>
    <w:rsid w:val="00CB1CA7"/>
    <w:rsid w:val="00CB1D76"/>
    <w:rsid w:val="00CB1EB6"/>
    <w:rsid w:val="00CB201C"/>
    <w:rsid w:val="00CB2185"/>
    <w:rsid w:val="00CB2234"/>
    <w:rsid w:val="00CB268D"/>
    <w:rsid w:val="00CB26E5"/>
    <w:rsid w:val="00CB283A"/>
    <w:rsid w:val="00CB3E1F"/>
    <w:rsid w:val="00CB3E20"/>
    <w:rsid w:val="00CB4220"/>
    <w:rsid w:val="00CB4475"/>
    <w:rsid w:val="00CB47F2"/>
    <w:rsid w:val="00CB4850"/>
    <w:rsid w:val="00CB4CC6"/>
    <w:rsid w:val="00CB4E3B"/>
    <w:rsid w:val="00CB52E8"/>
    <w:rsid w:val="00CB6289"/>
    <w:rsid w:val="00CB65F3"/>
    <w:rsid w:val="00CB65FD"/>
    <w:rsid w:val="00CB6CB7"/>
    <w:rsid w:val="00CB756F"/>
    <w:rsid w:val="00CB7C51"/>
    <w:rsid w:val="00CB7C68"/>
    <w:rsid w:val="00CB7EC7"/>
    <w:rsid w:val="00CC0352"/>
    <w:rsid w:val="00CC0412"/>
    <w:rsid w:val="00CC0E31"/>
    <w:rsid w:val="00CC11B6"/>
    <w:rsid w:val="00CC162D"/>
    <w:rsid w:val="00CC191C"/>
    <w:rsid w:val="00CC1CAF"/>
    <w:rsid w:val="00CC1EE8"/>
    <w:rsid w:val="00CC20C0"/>
    <w:rsid w:val="00CC21CB"/>
    <w:rsid w:val="00CC2249"/>
    <w:rsid w:val="00CC24E1"/>
    <w:rsid w:val="00CC2C0F"/>
    <w:rsid w:val="00CC2D44"/>
    <w:rsid w:val="00CC30DA"/>
    <w:rsid w:val="00CC3867"/>
    <w:rsid w:val="00CC3CA5"/>
    <w:rsid w:val="00CC3D66"/>
    <w:rsid w:val="00CC3E9F"/>
    <w:rsid w:val="00CC4199"/>
    <w:rsid w:val="00CC438E"/>
    <w:rsid w:val="00CC450C"/>
    <w:rsid w:val="00CC4841"/>
    <w:rsid w:val="00CC4EC8"/>
    <w:rsid w:val="00CC4FE3"/>
    <w:rsid w:val="00CC50EB"/>
    <w:rsid w:val="00CC5688"/>
    <w:rsid w:val="00CC6AB8"/>
    <w:rsid w:val="00CC6B14"/>
    <w:rsid w:val="00CC6B4D"/>
    <w:rsid w:val="00CC7790"/>
    <w:rsid w:val="00CC7917"/>
    <w:rsid w:val="00CC7CEE"/>
    <w:rsid w:val="00CC7D3C"/>
    <w:rsid w:val="00CC7DF4"/>
    <w:rsid w:val="00CD0324"/>
    <w:rsid w:val="00CD07D0"/>
    <w:rsid w:val="00CD096B"/>
    <w:rsid w:val="00CD0B7B"/>
    <w:rsid w:val="00CD0C99"/>
    <w:rsid w:val="00CD0DEF"/>
    <w:rsid w:val="00CD0E78"/>
    <w:rsid w:val="00CD1187"/>
    <w:rsid w:val="00CD124B"/>
    <w:rsid w:val="00CD1295"/>
    <w:rsid w:val="00CD14C1"/>
    <w:rsid w:val="00CD15D4"/>
    <w:rsid w:val="00CD166A"/>
    <w:rsid w:val="00CD170E"/>
    <w:rsid w:val="00CD1730"/>
    <w:rsid w:val="00CD1781"/>
    <w:rsid w:val="00CD1B27"/>
    <w:rsid w:val="00CD245A"/>
    <w:rsid w:val="00CD25E0"/>
    <w:rsid w:val="00CD261C"/>
    <w:rsid w:val="00CD2779"/>
    <w:rsid w:val="00CD27D6"/>
    <w:rsid w:val="00CD404F"/>
    <w:rsid w:val="00CD4062"/>
    <w:rsid w:val="00CD406B"/>
    <w:rsid w:val="00CD45F5"/>
    <w:rsid w:val="00CD48D7"/>
    <w:rsid w:val="00CD4C4A"/>
    <w:rsid w:val="00CD529B"/>
    <w:rsid w:val="00CD5726"/>
    <w:rsid w:val="00CD5BEF"/>
    <w:rsid w:val="00CD5E66"/>
    <w:rsid w:val="00CD5EA4"/>
    <w:rsid w:val="00CD6229"/>
    <w:rsid w:val="00CD6536"/>
    <w:rsid w:val="00CD670F"/>
    <w:rsid w:val="00CD6828"/>
    <w:rsid w:val="00CD6A21"/>
    <w:rsid w:val="00CD6ED4"/>
    <w:rsid w:val="00CD7269"/>
    <w:rsid w:val="00CD735E"/>
    <w:rsid w:val="00CE040D"/>
    <w:rsid w:val="00CE0816"/>
    <w:rsid w:val="00CE0D94"/>
    <w:rsid w:val="00CE0E77"/>
    <w:rsid w:val="00CE0ECC"/>
    <w:rsid w:val="00CE13D7"/>
    <w:rsid w:val="00CE15F0"/>
    <w:rsid w:val="00CE18A2"/>
    <w:rsid w:val="00CE1C10"/>
    <w:rsid w:val="00CE1C54"/>
    <w:rsid w:val="00CE2332"/>
    <w:rsid w:val="00CE270C"/>
    <w:rsid w:val="00CE27C4"/>
    <w:rsid w:val="00CE2AE4"/>
    <w:rsid w:val="00CE2B59"/>
    <w:rsid w:val="00CE32FC"/>
    <w:rsid w:val="00CE336D"/>
    <w:rsid w:val="00CE33C4"/>
    <w:rsid w:val="00CE393A"/>
    <w:rsid w:val="00CE3B5D"/>
    <w:rsid w:val="00CE3EF7"/>
    <w:rsid w:val="00CE4367"/>
    <w:rsid w:val="00CE49A0"/>
    <w:rsid w:val="00CE4A13"/>
    <w:rsid w:val="00CE5AEA"/>
    <w:rsid w:val="00CE6152"/>
    <w:rsid w:val="00CE61A8"/>
    <w:rsid w:val="00CE637B"/>
    <w:rsid w:val="00CE6528"/>
    <w:rsid w:val="00CE6576"/>
    <w:rsid w:val="00CE68C8"/>
    <w:rsid w:val="00CE6D95"/>
    <w:rsid w:val="00CE7466"/>
    <w:rsid w:val="00CE7C74"/>
    <w:rsid w:val="00CE7D1C"/>
    <w:rsid w:val="00CF02C5"/>
    <w:rsid w:val="00CF02E3"/>
    <w:rsid w:val="00CF09AA"/>
    <w:rsid w:val="00CF0C58"/>
    <w:rsid w:val="00CF0C6A"/>
    <w:rsid w:val="00CF0F27"/>
    <w:rsid w:val="00CF11EC"/>
    <w:rsid w:val="00CF13A5"/>
    <w:rsid w:val="00CF179E"/>
    <w:rsid w:val="00CF1849"/>
    <w:rsid w:val="00CF1B7D"/>
    <w:rsid w:val="00CF1C18"/>
    <w:rsid w:val="00CF1C7C"/>
    <w:rsid w:val="00CF1D7F"/>
    <w:rsid w:val="00CF1FC8"/>
    <w:rsid w:val="00CF207B"/>
    <w:rsid w:val="00CF2140"/>
    <w:rsid w:val="00CF2661"/>
    <w:rsid w:val="00CF2962"/>
    <w:rsid w:val="00CF2A3B"/>
    <w:rsid w:val="00CF2BD1"/>
    <w:rsid w:val="00CF32CE"/>
    <w:rsid w:val="00CF33DC"/>
    <w:rsid w:val="00CF39D7"/>
    <w:rsid w:val="00CF3B04"/>
    <w:rsid w:val="00CF3E7D"/>
    <w:rsid w:val="00CF41A4"/>
    <w:rsid w:val="00CF458B"/>
    <w:rsid w:val="00CF4774"/>
    <w:rsid w:val="00CF4CA7"/>
    <w:rsid w:val="00CF524B"/>
    <w:rsid w:val="00CF5720"/>
    <w:rsid w:val="00CF5DBD"/>
    <w:rsid w:val="00CF62E4"/>
    <w:rsid w:val="00CF637D"/>
    <w:rsid w:val="00CF6609"/>
    <w:rsid w:val="00CF694F"/>
    <w:rsid w:val="00CF6CCB"/>
    <w:rsid w:val="00CF6D58"/>
    <w:rsid w:val="00CF7003"/>
    <w:rsid w:val="00CF7122"/>
    <w:rsid w:val="00CF728F"/>
    <w:rsid w:val="00CF76F8"/>
    <w:rsid w:val="00CF78D6"/>
    <w:rsid w:val="00CF7D5A"/>
    <w:rsid w:val="00D00790"/>
    <w:rsid w:val="00D00F72"/>
    <w:rsid w:val="00D01255"/>
    <w:rsid w:val="00D0141E"/>
    <w:rsid w:val="00D01484"/>
    <w:rsid w:val="00D0149C"/>
    <w:rsid w:val="00D0153A"/>
    <w:rsid w:val="00D01670"/>
    <w:rsid w:val="00D01973"/>
    <w:rsid w:val="00D019F0"/>
    <w:rsid w:val="00D01A28"/>
    <w:rsid w:val="00D01CFA"/>
    <w:rsid w:val="00D01FA2"/>
    <w:rsid w:val="00D02259"/>
    <w:rsid w:val="00D027D8"/>
    <w:rsid w:val="00D028F9"/>
    <w:rsid w:val="00D02B58"/>
    <w:rsid w:val="00D02F0C"/>
    <w:rsid w:val="00D030F4"/>
    <w:rsid w:val="00D03DD0"/>
    <w:rsid w:val="00D03DE4"/>
    <w:rsid w:val="00D040E1"/>
    <w:rsid w:val="00D0431B"/>
    <w:rsid w:val="00D04BE1"/>
    <w:rsid w:val="00D04E1E"/>
    <w:rsid w:val="00D04EC7"/>
    <w:rsid w:val="00D0585B"/>
    <w:rsid w:val="00D05918"/>
    <w:rsid w:val="00D05A03"/>
    <w:rsid w:val="00D05C45"/>
    <w:rsid w:val="00D05DAB"/>
    <w:rsid w:val="00D05F29"/>
    <w:rsid w:val="00D0661D"/>
    <w:rsid w:val="00D06625"/>
    <w:rsid w:val="00D0674C"/>
    <w:rsid w:val="00D06D79"/>
    <w:rsid w:val="00D07589"/>
    <w:rsid w:val="00D075A1"/>
    <w:rsid w:val="00D07A12"/>
    <w:rsid w:val="00D1002E"/>
    <w:rsid w:val="00D10322"/>
    <w:rsid w:val="00D10747"/>
    <w:rsid w:val="00D107A9"/>
    <w:rsid w:val="00D10AFB"/>
    <w:rsid w:val="00D10D58"/>
    <w:rsid w:val="00D10E81"/>
    <w:rsid w:val="00D10FD8"/>
    <w:rsid w:val="00D11C68"/>
    <w:rsid w:val="00D11F21"/>
    <w:rsid w:val="00D12200"/>
    <w:rsid w:val="00D128A4"/>
    <w:rsid w:val="00D12E5A"/>
    <w:rsid w:val="00D12FEE"/>
    <w:rsid w:val="00D132D7"/>
    <w:rsid w:val="00D133A5"/>
    <w:rsid w:val="00D1354A"/>
    <w:rsid w:val="00D13698"/>
    <w:rsid w:val="00D137C3"/>
    <w:rsid w:val="00D13CF0"/>
    <w:rsid w:val="00D13F4F"/>
    <w:rsid w:val="00D1406C"/>
    <w:rsid w:val="00D140AC"/>
    <w:rsid w:val="00D146DE"/>
    <w:rsid w:val="00D1480D"/>
    <w:rsid w:val="00D149A6"/>
    <w:rsid w:val="00D149F5"/>
    <w:rsid w:val="00D14E90"/>
    <w:rsid w:val="00D1549E"/>
    <w:rsid w:val="00D15743"/>
    <w:rsid w:val="00D1579A"/>
    <w:rsid w:val="00D15808"/>
    <w:rsid w:val="00D15E39"/>
    <w:rsid w:val="00D15E51"/>
    <w:rsid w:val="00D160F9"/>
    <w:rsid w:val="00D161B4"/>
    <w:rsid w:val="00D16208"/>
    <w:rsid w:val="00D16238"/>
    <w:rsid w:val="00D163DF"/>
    <w:rsid w:val="00D16CF9"/>
    <w:rsid w:val="00D16D27"/>
    <w:rsid w:val="00D17010"/>
    <w:rsid w:val="00D17232"/>
    <w:rsid w:val="00D17314"/>
    <w:rsid w:val="00D179BA"/>
    <w:rsid w:val="00D2005F"/>
    <w:rsid w:val="00D20579"/>
    <w:rsid w:val="00D207C9"/>
    <w:rsid w:val="00D20A20"/>
    <w:rsid w:val="00D21306"/>
    <w:rsid w:val="00D2157C"/>
    <w:rsid w:val="00D2177B"/>
    <w:rsid w:val="00D21ABE"/>
    <w:rsid w:val="00D220A0"/>
    <w:rsid w:val="00D22CC7"/>
    <w:rsid w:val="00D22EE1"/>
    <w:rsid w:val="00D23078"/>
    <w:rsid w:val="00D234F8"/>
    <w:rsid w:val="00D23980"/>
    <w:rsid w:val="00D23AA9"/>
    <w:rsid w:val="00D240E1"/>
    <w:rsid w:val="00D2427C"/>
    <w:rsid w:val="00D24D8A"/>
    <w:rsid w:val="00D24E1B"/>
    <w:rsid w:val="00D25076"/>
    <w:rsid w:val="00D2543E"/>
    <w:rsid w:val="00D2576A"/>
    <w:rsid w:val="00D258A6"/>
    <w:rsid w:val="00D25945"/>
    <w:rsid w:val="00D25B03"/>
    <w:rsid w:val="00D2604C"/>
    <w:rsid w:val="00D26216"/>
    <w:rsid w:val="00D26321"/>
    <w:rsid w:val="00D267C9"/>
    <w:rsid w:val="00D27136"/>
    <w:rsid w:val="00D27953"/>
    <w:rsid w:val="00D27C7C"/>
    <w:rsid w:val="00D3004A"/>
    <w:rsid w:val="00D305DD"/>
    <w:rsid w:val="00D30714"/>
    <w:rsid w:val="00D3072D"/>
    <w:rsid w:val="00D30FB3"/>
    <w:rsid w:val="00D315B2"/>
    <w:rsid w:val="00D319F9"/>
    <w:rsid w:val="00D31BA4"/>
    <w:rsid w:val="00D31FE2"/>
    <w:rsid w:val="00D32305"/>
    <w:rsid w:val="00D323A3"/>
    <w:rsid w:val="00D326BC"/>
    <w:rsid w:val="00D32963"/>
    <w:rsid w:val="00D334F7"/>
    <w:rsid w:val="00D33579"/>
    <w:rsid w:val="00D335CF"/>
    <w:rsid w:val="00D33CC5"/>
    <w:rsid w:val="00D33E1C"/>
    <w:rsid w:val="00D340D5"/>
    <w:rsid w:val="00D348C8"/>
    <w:rsid w:val="00D34CC6"/>
    <w:rsid w:val="00D34D2B"/>
    <w:rsid w:val="00D34E77"/>
    <w:rsid w:val="00D352AF"/>
    <w:rsid w:val="00D356A3"/>
    <w:rsid w:val="00D3574C"/>
    <w:rsid w:val="00D3575F"/>
    <w:rsid w:val="00D3606A"/>
    <w:rsid w:val="00D367B6"/>
    <w:rsid w:val="00D3688B"/>
    <w:rsid w:val="00D36E9C"/>
    <w:rsid w:val="00D36FBE"/>
    <w:rsid w:val="00D370A9"/>
    <w:rsid w:val="00D372C4"/>
    <w:rsid w:val="00D3735E"/>
    <w:rsid w:val="00D37BE4"/>
    <w:rsid w:val="00D37C00"/>
    <w:rsid w:val="00D400A5"/>
    <w:rsid w:val="00D403F6"/>
    <w:rsid w:val="00D4119C"/>
    <w:rsid w:val="00D41C6A"/>
    <w:rsid w:val="00D41CC0"/>
    <w:rsid w:val="00D41F3C"/>
    <w:rsid w:val="00D424A2"/>
    <w:rsid w:val="00D42562"/>
    <w:rsid w:val="00D42B15"/>
    <w:rsid w:val="00D42E56"/>
    <w:rsid w:val="00D43595"/>
    <w:rsid w:val="00D438E8"/>
    <w:rsid w:val="00D43C00"/>
    <w:rsid w:val="00D43CE2"/>
    <w:rsid w:val="00D44292"/>
    <w:rsid w:val="00D442AC"/>
    <w:rsid w:val="00D44595"/>
    <w:rsid w:val="00D447AC"/>
    <w:rsid w:val="00D4480E"/>
    <w:rsid w:val="00D44A37"/>
    <w:rsid w:val="00D44C0C"/>
    <w:rsid w:val="00D44DA1"/>
    <w:rsid w:val="00D450A5"/>
    <w:rsid w:val="00D453FB"/>
    <w:rsid w:val="00D45539"/>
    <w:rsid w:val="00D45704"/>
    <w:rsid w:val="00D459B9"/>
    <w:rsid w:val="00D45C24"/>
    <w:rsid w:val="00D4643C"/>
    <w:rsid w:val="00D466FE"/>
    <w:rsid w:val="00D46895"/>
    <w:rsid w:val="00D46A05"/>
    <w:rsid w:val="00D46F43"/>
    <w:rsid w:val="00D47145"/>
    <w:rsid w:val="00D47416"/>
    <w:rsid w:val="00D47A14"/>
    <w:rsid w:val="00D47B08"/>
    <w:rsid w:val="00D47F0F"/>
    <w:rsid w:val="00D47FD0"/>
    <w:rsid w:val="00D50166"/>
    <w:rsid w:val="00D50450"/>
    <w:rsid w:val="00D50DD1"/>
    <w:rsid w:val="00D50F9C"/>
    <w:rsid w:val="00D50FCC"/>
    <w:rsid w:val="00D51046"/>
    <w:rsid w:val="00D51673"/>
    <w:rsid w:val="00D51772"/>
    <w:rsid w:val="00D51955"/>
    <w:rsid w:val="00D51A6F"/>
    <w:rsid w:val="00D51ADD"/>
    <w:rsid w:val="00D53935"/>
    <w:rsid w:val="00D53BD0"/>
    <w:rsid w:val="00D53CBB"/>
    <w:rsid w:val="00D54099"/>
    <w:rsid w:val="00D541A1"/>
    <w:rsid w:val="00D541D1"/>
    <w:rsid w:val="00D5420F"/>
    <w:rsid w:val="00D54BE9"/>
    <w:rsid w:val="00D54C5D"/>
    <w:rsid w:val="00D54D06"/>
    <w:rsid w:val="00D55436"/>
    <w:rsid w:val="00D55771"/>
    <w:rsid w:val="00D557CA"/>
    <w:rsid w:val="00D55ACF"/>
    <w:rsid w:val="00D55BCA"/>
    <w:rsid w:val="00D55FF2"/>
    <w:rsid w:val="00D56494"/>
    <w:rsid w:val="00D56770"/>
    <w:rsid w:val="00D56A66"/>
    <w:rsid w:val="00D56C8F"/>
    <w:rsid w:val="00D56D8F"/>
    <w:rsid w:val="00D5742C"/>
    <w:rsid w:val="00D577D8"/>
    <w:rsid w:val="00D57F0D"/>
    <w:rsid w:val="00D57F30"/>
    <w:rsid w:val="00D607F5"/>
    <w:rsid w:val="00D60B11"/>
    <w:rsid w:val="00D60C6F"/>
    <w:rsid w:val="00D611A8"/>
    <w:rsid w:val="00D6171E"/>
    <w:rsid w:val="00D619C6"/>
    <w:rsid w:val="00D61DDD"/>
    <w:rsid w:val="00D61DE0"/>
    <w:rsid w:val="00D62427"/>
    <w:rsid w:val="00D62507"/>
    <w:rsid w:val="00D62A61"/>
    <w:rsid w:val="00D632E1"/>
    <w:rsid w:val="00D6371A"/>
    <w:rsid w:val="00D63ABA"/>
    <w:rsid w:val="00D63B6D"/>
    <w:rsid w:val="00D63BC0"/>
    <w:rsid w:val="00D63D21"/>
    <w:rsid w:val="00D64599"/>
    <w:rsid w:val="00D647A6"/>
    <w:rsid w:val="00D64977"/>
    <w:rsid w:val="00D64A73"/>
    <w:rsid w:val="00D64D3D"/>
    <w:rsid w:val="00D65535"/>
    <w:rsid w:val="00D65D87"/>
    <w:rsid w:val="00D66121"/>
    <w:rsid w:val="00D661AA"/>
    <w:rsid w:val="00D66445"/>
    <w:rsid w:val="00D6655B"/>
    <w:rsid w:val="00D66931"/>
    <w:rsid w:val="00D669C7"/>
    <w:rsid w:val="00D66A11"/>
    <w:rsid w:val="00D66BEF"/>
    <w:rsid w:val="00D66D92"/>
    <w:rsid w:val="00D6701A"/>
    <w:rsid w:val="00D6707E"/>
    <w:rsid w:val="00D672DD"/>
    <w:rsid w:val="00D6742C"/>
    <w:rsid w:val="00D675C3"/>
    <w:rsid w:val="00D67953"/>
    <w:rsid w:val="00D67BBF"/>
    <w:rsid w:val="00D67BF5"/>
    <w:rsid w:val="00D67D9D"/>
    <w:rsid w:val="00D703F2"/>
    <w:rsid w:val="00D7052E"/>
    <w:rsid w:val="00D705A2"/>
    <w:rsid w:val="00D70A10"/>
    <w:rsid w:val="00D70A21"/>
    <w:rsid w:val="00D70F29"/>
    <w:rsid w:val="00D713C9"/>
    <w:rsid w:val="00D71500"/>
    <w:rsid w:val="00D71AF3"/>
    <w:rsid w:val="00D71EF0"/>
    <w:rsid w:val="00D721B4"/>
    <w:rsid w:val="00D725A1"/>
    <w:rsid w:val="00D728F0"/>
    <w:rsid w:val="00D729C4"/>
    <w:rsid w:val="00D72BDF"/>
    <w:rsid w:val="00D72DFB"/>
    <w:rsid w:val="00D73877"/>
    <w:rsid w:val="00D73CC3"/>
    <w:rsid w:val="00D73D4E"/>
    <w:rsid w:val="00D7430E"/>
    <w:rsid w:val="00D7469A"/>
    <w:rsid w:val="00D74AF4"/>
    <w:rsid w:val="00D74DAF"/>
    <w:rsid w:val="00D74DB8"/>
    <w:rsid w:val="00D74E43"/>
    <w:rsid w:val="00D74F38"/>
    <w:rsid w:val="00D752E8"/>
    <w:rsid w:val="00D754EA"/>
    <w:rsid w:val="00D754FE"/>
    <w:rsid w:val="00D75634"/>
    <w:rsid w:val="00D757FC"/>
    <w:rsid w:val="00D75ADE"/>
    <w:rsid w:val="00D760A5"/>
    <w:rsid w:val="00D763E4"/>
    <w:rsid w:val="00D7648B"/>
    <w:rsid w:val="00D766CA"/>
    <w:rsid w:val="00D76956"/>
    <w:rsid w:val="00D76B41"/>
    <w:rsid w:val="00D76D1F"/>
    <w:rsid w:val="00D76F3C"/>
    <w:rsid w:val="00D77108"/>
    <w:rsid w:val="00D771DC"/>
    <w:rsid w:val="00D77E3D"/>
    <w:rsid w:val="00D77FD1"/>
    <w:rsid w:val="00D8032A"/>
    <w:rsid w:val="00D80376"/>
    <w:rsid w:val="00D80693"/>
    <w:rsid w:val="00D8069E"/>
    <w:rsid w:val="00D80ACE"/>
    <w:rsid w:val="00D80CA8"/>
    <w:rsid w:val="00D80D03"/>
    <w:rsid w:val="00D80DF9"/>
    <w:rsid w:val="00D8111F"/>
    <w:rsid w:val="00D81173"/>
    <w:rsid w:val="00D815C4"/>
    <w:rsid w:val="00D815EC"/>
    <w:rsid w:val="00D816B2"/>
    <w:rsid w:val="00D81969"/>
    <w:rsid w:val="00D81B3E"/>
    <w:rsid w:val="00D82272"/>
    <w:rsid w:val="00D8274F"/>
    <w:rsid w:val="00D8298E"/>
    <w:rsid w:val="00D82ABC"/>
    <w:rsid w:val="00D83039"/>
    <w:rsid w:val="00D83174"/>
    <w:rsid w:val="00D83762"/>
    <w:rsid w:val="00D83ED4"/>
    <w:rsid w:val="00D83FDE"/>
    <w:rsid w:val="00D8407D"/>
    <w:rsid w:val="00D8426D"/>
    <w:rsid w:val="00D84386"/>
    <w:rsid w:val="00D843EE"/>
    <w:rsid w:val="00D8442C"/>
    <w:rsid w:val="00D84955"/>
    <w:rsid w:val="00D84D49"/>
    <w:rsid w:val="00D850A9"/>
    <w:rsid w:val="00D8519C"/>
    <w:rsid w:val="00D854FB"/>
    <w:rsid w:val="00D858D1"/>
    <w:rsid w:val="00D8594F"/>
    <w:rsid w:val="00D85958"/>
    <w:rsid w:val="00D85D00"/>
    <w:rsid w:val="00D85F4D"/>
    <w:rsid w:val="00D8654A"/>
    <w:rsid w:val="00D868C8"/>
    <w:rsid w:val="00D86D58"/>
    <w:rsid w:val="00D8717E"/>
    <w:rsid w:val="00D87718"/>
    <w:rsid w:val="00D8771D"/>
    <w:rsid w:val="00D87842"/>
    <w:rsid w:val="00D904FB"/>
    <w:rsid w:val="00D90639"/>
    <w:rsid w:val="00D90802"/>
    <w:rsid w:val="00D90AF8"/>
    <w:rsid w:val="00D90B0A"/>
    <w:rsid w:val="00D90C5A"/>
    <w:rsid w:val="00D90D0B"/>
    <w:rsid w:val="00D90D0E"/>
    <w:rsid w:val="00D90DCB"/>
    <w:rsid w:val="00D91930"/>
    <w:rsid w:val="00D91CFC"/>
    <w:rsid w:val="00D923EA"/>
    <w:rsid w:val="00D923FC"/>
    <w:rsid w:val="00D92866"/>
    <w:rsid w:val="00D928F1"/>
    <w:rsid w:val="00D92CAC"/>
    <w:rsid w:val="00D92CAE"/>
    <w:rsid w:val="00D92CEC"/>
    <w:rsid w:val="00D93298"/>
    <w:rsid w:val="00D937FC"/>
    <w:rsid w:val="00D93E34"/>
    <w:rsid w:val="00D940B0"/>
    <w:rsid w:val="00D9422E"/>
    <w:rsid w:val="00D94640"/>
    <w:rsid w:val="00D947E2"/>
    <w:rsid w:val="00D949C2"/>
    <w:rsid w:val="00D94BBC"/>
    <w:rsid w:val="00D94BD6"/>
    <w:rsid w:val="00D958B5"/>
    <w:rsid w:val="00D96DDB"/>
    <w:rsid w:val="00D97035"/>
    <w:rsid w:val="00D97149"/>
    <w:rsid w:val="00D971B0"/>
    <w:rsid w:val="00D9787C"/>
    <w:rsid w:val="00D979BC"/>
    <w:rsid w:val="00D979CB"/>
    <w:rsid w:val="00D97A3C"/>
    <w:rsid w:val="00D97BCC"/>
    <w:rsid w:val="00D97C7C"/>
    <w:rsid w:val="00D97CEA"/>
    <w:rsid w:val="00D97ED0"/>
    <w:rsid w:val="00DA0097"/>
    <w:rsid w:val="00DA0118"/>
    <w:rsid w:val="00DA08AD"/>
    <w:rsid w:val="00DA0C03"/>
    <w:rsid w:val="00DA0CBC"/>
    <w:rsid w:val="00DA153F"/>
    <w:rsid w:val="00DA1910"/>
    <w:rsid w:val="00DA1C0C"/>
    <w:rsid w:val="00DA1DA2"/>
    <w:rsid w:val="00DA1E82"/>
    <w:rsid w:val="00DA219D"/>
    <w:rsid w:val="00DA224F"/>
    <w:rsid w:val="00DA243B"/>
    <w:rsid w:val="00DA25C9"/>
    <w:rsid w:val="00DA25DA"/>
    <w:rsid w:val="00DA26DF"/>
    <w:rsid w:val="00DA29C4"/>
    <w:rsid w:val="00DA2C1F"/>
    <w:rsid w:val="00DA2DC2"/>
    <w:rsid w:val="00DA2EA0"/>
    <w:rsid w:val="00DA2EB0"/>
    <w:rsid w:val="00DA2F3E"/>
    <w:rsid w:val="00DA3304"/>
    <w:rsid w:val="00DA3430"/>
    <w:rsid w:val="00DA354E"/>
    <w:rsid w:val="00DA3593"/>
    <w:rsid w:val="00DA3A95"/>
    <w:rsid w:val="00DA3AC1"/>
    <w:rsid w:val="00DA3D1D"/>
    <w:rsid w:val="00DA3EBF"/>
    <w:rsid w:val="00DA45C5"/>
    <w:rsid w:val="00DA4697"/>
    <w:rsid w:val="00DA502A"/>
    <w:rsid w:val="00DA52E7"/>
    <w:rsid w:val="00DA53C8"/>
    <w:rsid w:val="00DA5452"/>
    <w:rsid w:val="00DA5B37"/>
    <w:rsid w:val="00DA5B6B"/>
    <w:rsid w:val="00DA60E5"/>
    <w:rsid w:val="00DA65BF"/>
    <w:rsid w:val="00DA6803"/>
    <w:rsid w:val="00DA6C92"/>
    <w:rsid w:val="00DA7353"/>
    <w:rsid w:val="00DA7738"/>
    <w:rsid w:val="00DA7757"/>
    <w:rsid w:val="00DA79B1"/>
    <w:rsid w:val="00DA7BCE"/>
    <w:rsid w:val="00DB0083"/>
    <w:rsid w:val="00DB0156"/>
    <w:rsid w:val="00DB059A"/>
    <w:rsid w:val="00DB094B"/>
    <w:rsid w:val="00DB0A53"/>
    <w:rsid w:val="00DB123D"/>
    <w:rsid w:val="00DB1543"/>
    <w:rsid w:val="00DB1637"/>
    <w:rsid w:val="00DB1F58"/>
    <w:rsid w:val="00DB20FA"/>
    <w:rsid w:val="00DB2335"/>
    <w:rsid w:val="00DB2D43"/>
    <w:rsid w:val="00DB3252"/>
    <w:rsid w:val="00DB3549"/>
    <w:rsid w:val="00DB3A81"/>
    <w:rsid w:val="00DB3E34"/>
    <w:rsid w:val="00DB3EE7"/>
    <w:rsid w:val="00DB4196"/>
    <w:rsid w:val="00DB42D1"/>
    <w:rsid w:val="00DB455D"/>
    <w:rsid w:val="00DB4663"/>
    <w:rsid w:val="00DB474B"/>
    <w:rsid w:val="00DB4ACF"/>
    <w:rsid w:val="00DB4F90"/>
    <w:rsid w:val="00DB52DD"/>
    <w:rsid w:val="00DB5530"/>
    <w:rsid w:val="00DB5692"/>
    <w:rsid w:val="00DB5A48"/>
    <w:rsid w:val="00DB5AE7"/>
    <w:rsid w:val="00DB60AE"/>
    <w:rsid w:val="00DB60E6"/>
    <w:rsid w:val="00DB64D5"/>
    <w:rsid w:val="00DB6667"/>
    <w:rsid w:val="00DB6670"/>
    <w:rsid w:val="00DB688D"/>
    <w:rsid w:val="00DB6A07"/>
    <w:rsid w:val="00DB6D8B"/>
    <w:rsid w:val="00DB71BB"/>
    <w:rsid w:val="00DB71BF"/>
    <w:rsid w:val="00DB74EA"/>
    <w:rsid w:val="00DB7791"/>
    <w:rsid w:val="00DB78F9"/>
    <w:rsid w:val="00DB7A2D"/>
    <w:rsid w:val="00DC000C"/>
    <w:rsid w:val="00DC0822"/>
    <w:rsid w:val="00DC09AC"/>
    <w:rsid w:val="00DC0B8D"/>
    <w:rsid w:val="00DC0E10"/>
    <w:rsid w:val="00DC0E45"/>
    <w:rsid w:val="00DC0E89"/>
    <w:rsid w:val="00DC0E8D"/>
    <w:rsid w:val="00DC16A1"/>
    <w:rsid w:val="00DC182F"/>
    <w:rsid w:val="00DC19AA"/>
    <w:rsid w:val="00DC1A0C"/>
    <w:rsid w:val="00DC1CD3"/>
    <w:rsid w:val="00DC1DDA"/>
    <w:rsid w:val="00DC1E61"/>
    <w:rsid w:val="00DC1F3C"/>
    <w:rsid w:val="00DC2064"/>
    <w:rsid w:val="00DC222F"/>
    <w:rsid w:val="00DC242D"/>
    <w:rsid w:val="00DC24B6"/>
    <w:rsid w:val="00DC24E3"/>
    <w:rsid w:val="00DC25F6"/>
    <w:rsid w:val="00DC2887"/>
    <w:rsid w:val="00DC2B8B"/>
    <w:rsid w:val="00DC2F1E"/>
    <w:rsid w:val="00DC31BD"/>
    <w:rsid w:val="00DC3EC1"/>
    <w:rsid w:val="00DC4061"/>
    <w:rsid w:val="00DC4180"/>
    <w:rsid w:val="00DC4305"/>
    <w:rsid w:val="00DC440D"/>
    <w:rsid w:val="00DC48E9"/>
    <w:rsid w:val="00DC55FB"/>
    <w:rsid w:val="00DC5D24"/>
    <w:rsid w:val="00DC657B"/>
    <w:rsid w:val="00DC6788"/>
    <w:rsid w:val="00DC6B0B"/>
    <w:rsid w:val="00DC6BE6"/>
    <w:rsid w:val="00DC6D2F"/>
    <w:rsid w:val="00DC6E29"/>
    <w:rsid w:val="00DC75F3"/>
    <w:rsid w:val="00DC7AC4"/>
    <w:rsid w:val="00DC7ED5"/>
    <w:rsid w:val="00DD0100"/>
    <w:rsid w:val="00DD0438"/>
    <w:rsid w:val="00DD04C5"/>
    <w:rsid w:val="00DD0862"/>
    <w:rsid w:val="00DD0B5E"/>
    <w:rsid w:val="00DD18B2"/>
    <w:rsid w:val="00DD19D8"/>
    <w:rsid w:val="00DD1FFB"/>
    <w:rsid w:val="00DD26FC"/>
    <w:rsid w:val="00DD2808"/>
    <w:rsid w:val="00DD2AD3"/>
    <w:rsid w:val="00DD2EAE"/>
    <w:rsid w:val="00DD36BB"/>
    <w:rsid w:val="00DD4006"/>
    <w:rsid w:val="00DD41F3"/>
    <w:rsid w:val="00DD4808"/>
    <w:rsid w:val="00DD4EF7"/>
    <w:rsid w:val="00DD4F33"/>
    <w:rsid w:val="00DD4F63"/>
    <w:rsid w:val="00DD589D"/>
    <w:rsid w:val="00DD5D57"/>
    <w:rsid w:val="00DD62CC"/>
    <w:rsid w:val="00DD6431"/>
    <w:rsid w:val="00DD6519"/>
    <w:rsid w:val="00DD65D9"/>
    <w:rsid w:val="00DD684D"/>
    <w:rsid w:val="00DD6A29"/>
    <w:rsid w:val="00DD719B"/>
    <w:rsid w:val="00DD74C7"/>
    <w:rsid w:val="00DD78E7"/>
    <w:rsid w:val="00DD7DA0"/>
    <w:rsid w:val="00DD7F0A"/>
    <w:rsid w:val="00DE00A7"/>
    <w:rsid w:val="00DE023F"/>
    <w:rsid w:val="00DE045F"/>
    <w:rsid w:val="00DE079C"/>
    <w:rsid w:val="00DE07CE"/>
    <w:rsid w:val="00DE0B28"/>
    <w:rsid w:val="00DE138C"/>
    <w:rsid w:val="00DE193A"/>
    <w:rsid w:val="00DE1E44"/>
    <w:rsid w:val="00DE20D7"/>
    <w:rsid w:val="00DE212E"/>
    <w:rsid w:val="00DE290A"/>
    <w:rsid w:val="00DE2BB7"/>
    <w:rsid w:val="00DE2E6D"/>
    <w:rsid w:val="00DE32D1"/>
    <w:rsid w:val="00DE358C"/>
    <w:rsid w:val="00DE3856"/>
    <w:rsid w:val="00DE3BCB"/>
    <w:rsid w:val="00DE3CE1"/>
    <w:rsid w:val="00DE42D1"/>
    <w:rsid w:val="00DE4315"/>
    <w:rsid w:val="00DE4877"/>
    <w:rsid w:val="00DE4C75"/>
    <w:rsid w:val="00DE50C6"/>
    <w:rsid w:val="00DE5804"/>
    <w:rsid w:val="00DE58D8"/>
    <w:rsid w:val="00DE5C02"/>
    <w:rsid w:val="00DE5EE3"/>
    <w:rsid w:val="00DE626B"/>
    <w:rsid w:val="00DE6C05"/>
    <w:rsid w:val="00DE75C2"/>
    <w:rsid w:val="00DE7AC8"/>
    <w:rsid w:val="00DE7C9F"/>
    <w:rsid w:val="00DE7D1C"/>
    <w:rsid w:val="00DE7ED1"/>
    <w:rsid w:val="00DE7F3E"/>
    <w:rsid w:val="00DF000C"/>
    <w:rsid w:val="00DF0045"/>
    <w:rsid w:val="00DF04ED"/>
    <w:rsid w:val="00DF0640"/>
    <w:rsid w:val="00DF084F"/>
    <w:rsid w:val="00DF0906"/>
    <w:rsid w:val="00DF1892"/>
    <w:rsid w:val="00DF18E7"/>
    <w:rsid w:val="00DF2107"/>
    <w:rsid w:val="00DF2374"/>
    <w:rsid w:val="00DF24ED"/>
    <w:rsid w:val="00DF2578"/>
    <w:rsid w:val="00DF2635"/>
    <w:rsid w:val="00DF2A77"/>
    <w:rsid w:val="00DF2D71"/>
    <w:rsid w:val="00DF372F"/>
    <w:rsid w:val="00DF395F"/>
    <w:rsid w:val="00DF3CE9"/>
    <w:rsid w:val="00DF3DC4"/>
    <w:rsid w:val="00DF3F79"/>
    <w:rsid w:val="00DF3F7C"/>
    <w:rsid w:val="00DF4065"/>
    <w:rsid w:val="00DF4324"/>
    <w:rsid w:val="00DF4837"/>
    <w:rsid w:val="00DF49D2"/>
    <w:rsid w:val="00DF4B1D"/>
    <w:rsid w:val="00DF4B97"/>
    <w:rsid w:val="00DF4DE5"/>
    <w:rsid w:val="00DF51B0"/>
    <w:rsid w:val="00DF51B5"/>
    <w:rsid w:val="00DF5722"/>
    <w:rsid w:val="00DF5790"/>
    <w:rsid w:val="00DF58DD"/>
    <w:rsid w:val="00DF5A75"/>
    <w:rsid w:val="00DF5B65"/>
    <w:rsid w:val="00DF5BCA"/>
    <w:rsid w:val="00DF6184"/>
    <w:rsid w:val="00DF639B"/>
    <w:rsid w:val="00DF66BD"/>
    <w:rsid w:val="00DF69DA"/>
    <w:rsid w:val="00DF6BCE"/>
    <w:rsid w:val="00DF6EAE"/>
    <w:rsid w:val="00DF6F76"/>
    <w:rsid w:val="00DF700A"/>
    <w:rsid w:val="00DF731A"/>
    <w:rsid w:val="00DF7386"/>
    <w:rsid w:val="00DF7931"/>
    <w:rsid w:val="00DF7E1D"/>
    <w:rsid w:val="00DF7E7F"/>
    <w:rsid w:val="00DF7E90"/>
    <w:rsid w:val="00DF7F15"/>
    <w:rsid w:val="00DF7F36"/>
    <w:rsid w:val="00E00353"/>
    <w:rsid w:val="00E004B3"/>
    <w:rsid w:val="00E006F5"/>
    <w:rsid w:val="00E00A21"/>
    <w:rsid w:val="00E00CDE"/>
    <w:rsid w:val="00E01272"/>
    <w:rsid w:val="00E0131B"/>
    <w:rsid w:val="00E016F9"/>
    <w:rsid w:val="00E017F1"/>
    <w:rsid w:val="00E019F3"/>
    <w:rsid w:val="00E01A3B"/>
    <w:rsid w:val="00E01A98"/>
    <w:rsid w:val="00E01B5C"/>
    <w:rsid w:val="00E01D0F"/>
    <w:rsid w:val="00E01E16"/>
    <w:rsid w:val="00E02465"/>
    <w:rsid w:val="00E02A6A"/>
    <w:rsid w:val="00E02BA0"/>
    <w:rsid w:val="00E0303B"/>
    <w:rsid w:val="00E030B5"/>
    <w:rsid w:val="00E040A0"/>
    <w:rsid w:val="00E046C5"/>
    <w:rsid w:val="00E047CC"/>
    <w:rsid w:val="00E04805"/>
    <w:rsid w:val="00E0525A"/>
    <w:rsid w:val="00E0571E"/>
    <w:rsid w:val="00E05BB8"/>
    <w:rsid w:val="00E05D4E"/>
    <w:rsid w:val="00E05D5F"/>
    <w:rsid w:val="00E067A0"/>
    <w:rsid w:val="00E07277"/>
    <w:rsid w:val="00E07A17"/>
    <w:rsid w:val="00E07CC9"/>
    <w:rsid w:val="00E1059A"/>
    <w:rsid w:val="00E10BBE"/>
    <w:rsid w:val="00E1116D"/>
    <w:rsid w:val="00E12165"/>
    <w:rsid w:val="00E125F6"/>
    <w:rsid w:val="00E12E19"/>
    <w:rsid w:val="00E139D2"/>
    <w:rsid w:val="00E14765"/>
    <w:rsid w:val="00E14829"/>
    <w:rsid w:val="00E149AA"/>
    <w:rsid w:val="00E14C54"/>
    <w:rsid w:val="00E14CF8"/>
    <w:rsid w:val="00E14EB1"/>
    <w:rsid w:val="00E15045"/>
    <w:rsid w:val="00E15336"/>
    <w:rsid w:val="00E15683"/>
    <w:rsid w:val="00E15814"/>
    <w:rsid w:val="00E15CF0"/>
    <w:rsid w:val="00E15DE6"/>
    <w:rsid w:val="00E163B0"/>
    <w:rsid w:val="00E165F2"/>
    <w:rsid w:val="00E16A5B"/>
    <w:rsid w:val="00E17199"/>
    <w:rsid w:val="00E1732D"/>
    <w:rsid w:val="00E17813"/>
    <w:rsid w:val="00E202E7"/>
    <w:rsid w:val="00E20395"/>
    <w:rsid w:val="00E208E3"/>
    <w:rsid w:val="00E20BD0"/>
    <w:rsid w:val="00E20BD5"/>
    <w:rsid w:val="00E213C0"/>
    <w:rsid w:val="00E21779"/>
    <w:rsid w:val="00E21D71"/>
    <w:rsid w:val="00E21DEC"/>
    <w:rsid w:val="00E21F30"/>
    <w:rsid w:val="00E22266"/>
    <w:rsid w:val="00E2253B"/>
    <w:rsid w:val="00E2254B"/>
    <w:rsid w:val="00E226FD"/>
    <w:rsid w:val="00E24996"/>
    <w:rsid w:val="00E24BD3"/>
    <w:rsid w:val="00E24D40"/>
    <w:rsid w:val="00E2542E"/>
    <w:rsid w:val="00E255DB"/>
    <w:rsid w:val="00E25A68"/>
    <w:rsid w:val="00E25A9B"/>
    <w:rsid w:val="00E25B3C"/>
    <w:rsid w:val="00E25E47"/>
    <w:rsid w:val="00E25E90"/>
    <w:rsid w:val="00E261D8"/>
    <w:rsid w:val="00E2635A"/>
    <w:rsid w:val="00E26522"/>
    <w:rsid w:val="00E2654A"/>
    <w:rsid w:val="00E26853"/>
    <w:rsid w:val="00E27303"/>
    <w:rsid w:val="00E27859"/>
    <w:rsid w:val="00E27D9B"/>
    <w:rsid w:val="00E27ED7"/>
    <w:rsid w:val="00E3186B"/>
    <w:rsid w:val="00E32532"/>
    <w:rsid w:val="00E32599"/>
    <w:rsid w:val="00E326EF"/>
    <w:rsid w:val="00E32955"/>
    <w:rsid w:val="00E32A2A"/>
    <w:rsid w:val="00E32E97"/>
    <w:rsid w:val="00E33198"/>
    <w:rsid w:val="00E3329A"/>
    <w:rsid w:val="00E33898"/>
    <w:rsid w:val="00E3405F"/>
    <w:rsid w:val="00E345B8"/>
    <w:rsid w:val="00E35A89"/>
    <w:rsid w:val="00E35AF7"/>
    <w:rsid w:val="00E362A5"/>
    <w:rsid w:val="00E3653D"/>
    <w:rsid w:val="00E3665E"/>
    <w:rsid w:val="00E36720"/>
    <w:rsid w:val="00E368B2"/>
    <w:rsid w:val="00E36AAB"/>
    <w:rsid w:val="00E37359"/>
    <w:rsid w:val="00E37C56"/>
    <w:rsid w:val="00E400F7"/>
    <w:rsid w:val="00E4090E"/>
    <w:rsid w:val="00E40B86"/>
    <w:rsid w:val="00E40DC5"/>
    <w:rsid w:val="00E41534"/>
    <w:rsid w:val="00E416B9"/>
    <w:rsid w:val="00E41BA6"/>
    <w:rsid w:val="00E41C5D"/>
    <w:rsid w:val="00E42287"/>
    <w:rsid w:val="00E424BC"/>
    <w:rsid w:val="00E42705"/>
    <w:rsid w:val="00E42B08"/>
    <w:rsid w:val="00E43070"/>
    <w:rsid w:val="00E436BE"/>
    <w:rsid w:val="00E43795"/>
    <w:rsid w:val="00E437F7"/>
    <w:rsid w:val="00E438E4"/>
    <w:rsid w:val="00E43A1C"/>
    <w:rsid w:val="00E43B4A"/>
    <w:rsid w:val="00E43D0B"/>
    <w:rsid w:val="00E44634"/>
    <w:rsid w:val="00E447D3"/>
    <w:rsid w:val="00E45461"/>
    <w:rsid w:val="00E45507"/>
    <w:rsid w:val="00E45AD2"/>
    <w:rsid w:val="00E46163"/>
    <w:rsid w:val="00E4671A"/>
    <w:rsid w:val="00E46843"/>
    <w:rsid w:val="00E46A8B"/>
    <w:rsid w:val="00E473A1"/>
    <w:rsid w:val="00E4756D"/>
    <w:rsid w:val="00E4779F"/>
    <w:rsid w:val="00E479FB"/>
    <w:rsid w:val="00E47D8F"/>
    <w:rsid w:val="00E47EF3"/>
    <w:rsid w:val="00E50374"/>
    <w:rsid w:val="00E504AE"/>
    <w:rsid w:val="00E50A33"/>
    <w:rsid w:val="00E50AF6"/>
    <w:rsid w:val="00E50C25"/>
    <w:rsid w:val="00E50F2E"/>
    <w:rsid w:val="00E516CB"/>
    <w:rsid w:val="00E51DC0"/>
    <w:rsid w:val="00E52753"/>
    <w:rsid w:val="00E527A5"/>
    <w:rsid w:val="00E52C8F"/>
    <w:rsid w:val="00E530AC"/>
    <w:rsid w:val="00E5317A"/>
    <w:rsid w:val="00E532B8"/>
    <w:rsid w:val="00E53833"/>
    <w:rsid w:val="00E53A87"/>
    <w:rsid w:val="00E53A91"/>
    <w:rsid w:val="00E53D03"/>
    <w:rsid w:val="00E53F30"/>
    <w:rsid w:val="00E5410F"/>
    <w:rsid w:val="00E5468E"/>
    <w:rsid w:val="00E546FE"/>
    <w:rsid w:val="00E54832"/>
    <w:rsid w:val="00E54ACB"/>
    <w:rsid w:val="00E54C04"/>
    <w:rsid w:val="00E54D0B"/>
    <w:rsid w:val="00E54D5D"/>
    <w:rsid w:val="00E55281"/>
    <w:rsid w:val="00E553E5"/>
    <w:rsid w:val="00E55405"/>
    <w:rsid w:val="00E556FA"/>
    <w:rsid w:val="00E55716"/>
    <w:rsid w:val="00E55A47"/>
    <w:rsid w:val="00E55AC1"/>
    <w:rsid w:val="00E55E4B"/>
    <w:rsid w:val="00E5625E"/>
    <w:rsid w:val="00E564D6"/>
    <w:rsid w:val="00E56554"/>
    <w:rsid w:val="00E566EF"/>
    <w:rsid w:val="00E568E3"/>
    <w:rsid w:val="00E56B8E"/>
    <w:rsid w:val="00E5708C"/>
    <w:rsid w:val="00E57145"/>
    <w:rsid w:val="00E572DB"/>
    <w:rsid w:val="00E573AE"/>
    <w:rsid w:val="00E578B5"/>
    <w:rsid w:val="00E57A84"/>
    <w:rsid w:val="00E57B1D"/>
    <w:rsid w:val="00E57F7E"/>
    <w:rsid w:val="00E601D9"/>
    <w:rsid w:val="00E606CA"/>
    <w:rsid w:val="00E60A26"/>
    <w:rsid w:val="00E60A40"/>
    <w:rsid w:val="00E60D84"/>
    <w:rsid w:val="00E60ECD"/>
    <w:rsid w:val="00E61227"/>
    <w:rsid w:val="00E612A7"/>
    <w:rsid w:val="00E61370"/>
    <w:rsid w:val="00E61D92"/>
    <w:rsid w:val="00E61DC7"/>
    <w:rsid w:val="00E61E73"/>
    <w:rsid w:val="00E61FED"/>
    <w:rsid w:val="00E62339"/>
    <w:rsid w:val="00E62702"/>
    <w:rsid w:val="00E62789"/>
    <w:rsid w:val="00E62B6E"/>
    <w:rsid w:val="00E636A0"/>
    <w:rsid w:val="00E636DD"/>
    <w:rsid w:val="00E639C3"/>
    <w:rsid w:val="00E63DD8"/>
    <w:rsid w:val="00E64105"/>
    <w:rsid w:val="00E6422C"/>
    <w:rsid w:val="00E64264"/>
    <w:rsid w:val="00E64347"/>
    <w:rsid w:val="00E649C6"/>
    <w:rsid w:val="00E64CA7"/>
    <w:rsid w:val="00E6541B"/>
    <w:rsid w:val="00E6548B"/>
    <w:rsid w:val="00E65885"/>
    <w:rsid w:val="00E658B4"/>
    <w:rsid w:val="00E65BC8"/>
    <w:rsid w:val="00E65EA0"/>
    <w:rsid w:val="00E6669E"/>
    <w:rsid w:val="00E668E2"/>
    <w:rsid w:val="00E66ADA"/>
    <w:rsid w:val="00E66C67"/>
    <w:rsid w:val="00E66EA8"/>
    <w:rsid w:val="00E66ED5"/>
    <w:rsid w:val="00E67204"/>
    <w:rsid w:val="00E67409"/>
    <w:rsid w:val="00E67BC8"/>
    <w:rsid w:val="00E67D61"/>
    <w:rsid w:val="00E70041"/>
    <w:rsid w:val="00E70045"/>
    <w:rsid w:val="00E70050"/>
    <w:rsid w:val="00E70EAF"/>
    <w:rsid w:val="00E716C0"/>
    <w:rsid w:val="00E72504"/>
    <w:rsid w:val="00E72A94"/>
    <w:rsid w:val="00E72AD8"/>
    <w:rsid w:val="00E72B26"/>
    <w:rsid w:val="00E72C91"/>
    <w:rsid w:val="00E73A58"/>
    <w:rsid w:val="00E74B81"/>
    <w:rsid w:val="00E74E8E"/>
    <w:rsid w:val="00E75289"/>
    <w:rsid w:val="00E75395"/>
    <w:rsid w:val="00E75542"/>
    <w:rsid w:val="00E75644"/>
    <w:rsid w:val="00E7590B"/>
    <w:rsid w:val="00E75B7C"/>
    <w:rsid w:val="00E75BC2"/>
    <w:rsid w:val="00E75F15"/>
    <w:rsid w:val="00E76644"/>
    <w:rsid w:val="00E766AF"/>
    <w:rsid w:val="00E76A53"/>
    <w:rsid w:val="00E76D77"/>
    <w:rsid w:val="00E76DB9"/>
    <w:rsid w:val="00E76EA0"/>
    <w:rsid w:val="00E76F81"/>
    <w:rsid w:val="00E77134"/>
    <w:rsid w:val="00E80463"/>
    <w:rsid w:val="00E80516"/>
    <w:rsid w:val="00E80657"/>
    <w:rsid w:val="00E810FC"/>
    <w:rsid w:val="00E813F4"/>
    <w:rsid w:val="00E8167A"/>
    <w:rsid w:val="00E81778"/>
    <w:rsid w:val="00E81C44"/>
    <w:rsid w:val="00E81EC0"/>
    <w:rsid w:val="00E81F5C"/>
    <w:rsid w:val="00E8209C"/>
    <w:rsid w:val="00E82101"/>
    <w:rsid w:val="00E8389F"/>
    <w:rsid w:val="00E839A3"/>
    <w:rsid w:val="00E8424E"/>
    <w:rsid w:val="00E844E0"/>
    <w:rsid w:val="00E847E0"/>
    <w:rsid w:val="00E84AC6"/>
    <w:rsid w:val="00E84C7F"/>
    <w:rsid w:val="00E84D15"/>
    <w:rsid w:val="00E85D5D"/>
    <w:rsid w:val="00E85EDF"/>
    <w:rsid w:val="00E8608E"/>
    <w:rsid w:val="00E863EB"/>
    <w:rsid w:val="00E867D8"/>
    <w:rsid w:val="00E86ECD"/>
    <w:rsid w:val="00E86EE3"/>
    <w:rsid w:val="00E86EFF"/>
    <w:rsid w:val="00E86F2F"/>
    <w:rsid w:val="00E871EA"/>
    <w:rsid w:val="00E876EF"/>
    <w:rsid w:val="00E877AE"/>
    <w:rsid w:val="00E90D16"/>
    <w:rsid w:val="00E91020"/>
    <w:rsid w:val="00E91099"/>
    <w:rsid w:val="00E91234"/>
    <w:rsid w:val="00E912BA"/>
    <w:rsid w:val="00E915B3"/>
    <w:rsid w:val="00E91601"/>
    <w:rsid w:val="00E91688"/>
    <w:rsid w:val="00E91AB7"/>
    <w:rsid w:val="00E91F42"/>
    <w:rsid w:val="00E921B8"/>
    <w:rsid w:val="00E92282"/>
    <w:rsid w:val="00E922B3"/>
    <w:rsid w:val="00E929DB"/>
    <w:rsid w:val="00E92A4E"/>
    <w:rsid w:val="00E92FE2"/>
    <w:rsid w:val="00E935FF"/>
    <w:rsid w:val="00E9368A"/>
    <w:rsid w:val="00E93798"/>
    <w:rsid w:val="00E93B81"/>
    <w:rsid w:val="00E93B90"/>
    <w:rsid w:val="00E9414B"/>
    <w:rsid w:val="00E946A8"/>
    <w:rsid w:val="00E947B6"/>
    <w:rsid w:val="00E94CEA"/>
    <w:rsid w:val="00E94DCA"/>
    <w:rsid w:val="00E958AA"/>
    <w:rsid w:val="00E95DE4"/>
    <w:rsid w:val="00E95EC8"/>
    <w:rsid w:val="00E95F13"/>
    <w:rsid w:val="00E95FB7"/>
    <w:rsid w:val="00E96194"/>
    <w:rsid w:val="00E961ED"/>
    <w:rsid w:val="00E96881"/>
    <w:rsid w:val="00E96F83"/>
    <w:rsid w:val="00E97486"/>
    <w:rsid w:val="00E9758E"/>
    <w:rsid w:val="00EA0208"/>
    <w:rsid w:val="00EA0FCD"/>
    <w:rsid w:val="00EA123D"/>
    <w:rsid w:val="00EA1CD8"/>
    <w:rsid w:val="00EA2596"/>
    <w:rsid w:val="00EA2923"/>
    <w:rsid w:val="00EA2F49"/>
    <w:rsid w:val="00EA3ADA"/>
    <w:rsid w:val="00EA3C0F"/>
    <w:rsid w:val="00EA3FA8"/>
    <w:rsid w:val="00EA45EF"/>
    <w:rsid w:val="00EA4800"/>
    <w:rsid w:val="00EA4B99"/>
    <w:rsid w:val="00EA51FB"/>
    <w:rsid w:val="00EA5210"/>
    <w:rsid w:val="00EA52FF"/>
    <w:rsid w:val="00EA5656"/>
    <w:rsid w:val="00EA56D2"/>
    <w:rsid w:val="00EA5EFE"/>
    <w:rsid w:val="00EA5F6A"/>
    <w:rsid w:val="00EA5F74"/>
    <w:rsid w:val="00EA632C"/>
    <w:rsid w:val="00EA6E57"/>
    <w:rsid w:val="00EA6EF0"/>
    <w:rsid w:val="00EA6EF4"/>
    <w:rsid w:val="00EA7228"/>
    <w:rsid w:val="00EA74B8"/>
    <w:rsid w:val="00EA75B2"/>
    <w:rsid w:val="00EA7BC1"/>
    <w:rsid w:val="00EB0AA9"/>
    <w:rsid w:val="00EB0B9B"/>
    <w:rsid w:val="00EB0B9E"/>
    <w:rsid w:val="00EB0D41"/>
    <w:rsid w:val="00EB0EC3"/>
    <w:rsid w:val="00EB10CF"/>
    <w:rsid w:val="00EB11DD"/>
    <w:rsid w:val="00EB1397"/>
    <w:rsid w:val="00EB1410"/>
    <w:rsid w:val="00EB1A85"/>
    <w:rsid w:val="00EB21D5"/>
    <w:rsid w:val="00EB22F5"/>
    <w:rsid w:val="00EB244E"/>
    <w:rsid w:val="00EB29B7"/>
    <w:rsid w:val="00EB29B8"/>
    <w:rsid w:val="00EB2C4D"/>
    <w:rsid w:val="00EB3823"/>
    <w:rsid w:val="00EB453E"/>
    <w:rsid w:val="00EB4551"/>
    <w:rsid w:val="00EB47B4"/>
    <w:rsid w:val="00EB489C"/>
    <w:rsid w:val="00EB4CA2"/>
    <w:rsid w:val="00EB5284"/>
    <w:rsid w:val="00EB5296"/>
    <w:rsid w:val="00EB619C"/>
    <w:rsid w:val="00EB66A1"/>
    <w:rsid w:val="00EB66A8"/>
    <w:rsid w:val="00EB7292"/>
    <w:rsid w:val="00EB78F6"/>
    <w:rsid w:val="00EB7954"/>
    <w:rsid w:val="00EB7EC2"/>
    <w:rsid w:val="00EC0298"/>
    <w:rsid w:val="00EC0661"/>
    <w:rsid w:val="00EC13B9"/>
    <w:rsid w:val="00EC1550"/>
    <w:rsid w:val="00EC1BA9"/>
    <w:rsid w:val="00EC281F"/>
    <w:rsid w:val="00EC3172"/>
    <w:rsid w:val="00EC32A8"/>
    <w:rsid w:val="00EC3371"/>
    <w:rsid w:val="00EC351C"/>
    <w:rsid w:val="00EC366C"/>
    <w:rsid w:val="00EC3714"/>
    <w:rsid w:val="00EC3FCE"/>
    <w:rsid w:val="00EC4010"/>
    <w:rsid w:val="00EC4099"/>
    <w:rsid w:val="00EC428F"/>
    <w:rsid w:val="00EC477C"/>
    <w:rsid w:val="00EC4964"/>
    <w:rsid w:val="00EC4DF5"/>
    <w:rsid w:val="00EC4E69"/>
    <w:rsid w:val="00EC55ED"/>
    <w:rsid w:val="00EC5A81"/>
    <w:rsid w:val="00EC70C5"/>
    <w:rsid w:val="00EC710B"/>
    <w:rsid w:val="00EC72A0"/>
    <w:rsid w:val="00EC7676"/>
    <w:rsid w:val="00EC7E66"/>
    <w:rsid w:val="00ED0040"/>
    <w:rsid w:val="00ED00FB"/>
    <w:rsid w:val="00ED01A7"/>
    <w:rsid w:val="00ED0225"/>
    <w:rsid w:val="00ED0239"/>
    <w:rsid w:val="00ED02FC"/>
    <w:rsid w:val="00ED0344"/>
    <w:rsid w:val="00ED0483"/>
    <w:rsid w:val="00ED066A"/>
    <w:rsid w:val="00ED085E"/>
    <w:rsid w:val="00ED089C"/>
    <w:rsid w:val="00ED096D"/>
    <w:rsid w:val="00ED0B03"/>
    <w:rsid w:val="00ED0CAD"/>
    <w:rsid w:val="00ED0CCC"/>
    <w:rsid w:val="00ED0F18"/>
    <w:rsid w:val="00ED0FE4"/>
    <w:rsid w:val="00ED102B"/>
    <w:rsid w:val="00ED119F"/>
    <w:rsid w:val="00ED11F9"/>
    <w:rsid w:val="00ED1215"/>
    <w:rsid w:val="00ED13FD"/>
    <w:rsid w:val="00ED1425"/>
    <w:rsid w:val="00ED1D26"/>
    <w:rsid w:val="00ED2960"/>
    <w:rsid w:val="00ED29C4"/>
    <w:rsid w:val="00ED2D2D"/>
    <w:rsid w:val="00ED2FD1"/>
    <w:rsid w:val="00ED339B"/>
    <w:rsid w:val="00ED33BA"/>
    <w:rsid w:val="00ED3511"/>
    <w:rsid w:val="00ED3C39"/>
    <w:rsid w:val="00ED3F0F"/>
    <w:rsid w:val="00ED3F1B"/>
    <w:rsid w:val="00ED42DC"/>
    <w:rsid w:val="00ED4453"/>
    <w:rsid w:val="00ED472A"/>
    <w:rsid w:val="00ED473A"/>
    <w:rsid w:val="00ED4F26"/>
    <w:rsid w:val="00ED53E6"/>
    <w:rsid w:val="00ED55C0"/>
    <w:rsid w:val="00ED561B"/>
    <w:rsid w:val="00ED5808"/>
    <w:rsid w:val="00ED59D0"/>
    <w:rsid w:val="00ED5A5D"/>
    <w:rsid w:val="00ED65DE"/>
    <w:rsid w:val="00ED6AA6"/>
    <w:rsid w:val="00ED7539"/>
    <w:rsid w:val="00ED75B8"/>
    <w:rsid w:val="00ED787D"/>
    <w:rsid w:val="00ED7D88"/>
    <w:rsid w:val="00ED7DF3"/>
    <w:rsid w:val="00ED7EF4"/>
    <w:rsid w:val="00EE0084"/>
    <w:rsid w:val="00EE010D"/>
    <w:rsid w:val="00EE0164"/>
    <w:rsid w:val="00EE01A0"/>
    <w:rsid w:val="00EE0231"/>
    <w:rsid w:val="00EE0495"/>
    <w:rsid w:val="00EE04B6"/>
    <w:rsid w:val="00EE07F4"/>
    <w:rsid w:val="00EE0E4A"/>
    <w:rsid w:val="00EE180F"/>
    <w:rsid w:val="00EE1BB3"/>
    <w:rsid w:val="00EE1DD5"/>
    <w:rsid w:val="00EE1E33"/>
    <w:rsid w:val="00EE21A3"/>
    <w:rsid w:val="00EE2C95"/>
    <w:rsid w:val="00EE2D73"/>
    <w:rsid w:val="00EE2FC9"/>
    <w:rsid w:val="00EE3105"/>
    <w:rsid w:val="00EE39D5"/>
    <w:rsid w:val="00EE3A9E"/>
    <w:rsid w:val="00EE3FB0"/>
    <w:rsid w:val="00EE44CB"/>
    <w:rsid w:val="00EE4634"/>
    <w:rsid w:val="00EE489C"/>
    <w:rsid w:val="00EE501D"/>
    <w:rsid w:val="00EE521B"/>
    <w:rsid w:val="00EE53A1"/>
    <w:rsid w:val="00EE56AB"/>
    <w:rsid w:val="00EE5F7B"/>
    <w:rsid w:val="00EE6121"/>
    <w:rsid w:val="00EE64C6"/>
    <w:rsid w:val="00EE66A9"/>
    <w:rsid w:val="00EE6D99"/>
    <w:rsid w:val="00EF01A4"/>
    <w:rsid w:val="00EF0658"/>
    <w:rsid w:val="00EF1008"/>
    <w:rsid w:val="00EF10A2"/>
    <w:rsid w:val="00EF10CB"/>
    <w:rsid w:val="00EF111C"/>
    <w:rsid w:val="00EF13DF"/>
    <w:rsid w:val="00EF1834"/>
    <w:rsid w:val="00EF197B"/>
    <w:rsid w:val="00EF1C11"/>
    <w:rsid w:val="00EF1F70"/>
    <w:rsid w:val="00EF2CE8"/>
    <w:rsid w:val="00EF2D25"/>
    <w:rsid w:val="00EF2E29"/>
    <w:rsid w:val="00EF2ED9"/>
    <w:rsid w:val="00EF2EEE"/>
    <w:rsid w:val="00EF2F84"/>
    <w:rsid w:val="00EF33E0"/>
    <w:rsid w:val="00EF3B58"/>
    <w:rsid w:val="00EF439B"/>
    <w:rsid w:val="00EF46B6"/>
    <w:rsid w:val="00EF4C35"/>
    <w:rsid w:val="00EF4CCB"/>
    <w:rsid w:val="00EF4D48"/>
    <w:rsid w:val="00EF5626"/>
    <w:rsid w:val="00EF5EFA"/>
    <w:rsid w:val="00EF6109"/>
    <w:rsid w:val="00EF6454"/>
    <w:rsid w:val="00EF67DD"/>
    <w:rsid w:val="00EF6D07"/>
    <w:rsid w:val="00EF6F37"/>
    <w:rsid w:val="00EF6FA8"/>
    <w:rsid w:val="00EF7037"/>
    <w:rsid w:val="00EF7149"/>
    <w:rsid w:val="00EF75A2"/>
    <w:rsid w:val="00EF7759"/>
    <w:rsid w:val="00F000D6"/>
    <w:rsid w:val="00F005B2"/>
    <w:rsid w:val="00F00BFA"/>
    <w:rsid w:val="00F0134D"/>
    <w:rsid w:val="00F013AE"/>
    <w:rsid w:val="00F019DD"/>
    <w:rsid w:val="00F01D20"/>
    <w:rsid w:val="00F0213D"/>
    <w:rsid w:val="00F02A7C"/>
    <w:rsid w:val="00F02D67"/>
    <w:rsid w:val="00F02DE6"/>
    <w:rsid w:val="00F02F7E"/>
    <w:rsid w:val="00F02FB5"/>
    <w:rsid w:val="00F03138"/>
    <w:rsid w:val="00F038A9"/>
    <w:rsid w:val="00F03A95"/>
    <w:rsid w:val="00F03CA5"/>
    <w:rsid w:val="00F03EDE"/>
    <w:rsid w:val="00F04123"/>
    <w:rsid w:val="00F04259"/>
    <w:rsid w:val="00F04318"/>
    <w:rsid w:val="00F04736"/>
    <w:rsid w:val="00F052F5"/>
    <w:rsid w:val="00F053A6"/>
    <w:rsid w:val="00F054EB"/>
    <w:rsid w:val="00F056C6"/>
    <w:rsid w:val="00F058DC"/>
    <w:rsid w:val="00F05A40"/>
    <w:rsid w:val="00F064EC"/>
    <w:rsid w:val="00F06789"/>
    <w:rsid w:val="00F06ACF"/>
    <w:rsid w:val="00F07349"/>
    <w:rsid w:val="00F0768D"/>
    <w:rsid w:val="00F077DA"/>
    <w:rsid w:val="00F078F6"/>
    <w:rsid w:val="00F07ADC"/>
    <w:rsid w:val="00F07DD3"/>
    <w:rsid w:val="00F100CC"/>
    <w:rsid w:val="00F1014F"/>
    <w:rsid w:val="00F1017E"/>
    <w:rsid w:val="00F10354"/>
    <w:rsid w:val="00F1048C"/>
    <w:rsid w:val="00F104A8"/>
    <w:rsid w:val="00F107E0"/>
    <w:rsid w:val="00F108C7"/>
    <w:rsid w:val="00F10960"/>
    <w:rsid w:val="00F10B87"/>
    <w:rsid w:val="00F10D1E"/>
    <w:rsid w:val="00F10F49"/>
    <w:rsid w:val="00F10F94"/>
    <w:rsid w:val="00F1127A"/>
    <w:rsid w:val="00F1129C"/>
    <w:rsid w:val="00F11329"/>
    <w:rsid w:val="00F11A52"/>
    <w:rsid w:val="00F11CE1"/>
    <w:rsid w:val="00F11F77"/>
    <w:rsid w:val="00F1238D"/>
    <w:rsid w:val="00F1252F"/>
    <w:rsid w:val="00F127E7"/>
    <w:rsid w:val="00F128A2"/>
    <w:rsid w:val="00F12A91"/>
    <w:rsid w:val="00F1309D"/>
    <w:rsid w:val="00F132AB"/>
    <w:rsid w:val="00F13522"/>
    <w:rsid w:val="00F137AC"/>
    <w:rsid w:val="00F13EB5"/>
    <w:rsid w:val="00F1489D"/>
    <w:rsid w:val="00F14966"/>
    <w:rsid w:val="00F153C7"/>
    <w:rsid w:val="00F1546B"/>
    <w:rsid w:val="00F15686"/>
    <w:rsid w:val="00F1593B"/>
    <w:rsid w:val="00F15E20"/>
    <w:rsid w:val="00F15F0C"/>
    <w:rsid w:val="00F15FF5"/>
    <w:rsid w:val="00F1618B"/>
    <w:rsid w:val="00F1650A"/>
    <w:rsid w:val="00F16567"/>
    <w:rsid w:val="00F16C9E"/>
    <w:rsid w:val="00F1722E"/>
    <w:rsid w:val="00F175F0"/>
    <w:rsid w:val="00F17BA6"/>
    <w:rsid w:val="00F17CC9"/>
    <w:rsid w:val="00F208E4"/>
    <w:rsid w:val="00F20D9C"/>
    <w:rsid w:val="00F20E2E"/>
    <w:rsid w:val="00F21844"/>
    <w:rsid w:val="00F22515"/>
    <w:rsid w:val="00F22595"/>
    <w:rsid w:val="00F22771"/>
    <w:rsid w:val="00F22976"/>
    <w:rsid w:val="00F22B99"/>
    <w:rsid w:val="00F22BC1"/>
    <w:rsid w:val="00F230A5"/>
    <w:rsid w:val="00F236DC"/>
    <w:rsid w:val="00F239EF"/>
    <w:rsid w:val="00F23B8D"/>
    <w:rsid w:val="00F23BCB"/>
    <w:rsid w:val="00F23F86"/>
    <w:rsid w:val="00F24170"/>
    <w:rsid w:val="00F24936"/>
    <w:rsid w:val="00F24D91"/>
    <w:rsid w:val="00F24F44"/>
    <w:rsid w:val="00F2573F"/>
    <w:rsid w:val="00F258E9"/>
    <w:rsid w:val="00F2604E"/>
    <w:rsid w:val="00F260CA"/>
    <w:rsid w:val="00F26234"/>
    <w:rsid w:val="00F262F5"/>
    <w:rsid w:val="00F26442"/>
    <w:rsid w:val="00F26D33"/>
    <w:rsid w:val="00F27111"/>
    <w:rsid w:val="00F27200"/>
    <w:rsid w:val="00F2767A"/>
    <w:rsid w:val="00F27F02"/>
    <w:rsid w:val="00F301E0"/>
    <w:rsid w:val="00F301F7"/>
    <w:rsid w:val="00F30853"/>
    <w:rsid w:val="00F30C89"/>
    <w:rsid w:val="00F317FE"/>
    <w:rsid w:val="00F31CDD"/>
    <w:rsid w:val="00F31D12"/>
    <w:rsid w:val="00F31D4A"/>
    <w:rsid w:val="00F321E0"/>
    <w:rsid w:val="00F322C4"/>
    <w:rsid w:val="00F323BB"/>
    <w:rsid w:val="00F32B19"/>
    <w:rsid w:val="00F33324"/>
    <w:rsid w:val="00F3377C"/>
    <w:rsid w:val="00F337D3"/>
    <w:rsid w:val="00F337F4"/>
    <w:rsid w:val="00F33934"/>
    <w:rsid w:val="00F33ABE"/>
    <w:rsid w:val="00F33C6A"/>
    <w:rsid w:val="00F33E4E"/>
    <w:rsid w:val="00F343BF"/>
    <w:rsid w:val="00F34441"/>
    <w:rsid w:val="00F34520"/>
    <w:rsid w:val="00F34A58"/>
    <w:rsid w:val="00F34AB5"/>
    <w:rsid w:val="00F3526A"/>
    <w:rsid w:val="00F35666"/>
    <w:rsid w:val="00F35C8D"/>
    <w:rsid w:val="00F35D64"/>
    <w:rsid w:val="00F36367"/>
    <w:rsid w:val="00F3670E"/>
    <w:rsid w:val="00F36908"/>
    <w:rsid w:val="00F36D6C"/>
    <w:rsid w:val="00F3722F"/>
    <w:rsid w:val="00F37A7B"/>
    <w:rsid w:val="00F401E0"/>
    <w:rsid w:val="00F40507"/>
    <w:rsid w:val="00F4064B"/>
    <w:rsid w:val="00F4083F"/>
    <w:rsid w:val="00F40CBB"/>
    <w:rsid w:val="00F410A9"/>
    <w:rsid w:val="00F4137B"/>
    <w:rsid w:val="00F41B95"/>
    <w:rsid w:val="00F41FDB"/>
    <w:rsid w:val="00F434EB"/>
    <w:rsid w:val="00F43545"/>
    <w:rsid w:val="00F4356F"/>
    <w:rsid w:val="00F437CE"/>
    <w:rsid w:val="00F43A97"/>
    <w:rsid w:val="00F43B15"/>
    <w:rsid w:val="00F43CAE"/>
    <w:rsid w:val="00F443ED"/>
    <w:rsid w:val="00F446A8"/>
    <w:rsid w:val="00F447CF"/>
    <w:rsid w:val="00F451E0"/>
    <w:rsid w:val="00F452FE"/>
    <w:rsid w:val="00F46369"/>
    <w:rsid w:val="00F466C2"/>
    <w:rsid w:val="00F46792"/>
    <w:rsid w:val="00F467F4"/>
    <w:rsid w:val="00F46BDB"/>
    <w:rsid w:val="00F47D82"/>
    <w:rsid w:val="00F500EC"/>
    <w:rsid w:val="00F5010D"/>
    <w:rsid w:val="00F5016E"/>
    <w:rsid w:val="00F50436"/>
    <w:rsid w:val="00F51077"/>
    <w:rsid w:val="00F5129D"/>
    <w:rsid w:val="00F512DC"/>
    <w:rsid w:val="00F514BC"/>
    <w:rsid w:val="00F51564"/>
    <w:rsid w:val="00F5186E"/>
    <w:rsid w:val="00F51887"/>
    <w:rsid w:val="00F51CD3"/>
    <w:rsid w:val="00F51E6D"/>
    <w:rsid w:val="00F52544"/>
    <w:rsid w:val="00F525CE"/>
    <w:rsid w:val="00F5260F"/>
    <w:rsid w:val="00F52B7D"/>
    <w:rsid w:val="00F52D6E"/>
    <w:rsid w:val="00F5301D"/>
    <w:rsid w:val="00F53298"/>
    <w:rsid w:val="00F53424"/>
    <w:rsid w:val="00F5364E"/>
    <w:rsid w:val="00F537E2"/>
    <w:rsid w:val="00F538B5"/>
    <w:rsid w:val="00F53992"/>
    <w:rsid w:val="00F53B39"/>
    <w:rsid w:val="00F54016"/>
    <w:rsid w:val="00F540B9"/>
    <w:rsid w:val="00F5431B"/>
    <w:rsid w:val="00F5439C"/>
    <w:rsid w:val="00F547DC"/>
    <w:rsid w:val="00F5499C"/>
    <w:rsid w:val="00F54D10"/>
    <w:rsid w:val="00F554C0"/>
    <w:rsid w:val="00F557B6"/>
    <w:rsid w:val="00F5585D"/>
    <w:rsid w:val="00F55DEC"/>
    <w:rsid w:val="00F55E56"/>
    <w:rsid w:val="00F560C9"/>
    <w:rsid w:val="00F5619A"/>
    <w:rsid w:val="00F564C5"/>
    <w:rsid w:val="00F569C3"/>
    <w:rsid w:val="00F56F01"/>
    <w:rsid w:val="00F5721F"/>
    <w:rsid w:val="00F575C4"/>
    <w:rsid w:val="00F57ECF"/>
    <w:rsid w:val="00F60479"/>
    <w:rsid w:val="00F60585"/>
    <w:rsid w:val="00F60675"/>
    <w:rsid w:val="00F60715"/>
    <w:rsid w:val="00F60A01"/>
    <w:rsid w:val="00F60CA9"/>
    <w:rsid w:val="00F60D2C"/>
    <w:rsid w:val="00F60E4C"/>
    <w:rsid w:val="00F6139F"/>
    <w:rsid w:val="00F61987"/>
    <w:rsid w:val="00F619D0"/>
    <w:rsid w:val="00F61D63"/>
    <w:rsid w:val="00F62032"/>
    <w:rsid w:val="00F620F0"/>
    <w:rsid w:val="00F623FB"/>
    <w:rsid w:val="00F62863"/>
    <w:rsid w:val="00F62FF5"/>
    <w:rsid w:val="00F63078"/>
    <w:rsid w:val="00F6325B"/>
    <w:rsid w:val="00F6347B"/>
    <w:rsid w:val="00F637C8"/>
    <w:rsid w:val="00F63D13"/>
    <w:rsid w:val="00F65041"/>
    <w:rsid w:val="00F6508D"/>
    <w:rsid w:val="00F652A2"/>
    <w:rsid w:val="00F65606"/>
    <w:rsid w:val="00F65C55"/>
    <w:rsid w:val="00F65D6F"/>
    <w:rsid w:val="00F65DB6"/>
    <w:rsid w:val="00F662E8"/>
    <w:rsid w:val="00F66682"/>
    <w:rsid w:val="00F66746"/>
    <w:rsid w:val="00F668EC"/>
    <w:rsid w:val="00F66EBD"/>
    <w:rsid w:val="00F67741"/>
    <w:rsid w:val="00F67F02"/>
    <w:rsid w:val="00F708F4"/>
    <w:rsid w:val="00F71980"/>
    <w:rsid w:val="00F71B2D"/>
    <w:rsid w:val="00F71E53"/>
    <w:rsid w:val="00F71EED"/>
    <w:rsid w:val="00F72160"/>
    <w:rsid w:val="00F72782"/>
    <w:rsid w:val="00F72867"/>
    <w:rsid w:val="00F72908"/>
    <w:rsid w:val="00F72CD0"/>
    <w:rsid w:val="00F72E4C"/>
    <w:rsid w:val="00F72F83"/>
    <w:rsid w:val="00F7300B"/>
    <w:rsid w:val="00F7310B"/>
    <w:rsid w:val="00F7385C"/>
    <w:rsid w:val="00F740F9"/>
    <w:rsid w:val="00F7450B"/>
    <w:rsid w:val="00F74A6E"/>
    <w:rsid w:val="00F74F11"/>
    <w:rsid w:val="00F7540C"/>
    <w:rsid w:val="00F7544F"/>
    <w:rsid w:val="00F7576D"/>
    <w:rsid w:val="00F75D68"/>
    <w:rsid w:val="00F75E5B"/>
    <w:rsid w:val="00F76371"/>
    <w:rsid w:val="00F76505"/>
    <w:rsid w:val="00F76D6F"/>
    <w:rsid w:val="00F76DF8"/>
    <w:rsid w:val="00F76E21"/>
    <w:rsid w:val="00F76E56"/>
    <w:rsid w:val="00F7728B"/>
    <w:rsid w:val="00F773A9"/>
    <w:rsid w:val="00F777A7"/>
    <w:rsid w:val="00F77997"/>
    <w:rsid w:val="00F77C86"/>
    <w:rsid w:val="00F800A1"/>
    <w:rsid w:val="00F8012D"/>
    <w:rsid w:val="00F801A9"/>
    <w:rsid w:val="00F805C1"/>
    <w:rsid w:val="00F80619"/>
    <w:rsid w:val="00F807B2"/>
    <w:rsid w:val="00F80A8E"/>
    <w:rsid w:val="00F81056"/>
    <w:rsid w:val="00F81626"/>
    <w:rsid w:val="00F81829"/>
    <w:rsid w:val="00F819CC"/>
    <w:rsid w:val="00F823B8"/>
    <w:rsid w:val="00F82A1A"/>
    <w:rsid w:val="00F82EB4"/>
    <w:rsid w:val="00F82FBA"/>
    <w:rsid w:val="00F833F8"/>
    <w:rsid w:val="00F83507"/>
    <w:rsid w:val="00F83889"/>
    <w:rsid w:val="00F83A59"/>
    <w:rsid w:val="00F83CFF"/>
    <w:rsid w:val="00F83E40"/>
    <w:rsid w:val="00F83FCD"/>
    <w:rsid w:val="00F843C5"/>
    <w:rsid w:val="00F8448F"/>
    <w:rsid w:val="00F846BE"/>
    <w:rsid w:val="00F84AFF"/>
    <w:rsid w:val="00F84D54"/>
    <w:rsid w:val="00F84E67"/>
    <w:rsid w:val="00F84E97"/>
    <w:rsid w:val="00F84ED8"/>
    <w:rsid w:val="00F85962"/>
    <w:rsid w:val="00F85E81"/>
    <w:rsid w:val="00F864C7"/>
    <w:rsid w:val="00F866C0"/>
    <w:rsid w:val="00F86877"/>
    <w:rsid w:val="00F86B33"/>
    <w:rsid w:val="00F86D81"/>
    <w:rsid w:val="00F87019"/>
    <w:rsid w:val="00F877DD"/>
    <w:rsid w:val="00F87926"/>
    <w:rsid w:val="00F87C45"/>
    <w:rsid w:val="00F90478"/>
    <w:rsid w:val="00F9089B"/>
    <w:rsid w:val="00F9095E"/>
    <w:rsid w:val="00F91BD9"/>
    <w:rsid w:val="00F91C91"/>
    <w:rsid w:val="00F921FA"/>
    <w:rsid w:val="00F92550"/>
    <w:rsid w:val="00F928A1"/>
    <w:rsid w:val="00F92BB7"/>
    <w:rsid w:val="00F92C3E"/>
    <w:rsid w:val="00F93358"/>
    <w:rsid w:val="00F935D9"/>
    <w:rsid w:val="00F93AE9"/>
    <w:rsid w:val="00F94604"/>
    <w:rsid w:val="00F9485C"/>
    <w:rsid w:val="00F948DD"/>
    <w:rsid w:val="00F94B4F"/>
    <w:rsid w:val="00F95382"/>
    <w:rsid w:val="00F9586D"/>
    <w:rsid w:val="00F95CBB"/>
    <w:rsid w:val="00F96061"/>
    <w:rsid w:val="00F96072"/>
    <w:rsid w:val="00F963E8"/>
    <w:rsid w:val="00F96C19"/>
    <w:rsid w:val="00F977E5"/>
    <w:rsid w:val="00FA0797"/>
    <w:rsid w:val="00FA08EC"/>
    <w:rsid w:val="00FA08F3"/>
    <w:rsid w:val="00FA0CD5"/>
    <w:rsid w:val="00FA138B"/>
    <w:rsid w:val="00FA14BF"/>
    <w:rsid w:val="00FA1666"/>
    <w:rsid w:val="00FA19FF"/>
    <w:rsid w:val="00FA1BA0"/>
    <w:rsid w:val="00FA20C4"/>
    <w:rsid w:val="00FA2891"/>
    <w:rsid w:val="00FA2DF3"/>
    <w:rsid w:val="00FA33B5"/>
    <w:rsid w:val="00FA382A"/>
    <w:rsid w:val="00FA3946"/>
    <w:rsid w:val="00FA398F"/>
    <w:rsid w:val="00FA4292"/>
    <w:rsid w:val="00FA4745"/>
    <w:rsid w:val="00FA5075"/>
    <w:rsid w:val="00FA53CF"/>
    <w:rsid w:val="00FA5702"/>
    <w:rsid w:val="00FA5EF1"/>
    <w:rsid w:val="00FA6063"/>
    <w:rsid w:val="00FA6216"/>
    <w:rsid w:val="00FA6891"/>
    <w:rsid w:val="00FA6AAA"/>
    <w:rsid w:val="00FA72D7"/>
    <w:rsid w:val="00FA73FF"/>
    <w:rsid w:val="00FA7709"/>
    <w:rsid w:val="00FA79B9"/>
    <w:rsid w:val="00FA7B07"/>
    <w:rsid w:val="00FA7B86"/>
    <w:rsid w:val="00FB005D"/>
    <w:rsid w:val="00FB0262"/>
    <w:rsid w:val="00FB04CC"/>
    <w:rsid w:val="00FB0591"/>
    <w:rsid w:val="00FB1386"/>
    <w:rsid w:val="00FB183C"/>
    <w:rsid w:val="00FB1962"/>
    <w:rsid w:val="00FB1B25"/>
    <w:rsid w:val="00FB201D"/>
    <w:rsid w:val="00FB22E6"/>
    <w:rsid w:val="00FB283D"/>
    <w:rsid w:val="00FB2A1E"/>
    <w:rsid w:val="00FB2B9F"/>
    <w:rsid w:val="00FB2DAD"/>
    <w:rsid w:val="00FB331F"/>
    <w:rsid w:val="00FB344E"/>
    <w:rsid w:val="00FB35BD"/>
    <w:rsid w:val="00FB3611"/>
    <w:rsid w:val="00FB3635"/>
    <w:rsid w:val="00FB3816"/>
    <w:rsid w:val="00FB4038"/>
    <w:rsid w:val="00FB4100"/>
    <w:rsid w:val="00FB4537"/>
    <w:rsid w:val="00FB45BE"/>
    <w:rsid w:val="00FB4777"/>
    <w:rsid w:val="00FB4A0C"/>
    <w:rsid w:val="00FB4C6A"/>
    <w:rsid w:val="00FB4F1C"/>
    <w:rsid w:val="00FB4F97"/>
    <w:rsid w:val="00FB4FE4"/>
    <w:rsid w:val="00FB52F8"/>
    <w:rsid w:val="00FB53EE"/>
    <w:rsid w:val="00FB5540"/>
    <w:rsid w:val="00FB5789"/>
    <w:rsid w:val="00FB5BCB"/>
    <w:rsid w:val="00FB5DEB"/>
    <w:rsid w:val="00FB600A"/>
    <w:rsid w:val="00FB65AE"/>
    <w:rsid w:val="00FB660B"/>
    <w:rsid w:val="00FB6F3A"/>
    <w:rsid w:val="00FB6FBD"/>
    <w:rsid w:val="00FB7067"/>
    <w:rsid w:val="00FB70A0"/>
    <w:rsid w:val="00FB734E"/>
    <w:rsid w:val="00FB74E9"/>
    <w:rsid w:val="00FB74F5"/>
    <w:rsid w:val="00FB7EC4"/>
    <w:rsid w:val="00FC024E"/>
    <w:rsid w:val="00FC0653"/>
    <w:rsid w:val="00FC0715"/>
    <w:rsid w:val="00FC0E2C"/>
    <w:rsid w:val="00FC0ED0"/>
    <w:rsid w:val="00FC108B"/>
    <w:rsid w:val="00FC15BA"/>
    <w:rsid w:val="00FC1633"/>
    <w:rsid w:val="00FC1E02"/>
    <w:rsid w:val="00FC1EC2"/>
    <w:rsid w:val="00FC24DF"/>
    <w:rsid w:val="00FC2731"/>
    <w:rsid w:val="00FC27D6"/>
    <w:rsid w:val="00FC2834"/>
    <w:rsid w:val="00FC2973"/>
    <w:rsid w:val="00FC2B77"/>
    <w:rsid w:val="00FC2BA0"/>
    <w:rsid w:val="00FC318D"/>
    <w:rsid w:val="00FC33F7"/>
    <w:rsid w:val="00FC3861"/>
    <w:rsid w:val="00FC3BE7"/>
    <w:rsid w:val="00FC409B"/>
    <w:rsid w:val="00FC41BC"/>
    <w:rsid w:val="00FC44A1"/>
    <w:rsid w:val="00FC44A5"/>
    <w:rsid w:val="00FC44D0"/>
    <w:rsid w:val="00FC4DD3"/>
    <w:rsid w:val="00FC5A30"/>
    <w:rsid w:val="00FC5AFE"/>
    <w:rsid w:val="00FC5ED8"/>
    <w:rsid w:val="00FC60E4"/>
    <w:rsid w:val="00FC6770"/>
    <w:rsid w:val="00FC692C"/>
    <w:rsid w:val="00FC76FA"/>
    <w:rsid w:val="00FC7928"/>
    <w:rsid w:val="00FC7FC0"/>
    <w:rsid w:val="00FD05AD"/>
    <w:rsid w:val="00FD09A9"/>
    <w:rsid w:val="00FD0CE2"/>
    <w:rsid w:val="00FD0D84"/>
    <w:rsid w:val="00FD12E0"/>
    <w:rsid w:val="00FD20CA"/>
    <w:rsid w:val="00FD216E"/>
    <w:rsid w:val="00FD27E2"/>
    <w:rsid w:val="00FD2D8B"/>
    <w:rsid w:val="00FD3446"/>
    <w:rsid w:val="00FD351E"/>
    <w:rsid w:val="00FD3CB7"/>
    <w:rsid w:val="00FD3CD9"/>
    <w:rsid w:val="00FD471B"/>
    <w:rsid w:val="00FD5409"/>
    <w:rsid w:val="00FD541A"/>
    <w:rsid w:val="00FD5B16"/>
    <w:rsid w:val="00FD5D5A"/>
    <w:rsid w:val="00FD5FDB"/>
    <w:rsid w:val="00FD6015"/>
    <w:rsid w:val="00FD60D4"/>
    <w:rsid w:val="00FD623C"/>
    <w:rsid w:val="00FD62F4"/>
    <w:rsid w:val="00FD69AC"/>
    <w:rsid w:val="00FD6A0D"/>
    <w:rsid w:val="00FD6A62"/>
    <w:rsid w:val="00FD6BAE"/>
    <w:rsid w:val="00FD6D53"/>
    <w:rsid w:val="00FD6FF0"/>
    <w:rsid w:val="00FD7321"/>
    <w:rsid w:val="00FD74DC"/>
    <w:rsid w:val="00FD761D"/>
    <w:rsid w:val="00FD78D4"/>
    <w:rsid w:val="00FD7C2D"/>
    <w:rsid w:val="00FE01FB"/>
    <w:rsid w:val="00FE0712"/>
    <w:rsid w:val="00FE0E0D"/>
    <w:rsid w:val="00FE0FEB"/>
    <w:rsid w:val="00FE1030"/>
    <w:rsid w:val="00FE13FE"/>
    <w:rsid w:val="00FE1490"/>
    <w:rsid w:val="00FE177F"/>
    <w:rsid w:val="00FE1BB2"/>
    <w:rsid w:val="00FE1EF1"/>
    <w:rsid w:val="00FE2312"/>
    <w:rsid w:val="00FE2A66"/>
    <w:rsid w:val="00FE2B12"/>
    <w:rsid w:val="00FE2DDB"/>
    <w:rsid w:val="00FE31AF"/>
    <w:rsid w:val="00FE3409"/>
    <w:rsid w:val="00FE3631"/>
    <w:rsid w:val="00FE39D6"/>
    <w:rsid w:val="00FE3BA3"/>
    <w:rsid w:val="00FE44F2"/>
    <w:rsid w:val="00FE453D"/>
    <w:rsid w:val="00FE46FA"/>
    <w:rsid w:val="00FE498C"/>
    <w:rsid w:val="00FE4A9D"/>
    <w:rsid w:val="00FE4AC9"/>
    <w:rsid w:val="00FE4DAF"/>
    <w:rsid w:val="00FE4EA2"/>
    <w:rsid w:val="00FE4FD5"/>
    <w:rsid w:val="00FE5081"/>
    <w:rsid w:val="00FE5365"/>
    <w:rsid w:val="00FE5627"/>
    <w:rsid w:val="00FE56EB"/>
    <w:rsid w:val="00FE58CD"/>
    <w:rsid w:val="00FE5F9D"/>
    <w:rsid w:val="00FE67EB"/>
    <w:rsid w:val="00FE719B"/>
    <w:rsid w:val="00FE7596"/>
    <w:rsid w:val="00FE7940"/>
    <w:rsid w:val="00FE7A9B"/>
    <w:rsid w:val="00FE7CD2"/>
    <w:rsid w:val="00FF028D"/>
    <w:rsid w:val="00FF02F3"/>
    <w:rsid w:val="00FF033F"/>
    <w:rsid w:val="00FF0803"/>
    <w:rsid w:val="00FF0BF6"/>
    <w:rsid w:val="00FF0C6E"/>
    <w:rsid w:val="00FF105C"/>
    <w:rsid w:val="00FF1227"/>
    <w:rsid w:val="00FF1861"/>
    <w:rsid w:val="00FF18FD"/>
    <w:rsid w:val="00FF1F99"/>
    <w:rsid w:val="00FF20DA"/>
    <w:rsid w:val="00FF2244"/>
    <w:rsid w:val="00FF2EB3"/>
    <w:rsid w:val="00FF327F"/>
    <w:rsid w:val="00FF34F6"/>
    <w:rsid w:val="00FF3649"/>
    <w:rsid w:val="00FF3D9C"/>
    <w:rsid w:val="00FF3F8B"/>
    <w:rsid w:val="00FF4175"/>
    <w:rsid w:val="00FF461D"/>
    <w:rsid w:val="00FF4734"/>
    <w:rsid w:val="00FF4B3C"/>
    <w:rsid w:val="00FF4B84"/>
    <w:rsid w:val="00FF4C0B"/>
    <w:rsid w:val="00FF50C5"/>
    <w:rsid w:val="00FF50EC"/>
    <w:rsid w:val="00FF5185"/>
    <w:rsid w:val="00FF5261"/>
    <w:rsid w:val="00FF531E"/>
    <w:rsid w:val="00FF54D0"/>
    <w:rsid w:val="00FF5E1D"/>
    <w:rsid w:val="00FF5ECA"/>
    <w:rsid w:val="00FF6569"/>
    <w:rsid w:val="00FF6982"/>
    <w:rsid w:val="00FF6BB7"/>
    <w:rsid w:val="00FF6BE0"/>
    <w:rsid w:val="00FF6CB1"/>
    <w:rsid w:val="00FF756C"/>
    <w:rsid w:val="00FF75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7E54E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34A"/>
    <w:pPr>
      <w:spacing w:line="480" w:lineRule="auto"/>
    </w:pPr>
  </w:style>
  <w:style w:type="paragraph" w:styleId="Heading1">
    <w:name w:val="heading 1"/>
    <w:basedOn w:val="Normal2"/>
    <w:next w:val="Normal2"/>
    <w:rsid w:val="008C30AA"/>
    <w:pPr>
      <w:keepNext/>
      <w:keepLines/>
      <w:spacing w:before="200" w:after="200"/>
      <w:contextualSpacing/>
      <w:outlineLvl w:val="0"/>
    </w:pPr>
    <w:rPr>
      <w:rFonts w:eastAsia="Roboto Slab" w:cs="Roboto Slab"/>
      <w:sz w:val="32"/>
    </w:rPr>
  </w:style>
  <w:style w:type="paragraph" w:styleId="Heading2">
    <w:name w:val="heading 2"/>
    <w:basedOn w:val="Normal2"/>
    <w:next w:val="Normal2"/>
    <w:link w:val="Heading2Char"/>
    <w:rsid w:val="002A7869"/>
    <w:pPr>
      <w:keepNext/>
      <w:keepLines/>
      <w:spacing w:before="200" w:after="200"/>
      <w:contextualSpacing/>
      <w:outlineLvl w:val="1"/>
    </w:pPr>
    <w:rPr>
      <w:rFonts w:eastAsia="Roboto Slab" w:cs="Roboto Slab"/>
      <w:b/>
      <w:sz w:val="26"/>
    </w:rPr>
  </w:style>
  <w:style w:type="paragraph" w:styleId="Heading3">
    <w:name w:val="heading 3"/>
    <w:basedOn w:val="Normal2"/>
    <w:next w:val="Normal2"/>
    <w:link w:val="Heading3Char"/>
    <w:rsid w:val="002A7869"/>
    <w:pPr>
      <w:keepNext/>
      <w:keepLines/>
      <w:spacing w:before="160"/>
      <w:contextualSpacing/>
      <w:outlineLvl w:val="2"/>
    </w:pPr>
    <w:rPr>
      <w:rFonts w:eastAsia="Roboto Slab" w:cs="Roboto Slab"/>
      <w:i/>
      <w:color w:val="666666"/>
      <w:sz w:val="24"/>
    </w:rPr>
  </w:style>
  <w:style w:type="paragraph" w:styleId="Heading4">
    <w:name w:val="heading 4"/>
    <w:basedOn w:val="Normal2"/>
    <w:next w:val="Normal2"/>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2"/>
    <w:next w:val="Normal2"/>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2"/>
    <w:next w:val="Normal2"/>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2">
    <w:name w:val="Normal2"/>
    <w:rsid w:val="0063034A"/>
    <w:pPr>
      <w:spacing w:line="480" w:lineRule="auto"/>
    </w:pPr>
  </w:style>
  <w:style w:type="paragraph" w:styleId="Title">
    <w:name w:val="Title"/>
    <w:basedOn w:val="Normal2"/>
    <w:next w:val="Normal2"/>
    <w:pPr>
      <w:keepNext/>
      <w:keepLines/>
      <w:contextualSpacing/>
    </w:pPr>
    <w:rPr>
      <w:rFonts w:ascii="Roboto Slab" w:eastAsia="Roboto Slab" w:hAnsi="Roboto Slab" w:cs="Roboto Slab"/>
      <w:sz w:val="42"/>
    </w:rPr>
  </w:style>
  <w:style w:type="paragraph" w:styleId="Subtitle">
    <w:name w:val="Subtitle"/>
    <w:basedOn w:val="Normal2"/>
    <w:next w:val="Normal2"/>
    <w:pPr>
      <w:keepNext/>
      <w:keepLines/>
      <w:spacing w:after="200"/>
      <w:contextualSpacing/>
    </w:pPr>
    <w:rPr>
      <w:i/>
      <w:color w:val="666666"/>
      <w:sz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C00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000C"/>
    <w:rPr>
      <w:rFonts w:ascii="Lucida Grande" w:hAnsi="Lucida Grande" w:cs="Lucida Grande"/>
      <w:sz w:val="18"/>
      <w:szCs w:val="18"/>
    </w:rPr>
  </w:style>
  <w:style w:type="character" w:styleId="Hyperlink">
    <w:name w:val="Hyperlink"/>
    <w:basedOn w:val="DefaultParagraphFont"/>
    <w:uiPriority w:val="99"/>
    <w:unhideWhenUsed/>
    <w:rsid w:val="003E3273"/>
    <w:rPr>
      <w:color w:val="0000FF" w:themeColor="hyperlink"/>
      <w:u w:val="single"/>
    </w:rPr>
  </w:style>
  <w:style w:type="character" w:styleId="HTMLCode">
    <w:name w:val="HTML Code"/>
    <w:basedOn w:val="DefaultParagraphFont"/>
    <w:uiPriority w:val="99"/>
    <w:unhideWhenUsed/>
    <w:rsid w:val="007F4484"/>
    <w:rPr>
      <w:rFonts w:ascii="Consolas" w:hAnsi="Consolas"/>
      <w:i w:val="0"/>
      <w:color w:val="auto"/>
      <w:sz w:val="20"/>
      <w:szCs w:val="20"/>
    </w:rPr>
  </w:style>
  <w:style w:type="paragraph" w:styleId="NormalWeb">
    <w:name w:val="Normal (Web)"/>
    <w:basedOn w:val="Normal"/>
    <w:uiPriority w:val="99"/>
    <w:unhideWhenUsed/>
    <w:rsid w:val="0063034A"/>
    <w:rPr>
      <w:rFonts w:ascii="Times" w:eastAsiaTheme="minorEastAsia" w:hAnsi="Times" w:cs="Times New Roman"/>
      <w:color w:val="auto"/>
      <w:sz w:val="20"/>
    </w:rPr>
  </w:style>
  <w:style w:type="table" w:styleId="TableGrid">
    <w:name w:val="Table Grid"/>
    <w:basedOn w:val="TableNormal"/>
    <w:uiPriority w:val="59"/>
    <w:rsid w:val="00C211B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F4988"/>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7E6184"/>
    <w:rPr>
      <w:b/>
      <w:bCs/>
      <w:sz w:val="20"/>
      <w:szCs w:val="20"/>
    </w:rPr>
  </w:style>
  <w:style w:type="character" w:customStyle="1" w:styleId="CommentSubjectChar">
    <w:name w:val="Comment Subject Char"/>
    <w:basedOn w:val="CommentTextChar"/>
    <w:link w:val="CommentSubject"/>
    <w:uiPriority w:val="99"/>
    <w:semiHidden/>
    <w:rsid w:val="007E6184"/>
    <w:rPr>
      <w:b/>
      <w:bCs/>
      <w:sz w:val="20"/>
      <w:szCs w:val="24"/>
    </w:rPr>
  </w:style>
  <w:style w:type="paragraph" w:styleId="FootnoteText">
    <w:name w:val="footnote text"/>
    <w:basedOn w:val="Normal"/>
    <w:link w:val="FootnoteTextChar"/>
    <w:uiPriority w:val="99"/>
    <w:unhideWhenUsed/>
    <w:rsid w:val="001819C3"/>
    <w:pPr>
      <w:spacing w:line="240" w:lineRule="auto"/>
    </w:pPr>
    <w:rPr>
      <w:sz w:val="24"/>
      <w:szCs w:val="24"/>
    </w:rPr>
  </w:style>
  <w:style w:type="character" w:customStyle="1" w:styleId="FootnoteTextChar">
    <w:name w:val="Footnote Text Char"/>
    <w:basedOn w:val="DefaultParagraphFont"/>
    <w:link w:val="FootnoteText"/>
    <w:uiPriority w:val="99"/>
    <w:rsid w:val="001819C3"/>
    <w:rPr>
      <w:sz w:val="24"/>
      <w:szCs w:val="24"/>
    </w:rPr>
  </w:style>
  <w:style w:type="character" w:styleId="FootnoteReference">
    <w:name w:val="footnote reference"/>
    <w:basedOn w:val="DefaultParagraphFont"/>
    <w:uiPriority w:val="99"/>
    <w:unhideWhenUsed/>
    <w:rsid w:val="001819C3"/>
    <w:rPr>
      <w:vertAlign w:val="superscript"/>
    </w:rPr>
  </w:style>
  <w:style w:type="paragraph" w:styleId="Revision">
    <w:name w:val="Revision"/>
    <w:hidden/>
    <w:uiPriority w:val="99"/>
    <w:semiHidden/>
    <w:rsid w:val="005D1D31"/>
    <w:pPr>
      <w:spacing w:line="240" w:lineRule="auto"/>
    </w:pPr>
  </w:style>
  <w:style w:type="paragraph" w:customStyle="1" w:styleId="Normal1">
    <w:name w:val="Normal1"/>
    <w:rsid w:val="0063034A"/>
    <w:pPr>
      <w:spacing w:line="480" w:lineRule="auto"/>
    </w:pPr>
  </w:style>
  <w:style w:type="character" w:styleId="Emphasis">
    <w:name w:val="Emphasis"/>
    <w:basedOn w:val="DefaultParagraphFont"/>
    <w:uiPriority w:val="20"/>
    <w:qFormat/>
    <w:rsid w:val="003A26CD"/>
    <w:rPr>
      <w:i/>
      <w:iCs/>
    </w:rPr>
  </w:style>
  <w:style w:type="character" w:customStyle="1" w:styleId="Heading2Char">
    <w:name w:val="Heading 2 Char"/>
    <w:basedOn w:val="DefaultParagraphFont"/>
    <w:link w:val="Heading2"/>
    <w:rsid w:val="00C71004"/>
    <w:rPr>
      <w:rFonts w:eastAsia="Roboto Slab" w:cs="Roboto Slab"/>
      <w:b/>
      <w:sz w:val="26"/>
    </w:rPr>
  </w:style>
  <w:style w:type="character" w:customStyle="1" w:styleId="Heading3Char">
    <w:name w:val="Heading 3 Char"/>
    <w:basedOn w:val="DefaultParagraphFont"/>
    <w:link w:val="Heading3"/>
    <w:rsid w:val="00C71004"/>
    <w:rPr>
      <w:rFonts w:eastAsia="Roboto Slab" w:cs="Roboto Slab"/>
      <w:i/>
      <w:color w:val="666666"/>
      <w:sz w:val="24"/>
    </w:rPr>
  </w:style>
  <w:style w:type="paragraph" w:styleId="Header">
    <w:name w:val="header"/>
    <w:basedOn w:val="Normal"/>
    <w:link w:val="HeaderChar"/>
    <w:uiPriority w:val="99"/>
    <w:unhideWhenUsed/>
    <w:rsid w:val="00192861"/>
    <w:pPr>
      <w:tabs>
        <w:tab w:val="center" w:pos="4320"/>
        <w:tab w:val="right" w:pos="8640"/>
      </w:tabs>
      <w:spacing w:line="240" w:lineRule="auto"/>
    </w:pPr>
  </w:style>
  <w:style w:type="character" w:customStyle="1" w:styleId="HeaderChar">
    <w:name w:val="Header Char"/>
    <w:basedOn w:val="DefaultParagraphFont"/>
    <w:link w:val="Header"/>
    <w:uiPriority w:val="99"/>
    <w:rsid w:val="00192861"/>
  </w:style>
  <w:style w:type="paragraph" w:styleId="Footer">
    <w:name w:val="footer"/>
    <w:basedOn w:val="Normal"/>
    <w:link w:val="FooterChar"/>
    <w:uiPriority w:val="99"/>
    <w:unhideWhenUsed/>
    <w:rsid w:val="00192861"/>
    <w:pPr>
      <w:tabs>
        <w:tab w:val="center" w:pos="4320"/>
        <w:tab w:val="right" w:pos="8640"/>
      </w:tabs>
      <w:spacing w:line="240" w:lineRule="auto"/>
    </w:pPr>
  </w:style>
  <w:style w:type="character" w:customStyle="1" w:styleId="FooterChar">
    <w:name w:val="Footer Char"/>
    <w:basedOn w:val="DefaultParagraphFont"/>
    <w:link w:val="Footer"/>
    <w:uiPriority w:val="99"/>
    <w:rsid w:val="00192861"/>
  </w:style>
  <w:style w:type="paragraph" w:styleId="ListParagraph">
    <w:name w:val="List Paragraph"/>
    <w:basedOn w:val="Normal"/>
    <w:uiPriority w:val="34"/>
    <w:qFormat/>
    <w:rsid w:val="001C2FCF"/>
    <w:pPr>
      <w:ind w:left="720"/>
      <w:contextualSpacing/>
    </w:pPr>
  </w:style>
  <w:style w:type="character" w:styleId="LineNumber">
    <w:name w:val="line number"/>
    <w:basedOn w:val="DefaultParagraphFont"/>
    <w:uiPriority w:val="99"/>
    <w:semiHidden/>
    <w:unhideWhenUsed/>
    <w:rsid w:val="000F333D"/>
  </w:style>
  <w:style w:type="paragraph" w:customStyle="1" w:styleId="Normal3">
    <w:name w:val="Normal3"/>
    <w:rsid w:val="000F05A9"/>
  </w:style>
  <w:style w:type="character" w:styleId="EndnoteReference">
    <w:name w:val="endnote reference"/>
    <w:basedOn w:val="DefaultParagraphFont"/>
    <w:uiPriority w:val="99"/>
    <w:semiHidden/>
    <w:unhideWhenUsed/>
    <w:rsid w:val="00EC7676"/>
    <w:rPr>
      <w:vertAlign w:val="superscript"/>
    </w:rPr>
  </w:style>
  <w:style w:type="character" w:styleId="Strong">
    <w:name w:val="Strong"/>
    <w:basedOn w:val="DefaultParagraphFont"/>
    <w:uiPriority w:val="22"/>
    <w:qFormat/>
    <w:rsid w:val="00B97D91"/>
    <w:rPr>
      <w:b/>
      <w:bCs/>
    </w:rPr>
  </w:style>
  <w:style w:type="paragraph" w:customStyle="1" w:styleId="Normal30">
    <w:name w:val="Normal3"/>
    <w:rsid w:val="009C0198"/>
  </w:style>
  <w:style w:type="character" w:styleId="FollowedHyperlink">
    <w:name w:val="FollowedHyperlink"/>
    <w:basedOn w:val="DefaultParagraphFont"/>
    <w:uiPriority w:val="99"/>
    <w:semiHidden/>
    <w:unhideWhenUsed/>
    <w:rsid w:val="00B35B58"/>
    <w:rPr>
      <w:color w:val="800080" w:themeColor="followedHyperlink"/>
      <w:u w:val="single"/>
    </w:rPr>
  </w:style>
  <w:style w:type="character" w:styleId="PlaceholderText">
    <w:name w:val="Placeholder Text"/>
    <w:basedOn w:val="DefaultParagraphFont"/>
    <w:uiPriority w:val="99"/>
    <w:semiHidden/>
    <w:rsid w:val="00B35B58"/>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34A"/>
    <w:pPr>
      <w:spacing w:line="480" w:lineRule="auto"/>
    </w:pPr>
  </w:style>
  <w:style w:type="paragraph" w:styleId="Heading1">
    <w:name w:val="heading 1"/>
    <w:basedOn w:val="Normal2"/>
    <w:next w:val="Normal2"/>
    <w:rsid w:val="008C30AA"/>
    <w:pPr>
      <w:keepNext/>
      <w:keepLines/>
      <w:spacing w:before="200" w:after="200"/>
      <w:contextualSpacing/>
      <w:outlineLvl w:val="0"/>
    </w:pPr>
    <w:rPr>
      <w:rFonts w:eastAsia="Roboto Slab" w:cs="Roboto Slab"/>
      <w:sz w:val="32"/>
    </w:rPr>
  </w:style>
  <w:style w:type="paragraph" w:styleId="Heading2">
    <w:name w:val="heading 2"/>
    <w:basedOn w:val="Normal2"/>
    <w:next w:val="Normal2"/>
    <w:link w:val="Heading2Char"/>
    <w:rsid w:val="002A7869"/>
    <w:pPr>
      <w:keepNext/>
      <w:keepLines/>
      <w:spacing w:before="200" w:after="200"/>
      <w:contextualSpacing/>
      <w:outlineLvl w:val="1"/>
    </w:pPr>
    <w:rPr>
      <w:rFonts w:eastAsia="Roboto Slab" w:cs="Roboto Slab"/>
      <w:b/>
      <w:sz w:val="26"/>
    </w:rPr>
  </w:style>
  <w:style w:type="paragraph" w:styleId="Heading3">
    <w:name w:val="heading 3"/>
    <w:basedOn w:val="Normal2"/>
    <w:next w:val="Normal2"/>
    <w:link w:val="Heading3Char"/>
    <w:rsid w:val="002A7869"/>
    <w:pPr>
      <w:keepNext/>
      <w:keepLines/>
      <w:spacing w:before="160"/>
      <w:contextualSpacing/>
      <w:outlineLvl w:val="2"/>
    </w:pPr>
    <w:rPr>
      <w:rFonts w:eastAsia="Roboto Slab" w:cs="Roboto Slab"/>
      <w:i/>
      <w:color w:val="666666"/>
      <w:sz w:val="24"/>
    </w:rPr>
  </w:style>
  <w:style w:type="paragraph" w:styleId="Heading4">
    <w:name w:val="heading 4"/>
    <w:basedOn w:val="Normal2"/>
    <w:next w:val="Normal2"/>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2"/>
    <w:next w:val="Normal2"/>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2"/>
    <w:next w:val="Normal2"/>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2">
    <w:name w:val="Normal2"/>
    <w:rsid w:val="0063034A"/>
    <w:pPr>
      <w:spacing w:line="480" w:lineRule="auto"/>
    </w:pPr>
  </w:style>
  <w:style w:type="paragraph" w:styleId="Title">
    <w:name w:val="Title"/>
    <w:basedOn w:val="Normal2"/>
    <w:next w:val="Normal2"/>
    <w:pPr>
      <w:keepNext/>
      <w:keepLines/>
      <w:contextualSpacing/>
    </w:pPr>
    <w:rPr>
      <w:rFonts w:ascii="Roboto Slab" w:eastAsia="Roboto Slab" w:hAnsi="Roboto Slab" w:cs="Roboto Slab"/>
      <w:sz w:val="42"/>
    </w:rPr>
  </w:style>
  <w:style w:type="paragraph" w:styleId="Subtitle">
    <w:name w:val="Subtitle"/>
    <w:basedOn w:val="Normal2"/>
    <w:next w:val="Normal2"/>
    <w:pPr>
      <w:keepNext/>
      <w:keepLines/>
      <w:spacing w:after="200"/>
      <w:contextualSpacing/>
    </w:pPr>
    <w:rPr>
      <w:i/>
      <w:color w:val="666666"/>
      <w:sz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C00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000C"/>
    <w:rPr>
      <w:rFonts w:ascii="Lucida Grande" w:hAnsi="Lucida Grande" w:cs="Lucida Grande"/>
      <w:sz w:val="18"/>
      <w:szCs w:val="18"/>
    </w:rPr>
  </w:style>
  <w:style w:type="character" w:styleId="Hyperlink">
    <w:name w:val="Hyperlink"/>
    <w:basedOn w:val="DefaultParagraphFont"/>
    <w:uiPriority w:val="99"/>
    <w:unhideWhenUsed/>
    <w:rsid w:val="003E3273"/>
    <w:rPr>
      <w:color w:val="0000FF" w:themeColor="hyperlink"/>
      <w:u w:val="single"/>
    </w:rPr>
  </w:style>
  <w:style w:type="character" w:styleId="HTMLCode">
    <w:name w:val="HTML Code"/>
    <w:basedOn w:val="DefaultParagraphFont"/>
    <w:uiPriority w:val="99"/>
    <w:unhideWhenUsed/>
    <w:rsid w:val="007F4484"/>
    <w:rPr>
      <w:rFonts w:ascii="Consolas" w:hAnsi="Consolas"/>
      <w:i w:val="0"/>
      <w:color w:val="auto"/>
      <w:sz w:val="20"/>
      <w:szCs w:val="20"/>
    </w:rPr>
  </w:style>
  <w:style w:type="paragraph" w:styleId="NormalWeb">
    <w:name w:val="Normal (Web)"/>
    <w:basedOn w:val="Normal"/>
    <w:uiPriority w:val="99"/>
    <w:unhideWhenUsed/>
    <w:rsid w:val="0063034A"/>
    <w:rPr>
      <w:rFonts w:ascii="Times" w:eastAsiaTheme="minorEastAsia" w:hAnsi="Times" w:cs="Times New Roman"/>
      <w:color w:val="auto"/>
      <w:sz w:val="20"/>
    </w:rPr>
  </w:style>
  <w:style w:type="table" w:styleId="TableGrid">
    <w:name w:val="Table Grid"/>
    <w:basedOn w:val="TableNormal"/>
    <w:uiPriority w:val="59"/>
    <w:rsid w:val="00C211B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F4988"/>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7E6184"/>
    <w:rPr>
      <w:b/>
      <w:bCs/>
      <w:sz w:val="20"/>
      <w:szCs w:val="20"/>
    </w:rPr>
  </w:style>
  <w:style w:type="character" w:customStyle="1" w:styleId="CommentSubjectChar">
    <w:name w:val="Comment Subject Char"/>
    <w:basedOn w:val="CommentTextChar"/>
    <w:link w:val="CommentSubject"/>
    <w:uiPriority w:val="99"/>
    <w:semiHidden/>
    <w:rsid w:val="007E6184"/>
    <w:rPr>
      <w:b/>
      <w:bCs/>
      <w:sz w:val="20"/>
      <w:szCs w:val="24"/>
    </w:rPr>
  </w:style>
  <w:style w:type="paragraph" w:styleId="FootnoteText">
    <w:name w:val="footnote text"/>
    <w:basedOn w:val="Normal"/>
    <w:link w:val="FootnoteTextChar"/>
    <w:uiPriority w:val="99"/>
    <w:unhideWhenUsed/>
    <w:rsid w:val="001819C3"/>
    <w:pPr>
      <w:spacing w:line="240" w:lineRule="auto"/>
    </w:pPr>
    <w:rPr>
      <w:sz w:val="24"/>
      <w:szCs w:val="24"/>
    </w:rPr>
  </w:style>
  <w:style w:type="character" w:customStyle="1" w:styleId="FootnoteTextChar">
    <w:name w:val="Footnote Text Char"/>
    <w:basedOn w:val="DefaultParagraphFont"/>
    <w:link w:val="FootnoteText"/>
    <w:uiPriority w:val="99"/>
    <w:rsid w:val="001819C3"/>
    <w:rPr>
      <w:sz w:val="24"/>
      <w:szCs w:val="24"/>
    </w:rPr>
  </w:style>
  <w:style w:type="character" w:styleId="FootnoteReference">
    <w:name w:val="footnote reference"/>
    <w:basedOn w:val="DefaultParagraphFont"/>
    <w:uiPriority w:val="99"/>
    <w:unhideWhenUsed/>
    <w:rsid w:val="001819C3"/>
    <w:rPr>
      <w:vertAlign w:val="superscript"/>
    </w:rPr>
  </w:style>
  <w:style w:type="paragraph" w:styleId="Revision">
    <w:name w:val="Revision"/>
    <w:hidden/>
    <w:uiPriority w:val="99"/>
    <w:semiHidden/>
    <w:rsid w:val="005D1D31"/>
    <w:pPr>
      <w:spacing w:line="240" w:lineRule="auto"/>
    </w:pPr>
  </w:style>
  <w:style w:type="paragraph" w:customStyle="1" w:styleId="Normal1">
    <w:name w:val="Normal1"/>
    <w:rsid w:val="0063034A"/>
    <w:pPr>
      <w:spacing w:line="480" w:lineRule="auto"/>
    </w:pPr>
  </w:style>
  <w:style w:type="character" w:styleId="Emphasis">
    <w:name w:val="Emphasis"/>
    <w:basedOn w:val="DefaultParagraphFont"/>
    <w:uiPriority w:val="20"/>
    <w:qFormat/>
    <w:rsid w:val="003A26CD"/>
    <w:rPr>
      <w:i/>
      <w:iCs/>
    </w:rPr>
  </w:style>
  <w:style w:type="character" w:customStyle="1" w:styleId="Heading2Char">
    <w:name w:val="Heading 2 Char"/>
    <w:basedOn w:val="DefaultParagraphFont"/>
    <w:link w:val="Heading2"/>
    <w:rsid w:val="00C71004"/>
    <w:rPr>
      <w:rFonts w:eastAsia="Roboto Slab" w:cs="Roboto Slab"/>
      <w:b/>
      <w:sz w:val="26"/>
    </w:rPr>
  </w:style>
  <w:style w:type="character" w:customStyle="1" w:styleId="Heading3Char">
    <w:name w:val="Heading 3 Char"/>
    <w:basedOn w:val="DefaultParagraphFont"/>
    <w:link w:val="Heading3"/>
    <w:rsid w:val="00C71004"/>
    <w:rPr>
      <w:rFonts w:eastAsia="Roboto Slab" w:cs="Roboto Slab"/>
      <w:i/>
      <w:color w:val="666666"/>
      <w:sz w:val="24"/>
    </w:rPr>
  </w:style>
  <w:style w:type="paragraph" w:styleId="Header">
    <w:name w:val="header"/>
    <w:basedOn w:val="Normal"/>
    <w:link w:val="HeaderChar"/>
    <w:uiPriority w:val="99"/>
    <w:unhideWhenUsed/>
    <w:rsid w:val="00192861"/>
    <w:pPr>
      <w:tabs>
        <w:tab w:val="center" w:pos="4320"/>
        <w:tab w:val="right" w:pos="8640"/>
      </w:tabs>
      <w:spacing w:line="240" w:lineRule="auto"/>
    </w:pPr>
  </w:style>
  <w:style w:type="character" w:customStyle="1" w:styleId="HeaderChar">
    <w:name w:val="Header Char"/>
    <w:basedOn w:val="DefaultParagraphFont"/>
    <w:link w:val="Header"/>
    <w:uiPriority w:val="99"/>
    <w:rsid w:val="00192861"/>
  </w:style>
  <w:style w:type="paragraph" w:styleId="Footer">
    <w:name w:val="footer"/>
    <w:basedOn w:val="Normal"/>
    <w:link w:val="FooterChar"/>
    <w:uiPriority w:val="99"/>
    <w:unhideWhenUsed/>
    <w:rsid w:val="00192861"/>
    <w:pPr>
      <w:tabs>
        <w:tab w:val="center" w:pos="4320"/>
        <w:tab w:val="right" w:pos="8640"/>
      </w:tabs>
      <w:spacing w:line="240" w:lineRule="auto"/>
    </w:pPr>
  </w:style>
  <w:style w:type="character" w:customStyle="1" w:styleId="FooterChar">
    <w:name w:val="Footer Char"/>
    <w:basedOn w:val="DefaultParagraphFont"/>
    <w:link w:val="Footer"/>
    <w:uiPriority w:val="99"/>
    <w:rsid w:val="00192861"/>
  </w:style>
  <w:style w:type="paragraph" w:styleId="ListParagraph">
    <w:name w:val="List Paragraph"/>
    <w:basedOn w:val="Normal"/>
    <w:uiPriority w:val="34"/>
    <w:qFormat/>
    <w:rsid w:val="001C2FCF"/>
    <w:pPr>
      <w:ind w:left="720"/>
      <w:contextualSpacing/>
    </w:pPr>
  </w:style>
  <w:style w:type="character" w:styleId="LineNumber">
    <w:name w:val="line number"/>
    <w:basedOn w:val="DefaultParagraphFont"/>
    <w:uiPriority w:val="99"/>
    <w:semiHidden/>
    <w:unhideWhenUsed/>
    <w:rsid w:val="000F333D"/>
  </w:style>
  <w:style w:type="paragraph" w:customStyle="1" w:styleId="Normal3">
    <w:name w:val="Normal3"/>
    <w:rsid w:val="000F05A9"/>
  </w:style>
  <w:style w:type="character" w:styleId="EndnoteReference">
    <w:name w:val="endnote reference"/>
    <w:basedOn w:val="DefaultParagraphFont"/>
    <w:uiPriority w:val="99"/>
    <w:semiHidden/>
    <w:unhideWhenUsed/>
    <w:rsid w:val="00EC7676"/>
    <w:rPr>
      <w:vertAlign w:val="superscript"/>
    </w:rPr>
  </w:style>
  <w:style w:type="character" w:styleId="Strong">
    <w:name w:val="Strong"/>
    <w:basedOn w:val="DefaultParagraphFont"/>
    <w:uiPriority w:val="22"/>
    <w:qFormat/>
    <w:rsid w:val="00B97D91"/>
    <w:rPr>
      <w:b/>
      <w:bCs/>
    </w:rPr>
  </w:style>
  <w:style w:type="paragraph" w:customStyle="1" w:styleId="Normal30">
    <w:name w:val="Normal3"/>
    <w:rsid w:val="009C0198"/>
  </w:style>
  <w:style w:type="character" w:styleId="FollowedHyperlink">
    <w:name w:val="FollowedHyperlink"/>
    <w:basedOn w:val="DefaultParagraphFont"/>
    <w:uiPriority w:val="99"/>
    <w:semiHidden/>
    <w:unhideWhenUsed/>
    <w:rsid w:val="00B35B58"/>
    <w:rPr>
      <w:color w:val="800080" w:themeColor="followedHyperlink"/>
      <w:u w:val="single"/>
    </w:rPr>
  </w:style>
  <w:style w:type="character" w:styleId="PlaceholderText">
    <w:name w:val="Placeholder Text"/>
    <w:basedOn w:val="DefaultParagraphFont"/>
    <w:uiPriority w:val="99"/>
    <w:semiHidden/>
    <w:rsid w:val="00B35B5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518533">
      <w:bodyDiv w:val="1"/>
      <w:marLeft w:val="0"/>
      <w:marRight w:val="0"/>
      <w:marTop w:val="0"/>
      <w:marBottom w:val="0"/>
      <w:divBdr>
        <w:top w:val="none" w:sz="0" w:space="0" w:color="auto"/>
        <w:left w:val="none" w:sz="0" w:space="0" w:color="auto"/>
        <w:bottom w:val="none" w:sz="0" w:space="0" w:color="auto"/>
        <w:right w:val="none" w:sz="0" w:space="0" w:color="auto"/>
      </w:divBdr>
      <w:divsChild>
        <w:div w:id="258491380">
          <w:marLeft w:val="0"/>
          <w:marRight w:val="0"/>
          <w:marTop w:val="0"/>
          <w:marBottom w:val="0"/>
          <w:divBdr>
            <w:top w:val="none" w:sz="0" w:space="0" w:color="auto"/>
            <w:left w:val="none" w:sz="0" w:space="0" w:color="auto"/>
            <w:bottom w:val="none" w:sz="0" w:space="0" w:color="auto"/>
            <w:right w:val="none" w:sz="0" w:space="0" w:color="auto"/>
          </w:divBdr>
        </w:div>
        <w:div w:id="200171482">
          <w:marLeft w:val="0"/>
          <w:marRight w:val="0"/>
          <w:marTop w:val="0"/>
          <w:marBottom w:val="0"/>
          <w:divBdr>
            <w:top w:val="none" w:sz="0" w:space="0" w:color="auto"/>
            <w:left w:val="none" w:sz="0" w:space="0" w:color="auto"/>
            <w:bottom w:val="none" w:sz="0" w:space="0" w:color="auto"/>
            <w:right w:val="none" w:sz="0" w:space="0" w:color="auto"/>
          </w:divBdr>
        </w:div>
        <w:div w:id="1167012714">
          <w:marLeft w:val="0"/>
          <w:marRight w:val="0"/>
          <w:marTop w:val="0"/>
          <w:marBottom w:val="0"/>
          <w:divBdr>
            <w:top w:val="none" w:sz="0" w:space="0" w:color="auto"/>
            <w:left w:val="none" w:sz="0" w:space="0" w:color="auto"/>
            <w:bottom w:val="none" w:sz="0" w:space="0" w:color="auto"/>
            <w:right w:val="none" w:sz="0" w:space="0" w:color="auto"/>
          </w:divBdr>
        </w:div>
      </w:divsChild>
    </w:div>
    <w:div w:id="188565261">
      <w:bodyDiv w:val="1"/>
      <w:marLeft w:val="0"/>
      <w:marRight w:val="0"/>
      <w:marTop w:val="0"/>
      <w:marBottom w:val="0"/>
      <w:divBdr>
        <w:top w:val="none" w:sz="0" w:space="0" w:color="auto"/>
        <w:left w:val="none" w:sz="0" w:space="0" w:color="auto"/>
        <w:bottom w:val="none" w:sz="0" w:space="0" w:color="auto"/>
        <w:right w:val="none" w:sz="0" w:space="0" w:color="auto"/>
      </w:divBdr>
    </w:div>
    <w:div w:id="219487541">
      <w:bodyDiv w:val="1"/>
      <w:marLeft w:val="0"/>
      <w:marRight w:val="0"/>
      <w:marTop w:val="0"/>
      <w:marBottom w:val="0"/>
      <w:divBdr>
        <w:top w:val="none" w:sz="0" w:space="0" w:color="auto"/>
        <w:left w:val="none" w:sz="0" w:space="0" w:color="auto"/>
        <w:bottom w:val="none" w:sz="0" w:space="0" w:color="auto"/>
        <w:right w:val="none" w:sz="0" w:space="0" w:color="auto"/>
      </w:divBdr>
    </w:div>
    <w:div w:id="321276723">
      <w:bodyDiv w:val="1"/>
      <w:marLeft w:val="0"/>
      <w:marRight w:val="0"/>
      <w:marTop w:val="0"/>
      <w:marBottom w:val="0"/>
      <w:divBdr>
        <w:top w:val="none" w:sz="0" w:space="0" w:color="auto"/>
        <w:left w:val="none" w:sz="0" w:space="0" w:color="auto"/>
        <w:bottom w:val="none" w:sz="0" w:space="0" w:color="auto"/>
        <w:right w:val="none" w:sz="0" w:space="0" w:color="auto"/>
      </w:divBdr>
    </w:div>
    <w:div w:id="348145341">
      <w:bodyDiv w:val="1"/>
      <w:marLeft w:val="0"/>
      <w:marRight w:val="0"/>
      <w:marTop w:val="0"/>
      <w:marBottom w:val="0"/>
      <w:divBdr>
        <w:top w:val="none" w:sz="0" w:space="0" w:color="auto"/>
        <w:left w:val="none" w:sz="0" w:space="0" w:color="auto"/>
        <w:bottom w:val="none" w:sz="0" w:space="0" w:color="auto"/>
        <w:right w:val="none" w:sz="0" w:space="0" w:color="auto"/>
      </w:divBdr>
    </w:div>
    <w:div w:id="426662341">
      <w:bodyDiv w:val="1"/>
      <w:marLeft w:val="0"/>
      <w:marRight w:val="0"/>
      <w:marTop w:val="0"/>
      <w:marBottom w:val="0"/>
      <w:divBdr>
        <w:top w:val="none" w:sz="0" w:space="0" w:color="auto"/>
        <w:left w:val="none" w:sz="0" w:space="0" w:color="auto"/>
        <w:bottom w:val="none" w:sz="0" w:space="0" w:color="auto"/>
        <w:right w:val="none" w:sz="0" w:space="0" w:color="auto"/>
      </w:divBdr>
    </w:div>
    <w:div w:id="454642662">
      <w:bodyDiv w:val="1"/>
      <w:marLeft w:val="0"/>
      <w:marRight w:val="0"/>
      <w:marTop w:val="0"/>
      <w:marBottom w:val="0"/>
      <w:divBdr>
        <w:top w:val="none" w:sz="0" w:space="0" w:color="auto"/>
        <w:left w:val="none" w:sz="0" w:space="0" w:color="auto"/>
        <w:bottom w:val="none" w:sz="0" w:space="0" w:color="auto"/>
        <w:right w:val="none" w:sz="0" w:space="0" w:color="auto"/>
      </w:divBdr>
    </w:div>
    <w:div w:id="488329121">
      <w:bodyDiv w:val="1"/>
      <w:marLeft w:val="0"/>
      <w:marRight w:val="0"/>
      <w:marTop w:val="0"/>
      <w:marBottom w:val="0"/>
      <w:divBdr>
        <w:top w:val="none" w:sz="0" w:space="0" w:color="auto"/>
        <w:left w:val="none" w:sz="0" w:space="0" w:color="auto"/>
        <w:bottom w:val="none" w:sz="0" w:space="0" w:color="auto"/>
        <w:right w:val="none" w:sz="0" w:space="0" w:color="auto"/>
      </w:divBdr>
    </w:div>
    <w:div w:id="538247759">
      <w:bodyDiv w:val="1"/>
      <w:marLeft w:val="0"/>
      <w:marRight w:val="0"/>
      <w:marTop w:val="0"/>
      <w:marBottom w:val="0"/>
      <w:divBdr>
        <w:top w:val="none" w:sz="0" w:space="0" w:color="auto"/>
        <w:left w:val="none" w:sz="0" w:space="0" w:color="auto"/>
        <w:bottom w:val="none" w:sz="0" w:space="0" w:color="auto"/>
        <w:right w:val="none" w:sz="0" w:space="0" w:color="auto"/>
      </w:divBdr>
    </w:div>
    <w:div w:id="619921468">
      <w:bodyDiv w:val="1"/>
      <w:marLeft w:val="0"/>
      <w:marRight w:val="0"/>
      <w:marTop w:val="0"/>
      <w:marBottom w:val="0"/>
      <w:divBdr>
        <w:top w:val="none" w:sz="0" w:space="0" w:color="auto"/>
        <w:left w:val="none" w:sz="0" w:space="0" w:color="auto"/>
        <w:bottom w:val="none" w:sz="0" w:space="0" w:color="auto"/>
        <w:right w:val="none" w:sz="0" w:space="0" w:color="auto"/>
      </w:divBdr>
    </w:div>
    <w:div w:id="834300848">
      <w:bodyDiv w:val="1"/>
      <w:marLeft w:val="0"/>
      <w:marRight w:val="0"/>
      <w:marTop w:val="0"/>
      <w:marBottom w:val="0"/>
      <w:divBdr>
        <w:top w:val="none" w:sz="0" w:space="0" w:color="auto"/>
        <w:left w:val="none" w:sz="0" w:space="0" w:color="auto"/>
        <w:bottom w:val="none" w:sz="0" w:space="0" w:color="auto"/>
        <w:right w:val="none" w:sz="0" w:space="0" w:color="auto"/>
      </w:divBdr>
    </w:div>
    <w:div w:id="993338040">
      <w:bodyDiv w:val="1"/>
      <w:marLeft w:val="0"/>
      <w:marRight w:val="0"/>
      <w:marTop w:val="0"/>
      <w:marBottom w:val="0"/>
      <w:divBdr>
        <w:top w:val="none" w:sz="0" w:space="0" w:color="auto"/>
        <w:left w:val="none" w:sz="0" w:space="0" w:color="auto"/>
        <w:bottom w:val="none" w:sz="0" w:space="0" w:color="auto"/>
        <w:right w:val="none" w:sz="0" w:space="0" w:color="auto"/>
      </w:divBdr>
    </w:div>
    <w:div w:id="1076780331">
      <w:bodyDiv w:val="1"/>
      <w:marLeft w:val="0"/>
      <w:marRight w:val="0"/>
      <w:marTop w:val="0"/>
      <w:marBottom w:val="0"/>
      <w:divBdr>
        <w:top w:val="none" w:sz="0" w:space="0" w:color="auto"/>
        <w:left w:val="none" w:sz="0" w:space="0" w:color="auto"/>
        <w:bottom w:val="none" w:sz="0" w:space="0" w:color="auto"/>
        <w:right w:val="none" w:sz="0" w:space="0" w:color="auto"/>
      </w:divBdr>
    </w:div>
    <w:div w:id="1150975239">
      <w:bodyDiv w:val="1"/>
      <w:marLeft w:val="0"/>
      <w:marRight w:val="0"/>
      <w:marTop w:val="0"/>
      <w:marBottom w:val="0"/>
      <w:divBdr>
        <w:top w:val="none" w:sz="0" w:space="0" w:color="auto"/>
        <w:left w:val="none" w:sz="0" w:space="0" w:color="auto"/>
        <w:bottom w:val="none" w:sz="0" w:space="0" w:color="auto"/>
        <w:right w:val="none" w:sz="0" w:space="0" w:color="auto"/>
      </w:divBdr>
    </w:div>
    <w:div w:id="1158688831">
      <w:bodyDiv w:val="1"/>
      <w:marLeft w:val="0"/>
      <w:marRight w:val="0"/>
      <w:marTop w:val="0"/>
      <w:marBottom w:val="0"/>
      <w:divBdr>
        <w:top w:val="none" w:sz="0" w:space="0" w:color="auto"/>
        <w:left w:val="none" w:sz="0" w:space="0" w:color="auto"/>
        <w:bottom w:val="none" w:sz="0" w:space="0" w:color="auto"/>
        <w:right w:val="none" w:sz="0" w:space="0" w:color="auto"/>
      </w:divBdr>
    </w:div>
    <w:div w:id="1171335403">
      <w:bodyDiv w:val="1"/>
      <w:marLeft w:val="0"/>
      <w:marRight w:val="0"/>
      <w:marTop w:val="0"/>
      <w:marBottom w:val="0"/>
      <w:divBdr>
        <w:top w:val="none" w:sz="0" w:space="0" w:color="auto"/>
        <w:left w:val="none" w:sz="0" w:space="0" w:color="auto"/>
        <w:bottom w:val="none" w:sz="0" w:space="0" w:color="auto"/>
        <w:right w:val="none" w:sz="0" w:space="0" w:color="auto"/>
      </w:divBdr>
    </w:div>
    <w:div w:id="1209686510">
      <w:bodyDiv w:val="1"/>
      <w:marLeft w:val="0"/>
      <w:marRight w:val="0"/>
      <w:marTop w:val="0"/>
      <w:marBottom w:val="0"/>
      <w:divBdr>
        <w:top w:val="none" w:sz="0" w:space="0" w:color="auto"/>
        <w:left w:val="none" w:sz="0" w:space="0" w:color="auto"/>
        <w:bottom w:val="none" w:sz="0" w:space="0" w:color="auto"/>
        <w:right w:val="none" w:sz="0" w:space="0" w:color="auto"/>
      </w:divBdr>
    </w:div>
    <w:div w:id="1221867667">
      <w:bodyDiv w:val="1"/>
      <w:marLeft w:val="0"/>
      <w:marRight w:val="0"/>
      <w:marTop w:val="0"/>
      <w:marBottom w:val="0"/>
      <w:divBdr>
        <w:top w:val="none" w:sz="0" w:space="0" w:color="auto"/>
        <w:left w:val="none" w:sz="0" w:space="0" w:color="auto"/>
        <w:bottom w:val="none" w:sz="0" w:space="0" w:color="auto"/>
        <w:right w:val="none" w:sz="0" w:space="0" w:color="auto"/>
      </w:divBdr>
    </w:div>
    <w:div w:id="1333144327">
      <w:bodyDiv w:val="1"/>
      <w:marLeft w:val="0"/>
      <w:marRight w:val="0"/>
      <w:marTop w:val="0"/>
      <w:marBottom w:val="0"/>
      <w:divBdr>
        <w:top w:val="none" w:sz="0" w:space="0" w:color="auto"/>
        <w:left w:val="none" w:sz="0" w:space="0" w:color="auto"/>
        <w:bottom w:val="none" w:sz="0" w:space="0" w:color="auto"/>
        <w:right w:val="none" w:sz="0" w:space="0" w:color="auto"/>
      </w:divBdr>
    </w:div>
    <w:div w:id="1372999970">
      <w:bodyDiv w:val="1"/>
      <w:marLeft w:val="0"/>
      <w:marRight w:val="0"/>
      <w:marTop w:val="0"/>
      <w:marBottom w:val="0"/>
      <w:divBdr>
        <w:top w:val="none" w:sz="0" w:space="0" w:color="auto"/>
        <w:left w:val="none" w:sz="0" w:space="0" w:color="auto"/>
        <w:bottom w:val="none" w:sz="0" w:space="0" w:color="auto"/>
        <w:right w:val="none" w:sz="0" w:space="0" w:color="auto"/>
      </w:divBdr>
    </w:div>
    <w:div w:id="1434282603">
      <w:bodyDiv w:val="1"/>
      <w:marLeft w:val="0"/>
      <w:marRight w:val="0"/>
      <w:marTop w:val="0"/>
      <w:marBottom w:val="0"/>
      <w:divBdr>
        <w:top w:val="none" w:sz="0" w:space="0" w:color="auto"/>
        <w:left w:val="none" w:sz="0" w:space="0" w:color="auto"/>
        <w:bottom w:val="none" w:sz="0" w:space="0" w:color="auto"/>
        <w:right w:val="none" w:sz="0" w:space="0" w:color="auto"/>
      </w:divBdr>
    </w:div>
    <w:div w:id="1490516269">
      <w:bodyDiv w:val="1"/>
      <w:marLeft w:val="0"/>
      <w:marRight w:val="0"/>
      <w:marTop w:val="0"/>
      <w:marBottom w:val="0"/>
      <w:divBdr>
        <w:top w:val="none" w:sz="0" w:space="0" w:color="auto"/>
        <w:left w:val="none" w:sz="0" w:space="0" w:color="auto"/>
        <w:bottom w:val="none" w:sz="0" w:space="0" w:color="auto"/>
        <w:right w:val="none" w:sz="0" w:space="0" w:color="auto"/>
      </w:divBdr>
    </w:div>
    <w:div w:id="1499734112">
      <w:bodyDiv w:val="1"/>
      <w:marLeft w:val="0"/>
      <w:marRight w:val="0"/>
      <w:marTop w:val="0"/>
      <w:marBottom w:val="0"/>
      <w:divBdr>
        <w:top w:val="none" w:sz="0" w:space="0" w:color="auto"/>
        <w:left w:val="none" w:sz="0" w:space="0" w:color="auto"/>
        <w:bottom w:val="none" w:sz="0" w:space="0" w:color="auto"/>
        <w:right w:val="none" w:sz="0" w:space="0" w:color="auto"/>
      </w:divBdr>
    </w:div>
    <w:div w:id="1688096312">
      <w:bodyDiv w:val="1"/>
      <w:marLeft w:val="0"/>
      <w:marRight w:val="0"/>
      <w:marTop w:val="0"/>
      <w:marBottom w:val="0"/>
      <w:divBdr>
        <w:top w:val="none" w:sz="0" w:space="0" w:color="auto"/>
        <w:left w:val="none" w:sz="0" w:space="0" w:color="auto"/>
        <w:bottom w:val="none" w:sz="0" w:space="0" w:color="auto"/>
        <w:right w:val="none" w:sz="0" w:space="0" w:color="auto"/>
      </w:divBdr>
    </w:div>
    <w:div w:id="1908957996">
      <w:bodyDiv w:val="1"/>
      <w:marLeft w:val="0"/>
      <w:marRight w:val="0"/>
      <w:marTop w:val="0"/>
      <w:marBottom w:val="0"/>
      <w:divBdr>
        <w:top w:val="none" w:sz="0" w:space="0" w:color="auto"/>
        <w:left w:val="none" w:sz="0" w:space="0" w:color="auto"/>
        <w:bottom w:val="none" w:sz="0" w:space="0" w:color="auto"/>
        <w:right w:val="none" w:sz="0" w:space="0" w:color="auto"/>
      </w:divBdr>
    </w:div>
    <w:div w:id="1918855280">
      <w:bodyDiv w:val="1"/>
      <w:marLeft w:val="0"/>
      <w:marRight w:val="0"/>
      <w:marTop w:val="0"/>
      <w:marBottom w:val="0"/>
      <w:divBdr>
        <w:top w:val="none" w:sz="0" w:space="0" w:color="auto"/>
        <w:left w:val="none" w:sz="0" w:space="0" w:color="auto"/>
        <w:bottom w:val="none" w:sz="0" w:space="0" w:color="auto"/>
        <w:right w:val="none" w:sz="0" w:space="0" w:color="auto"/>
      </w:divBdr>
    </w:div>
    <w:div w:id="2030912650">
      <w:bodyDiv w:val="1"/>
      <w:marLeft w:val="0"/>
      <w:marRight w:val="0"/>
      <w:marTop w:val="0"/>
      <w:marBottom w:val="0"/>
      <w:divBdr>
        <w:top w:val="none" w:sz="0" w:space="0" w:color="auto"/>
        <w:left w:val="none" w:sz="0" w:space="0" w:color="auto"/>
        <w:bottom w:val="none" w:sz="0" w:space="0" w:color="auto"/>
        <w:right w:val="none" w:sz="0" w:space="0" w:color="auto"/>
      </w:divBdr>
      <w:divsChild>
        <w:div w:id="550507123">
          <w:marLeft w:val="0"/>
          <w:marRight w:val="0"/>
          <w:marTop w:val="0"/>
          <w:marBottom w:val="0"/>
          <w:divBdr>
            <w:top w:val="none" w:sz="0" w:space="0" w:color="auto"/>
            <w:left w:val="none" w:sz="0" w:space="0" w:color="auto"/>
            <w:bottom w:val="none" w:sz="0" w:space="0" w:color="auto"/>
            <w:right w:val="none" w:sz="0" w:space="0" w:color="auto"/>
          </w:divBdr>
          <w:divsChild>
            <w:div w:id="1263218603">
              <w:marLeft w:val="0"/>
              <w:marRight w:val="0"/>
              <w:marTop w:val="0"/>
              <w:marBottom w:val="0"/>
              <w:divBdr>
                <w:top w:val="none" w:sz="0" w:space="0" w:color="auto"/>
                <w:left w:val="none" w:sz="0" w:space="0" w:color="auto"/>
                <w:bottom w:val="none" w:sz="0" w:space="0" w:color="auto"/>
                <w:right w:val="none" w:sz="0" w:space="0" w:color="auto"/>
              </w:divBdr>
              <w:divsChild>
                <w:div w:id="1477337109">
                  <w:marLeft w:val="0"/>
                  <w:marRight w:val="0"/>
                  <w:marTop w:val="0"/>
                  <w:marBottom w:val="0"/>
                  <w:divBdr>
                    <w:top w:val="none" w:sz="0" w:space="0" w:color="auto"/>
                    <w:left w:val="none" w:sz="0" w:space="0" w:color="auto"/>
                    <w:bottom w:val="none" w:sz="0" w:space="0" w:color="auto"/>
                    <w:right w:val="none" w:sz="0" w:space="0" w:color="auto"/>
                  </w:divBdr>
                  <w:divsChild>
                    <w:div w:id="1842156304">
                      <w:marLeft w:val="0"/>
                      <w:marRight w:val="0"/>
                      <w:marTop w:val="0"/>
                      <w:marBottom w:val="0"/>
                      <w:divBdr>
                        <w:top w:val="none" w:sz="0" w:space="0" w:color="auto"/>
                        <w:left w:val="none" w:sz="0" w:space="0" w:color="auto"/>
                        <w:bottom w:val="none" w:sz="0" w:space="0" w:color="auto"/>
                        <w:right w:val="none" w:sz="0" w:space="0" w:color="auto"/>
                      </w:divBdr>
                      <w:divsChild>
                        <w:div w:id="433019059">
                          <w:marLeft w:val="0"/>
                          <w:marRight w:val="0"/>
                          <w:marTop w:val="0"/>
                          <w:marBottom w:val="0"/>
                          <w:divBdr>
                            <w:top w:val="none" w:sz="0" w:space="0" w:color="auto"/>
                            <w:left w:val="none" w:sz="0" w:space="0" w:color="auto"/>
                            <w:bottom w:val="none" w:sz="0" w:space="0" w:color="auto"/>
                            <w:right w:val="none" w:sz="0" w:space="0" w:color="auto"/>
                          </w:divBdr>
                          <w:divsChild>
                            <w:div w:id="1689067349">
                              <w:marLeft w:val="0"/>
                              <w:marRight w:val="0"/>
                              <w:marTop w:val="0"/>
                              <w:marBottom w:val="0"/>
                              <w:divBdr>
                                <w:top w:val="none" w:sz="0" w:space="0" w:color="auto"/>
                                <w:left w:val="none" w:sz="0" w:space="0" w:color="auto"/>
                                <w:bottom w:val="none" w:sz="0" w:space="0" w:color="auto"/>
                                <w:right w:val="none" w:sz="0" w:space="0" w:color="auto"/>
                              </w:divBdr>
                              <w:divsChild>
                                <w:div w:id="1829399018">
                                  <w:marLeft w:val="0"/>
                                  <w:marRight w:val="0"/>
                                  <w:marTop w:val="0"/>
                                  <w:marBottom w:val="0"/>
                                  <w:divBdr>
                                    <w:top w:val="none" w:sz="0" w:space="0" w:color="auto"/>
                                    <w:left w:val="none" w:sz="0" w:space="0" w:color="auto"/>
                                    <w:bottom w:val="none" w:sz="0" w:space="0" w:color="auto"/>
                                    <w:right w:val="none" w:sz="0" w:space="0" w:color="auto"/>
                                  </w:divBdr>
                                  <w:divsChild>
                                    <w:div w:id="25058952">
                                      <w:marLeft w:val="0"/>
                                      <w:marRight w:val="0"/>
                                      <w:marTop w:val="0"/>
                                      <w:marBottom w:val="0"/>
                                      <w:divBdr>
                                        <w:top w:val="none" w:sz="0" w:space="0" w:color="auto"/>
                                        <w:left w:val="none" w:sz="0" w:space="0" w:color="auto"/>
                                        <w:bottom w:val="none" w:sz="0" w:space="0" w:color="auto"/>
                                        <w:right w:val="none" w:sz="0" w:space="0" w:color="auto"/>
                                      </w:divBdr>
                                      <w:divsChild>
                                        <w:div w:id="119472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20" Type="http://schemas.openxmlformats.org/officeDocument/2006/relationships/image" Target="media/image2.emf"/><Relationship Id="rId21" Type="http://schemas.openxmlformats.org/officeDocument/2006/relationships/image" Target="media/image3.emf"/><Relationship Id="rId22" Type="http://schemas.openxmlformats.org/officeDocument/2006/relationships/image" Target="media/image4.emf"/><Relationship Id="rId23" Type="http://schemas.openxmlformats.org/officeDocument/2006/relationships/image" Target="media/image5.emf"/><Relationship Id="rId24" Type="http://schemas.openxmlformats.org/officeDocument/2006/relationships/image" Target="media/image6.png"/><Relationship Id="rId25" Type="http://schemas.openxmlformats.org/officeDocument/2006/relationships/image" Target="media/image7.emf"/><Relationship Id="rId26" Type="http://schemas.openxmlformats.org/officeDocument/2006/relationships/header" Target="header1.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styles" Target="styles.xml"/><Relationship Id="rId11" Type="http://schemas.microsoft.com/office/2007/relationships/stylesWithEffects" Target="stylesWithEffects.xml"/><Relationship Id="rId12" Type="http://schemas.openxmlformats.org/officeDocument/2006/relationships/settings" Target="settings.xml"/><Relationship Id="rId13" Type="http://schemas.openxmlformats.org/officeDocument/2006/relationships/webSettings" Target="webSettings.xml"/><Relationship Id="rId14" Type="http://schemas.openxmlformats.org/officeDocument/2006/relationships/footnotes" Target="footnotes.xml"/><Relationship Id="rId15" Type="http://schemas.openxmlformats.org/officeDocument/2006/relationships/endnotes" Target="endnotes.xml"/><Relationship Id="rId16" Type="http://schemas.openxmlformats.org/officeDocument/2006/relationships/comments" Target="comments.xml"/><Relationship Id="rId17" Type="http://schemas.openxmlformats.org/officeDocument/2006/relationships/hyperlink" Target="http://www.bioinformatics.babraham.ac.uk/projects/fastqc/" TargetMode="External"/><Relationship Id="rId18" Type="http://schemas.openxmlformats.org/officeDocument/2006/relationships/hyperlink" Target="http://hannonlab.cshl.edu/fastx_toolkit/" TargetMode="External"/><Relationship Id="rId19" Type="http://schemas.openxmlformats.org/officeDocument/2006/relationships/image" Target="media/image1.em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96D9D4-DF29-0F4B-904F-D4BE237A94B2}">
  <ds:schemaRefs>
    <ds:schemaRef ds:uri="http://schemas.openxmlformats.org/officeDocument/2006/bibliography"/>
  </ds:schemaRefs>
</ds:datastoreItem>
</file>

<file path=customXml/itemProps2.xml><?xml version="1.0" encoding="utf-8"?>
<ds:datastoreItem xmlns:ds="http://schemas.openxmlformats.org/officeDocument/2006/customXml" ds:itemID="{FF5AC889-5722-4C44-9BC9-9E134B6D0E7D}">
  <ds:schemaRefs>
    <ds:schemaRef ds:uri="http://schemas.openxmlformats.org/officeDocument/2006/bibliography"/>
  </ds:schemaRefs>
</ds:datastoreItem>
</file>

<file path=customXml/itemProps3.xml><?xml version="1.0" encoding="utf-8"?>
<ds:datastoreItem xmlns:ds="http://schemas.openxmlformats.org/officeDocument/2006/customXml" ds:itemID="{91C0C277-5F8B-1A43-A2C0-FF0B46B114EC}">
  <ds:schemaRefs>
    <ds:schemaRef ds:uri="http://schemas.openxmlformats.org/officeDocument/2006/bibliography"/>
  </ds:schemaRefs>
</ds:datastoreItem>
</file>

<file path=customXml/itemProps4.xml><?xml version="1.0" encoding="utf-8"?>
<ds:datastoreItem xmlns:ds="http://schemas.openxmlformats.org/officeDocument/2006/customXml" ds:itemID="{B234B3D1-C257-BC4E-927A-953DF2170F6F}">
  <ds:schemaRefs>
    <ds:schemaRef ds:uri="http://schemas.openxmlformats.org/officeDocument/2006/bibliography"/>
  </ds:schemaRefs>
</ds:datastoreItem>
</file>

<file path=customXml/itemProps5.xml><?xml version="1.0" encoding="utf-8"?>
<ds:datastoreItem xmlns:ds="http://schemas.openxmlformats.org/officeDocument/2006/customXml" ds:itemID="{A2D9DB7F-801D-5448-85F4-9D9EAEDEE009}">
  <ds:schemaRefs>
    <ds:schemaRef ds:uri="http://schemas.openxmlformats.org/officeDocument/2006/bibliography"/>
  </ds:schemaRefs>
</ds:datastoreItem>
</file>

<file path=customXml/itemProps6.xml><?xml version="1.0" encoding="utf-8"?>
<ds:datastoreItem xmlns:ds="http://schemas.openxmlformats.org/officeDocument/2006/customXml" ds:itemID="{C7DCE826-7C0F-4441-A6F1-A9D6B7336C25}">
  <ds:schemaRefs>
    <ds:schemaRef ds:uri="http://schemas.openxmlformats.org/officeDocument/2006/bibliography"/>
  </ds:schemaRefs>
</ds:datastoreItem>
</file>

<file path=customXml/itemProps7.xml><?xml version="1.0" encoding="utf-8"?>
<ds:datastoreItem xmlns:ds="http://schemas.openxmlformats.org/officeDocument/2006/customXml" ds:itemID="{4E9E1C78-87B5-C04B-864A-98B0CF52B42C}">
  <ds:schemaRefs>
    <ds:schemaRef ds:uri="http://schemas.openxmlformats.org/officeDocument/2006/bibliography"/>
  </ds:schemaRefs>
</ds:datastoreItem>
</file>

<file path=customXml/itemProps8.xml><?xml version="1.0" encoding="utf-8"?>
<ds:datastoreItem xmlns:ds="http://schemas.openxmlformats.org/officeDocument/2006/customXml" ds:itemID="{EA657FA7-CB7E-C145-BE95-5ADBBF6296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4</TotalTime>
  <Pages>9</Pages>
  <Words>90822</Words>
  <Characters>517686</Characters>
  <Application>Microsoft Macintosh Word</Application>
  <DocSecurity>0</DocSecurity>
  <Lines>4314</Lines>
  <Paragraphs>1214</Paragraphs>
  <ScaleCrop>false</ScaleCrop>
  <HeadingPairs>
    <vt:vector size="2" baseType="variant">
      <vt:variant>
        <vt:lpstr>Title</vt:lpstr>
      </vt:variant>
      <vt:variant>
        <vt:i4>1</vt:i4>
      </vt:variant>
    </vt:vector>
  </HeadingPairs>
  <TitlesOfParts>
    <vt:vector size="1" baseType="lpstr">
      <vt:lpstr>Steno Outline.docx</vt:lpstr>
    </vt:vector>
  </TitlesOfParts>
  <Company>Icahn School of Medicine at Mount Sinai</Company>
  <LinksUpToDate>false</LinksUpToDate>
  <CharactersWithSpaces>6072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no Outline.docx</dc:title>
  <dc:creator>Kasarskis, Andrew</dc:creator>
  <cp:lastModifiedBy>Theodore Pak</cp:lastModifiedBy>
  <cp:revision>1266</cp:revision>
  <cp:lastPrinted>2017-04-09T07:09:00Z</cp:lastPrinted>
  <dcterms:created xsi:type="dcterms:W3CDTF">2017-03-22T18:23:00Z</dcterms:created>
  <dcterms:modified xsi:type="dcterms:W3CDTF">2017-04-09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antimicrobial-agents-and-chemotherapy</vt:lpwstr>
  </property>
  <property fmtid="{D5CDD505-2E9C-101B-9397-08002B2CF9AE}" pid="10" name="Mendeley Recent Style Name 3_1">
    <vt:lpwstr>Antimicrobial Agents and Chemotherapy</vt:lpwstr>
  </property>
  <property fmtid="{D5CDD505-2E9C-101B-9397-08002B2CF9AE}" pid="11" name="Mendeley Recent Style Id 4_1">
    <vt:lpwstr>http://csl.mendeley.com/styles/100600971/clinical-infectious-diseases</vt:lpwstr>
  </property>
  <property fmtid="{D5CDD505-2E9C-101B-9397-08002B2CF9AE}" pid="12" name="Mendeley Recent Style Name 4_1">
    <vt:lpwstr>Clinical Infectious Diseases - Theodore Pak</vt:lpwstr>
  </property>
  <property fmtid="{D5CDD505-2E9C-101B-9397-08002B2CF9AE}" pid="13" name="Mendeley Recent Style Id 5_1">
    <vt:lpwstr>http://www.zotero.org/styles/journal-of-universal-computer-science</vt:lpwstr>
  </property>
  <property fmtid="{D5CDD505-2E9C-101B-9397-08002B2CF9AE}" pid="14" name="Mendeley Recent Style Name 5_1">
    <vt:lpwstr>Journal of Universal Computer Science</vt:lpwstr>
  </property>
  <property fmtid="{D5CDD505-2E9C-101B-9397-08002B2CF9AE}" pid="15" name="Mendeley Recent Style Id 6_1">
    <vt:lpwstr>http://csl.mendeley.com/styles/100600971/journal-of-universal-computer-science</vt:lpwstr>
  </property>
  <property fmtid="{D5CDD505-2E9C-101B-9397-08002B2CF9AE}" pid="16" name="Mendeley Recent Style Name 6_1">
    <vt:lpwstr>LaTeX autocite inline citations - Theodore Pak</vt:lpwstr>
  </property>
  <property fmtid="{D5CDD505-2E9C-101B-9397-08002B2CF9AE}" pid="17" name="Mendeley Recent Style Id 7_1">
    <vt:lpwstr>http://csl.mendeley.com/styles/100600971/national-library-of-medicine-grant-proposals-9</vt:lpwstr>
  </property>
  <property fmtid="{D5CDD505-2E9C-101B-9397-08002B2CF9AE}" pid="18" name="Mendeley Recent Style Name 7_1">
    <vt:lpwstr>National Library of Medicine (w/ PMCID/PMID, superscripts) - Theodore Pak</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e-lancet-infectious-diseases</vt:lpwstr>
  </property>
  <property fmtid="{D5CDD505-2E9C-101B-9397-08002B2CF9AE}" pid="22" name="Mendeley Recent Style Name 9_1">
    <vt:lpwstr>The Lancet Infectious Diseases</vt:lpwstr>
  </property>
  <property fmtid="{D5CDD505-2E9C-101B-9397-08002B2CF9AE}" pid="23" name="Mendeley Citation Style_1">
    <vt:lpwstr>http://www.zotero.org/styles/the-lancet-infectious-diseases</vt:lpwstr>
  </property>
  <property fmtid="{D5CDD505-2E9C-101B-9397-08002B2CF9AE}" pid="24" name="Mendeley Unique User Id_1">
    <vt:lpwstr>f678cc45-45bf-3077-bc34-bb431381d5ea</vt:lpwstr>
  </property>
  <property fmtid="{D5CDD505-2E9C-101B-9397-08002B2CF9AE}" pid="25" name="PAPERS2_INFO_01">
    <vt:lpwstr>&lt;info&gt;&lt;style id="http://www.zotero.org/styles/nature"/&gt;&lt;format class="1"/&gt;&lt;/info&gt;PAPERS2_INFO_END</vt:lpwstr>
  </property>
</Properties>
</file>